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3C7" w:rsidRPr="001C51FA" w:rsidRDefault="009053C7" w:rsidP="001C51FA"/>
    <w:p w:rsidR="009053C7" w:rsidRPr="001C51FA" w:rsidRDefault="009053C7" w:rsidP="001C51FA"/>
    <w:p w:rsidR="009053C7" w:rsidRPr="001C51FA" w:rsidRDefault="009053C7" w:rsidP="001C51FA"/>
    <w:p w:rsidR="009053C7" w:rsidRPr="001C51FA" w:rsidRDefault="009053C7" w:rsidP="001C51FA"/>
    <w:p w:rsidR="00C40A58" w:rsidRPr="0049727F" w:rsidRDefault="00377AC8" w:rsidP="00BB6CD0">
      <w:pPr>
        <w:pStyle w:val="Title"/>
        <w:spacing w:line="276" w:lineRule="auto"/>
      </w:pPr>
      <w:r w:rsidRPr="0049727F">
        <w:t xml:space="preserve">Methods </w:t>
      </w:r>
      <w:r w:rsidR="003F2797" w:rsidRPr="0049727F">
        <w:t xml:space="preserve">and Measures </w:t>
      </w:r>
      <w:r w:rsidR="00C40A58" w:rsidRPr="0049727F">
        <w:t xml:space="preserve">for </w:t>
      </w:r>
      <w:r w:rsidRPr="0049727F">
        <w:t>Analyzing</w:t>
      </w:r>
      <w:r w:rsidR="003F2797" w:rsidRPr="0049727F">
        <w:t xml:space="preserve"> Complex </w:t>
      </w:r>
      <w:r w:rsidR="00C40A58" w:rsidRPr="0049727F">
        <w:t>Street Networks</w:t>
      </w:r>
      <w:r w:rsidR="00E227EF">
        <w:t xml:space="preserve"> and </w:t>
      </w:r>
      <w:r w:rsidR="00E227EF" w:rsidRPr="0049727F">
        <w:t>Urban</w:t>
      </w:r>
      <w:r w:rsidR="00E227EF">
        <w:t xml:space="preserve"> Form</w:t>
      </w:r>
    </w:p>
    <w:p w:rsidR="00C40A58" w:rsidRPr="00BB6CD0" w:rsidRDefault="00463D0F" w:rsidP="00BB6CD0">
      <w:pPr>
        <w:pStyle w:val="Title"/>
        <w:spacing w:line="276" w:lineRule="auto"/>
        <w:rPr>
          <w:i/>
        </w:rPr>
      </w:pPr>
      <w:r w:rsidRPr="00BB6CD0">
        <w:rPr>
          <w:i/>
        </w:rPr>
        <w:t>ROUGH DRAFT</w:t>
      </w:r>
      <w:r w:rsidR="00E57A81" w:rsidRPr="00BB6CD0">
        <w:rPr>
          <w:i/>
        </w:rPr>
        <w:t xml:space="preserve"> IN PROGRESS</w:t>
      </w:r>
    </w:p>
    <w:p w:rsidR="00C40A58" w:rsidRPr="0049727F" w:rsidRDefault="00C40A58" w:rsidP="00BB6CD0">
      <w:pPr>
        <w:pStyle w:val="Title"/>
        <w:spacing w:line="276" w:lineRule="auto"/>
      </w:pPr>
    </w:p>
    <w:p w:rsidR="009053C7" w:rsidRDefault="009053C7" w:rsidP="00BB6CD0">
      <w:pPr>
        <w:pStyle w:val="Title"/>
        <w:spacing w:line="276" w:lineRule="auto"/>
      </w:pPr>
    </w:p>
    <w:p w:rsidR="00BB6CD0" w:rsidRDefault="00BB6CD0" w:rsidP="00BB6CD0"/>
    <w:p w:rsidR="00BB6CD0" w:rsidRDefault="00BB6CD0" w:rsidP="00BB6CD0"/>
    <w:p w:rsidR="00BB6CD0" w:rsidRDefault="00BB6CD0" w:rsidP="00BB6CD0"/>
    <w:p w:rsidR="00BB6CD0" w:rsidRPr="00BB6CD0" w:rsidRDefault="00BB6CD0" w:rsidP="00BB6CD0"/>
    <w:p w:rsidR="00C40A58" w:rsidRPr="0049727F" w:rsidRDefault="00C40A58" w:rsidP="00BB6CD0">
      <w:pPr>
        <w:pStyle w:val="Title"/>
        <w:spacing w:line="276" w:lineRule="auto"/>
      </w:pPr>
      <w:r w:rsidRPr="0049727F">
        <w:t>Geoff Boeing</w:t>
      </w:r>
    </w:p>
    <w:p w:rsidR="00C40A58" w:rsidRPr="0049727F" w:rsidRDefault="00C40A58" w:rsidP="00BB6CD0">
      <w:pPr>
        <w:pStyle w:val="Title"/>
        <w:spacing w:line="276" w:lineRule="auto"/>
      </w:pPr>
      <w:r w:rsidRPr="0049727F">
        <w:t>Department of City and Regional Planning</w:t>
      </w:r>
    </w:p>
    <w:p w:rsidR="00C40A58" w:rsidRPr="0049727F" w:rsidRDefault="00C40A58" w:rsidP="00BB6CD0">
      <w:pPr>
        <w:pStyle w:val="Title"/>
        <w:spacing w:line="276" w:lineRule="auto"/>
      </w:pPr>
      <w:r w:rsidRPr="0049727F">
        <w:t>University of California, Berkeley</w:t>
      </w:r>
    </w:p>
    <w:p w:rsidR="00C40A58" w:rsidRPr="0049727F" w:rsidRDefault="00926B01" w:rsidP="00BB6CD0">
      <w:pPr>
        <w:pStyle w:val="Title"/>
        <w:spacing w:line="276" w:lineRule="auto"/>
      </w:pPr>
      <w:r w:rsidRPr="0049727F">
        <w:t>February 2017</w:t>
      </w:r>
    </w:p>
    <w:p w:rsidR="00C40A58" w:rsidRPr="0049727F" w:rsidRDefault="00C40A58" w:rsidP="001C51FA">
      <w:pPr>
        <w:rPr>
          <w:sz w:val="40"/>
          <w:szCs w:val="40"/>
        </w:rPr>
      </w:pPr>
      <w:r w:rsidRPr="0049727F">
        <w:br w:type="page"/>
      </w:r>
    </w:p>
    <w:p w:rsidR="0014423B" w:rsidRDefault="0014423B" w:rsidP="0014423B">
      <w:bookmarkStart w:id="0" w:name="_Toc475721712"/>
    </w:p>
    <w:p w:rsidR="009110E0" w:rsidRPr="0014423B" w:rsidRDefault="0024235F" w:rsidP="0014423B">
      <w:pPr>
        <w:pStyle w:val="Pre-Heading1"/>
      </w:pPr>
      <w:bookmarkStart w:id="1" w:name="_Toc475734132"/>
      <w:r w:rsidRPr="0014423B">
        <w:t xml:space="preserve">Table of </w:t>
      </w:r>
      <w:r w:rsidR="009110E0" w:rsidRPr="0014423B">
        <w:t>Contents</w:t>
      </w:r>
      <w:bookmarkEnd w:id="0"/>
      <w:bookmarkEnd w:id="1"/>
    </w:p>
    <w:p w:rsidR="00303B67" w:rsidRDefault="00303B67" w:rsidP="00303B67"/>
    <w:p w:rsidR="00303B67" w:rsidRPr="00231D48" w:rsidRDefault="00303B67" w:rsidP="00231D48">
      <w:pPr>
        <w:pStyle w:val="TOC1"/>
        <w:spacing w:before="0"/>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Pr="00231D48">
        <w:rPr>
          <w:b w:val="0"/>
        </w:rPr>
        <w:t>Table of Contents</w:t>
      </w:r>
      <w:r w:rsidRPr="00231D48">
        <w:rPr>
          <w:b w:val="0"/>
        </w:rPr>
        <w:tab/>
      </w:r>
      <w:r w:rsidRPr="00231D48">
        <w:rPr>
          <w:b w:val="0"/>
        </w:rPr>
        <w:fldChar w:fldCharType="begin"/>
      </w:r>
      <w:r w:rsidRPr="00231D48">
        <w:rPr>
          <w:b w:val="0"/>
        </w:rPr>
        <w:instrText xml:space="preserve"> PAGEREF _Toc475734132 \h </w:instrText>
      </w:r>
      <w:r w:rsidRPr="00231D48">
        <w:rPr>
          <w:b w:val="0"/>
        </w:rPr>
      </w:r>
      <w:r w:rsidRPr="00231D48">
        <w:rPr>
          <w:b w:val="0"/>
        </w:rPr>
        <w:fldChar w:fldCharType="separate"/>
      </w:r>
      <w:r w:rsidR="00D265F3">
        <w:rPr>
          <w:b w:val="0"/>
        </w:rPr>
        <w:t>2</w:t>
      </w:r>
      <w:r w:rsidRPr="00231D48">
        <w:rPr>
          <w:b w:val="0"/>
        </w:rPr>
        <w:fldChar w:fldCharType="end"/>
      </w:r>
    </w:p>
    <w:p w:rsidR="00303B67" w:rsidRPr="00231D48" w:rsidRDefault="00303B67" w:rsidP="00231D48">
      <w:pPr>
        <w:pStyle w:val="TOC1"/>
        <w:spacing w:before="0"/>
        <w:rPr>
          <w:rFonts w:asciiTheme="minorHAnsi" w:eastAsiaTheme="minorEastAsia" w:hAnsiTheme="minorHAnsi" w:cstheme="minorBidi"/>
          <w:b w:val="0"/>
          <w:sz w:val="22"/>
          <w:szCs w:val="22"/>
        </w:rPr>
      </w:pPr>
      <w:r w:rsidRPr="00231D48">
        <w:rPr>
          <w:b w:val="0"/>
        </w:rPr>
        <w:t>List of Figures</w:t>
      </w:r>
      <w:r w:rsidRPr="00231D48">
        <w:rPr>
          <w:b w:val="0"/>
        </w:rPr>
        <w:tab/>
      </w:r>
      <w:r w:rsidRPr="00231D48">
        <w:rPr>
          <w:b w:val="0"/>
        </w:rPr>
        <w:fldChar w:fldCharType="begin"/>
      </w:r>
      <w:r w:rsidRPr="00231D48">
        <w:rPr>
          <w:b w:val="0"/>
        </w:rPr>
        <w:instrText xml:space="preserve"> PAGEREF _Toc475734133 \h </w:instrText>
      </w:r>
      <w:r w:rsidRPr="00231D48">
        <w:rPr>
          <w:b w:val="0"/>
        </w:rPr>
      </w:r>
      <w:r w:rsidRPr="00231D48">
        <w:rPr>
          <w:b w:val="0"/>
        </w:rPr>
        <w:fldChar w:fldCharType="separate"/>
      </w:r>
      <w:r w:rsidR="00D265F3">
        <w:rPr>
          <w:b w:val="0"/>
        </w:rPr>
        <w:t>5</w:t>
      </w:r>
      <w:r w:rsidRPr="00231D48">
        <w:rPr>
          <w:b w:val="0"/>
        </w:rPr>
        <w:fldChar w:fldCharType="end"/>
      </w:r>
    </w:p>
    <w:p w:rsidR="00303B67" w:rsidRPr="00231D48" w:rsidRDefault="00303B67" w:rsidP="00231D48">
      <w:pPr>
        <w:pStyle w:val="TOC1"/>
        <w:spacing w:before="0"/>
        <w:rPr>
          <w:rFonts w:asciiTheme="minorHAnsi" w:eastAsiaTheme="minorEastAsia" w:hAnsiTheme="minorHAnsi" w:cstheme="minorBidi"/>
          <w:b w:val="0"/>
          <w:sz w:val="22"/>
          <w:szCs w:val="22"/>
        </w:rPr>
      </w:pPr>
      <w:r w:rsidRPr="00231D48">
        <w:rPr>
          <w:b w:val="0"/>
        </w:rPr>
        <w:t>List of Tables</w:t>
      </w:r>
      <w:r w:rsidRPr="00231D48">
        <w:rPr>
          <w:b w:val="0"/>
        </w:rPr>
        <w:tab/>
      </w:r>
      <w:r w:rsidRPr="00231D48">
        <w:rPr>
          <w:b w:val="0"/>
        </w:rPr>
        <w:fldChar w:fldCharType="begin"/>
      </w:r>
      <w:r w:rsidRPr="00231D48">
        <w:rPr>
          <w:b w:val="0"/>
        </w:rPr>
        <w:instrText xml:space="preserve"> PAGEREF _Toc475734134 \h </w:instrText>
      </w:r>
      <w:r w:rsidRPr="00231D48">
        <w:rPr>
          <w:b w:val="0"/>
        </w:rPr>
      </w:r>
      <w:r w:rsidRPr="00231D48">
        <w:rPr>
          <w:b w:val="0"/>
        </w:rPr>
        <w:fldChar w:fldCharType="separate"/>
      </w:r>
      <w:r w:rsidR="00D265F3">
        <w:rPr>
          <w:b w:val="0"/>
        </w:rPr>
        <w:t>9</w:t>
      </w:r>
      <w:r w:rsidRPr="00231D48">
        <w:rPr>
          <w:b w:val="0"/>
        </w:rPr>
        <w:fldChar w:fldCharType="end"/>
      </w:r>
    </w:p>
    <w:p w:rsidR="00303B67" w:rsidRPr="00231D48" w:rsidRDefault="00303B67" w:rsidP="00231D48">
      <w:pPr>
        <w:pStyle w:val="TOC1"/>
        <w:spacing w:before="0"/>
        <w:rPr>
          <w:rFonts w:asciiTheme="minorHAnsi" w:eastAsiaTheme="minorEastAsia" w:hAnsiTheme="minorHAnsi" w:cstheme="minorBidi"/>
          <w:b w:val="0"/>
          <w:sz w:val="22"/>
          <w:szCs w:val="22"/>
        </w:rPr>
      </w:pPr>
      <w:r w:rsidRPr="00231D48">
        <w:rPr>
          <w:b w:val="0"/>
        </w:rPr>
        <w:t>Acknowledgements</w:t>
      </w:r>
      <w:r w:rsidRPr="00231D48">
        <w:rPr>
          <w:b w:val="0"/>
        </w:rPr>
        <w:tab/>
      </w:r>
      <w:r w:rsidRPr="00231D48">
        <w:rPr>
          <w:b w:val="0"/>
        </w:rPr>
        <w:fldChar w:fldCharType="begin"/>
      </w:r>
      <w:r w:rsidRPr="00231D48">
        <w:rPr>
          <w:b w:val="0"/>
        </w:rPr>
        <w:instrText xml:space="preserve"> PAGEREF _Toc475734135 \h </w:instrText>
      </w:r>
      <w:r w:rsidRPr="00231D48">
        <w:rPr>
          <w:b w:val="0"/>
        </w:rPr>
      </w:r>
      <w:r w:rsidRPr="00231D48">
        <w:rPr>
          <w:b w:val="0"/>
        </w:rPr>
        <w:fldChar w:fldCharType="separate"/>
      </w:r>
      <w:r w:rsidR="00D265F3">
        <w:rPr>
          <w:b w:val="0"/>
        </w:rPr>
        <w:t>11</w:t>
      </w:r>
      <w:r w:rsidRPr="00231D48">
        <w:rPr>
          <w:b w:val="0"/>
        </w:rPr>
        <w:fldChar w:fldCharType="end"/>
      </w:r>
    </w:p>
    <w:p w:rsidR="00303B67" w:rsidRPr="00231D48" w:rsidRDefault="00303B67" w:rsidP="00231D48">
      <w:pPr>
        <w:pStyle w:val="TOC1"/>
        <w:rPr>
          <w:rFonts w:asciiTheme="minorHAnsi" w:eastAsiaTheme="minorEastAsia" w:hAnsiTheme="minorHAnsi" w:cstheme="minorBidi"/>
          <w:sz w:val="22"/>
          <w:szCs w:val="22"/>
        </w:rPr>
      </w:pPr>
      <w:r w:rsidRPr="00231D48">
        <w:t>1. Introduction</w:t>
      </w:r>
      <w:r w:rsidRPr="00231D48">
        <w:tab/>
      </w:r>
      <w:r w:rsidRPr="00231D48">
        <w:fldChar w:fldCharType="begin"/>
      </w:r>
      <w:r w:rsidRPr="00231D48">
        <w:instrText xml:space="preserve"> PAGEREF _Toc475734136 \h </w:instrText>
      </w:r>
      <w:r w:rsidRPr="00231D48">
        <w:fldChar w:fldCharType="separate"/>
      </w:r>
      <w:r w:rsidR="00D265F3">
        <w:t>12</w:t>
      </w:r>
      <w:r w:rsidRPr="00231D48">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5734137 \h </w:instrText>
      </w:r>
      <w:r>
        <w:rPr>
          <w:noProof/>
        </w:rPr>
      </w:r>
      <w:r>
        <w:rPr>
          <w:noProof/>
        </w:rPr>
        <w:fldChar w:fldCharType="separate"/>
      </w:r>
      <w:r w:rsidR="00D265F3">
        <w:rPr>
          <w:noProof/>
        </w:rPr>
        <w:t>13</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1.2. Context of the Study</w:t>
      </w:r>
      <w:r>
        <w:rPr>
          <w:noProof/>
        </w:rPr>
        <w:tab/>
      </w:r>
      <w:r>
        <w:rPr>
          <w:noProof/>
        </w:rPr>
        <w:fldChar w:fldCharType="begin"/>
      </w:r>
      <w:r>
        <w:rPr>
          <w:noProof/>
        </w:rPr>
        <w:instrText xml:space="preserve"> PAGEREF _Toc475734138 \h </w:instrText>
      </w:r>
      <w:r>
        <w:rPr>
          <w:noProof/>
        </w:rPr>
      </w:r>
      <w:r>
        <w:rPr>
          <w:noProof/>
        </w:rPr>
        <w:fldChar w:fldCharType="separate"/>
      </w:r>
      <w:r w:rsidR="00D265F3">
        <w:rPr>
          <w:noProof/>
        </w:rPr>
        <w:t>13</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1.3. Motivation</w:t>
      </w:r>
      <w:r>
        <w:rPr>
          <w:noProof/>
        </w:rPr>
        <w:tab/>
      </w:r>
      <w:r>
        <w:rPr>
          <w:noProof/>
        </w:rPr>
        <w:fldChar w:fldCharType="begin"/>
      </w:r>
      <w:r>
        <w:rPr>
          <w:noProof/>
        </w:rPr>
        <w:instrText xml:space="preserve"> PAGEREF _Toc475734139 \h </w:instrText>
      </w:r>
      <w:r>
        <w:rPr>
          <w:noProof/>
        </w:rPr>
      </w:r>
      <w:r>
        <w:rPr>
          <w:noProof/>
        </w:rPr>
        <w:fldChar w:fldCharType="separate"/>
      </w:r>
      <w:r w:rsidR="00D265F3">
        <w:rPr>
          <w:noProof/>
        </w:rPr>
        <w:t>17</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1.4. Organization and Contribution by Chapter</w:t>
      </w:r>
      <w:r>
        <w:rPr>
          <w:noProof/>
        </w:rPr>
        <w:tab/>
      </w:r>
      <w:r>
        <w:rPr>
          <w:noProof/>
        </w:rPr>
        <w:fldChar w:fldCharType="begin"/>
      </w:r>
      <w:r>
        <w:rPr>
          <w:noProof/>
        </w:rPr>
        <w:instrText xml:space="preserve"> PAGEREF _Toc475734140 \h </w:instrText>
      </w:r>
      <w:r>
        <w:rPr>
          <w:noProof/>
        </w:rPr>
      </w:r>
      <w:r>
        <w:rPr>
          <w:noProof/>
        </w:rPr>
        <w:fldChar w:fldCharType="separate"/>
      </w:r>
      <w:r w:rsidR="00D265F3">
        <w:rPr>
          <w:noProof/>
        </w:rPr>
        <w:t>18</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1.4.1. Chapter 1 – Introduction</w:t>
      </w:r>
      <w:r>
        <w:rPr>
          <w:noProof/>
        </w:rPr>
        <w:tab/>
      </w:r>
      <w:r>
        <w:rPr>
          <w:noProof/>
        </w:rPr>
        <w:fldChar w:fldCharType="begin"/>
      </w:r>
      <w:r>
        <w:rPr>
          <w:noProof/>
        </w:rPr>
        <w:instrText xml:space="preserve"> PAGEREF _Toc475734141 \h </w:instrText>
      </w:r>
      <w:r>
        <w:rPr>
          <w:noProof/>
        </w:rPr>
      </w:r>
      <w:r>
        <w:rPr>
          <w:noProof/>
        </w:rPr>
        <w:fldChar w:fldCharType="separate"/>
      </w:r>
      <w:r w:rsidR="00D265F3">
        <w:rPr>
          <w:noProof/>
        </w:rPr>
        <w:t>19</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1.4.2. Chapter 2 – Foundations of the Nonlinear Paradigm</w:t>
      </w:r>
      <w:r>
        <w:rPr>
          <w:noProof/>
        </w:rPr>
        <w:tab/>
      </w:r>
      <w:r>
        <w:rPr>
          <w:noProof/>
        </w:rPr>
        <w:fldChar w:fldCharType="begin"/>
      </w:r>
      <w:r>
        <w:rPr>
          <w:noProof/>
        </w:rPr>
        <w:instrText xml:space="preserve"> PAGEREF _Toc475734142 \h </w:instrText>
      </w:r>
      <w:r>
        <w:rPr>
          <w:noProof/>
        </w:rPr>
      </w:r>
      <w:r>
        <w:rPr>
          <w:noProof/>
        </w:rPr>
        <w:fldChar w:fldCharType="separate"/>
      </w:r>
      <w:r w:rsidR="00D265F3">
        <w:rPr>
          <w:noProof/>
        </w:rPr>
        <w:t>19</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1.4.3. Chapter 3 – Complexity and Cities</w:t>
      </w:r>
      <w:r>
        <w:rPr>
          <w:noProof/>
        </w:rPr>
        <w:tab/>
      </w:r>
      <w:r>
        <w:rPr>
          <w:noProof/>
        </w:rPr>
        <w:fldChar w:fldCharType="begin"/>
      </w:r>
      <w:r>
        <w:rPr>
          <w:noProof/>
        </w:rPr>
        <w:instrText xml:space="preserve"> PAGEREF _Toc475734143 \h </w:instrText>
      </w:r>
      <w:r>
        <w:rPr>
          <w:noProof/>
        </w:rPr>
      </w:r>
      <w:r>
        <w:rPr>
          <w:noProof/>
        </w:rPr>
        <w:fldChar w:fldCharType="separate"/>
      </w:r>
      <w:r w:rsidR="00D265F3">
        <w:rPr>
          <w:noProof/>
        </w:rPr>
        <w:t>20</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1.4.4. Chapter 4 – Methods for Measuring the Complexity of Urban Form and Design</w:t>
      </w:r>
      <w:r>
        <w:rPr>
          <w:noProof/>
        </w:rPr>
        <w:tab/>
      </w:r>
      <w:r>
        <w:rPr>
          <w:noProof/>
        </w:rPr>
        <w:fldChar w:fldCharType="begin"/>
      </w:r>
      <w:r>
        <w:rPr>
          <w:noProof/>
        </w:rPr>
        <w:instrText xml:space="preserve"> PAGEREF _Toc475734144 \h </w:instrText>
      </w:r>
      <w:r>
        <w:rPr>
          <w:noProof/>
        </w:rPr>
      </w:r>
      <w:r>
        <w:rPr>
          <w:noProof/>
        </w:rPr>
        <w:fldChar w:fldCharType="separate"/>
      </w:r>
      <w:r w:rsidR="00D265F3">
        <w:rPr>
          <w:noProof/>
        </w:rPr>
        <w:t>21</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1.4.5. Chapter 5 – Acquiring, Constructing, Analyzing, and Visualizing Street Networks</w:t>
      </w:r>
      <w:r>
        <w:rPr>
          <w:noProof/>
        </w:rPr>
        <w:tab/>
      </w:r>
      <w:r>
        <w:rPr>
          <w:noProof/>
        </w:rPr>
        <w:fldChar w:fldCharType="begin"/>
      </w:r>
      <w:r>
        <w:rPr>
          <w:noProof/>
        </w:rPr>
        <w:instrText xml:space="preserve"> PAGEREF _Toc475734145 \h </w:instrText>
      </w:r>
      <w:r>
        <w:rPr>
          <w:noProof/>
        </w:rPr>
      </w:r>
      <w:r>
        <w:rPr>
          <w:noProof/>
        </w:rPr>
        <w:fldChar w:fldCharType="separate"/>
      </w:r>
      <w:r w:rsidR="00D265F3">
        <w:rPr>
          <w:noProof/>
        </w:rPr>
        <w:t>22</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1.4.6. Chapter 6 – Case Study: Portland</w:t>
      </w:r>
      <w:r>
        <w:rPr>
          <w:noProof/>
        </w:rPr>
        <w:tab/>
      </w:r>
      <w:r>
        <w:rPr>
          <w:noProof/>
        </w:rPr>
        <w:fldChar w:fldCharType="begin"/>
      </w:r>
      <w:r>
        <w:rPr>
          <w:noProof/>
        </w:rPr>
        <w:instrText xml:space="preserve"> PAGEREF _Toc475734146 \h </w:instrText>
      </w:r>
      <w:r>
        <w:rPr>
          <w:noProof/>
        </w:rPr>
      </w:r>
      <w:r>
        <w:rPr>
          <w:noProof/>
        </w:rPr>
        <w:fldChar w:fldCharType="separate"/>
      </w:r>
      <w:r w:rsidR="00D265F3">
        <w:rPr>
          <w:noProof/>
        </w:rPr>
        <w:t>23</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1.4.7. Chapter 7 – A Multi-Scale Analysis of Urban Street Networks</w:t>
      </w:r>
      <w:r>
        <w:rPr>
          <w:noProof/>
        </w:rPr>
        <w:tab/>
      </w:r>
      <w:r>
        <w:rPr>
          <w:noProof/>
        </w:rPr>
        <w:fldChar w:fldCharType="begin"/>
      </w:r>
      <w:r>
        <w:rPr>
          <w:noProof/>
        </w:rPr>
        <w:instrText xml:space="preserve"> PAGEREF _Toc475734147 \h </w:instrText>
      </w:r>
      <w:r>
        <w:rPr>
          <w:noProof/>
        </w:rPr>
      </w:r>
      <w:r>
        <w:rPr>
          <w:noProof/>
        </w:rPr>
        <w:fldChar w:fldCharType="separate"/>
      </w:r>
      <w:r w:rsidR="00D265F3">
        <w:rPr>
          <w:noProof/>
        </w:rPr>
        <w:t>24</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1.4.8. Chapter 8 – Conclusion</w:t>
      </w:r>
      <w:r>
        <w:rPr>
          <w:noProof/>
        </w:rPr>
        <w:tab/>
      </w:r>
      <w:r>
        <w:rPr>
          <w:noProof/>
        </w:rPr>
        <w:fldChar w:fldCharType="begin"/>
      </w:r>
      <w:r>
        <w:rPr>
          <w:noProof/>
        </w:rPr>
        <w:instrText xml:space="preserve"> PAGEREF _Toc475734148 \h </w:instrText>
      </w:r>
      <w:r>
        <w:rPr>
          <w:noProof/>
        </w:rPr>
      </w:r>
      <w:r>
        <w:rPr>
          <w:noProof/>
        </w:rPr>
        <w:fldChar w:fldCharType="separate"/>
      </w:r>
      <w:r w:rsidR="00D265F3">
        <w:rPr>
          <w:noProof/>
        </w:rPr>
        <w:t>26</w:t>
      </w:r>
      <w:r>
        <w:rPr>
          <w:noProof/>
        </w:rPr>
        <w:fldChar w:fldCharType="end"/>
      </w:r>
    </w:p>
    <w:p w:rsidR="00303B67" w:rsidRDefault="00303B67" w:rsidP="00231D48">
      <w:pPr>
        <w:pStyle w:val="TOC1"/>
        <w:rPr>
          <w:rFonts w:asciiTheme="minorHAnsi" w:eastAsiaTheme="minorEastAsia" w:hAnsiTheme="minorHAnsi" w:cstheme="minorBidi"/>
          <w:sz w:val="22"/>
          <w:szCs w:val="22"/>
        </w:rPr>
      </w:pPr>
      <w:r>
        <w:t>2. Foundations of the Nonlinear Paradigm</w:t>
      </w:r>
      <w:r>
        <w:tab/>
      </w:r>
      <w:r>
        <w:fldChar w:fldCharType="begin"/>
      </w:r>
      <w:r>
        <w:instrText xml:space="preserve"> PAGEREF _Toc475734149 \h </w:instrText>
      </w:r>
      <w:r>
        <w:fldChar w:fldCharType="separate"/>
      </w:r>
      <w:r w:rsidR="00D265F3">
        <w:t>27</w:t>
      </w:r>
      <w: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5734150 \h </w:instrText>
      </w:r>
      <w:r>
        <w:rPr>
          <w:noProof/>
        </w:rPr>
      </w:r>
      <w:r>
        <w:rPr>
          <w:noProof/>
        </w:rPr>
        <w:fldChar w:fldCharType="separate"/>
      </w:r>
      <w:r w:rsidR="00D265F3">
        <w:rPr>
          <w:noProof/>
        </w:rPr>
        <w:t>28</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5734151 \h </w:instrText>
      </w:r>
      <w:r>
        <w:rPr>
          <w:noProof/>
        </w:rPr>
      </w:r>
      <w:r>
        <w:rPr>
          <w:noProof/>
        </w:rPr>
        <w:fldChar w:fldCharType="separate"/>
      </w:r>
      <w:r w:rsidR="00D265F3">
        <w:rPr>
          <w:noProof/>
        </w:rPr>
        <w:t>28</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5734152 \h </w:instrText>
      </w:r>
      <w:r>
        <w:rPr>
          <w:noProof/>
        </w:rPr>
      </w:r>
      <w:r>
        <w:rPr>
          <w:noProof/>
        </w:rPr>
        <w:fldChar w:fldCharType="separate"/>
      </w:r>
      <w:r w:rsidR="00D265F3">
        <w:rPr>
          <w:noProof/>
        </w:rPr>
        <w:t>31</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2.4. System Bifurcations</w:t>
      </w:r>
      <w:r>
        <w:rPr>
          <w:noProof/>
        </w:rPr>
        <w:tab/>
      </w:r>
      <w:r>
        <w:rPr>
          <w:noProof/>
        </w:rPr>
        <w:fldChar w:fldCharType="begin"/>
      </w:r>
      <w:r>
        <w:rPr>
          <w:noProof/>
        </w:rPr>
        <w:instrText xml:space="preserve"> PAGEREF _Toc475734153 \h </w:instrText>
      </w:r>
      <w:r>
        <w:rPr>
          <w:noProof/>
        </w:rPr>
      </w:r>
      <w:r>
        <w:rPr>
          <w:noProof/>
        </w:rPr>
        <w:fldChar w:fldCharType="separate"/>
      </w:r>
      <w:r w:rsidR="00D265F3">
        <w:rPr>
          <w:noProof/>
        </w:rPr>
        <w:t>34</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5734154 \h </w:instrText>
      </w:r>
      <w:r>
        <w:rPr>
          <w:noProof/>
        </w:rPr>
      </w:r>
      <w:r>
        <w:rPr>
          <w:noProof/>
        </w:rPr>
        <w:fldChar w:fldCharType="separate"/>
      </w:r>
      <w:r w:rsidR="00D265F3">
        <w:rPr>
          <w:noProof/>
        </w:rPr>
        <w:t>38</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5734155 \h </w:instrText>
      </w:r>
      <w:r>
        <w:rPr>
          <w:noProof/>
        </w:rPr>
      </w:r>
      <w:r>
        <w:rPr>
          <w:noProof/>
        </w:rPr>
        <w:fldChar w:fldCharType="separate"/>
      </w:r>
      <w:r w:rsidR="00D265F3">
        <w:rPr>
          <w:noProof/>
        </w:rPr>
        <w:t>45</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2.7. The Butterfly Effect</w:t>
      </w:r>
      <w:r>
        <w:rPr>
          <w:noProof/>
        </w:rPr>
        <w:tab/>
      </w:r>
      <w:r>
        <w:rPr>
          <w:noProof/>
        </w:rPr>
        <w:fldChar w:fldCharType="begin"/>
      </w:r>
      <w:r>
        <w:rPr>
          <w:noProof/>
        </w:rPr>
        <w:instrText xml:space="preserve"> PAGEREF _Toc475734156 \h </w:instrText>
      </w:r>
      <w:r>
        <w:rPr>
          <w:noProof/>
        </w:rPr>
      </w:r>
      <w:r>
        <w:rPr>
          <w:noProof/>
        </w:rPr>
        <w:fldChar w:fldCharType="separate"/>
      </w:r>
      <w:r w:rsidR="00D265F3">
        <w:rPr>
          <w:noProof/>
        </w:rPr>
        <w:t>47</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5734157 \h </w:instrText>
      </w:r>
      <w:r>
        <w:rPr>
          <w:noProof/>
        </w:rPr>
      </w:r>
      <w:r>
        <w:rPr>
          <w:noProof/>
        </w:rPr>
        <w:fldChar w:fldCharType="separate"/>
      </w:r>
      <w:r w:rsidR="00D265F3">
        <w:rPr>
          <w:noProof/>
        </w:rPr>
        <w:t>50</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lastRenderedPageBreak/>
        <w:t>2.9. Conclusion</w:t>
      </w:r>
      <w:r>
        <w:rPr>
          <w:noProof/>
        </w:rPr>
        <w:tab/>
      </w:r>
      <w:r>
        <w:rPr>
          <w:noProof/>
        </w:rPr>
        <w:fldChar w:fldCharType="begin"/>
      </w:r>
      <w:r>
        <w:rPr>
          <w:noProof/>
        </w:rPr>
        <w:instrText xml:space="preserve"> PAGEREF _Toc475734158 \h </w:instrText>
      </w:r>
      <w:r>
        <w:rPr>
          <w:noProof/>
        </w:rPr>
      </w:r>
      <w:r>
        <w:rPr>
          <w:noProof/>
        </w:rPr>
        <w:fldChar w:fldCharType="separate"/>
      </w:r>
      <w:r w:rsidR="00D265F3">
        <w:rPr>
          <w:noProof/>
        </w:rPr>
        <w:t>53</w:t>
      </w:r>
      <w:r>
        <w:rPr>
          <w:noProof/>
        </w:rPr>
        <w:fldChar w:fldCharType="end"/>
      </w:r>
    </w:p>
    <w:p w:rsidR="00303B67" w:rsidRDefault="00303B67" w:rsidP="00231D48">
      <w:pPr>
        <w:pStyle w:val="TOC1"/>
        <w:rPr>
          <w:rFonts w:asciiTheme="minorHAnsi" w:eastAsiaTheme="minorEastAsia" w:hAnsiTheme="minorHAnsi" w:cstheme="minorBidi"/>
          <w:sz w:val="22"/>
          <w:szCs w:val="22"/>
        </w:rPr>
      </w:pPr>
      <w:r>
        <w:t>3. Complexity and Cities</w:t>
      </w:r>
      <w:r>
        <w:tab/>
      </w:r>
      <w:r>
        <w:fldChar w:fldCharType="begin"/>
      </w:r>
      <w:r>
        <w:instrText xml:space="preserve"> PAGEREF _Toc475734159 \h </w:instrText>
      </w:r>
      <w:r>
        <w:fldChar w:fldCharType="separate"/>
      </w:r>
      <w:r w:rsidR="00D265F3">
        <w:t>54</w:t>
      </w:r>
      <w: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5734160 \h </w:instrText>
      </w:r>
      <w:r>
        <w:rPr>
          <w:noProof/>
        </w:rPr>
      </w:r>
      <w:r>
        <w:rPr>
          <w:noProof/>
        </w:rPr>
        <w:fldChar w:fldCharType="separate"/>
      </w:r>
      <w:r w:rsidR="00D265F3">
        <w:rPr>
          <w:noProof/>
        </w:rPr>
        <w:t>55</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5734161 \h </w:instrText>
      </w:r>
      <w:r>
        <w:rPr>
          <w:noProof/>
        </w:rPr>
      </w:r>
      <w:r>
        <w:rPr>
          <w:noProof/>
        </w:rPr>
        <w:fldChar w:fldCharType="separate"/>
      </w:r>
      <w:r w:rsidR="00D265F3">
        <w:rPr>
          <w:noProof/>
        </w:rPr>
        <w:t>55</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5734162 \h </w:instrText>
      </w:r>
      <w:r>
        <w:rPr>
          <w:noProof/>
        </w:rPr>
      </w:r>
      <w:r>
        <w:rPr>
          <w:noProof/>
        </w:rPr>
        <w:fldChar w:fldCharType="separate"/>
      </w:r>
      <w:r w:rsidR="00D265F3">
        <w:rPr>
          <w:noProof/>
        </w:rPr>
        <w:t>57</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5734163 \h </w:instrText>
      </w:r>
      <w:r>
        <w:rPr>
          <w:noProof/>
        </w:rPr>
      </w:r>
      <w:r>
        <w:rPr>
          <w:noProof/>
        </w:rPr>
        <w:fldChar w:fldCharType="separate"/>
      </w:r>
      <w:r w:rsidR="00D265F3">
        <w:rPr>
          <w:noProof/>
        </w:rPr>
        <w:t>60</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5734164 \h </w:instrText>
      </w:r>
      <w:r>
        <w:rPr>
          <w:noProof/>
        </w:rPr>
      </w:r>
      <w:r>
        <w:rPr>
          <w:noProof/>
        </w:rPr>
        <w:fldChar w:fldCharType="separate"/>
      </w:r>
      <w:r w:rsidR="00D265F3">
        <w:rPr>
          <w:noProof/>
        </w:rPr>
        <w:t>62</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5734165 \h </w:instrText>
      </w:r>
      <w:r>
        <w:rPr>
          <w:noProof/>
        </w:rPr>
      </w:r>
      <w:r>
        <w:rPr>
          <w:noProof/>
        </w:rPr>
        <w:fldChar w:fldCharType="separate"/>
      </w:r>
      <w:r w:rsidR="00D265F3">
        <w:rPr>
          <w:noProof/>
        </w:rPr>
        <w:t>65</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5734166 \h </w:instrText>
      </w:r>
      <w:r>
        <w:rPr>
          <w:noProof/>
        </w:rPr>
      </w:r>
      <w:r>
        <w:rPr>
          <w:noProof/>
        </w:rPr>
        <w:fldChar w:fldCharType="separate"/>
      </w:r>
      <w:r w:rsidR="00D265F3">
        <w:rPr>
          <w:noProof/>
        </w:rPr>
        <w:t>68</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3.8. Conclusion</w:t>
      </w:r>
      <w:r>
        <w:rPr>
          <w:noProof/>
        </w:rPr>
        <w:tab/>
      </w:r>
      <w:r>
        <w:rPr>
          <w:noProof/>
        </w:rPr>
        <w:fldChar w:fldCharType="begin"/>
      </w:r>
      <w:r>
        <w:rPr>
          <w:noProof/>
        </w:rPr>
        <w:instrText xml:space="preserve"> PAGEREF _Toc475734167 \h </w:instrText>
      </w:r>
      <w:r>
        <w:rPr>
          <w:noProof/>
        </w:rPr>
      </w:r>
      <w:r>
        <w:rPr>
          <w:noProof/>
        </w:rPr>
        <w:fldChar w:fldCharType="separate"/>
      </w:r>
      <w:r w:rsidR="00D265F3">
        <w:rPr>
          <w:noProof/>
        </w:rPr>
        <w:t>71</w:t>
      </w:r>
      <w:r>
        <w:rPr>
          <w:noProof/>
        </w:rPr>
        <w:fldChar w:fldCharType="end"/>
      </w:r>
    </w:p>
    <w:p w:rsidR="00303B67" w:rsidRDefault="00303B67" w:rsidP="00231D48">
      <w:pPr>
        <w:pStyle w:val="TOC1"/>
        <w:rPr>
          <w:rFonts w:asciiTheme="minorHAnsi" w:eastAsiaTheme="minorEastAsia" w:hAnsiTheme="minorHAnsi" w:cstheme="minorBidi"/>
          <w:sz w:val="22"/>
          <w:szCs w:val="22"/>
        </w:rPr>
      </w:pPr>
      <w:r>
        <w:t>4. Methods for Measuring the Complexity of Urban Form and Design</w:t>
      </w:r>
      <w:r>
        <w:tab/>
      </w:r>
      <w:r>
        <w:fldChar w:fldCharType="begin"/>
      </w:r>
      <w:r>
        <w:instrText xml:space="preserve"> PAGEREF _Toc475734168 \h </w:instrText>
      </w:r>
      <w:r>
        <w:fldChar w:fldCharType="separate"/>
      </w:r>
      <w:r w:rsidR="00D265F3">
        <w:t>73</w:t>
      </w:r>
      <w: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5734169 \h </w:instrText>
      </w:r>
      <w:r>
        <w:rPr>
          <w:noProof/>
        </w:rPr>
      </w:r>
      <w:r>
        <w:rPr>
          <w:noProof/>
        </w:rPr>
        <w:fldChar w:fldCharType="separate"/>
      </w:r>
      <w:r w:rsidR="00D265F3">
        <w:rPr>
          <w:noProof/>
        </w:rPr>
        <w:t>74</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5734170 \h </w:instrText>
      </w:r>
      <w:r>
        <w:rPr>
          <w:noProof/>
        </w:rPr>
      </w:r>
      <w:r>
        <w:rPr>
          <w:noProof/>
        </w:rPr>
        <w:fldChar w:fldCharType="separate"/>
      </w:r>
      <w:r w:rsidR="00D265F3">
        <w:rPr>
          <w:noProof/>
        </w:rPr>
        <w:t>74</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5734171 \h </w:instrText>
      </w:r>
      <w:r>
        <w:rPr>
          <w:noProof/>
        </w:rPr>
      </w:r>
      <w:r>
        <w:rPr>
          <w:noProof/>
        </w:rPr>
        <w:fldChar w:fldCharType="separate"/>
      </w:r>
      <w:r w:rsidR="00D265F3">
        <w:rPr>
          <w:noProof/>
        </w:rPr>
        <w:t>75</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5734172 \h </w:instrText>
      </w:r>
      <w:r>
        <w:rPr>
          <w:noProof/>
        </w:rPr>
      </w:r>
      <w:r>
        <w:rPr>
          <w:noProof/>
        </w:rPr>
        <w:fldChar w:fldCharType="separate"/>
      </w:r>
      <w:r w:rsidR="00D265F3">
        <w:rPr>
          <w:noProof/>
        </w:rPr>
        <w:t>80</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5734173 \h </w:instrText>
      </w:r>
      <w:r>
        <w:rPr>
          <w:noProof/>
        </w:rPr>
      </w:r>
      <w:r>
        <w:rPr>
          <w:noProof/>
        </w:rPr>
        <w:fldChar w:fldCharType="separate"/>
      </w:r>
      <w:r w:rsidR="00D265F3">
        <w:rPr>
          <w:noProof/>
        </w:rPr>
        <w:t>80</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5734174 \h </w:instrText>
      </w:r>
      <w:r>
        <w:rPr>
          <w:noProof/>
        </w:rPr>
      </w:r>
      <w:r>
        <w:rPr>
          <w:noProof/>
        </w:rPr>
        <w:fldChar w:fldCharType="separate"/>
      </w:r>
      <w:r w:rsidR="00D265F3">
        <w:rPr>
          <w:noProof/>
        </w:rPr>
        <w:t>83</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5734175 \h </w:instrText>
      </w:r>
      <w:r>
        <w:rPr>
          <w:noProof/>
        </w:rPr>
      </w:r>
      <w:r>
        <w:rPr>
          <w:noProof/>
        </w:rPr>
        <w:fldChar w:fldCharType="separate"/>
      </w:r>
      <w:r w:rsidR="00D265F3">
        <w:rPr>
          <w:noProof/>
        </w:rPr>
        <w:t>85</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5734176 \h </w:instrText>
      </w:r>
      <w:r>
        <w:rPr>
          <w:noProof/>
        </w:rPr>
      </w:r>
      <w:r>
        <w:rPr>
          <w:noProof/>
        </w:rPr>
        <w:fldChar w:fldCharType="separate"/>
      </w:r>
      <w:r w:rsidR="00D265F3">
        <w:rPr>
          <w:noProof/>
        </w:rPr>
        <w:t>87</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5734177 \h </w:instrText>
      </w:r>
      <w:r>
        <w:rPr>
          <w:noProof/>
        </w:rPr>
      </w:r>
      <w:r>
        <w:rPr>
          <w:noProof/>
        </w:rPr>
        <w:fldChar w:fldCharType="separate"/>
      </w:r>
      <w:r w:rsidR="00D265F3">
        <w:rPr>
          <w:noProof/>
        </w:rPr>
        <w:t>89</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5734178 \h </w:instrText>
      </w:r>
      <w:r>
        <w:rPr>
          <w:noProof/>
        </w:rPr>
      </w:r>
      <w:r>
        <w:rPr>
          <w:noProof/>
        </w:rPr>
        <w:fldChar w:fldCharType="separate"/>
      </w:r>
      <w:r w:rsidR="00D265F3">
        <w:rPr>
          <w:noProof/>
        </w:rPr>
        <w:t>91</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5734179 \h </w:instrText>
      </w:r>
      <w:r>
        <w:rPr>
          <w:noProof/>
        </w:rPr>
      </w:r>
      <w:r>
        <w:rPr>
          <w:noProof/>
        </w:rPr>
        <w:fldChar w:fldCharType="separate"/>
      </w:r>
      <w:r w:rsidR="00D265F3">
        <w:rPr>
          <w:noProof/>
        </w:rPr>
        <w:t>96</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5734180 \h </w:instrText>
      </w:r>
      <w:r>
        <w:rPr>
          <w:noProof/>
        </w:rPr>
      </w:r>
      <w:r>
        <w:rPr>
          <w:noProof/>
        </w:rPr>
        <w:fldChar w:fldCharType="separate"/>
      </w:r>
      <w:r w:rsidR="00D265F3">
        <w:rPr>
          <w:noProof/>
        </w:rPr>
        <w:t>98</w:t>
      </w:r>
      <w:r>
        <w:rPr>
          <w:noProof/>
        </w:rPr>
        <w:fldChar w:fldCharType="end"/>
      </w:r>
    </w:p>
    <w:p w:rsidR="00303B67" w:rsidRDefault="00303B67" w:rsidP="00231D48">
      <w:pPr>
        <w:pStyle w:val="TOC1"/>
        <w:rPr>
          <w:rFonts w:asciiTheme="minorHAnsi" w:eastAsiaTheme="minorEastAsia" w:hAnsiTheme="minorHAnsi" w:cstheme="minorBidi"/>
          <w:sz w:val="22"/>
          <w:szCs w:val="22"/>
        </w:rPr>
      </w:pPr>
      <w:r>
        <w:t>5. Acquiring, Constructing, Analyzing, and Visualizing Street Networks</w:t>
      </w:r>
      <w:r>
        <w:tab/>
      </w:r>
      <w:r>
        <w:fldChar w:fldCharType="begin"/>
      </w:r>
      <w:r>
        <w:instrText xml:space="preserve"> PAGEREF _Toc475734181 \h </w:instrText>
      </w:r>
      <w:r>
        <w:fldChar w:fldCharType="separate"/>
      </w:r>
      <w:r w:rsidR="00D265F3">
        <w:t>101</w:t>
      </w:r>
      <w: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5734182 \h </w:instrText>
      </w:r>
      <w:r>
        <w:rPr>
          <w:noProof/>
        </w:rPr>
      </w:r>
      <w:r>
        <w:rPr>
          <w:noProof/>
        </w:rPr>
        <w:fldChar w:fldCharType="separate"/>
      </w:r>
      <w:r w:rsidR="00D265F3">
        <w:rPr>
          <w:noProof/>
        </w:rPr>
        <w:t>102</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5734183 \h </w:instrText>
      </w:r>
      <w:r>
        <w:rPr>
          <w:noProof/>
        </w:rPr>
      </w:r>
      <w:r>
        <w:rPr>
          <w:noProof/>
        </w:rPr>
        <w:fldChar w:fldCharType="separate"/>
      </w:r>
      <w:r w:rsidR="00D265F3">
        <w:rPr>
          <w:noProof/>
        </w:rPr>
        <w:t>102</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5734184 \h </w:instrText>
      </w:r>
      <w:r>
        <w:rPr>
          <w:noProof/>
        </w:rPr>
      </w:r>
      <w:r>
        <w:rPr>
          <w:noProof/>
        </w:rPr>
        <w:fldChar w:fldCharType="separate"/>
      </w:r>
      <w:r w:rsidR="00D265F3">
        <w:rPr>
          <w:noProof/>
        </w:rPr>
        <w:t>103</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5.3.1. Representation of Street Networks</w:t>
      </w:r>
      <w:r>
        <w:rPr>
          <w:noProof/>
        </w:rPr>
        <w:tab/>
      </w:r>
      <w:r>
        <w:rPr>
          <w:noProof/>
        </w:rPr>
        <w:fldChar w:fldCharType="begin"/>
      </w:r>
      <w:r>
        <w:rPr>
          <w:noProof/>
        </w:rPr>
        <w:instrText xml:space="preserve"> PAGEREF _Toc475734185 \h </w:instrText>
      </w:r>
      <w:r>
        <w:rPr>
          <w:noProof/>
        </w:rPr>
      </w:r>
      <w:r>
        <w:rPr>
          <w:noProof/>
        </w:rPr>
        <w:fldChar w:fldCharType="separate"/>
      </w:r>
      <w:r w:rsidR="00D265F3">
        <w:rPr>
          <w:noProof/>
        </w:rPr>
        <w:t>103</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5.3.2. Current Tool Landscape</w:t>
      </w:r>
      <w:r>
        <w:rPr>
          <w:noProof/>
        </w:rPr>
        <w:tab/>
      </w:r>
      <w:r>
        <w:rPr>
          <w:noProof/>
        </w:rPr>
        <w:fldChar w:fldCharType="begin"/>
      </w:r>
      <w:r>
        <w:rPr>
          <w:noProof/>
        </w:rPr>
        <w:instrText xml:space="preserve"> PAGEREF _Toc475734186 \h </w:instrText>
      </w:r>
      <w:r>
        <w:rPr>
          <w:noProof/>
        </w:rPr>
      </w:r>
      <w:r>
        <w:rPr>
          <w:noProof/>
        </w:rPr>
        <w:fldChar w:fldCharType="separate"/>
      </w:r>
      <w:r w:rsidR="00D265F3">
        <w:rPr>
          <w:noProof/>
        </w:rPr>
        <w:t>105</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5734187 \h </w:instrText>
      </w:r>
      <w:r>
        <w:rPr>
          <w:noProof/>
        </w:rPr>
      </w:r>
      <w:r>
        <w:rPr>
          <w:noProof/>
        </w:rPr>
        <w:fldChar w:fldCharType="separate"/>
      </w:r>
      <w:r w:rsidR="00D265F3">
        <w:rPr>
          <w:noProof/>
        </w:rPr>
        <w:t>107</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5734188 \h </w:instrText>
      </w:r>
      <w:r>
        <w:rPr>
          <w:noProof/>
        </w:rPr>
      </w:r>
      <w:r>
        <w:rPr>
          <w:noProof/>
        </w:rPr>
        <w:fldChar w:fldCharType="separate"/>
      </w:r>
      <w:r w:rsidR="00D265F3">
        <w:rPr>
          <w:noProof/>
        </w:rPr>
        <w:t>109</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5.4.1. Acquiring Administrative Place Boundaries and Building Footprints</w:t>
      </w:r>
      <w:r>
        <w:rPr>
          <w:noProof/>
        </w:rPr>
        <w:tab/>
      </w:r>
      <w:r>
        <w:rPr>
          <w:noProof/>
        </w:rPr>
        <w:fldChar w:fldCharType="begin"/>
      </w:r>
      <w:r>
        <w:rPr>
          <w:noProof/>
        </w:rPr>
        <w:instrText xml:space="preserve"> PAGEREF _Toc475734189 \h </w:instrText>
      </w:r>
      <w:r>
        <w:rPr>
          <w:noProof/>
        </w:rPr>
      </w:r>
      <w:r>
        <w:rPr>
          <w:noProof/>
        </w:rPr>
        <w:fldChar w:fldCharType="separate"/>
      </w:r>
      <w:r w:rsidR="00D265F3">
        <w:rPr>
          <w:noProof/>
        </w:rPr>
        <w:t>110</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5734190 \h </w:instrText>
      </w:r>
      <w:r>
        <w:rPr>
          <w:noProof/>
        </w:rPr>
      </w:r>
      <w:r>
        <w:rPr>
          <w:noProof/>
        </w:rPr>
        <w:fldChar w:fldCharType="separate"/>
      </w:r>
      <w:r w:rsidR="00D265F3">
        <w:rPr>
          <w:noProof/>
        </w:rPr>
        <w:t>111</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5734191 \h </w:instrText>
      </w:r>
      <w:r>
        <w:rPr>
          <w:noProof/>
        </w:rPr>
      </w:r>
      <w:r>
        <w:rPr>
          <w:noProof/>
        </w:rPr>
        <w:fldChar w:fldCharType="separate"/>
      </w:r>
      <w:r w:rsidR="00D265F3">
        <w:rPr>
          <w:noProof/>
        </w:rPr>
        <w:t>116</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5734192 \h </w:instrText>
      </w:r>
      <w:r>
        <w:rPr>
          <w:noProof/>
        </w:rPr>
      </w:r>
      <w:r>
        <w:rPr>
          <w:noProof/>
        </w:rPr>
        <w:fldChar w:fldCharType="separate"/>
      </w:r>
      <w:r w:rsidR="00D265F3">
        <w:rPr>
          <w:noProof/>
        </w:rPr>
        <w:t>118</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5734193 \h </w:instrText>
      </w:r>
      <w:r>
        <w:rPr>
          <w:noProof/>
        </w:rPr>
      </w:r>
      <w:r>
        <w:rPr>
          <w:noProof/>
        </w:rPr>
        <w:fldChar w:fldCharType="separate"/>
      </w:r>
      <w:r w:rsidR="00D265F3">
        <w:rPr>
          <w:noProof/>
        </w:rPr>
        <w:t>119</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5734194 \h </w:instrText>
      </w:r>
      <w:r>
        <w:rPr>
          <w:noProof/>
        </w:rPr>
      </w:r>
      <w:r>
        <w:rPr>
          <w:noProof/>
        </w:rPr>
        <w:fldChar w:fldCharType="separate"/>
      </w:r>
      <w:r w:rsidR="00D265F3">
        <w:rPr>
          <w:noProof/>
        </w:rPr>
        <w:t>124</w:t>
      </w:r>
      <w:r>
        <w:rPr>
          <w:noProof/>
        </w:rPr>
        <w:fldChar w:fldCharType="end"/>
      </w:r>
    </w:p>
    <w:p w:rsidR="00303B67" w:rsidRDefault="00303B67" w:rsidP="00231D48">
      <w:pPr>
        <w:pStyle w:val="TOC1"/>
        <w:rPr>
          <w:rFonts w:asciiTheme="minorHAnsi" w:eastAsiaTheme="minorEastAsia" w:hAnsiTheme="minorHAnsi" w:cstheme="minorBidi"/>
          <w:sz w:val="22"/>
          <w:szCs w:val="22"/>
        </w:rPr>
      </w:pPr>
      <w:r>
        <w:lastRenderedPageBreak/>
        <w:t>6. Case Study: Portland, Oregon</w:t>
      </w:r>
      <w:r>
        <w:tab/>
      </w:r>
      <w:r>
        <w:fldChar w:fldCharType="begin"/>
      </w:r>
      <w:r>
        <w:instrText xml:space="preserve"> PAGEREF _Toc475734195 \h </w:instrText>
      </w:r>
      <w:r>
        <w:fldChar w:fldCharType="separate"/>
      </w:r>
      <w:r w:rsidR="00D265F3">
        <w:t>126</w:t>
      </w:r>
      <w: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5734196 \h </w:instrText>
      </w:r>
      <w:r>
        <w:rPr>
          <w:noProof/>
        </w:rPr>
      </w:r>
      <w:r>
        <w:rPr>
          <w:noProof/>
        </w:rPr>
        <w:fldChar w:fldCharType="separate"/>
      </w:r>
      <w:r w:rsidR="00D265F3">
        <w:rPr>
          <w:noProof/>
        </w:rPr>
        <w:t>127</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5734197 \h </w:instrText>
      </w:r>
      <w:r>
        <w:rPr>
          <w:noProof/>
        </w:rPr>
      </w:r>
      <w:r>
        <w:rPr>
          <w:noProof/>
        </w:rPr>
        <w:fldChar w:fldCharType="separate"/>
      </w:r>
      <w:r w:rsidR="00D265F3">
        <w:rPr>
          <w:noProof/>
        </w:rPr>
        <w:t>127</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5734198 \h </w:instrText>
      </w:r>
      <w:r>
        <w:rPr>
          <w:noProof/>
        </w:rPr>
      </w:r>
      <w:r>
        <w:rPr>
          <w:noProof/>
        </w:rPr>
        <w:fldChar w:fldCharType="separate"/>
      </w:r>
      <w:r w:rsidR="00D265F3">
        <w:rPr>
          <w:noProof/>
        </w:rPr>
        <w:t>129</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5734199 \h </w:instrText>
      </w:r>
      <w:r>
        <w:rPr>
          <w:noProof/>
        </w:rPr>
      </w:r>
      <w:r>
        <w:rPr>
          <w:noProof/>
        </w:rPr>
        <w:fldChar w:fldCharType="separate"/>
      </w:r>
      <w:r w:rsidR="00D265F3">
        <w:rPr>
          <w:noProof/>
        </w:rPr>
        <w:t>130</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5734200 \h </w:instrText>
      </w:r>
      <w:r>
        <w:rPr>
          <w:noProof/>
        </w:rPr>
      </w:r>
      <w:r>
        <w:rPr>
          <w:noProof/>
        </w:rPr>
        <w:fldChar w:fldCharType="separate"/>
      </w:r>
      <w:r w:rsidR="00D265F3">
        <w:rPr>
          <w:noProof/>
        </w:rPr>
        <w:t>135</w:t>
      </w:r>
      <w:r>
        <w:rPr>
          <w:noProof/>
        </w:rPr>
        <w:fldChar w:fldCharType="end"/>
      </w:r>
    </w:p>
    <w:p w:rsidR="00303B67" w:rsidRDefault="00303B67" w:rsidP="00231D48">
      <w:pPr>
        <w:pStyle w:val="TOC1"/>
        <w:rPr>
          <w:rFonts w:asciiTheme="minorHAnsi" w:eastAsiaTheme="minorEastAsia" w:hAnsiTheme="minorHAnsi" w:cstheme="minorBidi"/>
          <w:sz w:val="22"/>
          <w:szCs w:val="22"/>
        </w:rPr>
      </w:pPr>
      <w:r>
        <w:t>7. A Multi-Scale Analysis of Urban Street Networks</w:t>
      </w:r>
      <w:r>
        <w:tab/>
      </w:r>
      <w:r>
        <w:fldChar w:fldCharType="begin"/>
      </w:r>
      <w:r>
        <w:instrText xml:space="preserve"> PAGEREF _Toc475734201 \h </w:instrText>
      </w:r>
      <w:r>
        <w:fldChar w:fldCharType="separate"/>
      </w:r>
      <w:r w:rsidR="00D265F3">
        <w:t>137</w:t>
      </w:r>
      <w: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5734202 \h </w:instrText>
      </w:r>
      <w:r>
        <w:rPr>
          <w:noProof/>
        </w:rPr>
      </w:r>
      <w:r>
        <w:rPr>
          <w:noProof/>
        </w:rPr>
        <w:fldChar w:fldCharType="separate"/>
      </w:r>
      <w:r w:rsidR="00D265F3">
        <w:rPr>
          <w:noProof/>
        </w:rPr>
        <w:t>138</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5734203 \h </w:instrText>
      </w:r>
      <w:r>
        <w:rPr>
          <w:noProof/>
        </w:rPr>
      </w:r>
      <w:r>
        <w:rPr>
          <w:noProof/>
        </w:rPr>
        <w:fldChar w:fldCharType="separate"/>
      </w:r>
      <w:r w:rsidR="00D265F3">
        <w:rPr>
          <w:noProof/>
        </w:rPr>
        <w:t>138</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5734204 \h </w:instrText>
      </w:r>
      <w:r>
        <w:rPr>
          <w:noProof/>
        </w:rPr>
      </w:r>
      <w:r>
        <w:rPr>
          <w:noProof/>
        </w:rPr>
        <w:fldChar w:fldCharType="separate"/>
      </w:r>
      <w:r w:rsidR="00D265F3">
        <w:rPr>
          <w:noProof/>
        </w:rPr>
        <w:t>140</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5734205 \h </w:instrText>
      </w:r>
      <w:r>
        <w:rPr>
          <w:noProof/>
        </w:rPr>
      </w:r>
      <w:r>
        <w:rPr>
          <w:noProof/>
        </w:rPr>
        <w:fldChar w:fldCharType="separate"/>
      </w:r>
      <w:r w:rsidR="00D265F3">
        <w:rPr>
          <w:noProof/>
        </w:rPr>
        <w:t>143</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5734206 \h </w:instrText>
      </w:r>
      <w:r>
        <w:rPr>
          <w:noProof/>
        </w:rPr>
      </w:r>
      <w:r>
        <w:rPr>
          <w:noProof/>
        </w:rPr>
        <w:fldChar w:fldCharType="separate"/>
      </w:r>
      <w:r w:rsidR="00D265F3">
        <w:rPr>
          <w:noProof/>
        </w:rPr>
        <w:t>151</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5734207 \h </w:instrText>
      </w:r>
      <w:r>
        <w:rPr>
          <w:noProof/>
        </w:rPr>
      </w:r>
      <w:r>
        <w:rPr>
          <w:noProof/>
        </w:rPr>
        <w:fldChar w:fldCharType="separate"/>
      </w:r>
      <w:r w:rsidR="00D265F3">
        <w:rPr>
          <w:noProof/>
        </w:rPr>
        <w:t>158</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7.7. Intra-Metropolitan Neighborhood-Scale Analysis of San Francisco</w:t>
      </w:r>
      <w:r>
        <w:rPr>
          <w:noProof/>
        </w:rPr>
        <w:tab/>
      </w:r>
      <w:r>
        <w:rPr>
          <w:noProof/>
        </w:rPr>
        <w:fldChar w:fldCharType="begin"/>
      </w:r>
      <w:r>
        <w:rPr>
          <w:noProof/>
        </w:rPr>
        <w:instrText xml:space="preserve"> PAGEREF _Toc475734208 \h </w:instrText>
      </w:r>
      <w:r>
        <w:rPr>
          <w:noProof/>
        </w:rPr>
      </w:r>
      <w:r>
        <w:rPr>
          <w:noProof/>
        </w:rPr>
        <w:fldChar w:fldCharType="separate"/>
      </w:r>
      <w:r w:rsidR="00D265F3">
        <w:rPr>
          <w:noProof/>
        </w:rPr>
        <w:t>163</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5734209 \h </w:instrText>
      </w:r>
      <w:r>
        <w:rPr>
          <w:noProof/>
        </w:rPr>
      </w:r>
      <w:r>
        <w:rPr>
          <w:noProof/>
        </w:rPr>
        <w:fldChar w:fldCharType="separate"/>
      </w:r>
      <w:r w:rsidR="00D265F3">
        <w:rPr>
          <w:noProof/>
        </w:rPr>
        <w:t>171</w:t>
      </w:r>
      <w:r>
        <w:rPr>
          <w:noProof/>
        </w:rPr>
        <w:fldChar w:fldCharType="end"/>
      </w:r>
    </w:p>
    <w:p w:rsidR="00303B67" w:rsidRDefault="00303B67" w:rsidP="00231D48">
      <w:pPr>
        <w:pStyle w:val="TOC1"/>
        <w:rPr>
          <w:rFonts w:asciiTheme="minorHAnsi" w:eastAsiaTheme="minorEastAsia" w:hAnsiTheme="minorHAnsi" w:cstheme="minorBidi"/>
          <w:sz w:val="22"/>
          <w:szCs w:val="22"/>
        </w:rPr>
      </w:pPr>
      <w:r>
        <w:t>8. Conclusion</w:t>
      </w:r>
      <w:r>
        <w:tab/>
      </w:r>
      <w:r>
        <w:fldChar w:fldCharType="begin"/>
      </w:r>
      <w:r>
        <w:instrText xml:space="preserve"> PAGEREF _Toc475734210 \h </w:instrText>
      </w:r>
      <w:r>
        <w:fldChar w:fldCharType="separate"/>
      </w:r>
      <w:r w:rsidR="00D265F3">
        <w:t>175</w:t>
      </w:r>
      <w: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5734211 \h </w:instrText>
      </w:r>
      <w:r>
        <w:rPr>
          <w:noProof/>
        </w:rPr>
      </w:r>
      <w:r>
        <w:rPr>
          <w:noProof/>
        </w:rPr>
        <w:fldChar w:fldCharType="separate"/>
      </w:r>
      <w:r w:rsidR="00D265F3">
        <w:rPr>
          <w:noProof/>
        </w:rPr>
        <w:t>176</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5734212 \h </w:instrText>
      </w:r>
      <w:r>
        <w:rPr>
          <w:noProof/>
        </w:rPr>
      </w:r>
      <w:r>
        <w:rPr>
          <w:noProof/>
        </w:rPr>
        <w:fldChar w:fldCharType="separate"/>
      </w:r>
      <w:r w:rsidR="00D265F3">
        <w:rPr>
          <w:noProof/>
        </w:rPr>
        <w:t>177</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5734213 \h </w:instrText>
      </w:r>
      <w:r>
        <w:rPr>
          <w:noProof/>
        </w:rPr>
      </w:r>
      <w:r>
        <w:rPr>
          <w:noProof/>
        </w:rPr>
        <w:fldChar w:fldCharType="separate"/>
      </w:r>
      <w:r w:rsidR="00D265F3">
        <w:rPr>
          <w:noProof/>
        </w:rPr>
        <w:t>177</w:t>
      </w:r>
      <w:r>
        <w:rPr>
          <w:noProof/>
        </w:rPr>
        <w:fldChar w:fldCharType="end"/>
      </w:r>
    </w:p>
    <w:p w:rsidR="00303B67" w:rsidRDefault="00303B67" w:rsidP="00231D48">
      <w:pPr>
        <w:pStyle w:val="TOC3"/>
        <w:tabs>
          <w:tab w:val="right" w:leader="dot" w:pos="9350"/>
        </w:tabs>
        <w:spacing w:after="0"/>
        <w:rPr>
          <w:rFonts w:asciiTheme="minorHAnsi" w:eastAsiaTheme="minorEastAsia" w:hAnsiTheme="minorHAnsi" w:cstheme="minorBidi"/>
          <w:noProof/>
          <w:sz w:val="22"/>
          <w:szCs w:val="22"/>
        </w:rPr>
      </w:pPr>
      <w:r>
        <w:rPr>
          <w:noProof/>
        </w:rPr>
        <w:t>8.2.2. Contribution to Planning Practice</w:t>
      </w:r>
      <w:r>
        <w:rPr>
          <w:noProof/>
        </w:rPr>
        <w:tab/>
      </w:r>
      <w:r>
        <w:rPr>
          <w:noProof/>
        </w:rPr>
        <w:fldChar w:fldCharType="begin"/>
      </w:r>
      <w:r>
        <w:rPr>
          <w:noProof/>
        </w:rPr>
        <w:instrText xml:space="preserve"> PAGEREF _Toc475734214 \h </w:instrText>
      </w:r>
      <w:r>
        <w:rPr>
          <w:noProof/>
        </w:rPr>
      </w:r>
      <w:r>
        <w:rPr>
          <w:noProof/>
        </w:rPr>
        <w:fldChar w:fldCharType="separate"/>
      </w:r>
      <w:r w:rsidR="00D265F3">
        <w:rPr>
          <w:noProof/>
        </w:rPr>
        <w:t>183</w:t>
      </w:r>
      <w:r>
        <w:rPr>
          <w:noProof/>
        </w:rPr>
        <w:fldChar w:fldCharType="end"/>
      </w:r>
    </w:p>
    <w:p w:rsidR="00303B67" w:rsidRDefault="00303B67" w:rsidP="00231D48">
      <w:pPr>
        <w:pStyle w:val="TOC2"/>
        <w:tabs>
          <w:tab w:val="right" w:leader="dot" w:pos="9350"/>
        </w:tabs>
        <w:spacing w:after="0"/>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5734215 \h </w:instrText>
      </w:r>
      <w:r>
        <w:rPr>
          <w:noProof/>
        </w:rPr>
      </w:r>
      <w:r>
        <w:rPr>
          <w:noProof/>
        </w:rPr>
        <w:fldChar w:fldCharType="separate"/>
      </w:r>
      <w:r w:rsidR="00D265F3">
        <w:rPr>
          <w:noProof/>
        </w:rPr>
        <w:t>184</w:t>
      </w:r>
      <w:r>
        <w:rPr>
          <w:noProof/>
        </w:rPr>
        <w:fldChar w:fldCharType="end"/>
      </w:r>
    </w:p>
    <w:p w:rsidR="00303B67" w:rsidRDefault="00303B67" w:rsidP="00231D48">
      <w:pPr>
        <w:pStyle w:val="TOC1"/>
        <w:rPr>
          <w:rFonts w:asciiTheme="minorHAnsi" w:eastAsiaTheme="minorEastAsia" w:hAnsiTheme="minorHAnsi" w:cstheme="minorBidi"/>
          <w:sz w:val="22"/>
          <w:szCs w:val="22"/>
        </w:rPr>
      </w:pPr>
      <w:r>
        <w:t>Bibliography</w:t>
      </w:r>
      <w:r>
        <w:tab/>
      </w:r>
      <w:r>
        <w:fldChar w:fldCharType="begin"/>
      </w:r>
      <w:r>
        <w:instrText xml:space="preserve"> PAGEREF _Toc475734216 \h </w:instrText>
      </w:r>
      <w:r>
        <w:fldChar w:fldCharType="separate"/>
      </w:r>
      <w:r w:rsidR="00D265F3">
        <w:t>188</w:t>
      </w:r>
      <w:r>
        <w:fldChar w:fldCharType="end"/>
      </w:r>
    </w:p>
    <w:p w:rsidR="00F9748C" w:rsidRPr="0049727F" w:rsidRDefault="00303B67" w:rsidP="00231D48">
      <w:pPr>
        <w:spacing w:line="276" w:lineRule="auto"/>
        <w:rPr>
          <w:sz w:val="40"/>
          <w:szCs w:val="40"/>
        </w:rPr>
      </w:pPr>
      <w:r>
        <w:fldChar w:fldCharType="end"/>
      </w:r>
      <w:r w:rsidR="00F9748C" w:rsidRPr="0049727F">
        <w:br w:type="page"/>
      </w:r>
    </w:p>
    <w:p w:rsidR="001C3736" w:rsidRDefault="001C3736" w:rsidP="001C3736">
      <w:bookmarkStart w:id="2" w:name="_Toc475721713"/>
    </w:p>
    <w:p w:rsidR="009110E0" w:rsidRPr="0049727F" w:rsidRDefault="0024235F" w:rsidP="0014423B">
      <w:pPr>
        <w:pStyle w:val="Pre-Heading1"/>
      </w:pPr>
      <w:bookmarkStart w:id="3" w:name="_Toc475734133"/>
      <w:r w:rsidRPr="0049727F">
        <w:t>List of F</w:t>
      </w:r>
      <w:r w:rsidR="009110E0" w:rsidRPr="0049727F">
        <w:t>igures</w:t>
      </w:r>
      <w:bookmarkEnd w:id="2"/>
      <w:bookmarkEnd w:id="3"/>
    </w:p>
    <w:p w:rsidR="0003573D" w:rsidRPr="0049727F" w:rsidRDefault="0003573D" w:rsidP="001C51FA"/>
    <w:p w:rsidR="00676097" w:rsidRDefault="00BF04A9" w:rsidP="00676097">
      <w:pPr>
        <w:pStyle w:val="ToC-figs-tables"/>
        <w:rPr>
          <w:rFonts w:asciiTheme="minorHAnsi" w:eastAsiaTheme="minorEastAsia" w:hAnsiTheme="minorHAnsi" w:cstheme="minorBidi"/>
          <w:sz w:val="22"/>
          <w:szCs w:val="22"/>
        </w:rPr>
      </w:pPr>
      <w:r w:rsidRPr="0049727F">
        <w:rPr>
          <w:noProof w:val="0"/>
        </w:rPr>
        <w:fldChar w:fldCharType="begin"/>
      </w:r>
      <w:r w:rsidRPr="0049727F">
        <w:instrText xml:space="preserve"> TOC \h \z \c "Figure" </w:instrText>
      </w:r>
      <w:r w:rsidRPr="0049727F">
        <w:rPr>
          <w:noProof w:val="0"/>
        </w:rPr>
        <w:fldChar w:fldCharType="separate"/>
      </w:r>
      <w:hyperlink w:anchor="_Toc475731756" w:history="1">
        <w:r w:rsidR="00676097" w:rsidRPr="00D9706D">
          <w:rPr>
            <w:rStyle w:val="Hyperlink"/>
          </w:rPr>
          <w:t>Figure 2.1 Time series graph of the logistic map with 7 growth rate parameter values over 20 generations.</w:t>
        </w:r>
        <w:r w:rsidR="00676097">
          <w:rPr>
            <w:webHidden/>
          </w:rPr>
          <w:tab/>
        </w:r>
        <w:r w:rsidR="00676097">
          <w:rPr>
            <w:webHidden/>
          </w:rPr>
          <w:fldChar w:fldCharType="begin"/>
        </w:r>
        <w:r w:rsidR="00676097">
          <w:rPr>
            <w:webHidden/>
          </w:rPr>
          <w:instrText xml:space="preserve"> PAGEREF _Toc475731756 \h </w:instrText>
        </w:r>
        <w:r w:rsidR="00676097">
          <w:rPr>
            <w:webHidden/>
          </w:rPr>
        </w:r>
        <w:r w:rsidR="00676097">
          <w:rPr>
            <w:webHidden/>
          </w:rPr>
          <w:fldChar w:fldCharType="separate"/>
        </w:r>
        <w:r w:rsidR="00D265F3">
          <w:rPr>
            <w:webHidden/>
          </w:rPr>
          <w:t>34</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57" w:history="1">
        <w:r w:rsidR="00676097" w:rsidRPr="00D9706D">
          <w:rPr>
            <w:rStyle w:val="Hyperlink"/>
          </w:rPr>
          <w:t>Figure 2.2 Bifurcation diagram of 100 generations of the logistic map for 1,000 growth rate parameter values between 0 and 4. The vertical slice above each growth rate depicts the system’s attractor at that rate.</w:t>
        </w:r>
        <w:r w:rsidR="00676097">
          <w:rPr>
            <w:webHidden/>
          </w:rPr>
          <w:tab/>
        </w:r>
        <w:r w:rsidR="00676097">
          <w:rPr>
            <w:webHidden/>
          </w:rPr>
          <w:fldChar w:fldCharType="begin"/>
        </w:r>
        <w:r w:rsidR="00676097">
          <w:rPr>
            <w:webHidden/>
          </w:rPr>
          <w:instrText xml:space="preserve"> PAGEREF _Toc475731757 \h </w:instrText>
        </w:r>
        <w:r w:rsidR="00676097">
          <w:rPr>
            <w:webHidden/>
          </w:rPr>
        </w:r>
        <w:r w:rsidR="00676097">
          <w:rPr>
            <w:webHidden/>
          </w:rPr>
          <w:fldChar w:fldCharType="separate"/>
        </w:r>
        <w:r w:rsidR="00D265F3">
          <w:rPr>
            <w:webHidden/>
          </w:rPr>
          <w:t>36</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58" w:history="1">
        <w:r w:rsidR="00676097" w:rsidRPr="00D9706D">
          <w:rPr>
            <w:rStyle w:val="Hyperlink"/>
          </w:rPr>
          <w:t>Figure 2.3 Bifurcation diagram of 100 generations of the logistic map for 1,000 growth rate parameter values between 2.8 and 4. The vertical slice above each growth rate depicts the system’s attractor at that rate.</w:t>
        </w:r>
        <w:r w:rsidR="00676097">
          <w:rPr>
            <w:webHidden/>
          </w:rPr>
          <w:tab/>
        </w:r>
        <w:r w:rsidR="00676097">
          <w:rPr>
            <w:webHidden/>
          </w:rPr>
          <w:fldChar w:fldCharType="begin"/>
        </w:r>
        <w:r w:rsidR="00676097">
          <w:rPr>
            <w:webHidden/>
          </w:rPr>
          <w:instrText xml:space="preserve"> PAGEREF _Toc475731758 \h </w:instrText>
        </w:r>
        <w:r w:rsidR="00676097">
          <w:rPr>
            <w:webHidden/>
          </w:rPr>
        </w:r>
        <w:r w:rsidR="00676097">
          <w:rPr>
            <w:webHidden/>
          </w:rPr>
          <w:fldChar w:fldCharType="separate"/>
        </w:r>
        <w:r w:rsidR="00D265F3">
          <w:rPr>
            <w:webHidden/>
          </w:rPr>
          <w:t>37</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59" w:history="1">
        <w:r w:rsidR="00676097" w:rsidRPr="00D9706D">
          <w:rPr>
            <w:rStyle w:val="Hyperlink"/>
          </w:rPr>
          <w:t>Figure 2.4 Bifurcation diagram of 100 generations of the logistic map for 1,000 growth rate parameter values between 3.7 and 3.9. The system moves from order to chaos and back again as the growth rate is adjusted.</w:t>
        </w:r>
        <w:r w:rsidR="00676097">
          <w:rPr>
            <w:webHidden/>
          </w:rPr>
          <w:tab/>
        </w:r>
        <w:r w:rsidR="00676097">
          <w:rPr>
            <w:webHidden/>
          </w:rPr>
          <w:fldChar w:fldCharType="begin"/>
        </w:r>
        <w:r w:rsidR="00676097">
          <w:rPr>
            <w:webHidden/>
          </w:rPr>
          <w:instrText xml:space="preserve"> PAGEREF _Toc475731759 \h </w:instrText>
        </w:r>
        <w:r w:rsidR="00676097">
          <w:rPr>
            <w:webHidden/>
          </w:rPr>
        </w:r>
        <w:r w:rsidR="00676097">
          <w:rPr>
            <w:webHidden/>
          </w:rPr>
          <w:fldChar w:fldCharType="separate"/>
        </w:r>
        <w:r w:rsidR="00D265F3">
          <w:rPr>
            <w:webHidden/>
          </w:rPr>
          <w:t>37</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60" w:history="1">
        <w:r w:rsidR="00676097" w:rsidRPr="00D9706D">
          <w:rPr>
            <w:rStyle w:val="Hyperlink"/>
          </w:rPr>
          <w:t>Figure 2.5 Bifurcation diagram of 100 generations of the logistic map for 1,000 growth rate parameter values between 3.84 and 3.856. This is the same structure that we saw earlier at the macro-level in Figure 2.3, because chaotic systems’ strange attractors are fractal.</w:t>
        </w:r>
        <w:r w:rsidR="00676097">
          <w:rPr>
            <w:webHidden/>
          </w:rPr>
          <w:tab/>
        </w:r>
        <w:r w:rsidR="00676097">
          <w:rPr>
            <w:webHidden/>
          </w:rPr>
          <w:fldChar w:fldCharType="begin"/>
        </w:r>
        <w:r w:rsidR="00676097">
          <w:rPr>
            <w:webHidden/>
          </w:rPr>
          <w:instrText xml:space="preserve"> PAGEREF _Toc475731760 \h </w:instrText>
        </w:r>
        <w:r w:rsidR="00676097">
          <w:rPr>
            <w:webHidden/>
          </w:rPr>
        </w:r>
        <w:r w:rsidR="00676097">
          <w:rPr>
            <w:webHidden/>
          </w:rPr>
          <w:fldChar w:fldCharType="separate"/>
        </w:r>
        <w:r w:rsidR="00D265F3">
          <w:rPr>
            <w:webHidden/>
          </w:rPr>
          <w:t>39</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61" w:history="1">
        <w:r w:rsidR="00676097" w:rsidRPr="00D9706D">
          <w:rPr>
            <w:rStyle w:val="Hyperlink"/>
          </w:rPr>
          <w:t>Figure 2.6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r w:rsidR="00676097">
          <w:rPr>
            <w:webHidden/>
          </w:rPr>
          <w:tab/>
        </w:r>
        <w:r w:rsidR="00676097">
          <w:rPr>
            <w:webHidden/>
          </w:rPr>
          <w:fldChar w:fldCharType="begin"/>
        </w:r>
        <w:r w:rsidR="00676097">
          <w:rPr>
            <w:webHidden/>
          </w:rPr>
          <w:instrText xml:space="preserve"> PAGEREF _Toc475731761 \h </w:instrText>
        </w:r>
        <w:r w:rsidR="00676097">
          <w:rPr>
            <w:webHidden/>
          </w:rPr>
        </w:r>
        <w:r w:rsidR="00676097">
          <w:rPr>
            <w:webHidden/>
          </w:rPr>
          <w:fldChar w:fldCharType="separate"/>
        </w:r>
        <w:r w:rsidR="00D265F3">
          <w:rPr>
            <w:webHidden/>
          </w:rPr>
          <w:t>40</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62" w:history="1">
        <w:r w:rsidR="00676097" w:rsidRPr="00D9706D">
          <w:rPr>
            <w:rStyle w:val="Hyperlink"/>
          </w:rPr>
          <w:t>Figure 2.7. Cropped phase diagrams of the logistic map over 200 generations for (A) a growth rate parameter value of 3.9 and (B) 50 growth rate parameter values between 3.6 and 4 (the chaotic regime), each with its own colored line.</w:t>
        </w:r>
        <w:r w:rsidR="00676097">
          <w:rPr>
            <w:webHidden/>
          </w:rPr>
          <w:tab/>
        </w:r>
        <w:r w:rsidR="00676097">
          <w:rPr>
            <w:webHidden/>
          </w:rPr>
          <w:fldChar w:fldCharType="begin"/>
        </w:r>
        <w:r w:rsidR="00676097">
          <w:rPr>
            <w:webHidden/>
          </w:rPr>
          <w:instrText xml:space="preserve"> PAGEREF _Toc475731762 \h </w:instrText>
        </w:r>
        <w:r w:rsidR="00676097">
          <w:rPr>
            <w:webHidden/>
          </w:rPr>
        </w:r>
        <w:r w:rsidR="00676097">
          <w:rPr>
            <w:webHidden/>
          </w:rPr>
          <w:fldChar w:fldCharType="separate"/>
        </w:r>
        <w:r w:rsidR="00D265F3">
          <w:rPr>
            <w:webHidden/>
          </w:rPr>
          <w:t>42</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63" w:history="1">
        <w:r w:rsidR="00676097" w:rsidRPr="00D9706D">
          <w:rPr>
            <w:rStyle w:val="Hyperlink"/>
          </w:rPr>
          <w:t>Figure 2.8 Cobweb plots of the logistic map for growth rate parameter values of (A) 1, (B) 2.7, (C) 3.5, (D) 3.9. The diagonal gray identity line represents y=x, the red curve represents the logistic map as y=f(x) for each of the four parameter values, and the blue cobweb line represents the system’s trajectory over 100 generations.</w:t>
        </w:r>
        <w:r w:rsidR="00676097">
          <w:rPr>
            <w:webHidden/>
          </w:rPr>
          <w:tab/>
        </w:r>
        <w:r w:rsidR="00676097">
          <w:rPr>
            <w:webHidden/>
          </w:rPr>
          <w:fldChar w:fldCharType="begin"/>
        </w:r>
        <w:r w:rsidR="00676097">
          <w:rPr>
            <w:webHidden/>
          </w:rPr>
          <w:instrText xml:space="preserve"> PAGEREF _Toc475731763 \h </w:instrText>
        </w:r>
        <w:r w:rsidR="00676097">
          <w:rPr>
            <w:webHidden/>
          </w:rPr>
        </w:r>
        <w:r w:rsidR="00676097">
          <w:rPr>
            <w:webHidden/>
          </w:rPr>
          <w:fldChar w:fldCharType="separate"/>
        </w:r>
        <w:r w:rsidR="00D265F3">
          <w:rPr>
            <w:webHidden/>
          </w:rPr>
          <w:t>44</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64" w:history="1">
        <w:r w:rsidR="00676097" w:rsidRPr="00D9706D">
          <w:rPr>
            <w:rStyle w:val="Hyperlink"/>
          </w:rPr>
          <w:t>Figure 2.9 Plot of two time series, one deterministic/chaotic from the logistic map (blue), and one random (red).</w:t>
        </w:r>
        <w:r w:rsidR="00676097">
          <w:rPr>
            <w:webHidden/>
          </w:rPr>
          <w:tab/>
        </w:r>
        <w:r w:rsidR="00676097">
          <w:rPr>
            <w:webHidden/>
          </w:rPr>
          <w:fldChar w:fldCharType="begin"/>
        </w:r>
        <w:r w:rsidR="00676097">
          <w:rPr>
            <w:webHidden/>
          </w:rPr>
          <w:instrText xml:space="preserve"> PAGEREF _Toc475731764 \h </w:instrText>
        </w:r>
        <w:r w:rsidR="00676097">
          <w:rPr>
            <w:webHidden/>
          </w:rPr>
        </w:r>
        <w:r w:rsidR="00676097">
          <w:rPr>
            <w:webHidden/>
          </w:rPr>
          <w:fldChar w:fldCharType="separate"/>
        </w:r>
        <w:r w:rsidR="00D265F3">
          <w:rPr>
            <w:webHidden/>
          </w:rPr>
          <w:t>45</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65" w:history="1">
        <w:r w:rsidR="00676097" w:rsidRPr="00D9706D">
          <w:rPr>
            <w:rStyle w:val="Hyperlink"/>
          </w:rPr>
          <w:t>Figure 2.10 Phase diagrams of the time series in Figure 2.9. 10B is a three-dimensional state space version of the two-dimensional 10A.</w:t>
        </w:r>
        <w:r w:rsidR="00676097">
          <w:rPr>
            <w:webHidden/>
          </w:rPr>
          <w:tab/>
        </w:r>
        <w:r w:rsidR="00676097">
          <w:rPr>
            <w:webHidden/>
          </w:rPr>
          <w:fldChar w:fldCharType="begin"/>
        </w:r>
        <w:r w:rsidR="00676097">
          <w:rPr>
            <w:webHidden/>
          </w:rPr>
          <w:instrText xml:space="preserve"> PAGEREF _Toc475731765 \h </w:instrText>
        </w:r>
        <w:r w:rsidR="00676097">
          <w:rPr>
            <w:webHidden/>
          </w:rPr>
        </w:r>
        <w:r w:rsidR="00676097">
          <w:rPr>
            <w:webHidden/>
          </w:rPr>
          <w:fldChar w:fldCharType="separate"/>
        </w:r>
        <w:r w:rsidR="00D265F3">
          <w:rPr>
            <w:webHidden/>
          </w:rPr>
          <w:t>46</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66" w:history="1">
        <w:r w:rsidR="00676097" w:rsidRPr="00D9706D">
          <w:rPr>
            <w:rStyle w:val="Hyperlink"/>
          </w:rPr>
          <w:t>Figure 2.11 Two different viewing perspectives of a single three-dimensional phase diagram of the logistic map over 200 generations for 50 growth rate parameter values between 3.6 and 4, each with its own colored line.</w:t>
        </w:r>
        <w:r w:rsidR="00676097">
          <w:rPr>
            <w:webHidden/>
          </w:rPr>
          <w:tab/>
        </w:r>
        <w:r w:rsidR="00676097">
          <w:rPr>
            <w:webHidden/>
          </w:rPr>
          <w:fldChar w:fldCharType="begin"/>
        </w:r>
        <w:r w:rsidR="00676097">
          <w:rPr>
            <w:webHidden/>
          </w:rPr>
          <w:instrText xml:space="preserve"> PAGEREF _Toc475731766 \h </w:instrText>
        </w:r>
        <w:r w:rsidR="00676097">
          <w:rPr>
            <w:webHidden/>
          </w:rPr>
        </w:r>
        <w:r w:rsidR="00676097">
          <w:rPr>
            <w:webHidden/>
          </w:rPr>
          <w:fldChar w:fldCharType="separate"/>
        </w:r>
        <w:r w:rsidR="00D265F3">
          <w:rPr>
            <w:webHidden/>
          </w:rPr>
          <w:t>46</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67" w:history="1">
        <w:r w:rsidR="00676097" w:rsidRPr="00D9706D">
          <w:rPr>
            <w:rStyle w:val="Hyperlink"/>
          </w:rPr>
          <w:t>Figure 2.12 Cobweb plots of the logistic map pulling initial population values of 0.1 (A), 0.5 (B), and 0.9 (C) into the same fixed-point attractor over time. At this growth rate parameter value of 2.7, the Lyapunov is negative.</w:t>
        </w:r>
        <w:r w:rsidR="00676097">
          <w:rPr>
            <w:webHidden/>
          </w:rPr>
          <w:tab/>
        </w:r>
        <w:r w:rsidR="00676097">
          <w:rPr>
            <w:webHidden/>
          </w:rPr>
          <w:fldChar w:fldCharType="begin"/>
        </w:r>
        <w:r w:rsidR="00676097">
          <w:rPr>
            <w:webHidden/>
          </w:rPr>
          <w:instrText xml:space="preserve"> PAGEREF _Toc475731767 \h </w:instrText>
        </w:r>
        <w:r w:rsidR="00676097">
          <w:rPr>
            <w:webHidden/>
          </w:rPr>
        </w:r>
        <w:r w:rsidR="00676097">
          <w:rPr>
            <w:webHidden/>
          </w:rPr>
          <w:fldChar w:fldCharType="separate"/>
        </w:r>
        <w:r w:rsidR="00D265F3">
          <w:rPr>
            <w:webHidden/>
          </w:rPr>
          <w:t>48</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68" w:history="1">
        <w:r w:rsidR="00676097" w:rsidRPr="00D9706D">
          <w:rPr>
            <w:rStyle w:val="Hyperlink"/>
          </w:rPr>
          <w:t>Figure 2.13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r w:rsidR="00676097">
          <w:rPr>
            <w:webHidden/>
          </w:rPr>
          <w:tab/>
        </w:r>
        <w:r w:rsidR="00676097">
          <w:rPr>
            <w:webHidden/>
          </w:rPr>
          <w:fldChar w:fldCharType="begin"/>
        </w:r>
        <w:r w:rsidR="00676097">
          <w:rPr>
            <w:webHidden/>
          </w:rPr>
          <w:instrText xml:space="preserve"> PAGEREF _Toc475731768 \h </w:instrText>
        </w:r>
        <w:r w:rsidR="00676097">
          <w:rPr>
            <w:webHidden/>
          </w:rPr>
        </w:r>
        <w:r w:rsidR="00676097">
          <w:rPr>
            <w:webHidden/>
          </w:rPr>
          <w:fldChar w:fldCharType="separate"/>
        </w:r>
        <w:r w:rsidR="00D265F3">
          <w:rPr>
            <w:webHidden/>
          </w:rPr>
          <w:t>49</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69" w:history="1">
        <w:r w:rsidR="00676097" w:rsidRPr="00D9706D">
          <w:rPr>
            <w:rStyle w:val="Hyperlink"/>
          </w:rPr>
          <w:t>Figure 3.1 An example phase space diagram of the evolution of the Lorenz system over time.</w:t>
        </w:r>
        <w:r w:rsidR="00676097">
          <w:rPr>
            <w:webHidden/>
          </w:rPr>
          <w:tab/>
        </w:r>
        <w:r w:rsidR="00676097">
          <w:rPr>
            <w:webHidden/>
          </w:rPr>
          <w:fldChar w:fldCharType="begin"/>
        </w:r>
        <w:r w:rsidR="00676097">
          <w:rPr>
            <w:webHidden/>
          </w:rPr>
          <w:instrText xml:space="preserve"> PAGEREF _Toc475731769 \h </w:instrText>
        </w:r>
        <w:r w:rsidR="00676097">
          <w:rPr>
            <w:webHidden/>
          </w:rPr>
        </w:r>
        <w:r w:rsidR="00676097">
          <w:rPr>
            <w:webHidden/>
          </w:rPr>
          <w:fldChar w:fldCharType="separate"/>
        </w:r>
        <w:r w:rsidR="00D265F3">
          <w:rPr>
            <w:webHidden/>
          </w:rPr>
          <w:t>59</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70" w:history="1">
        <w:r w:rsidR="00676097" w:rsidRPr="00D9706D">
          <w:rPr>
            <w:rStyle w:val="Hyperlink"/>
          </w:rPr>
          <w:t>Figure 4.1 Three different notions of complexity. Type I increases monotonically with disorder. Type II is convex, peaking at a midpoint between order and disorder. Type III decreases monotonically as disorder increases. Source: Shiner and Davison (1999).</w:t>
        </w:r>
        <w:r w:rsidR="00676097">
          <w:rPr>
            <w:webHidden/>
          </w:rPr>
          <w:tab/>
        </w:r>
        <w:r w:rsidR="00676097">
          <w:rPr>
            <w:webHidden/>
          </w:rPr>
          <w:fldChar w:fldCharType="begin"/>
        </w:r>
        <w:r w:rsidR="00676097">
          <w:rPr>
            <w:webHidden/>
          </w:rPr>
          <w:instrText xml:space="preserve"> PAGEREF _Toc475731770 \h </w:instrText>
        </w:r>
        <w:r w:rsidR="00676097">
          <w:rPr>
            <w:webHidden/>
          </w:rPr>
        </w:r>
        <w:r w:rsidR="00676097">
          <w:rPr>
            <w:webHidden/>
          </w:rPr>
          <w:fldChar w:fldCharType="separate"/>
        </w:r>
        <w:r w:rsidR="00D265F3">
          <w:rPr>
            <w:webHidden/>
          </w:rPr>
          <w:t>81</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71" w:history="1">
        <w:r w:rsidR="00676097" w:rsidRPr="00D9706D">
          <w:rPr>
            <w:rStyle w:val="Hyperlink"/>
          </w:rPr>
          <w:t>Figure 5.1 Administrative boundary vector geometries retrieved for A) Berkeley, California, and B) Zambia, Zimbabwe, and Botswana.</w:t>
        </w:r>
        <w:r w:rsidR="00676097">
          <w:rPr>
            <w:webHidden/>
          </w:rPr>
          <w:tab/>
        </w:r>
        <w:r w:rsidR="00676097">
          <w:rPr>
            <w:webHidden/>
          </w:rPr>
          <w:fldChar w:fldCharType="begin"/>
        </w:r>
        <w:r w:rsidR="00676097">
          <w:rPr>
            <w:webHidden/>
          </w:rPr>
          <w:instrText xml:space="preserve"> PAGEREF _Toc475731771 \h </w:instrText>
        </w:r>
        <w:r w:rsidR="00676097">
          <w:rPr>
            <w:webHidden/>
          </w:rPr>
        </w:r>
        <w:r w:rsidR="00676097">
          <w:rPr>
            <w:webHidden/>
          </w:rPr>
          <w:fldChar w:fldCharType="separate"/>
        </w:r>
        <w:r w:rsidR="00D265F3">
          <w:rPr>
            <w:webHidden/>
          </w:rPr>
          <w:t>111</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72" w:history="1">
        <w:r w:rsidR="00676097" w:rsidRPr="00D9706D">
          <w:rPr>
            <w:rStyle w:val="Hyperlink"/>
          </w:rPr>
          <w:t>Figure 5.2 Three street networks at the same scale, created by address and network distance (left), bounding box (center), and neighborhood polygon (right).</w:t>
        </w:r>
        <w:r w:rsidR="00676097">
          <w:rPr>
            <w:webHidden/>
          </w:rPr>
          <w:tab/>
        </w:r>
        <w:r w:rsidR="00676097">
          <w:rPr>
            <w:webHidden/>
          </w:rPr>
          <w:fldChar w:fldCharType="begin"/>
        </w:r>
        <w:r w:rsidR="00676097">
          <w:rPr>
            <w:webHidden/>
          </w:rPr>
          <w:instrText xml:space="preserve"> PAGEREF _Toc475731772 \h </w:instrText>
        </w:r>
        <w:r w:rsidR="00676097">
          <w:rPr>
            <w:webHidden/>
          </w:rPr>
        </w:r>
        <w:r w:rsidR="00676097">
          <w:rPr>
            <w:webHidden/>
          </w:rPr>
          <w:fldChar w:fldCharType="separate"/>
        </w:r>
        <w:r w:rsidR="00D265F3">
          <w:rPr>
            <w:webHidden/>
          </w:rPr>
          <w:t>113</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73" w:history="1">
        <w:r w:rsidR="00676097" w:rsidRPr="00D9706D">
          <w:rPr>
            <w:rStyle w:val="Hyperlink"/>
          </w:rPr>
          <w:t>Figure 5.4 The drivable street network for municipal Los Angeles, created by simply passing the query phrase "Los Angeles, CA, USA" into OSMnx.</w:t>
        </w:r>
        <w:r w:rsidR="00676097">
          <w:rPr>
            <w:webHidden/>
          </w:rPr>
          <w:tab/>
        </w:r>
        <w:r w:rsidR="00676097">
          <w:rPr>
            <w:webHidden/>
          </w:rPr>
          <w:fldChar w:fldCharType="begin"/>
        </w:r>
        <w:r w:rsidR="00676097">
          <w:rPr>
            <w:webHidden/>
          </w:rPr>
          <w:instrText xml:space="preserve"> PAGEREF _Toc475731773 \h </w:instrText>
        </w:r>
        <w:r w:rsidR="00676097">
          <w:rPr>
            <w:webHidden/>
          </w:rPr>
        </w:r>
        <w:r w:rsidR="00676097">
          <w:rPr>
            <w:webHidden/>
          </w:rPr>
          <w:fldChar w:fldCharType="separate"/>
        </w:r>
        <w:r w:rsidR="00D265F3">
          <w:rPr>
            <w:webHidden/>
          </w:rPr>
          <w:t>115</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74" w:history="1">
        <w:r w:rsidR="00676097" w:rsidRPr="00D9706D">
          <w:rPr>
            <w:rStyle w:val="Hyperlink"/>
          </w:rPr>
          <w:t>Figure 5.5 Street networks for A) Modena, Italy, B) Belgrade, Serbia, C) central Maputo, Mozambique, and D) central Tunis, Tunisia.</w:t>
        </w:r>
        <w:r w:rsidR="00676097">
          <w:rPr>
            <w:webHidden/>
          </w:rPr>
          <w:tab/>
        </w:r>
        <w:r w:rsidR="00676097">
          <w:rPr>
            <w:webHidden/>
          </w:rPr>
          <w:fldChar w:fldCharType="begin"/>
        </w:r>
        <w:r w:rsidR="00676097">
          <w:rPr>
            <w:webHidden/>
          </w:rPr>
          <w:instrText xml:space="preserve"> PAGEREF _Toc475731774 \h </w:instrText>
        </w:r>
        <w:r w:rsidR="00676097">
          <w:rPr>
            <w:webHidden/>
          </w:rPr>
        </w:r>
        <w:r w:rsidR="00676097">
          <w:rPr>
            <w:webHidden/>
          </w:rPr>
          <w:fldChar w:fldCharType="separate"/>
        </w:r>
        <w:r w:rsidR="00D265F3">
          <w:rPr>
            <w:webHidden/>
          </w:rPr>
          <w:t>116</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75" w:history="1">
        <w:r w:rsidR="00676097" w:rsidRPr="00D9706D">
          <w:rPr>
            <w:rStyle w:val="Hyperlink"/>
          </w:rPr>
          <w:t>Figure 5.6 A) the original graph, B) non-graph-theoretic nodes highlighted in red and true intersections in blue, C) strictly simplified network, with self-loops noted in magenta, D) non-strictly simplified network.</w:t>
        </w:r>
        <w:r w:rsidR="00676097">
          <w:rPr>
            <w:webHidden/>
          </w:rPr>
          <w:tab/>
        </w:r>
        <w:r w:rsidR="00676097">
          <w:rPr>
            <w:webHidden/>
          </w:rPr>
          <w:fldChar w:fldCharType="begin"/>
        </w:r>
        <w:r w:rsidR="00676097">
          <w:rPr>
            <w:webHidden/>
          </w:rPr>
          <w:instrText xml:space="preserve"> PAGEREF _Toc475731775 \h </w:instrText>
        </w:r>
        <w:r w:rsidR="00676097">
          <w:rPr>
            <w:webHidden/>
          </w:rPr>
        </w:r>
        <w:r w:rsidR="00676097">
          <w:rPr>
            <w:webHidden/>
          </w:rPr>
          <w:fldChar w:fldCharType="separate"/>
        </w:r>
        <w:r w:rsidR="00D265F3">
          <w:rPr>
            <w:webHidden/>
          </w:rPr>
          <w:t>118</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76" w:history="1">
        <w:r w:rsidR="00676097" w:rsidRPr="00D9706D">
          <w:rPr>
            <w:rStyle w:val="Hyperlink"/>
          </w:rPr>
          <w:t>Figure 5.7 Street network for metropolitan New York from OSMnx saved as an ESRI shapefile and loaded in QGIS (above) and in Adobe Illustrator as SVG (below).</w:t>
        </w:r>
        <w:r w:rsidR="00676097">
          <w:rPr>
            <w:webHidden/>
          </w:rPr>
          <w:tab/>
        </w:r>
        <w:r w:rsidR="00676097">
          <w:rPr>
            <w:webHidden/>
          </w:rPr>
          <w:fldChar w:fldCharType="begin"/>
        </w:r>
        <w:r w:rsidR="00676097">
          <w:rPr>
            <w:webHidden/>
          </w:rPr>
          <w:instrText xml:space="preserve"> PAGEREF _Toc475731776 \h </w:instrText>
        </w:r>
        <w:r w:rsidR="00676097">
          <w:rPr>
            <w:webHidden/>
          </w:rPr>
        </w:r>
        <w:r w:rsidR="00676097">
          <w:rPr>
            <w:webHidden/>
          </w:rPr>
          <w:fldChar w:fldCharType="separate"/>
        </w:r>
        <w:r w:rsidR="00D265F3">
          <w:rPr>
            <w:webHidden/>
          </w:rPr>
          <w:t>119</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77" w:history="1">
        <w:r w:rsidR="00676097" w:rsidRPr="00D9706D">
          <w:rPr>
            <w:rStyle w:val="Hyperlink"/>
          </w:rPr>
          <w:t>Figure 5.8 OSMnx calculates the shortest network path between two points in Los Angeles, accounting for one-way routes, and plots it.</w:t>
        </w:r>
        <w:r w:rsidR="00676097">
          <w:rPr>
            <w:webHidden/>
          </w:rPr>
          <w:tab/>
        </w:r>
        <w:r w:rsidR="00676097">
          <w:rPr>
            <w:webHidden/>
          </w:rPr>
          <w:fldChar w:fldCharType="begin"/>
        </w:r>
        <w:r w:rsidR="00676097">
          <w:rPr>
            <w:webHidden/>
          </w:rPr>
          <w:instrText xml:space="preserve"> PAGEREF _Toc475731777 \h </w:instrText>
        </w:r>
        <w:r w:rsidR="00676097">
          <w:rPr>
            <w:webHidden/>
          </w:rPr>
        </w:r>
        <w:r w:rsidR="00676097">
          <w:rPr>
            <w:webHidden/>
          </w:rPr>
          <w:fldChar w:fldCharType="separate"/>
        </w:r>
        <w:r w:rsidR="00D265F3">
          <w:rPr>
            <w:webHidden/>
          </w:rPr>
          <w:t>122</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78" w:history="1">
        <w:r w:rsidR="00676097" w:rsidRPr="00D9706D">
          <w:rPr>
            <w:rStyle w:val="Hyperlink"/>
          </w:rPr>
          <w:t>Figure 5.9 OSMnx visualizes the spatial distribution of cul-de-sacs in Piedmont, California.</w:t>
        </w:r>
        <w:r w:rsidR="00676097">
          <w:rPr>
            <w:webHidden/>
          </w:rPr>
          <w:tab/>
        </w:r>
        <w:r w:rsidR="00676097">
          <w:rPr>
            <w:webHidden/>
          </w:rPr>
          <w:fldChar w:fldCharType="begin"/>
        </w:r>
        <w:r w:rsidR="00676097">
          <w:rPr>
            <w:webHidden/>
          </w:rPr>
          <w:instrText xml:space="preserve"> PAGEREF _Toc475731778 \h </w:instrText>
        </w:r>
        <w:r w:rsidR="00676097">
          <w:rPr>
            <w:webHidden/>
          </w:rPr>
        </w:r>
        <w:r w:rsidR="00676097">
          <w:rPr>
            <w:webHidden/>
          </w:rPr>
          <w:fldChar w:fldCharType="separate"/>
        </w:r>
        <w:r w:rsidR="00D265F3">
          <w:rPr>
            <w:webHidden/>
          </w:rPr>
          <w:t>123</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79" w:history="1">
        <w:r w:rsidR="00676097" w:rsidRPr="00D9706D">
          <w:rPr>
            <w:rStyle w:val="Hyperlink"/>
          </w:rPr>
          <w:t>Figure 5.10 One square mile of each city, created and plotted automatically by OSMnx. The consistent spatial scale allows us to easily compare different kinds of street networks and urban forms in different kinds of places.</w:t>
        </w:r>
        <w:r w:rsidR="00676097">
          <w:rPr>
            <w:webHidden/>
          </w:rPr>
          <w:tab/>
        </w:r>
        <w:r w:rsidR="00676097">
          <w:rPr>
            <w:webHidden/>
          </w:rPr>
          <w:fldChar w:fldCharType="begin"/>
        </w:r>
        <w:r w:rsidR="00676097">
          <w:rPr>
            <w:webHidden/>
          </w:rPr>
          <w:instrText xml:space="preserve"> PAGEREF _Toc475731779 \h </w:instrText>
        </w:r>
        <w:r w:rsidR="00676097">
          <w:rPr>
            <w:webHidden/>
          </w:rPr>
        </w:r>
        <w:r w:rsidR="00676097">
          <w:rPr>
            <w:webHidden/>
          </w:rPr>
          <w:fldChar w:fldCharType="separate"/>
        </w:r>
        <w:r w:rsidR="00D265F3">
          <w:rPr>
            <w:webHidden/>
          </w:rPr>
          <w:t>124</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80" w:history="1">
        <w:r w:rsidR="00676097" w:rsidRPr="00D9706D">
          <w:rPr>
            <w:rStyle w:val="Hyperlink"/>
          </w:rPr>
          <w:t>Figure 6.1 Three 0.5 km</w:t>
        </w:r>
        <w:r w:rsidR="00676097" w:rsidRPr="00D9706D">
          <w:rPr>
            <w:rStyle w:val="Hyperlink"/>
            <w:vertAlign w:val="superscript"/>
          </w:rPr>
          <w:t>2</w:t>
        </w:r>
        <w:r w:rsidR="00676097" w:rsidRPr="00D9706D">
          <w:rPr>
            <w:rStyle w:val="Hyperlink"/>
          </w:rPr>
          <w:t xml:space="preserve"> sections (each centered on the coordinates presented in section 6.3) of the street network in Portland, Oregon projected and plotted automatically by OSMnx.</w:t>
        </w:r>
        <w:r w:rsidR="00676097">
          <w:rPr>
            <w:webHidden/>
          </w:rPr>
          <w:tab/>
        </w:r>
        <w:r w:rsidR="00676097">
          <w:rPr>
            <w:webHidden/>
          </w:rPr>
          <w:fldChar w:fldCharType="begin"/>
        </w:r>
        <w:r w:rsidR="00676097">
          <w:rPr>
            <w:webHidden/>
          </w:rPr>
          <w:instrText xml:space="preserve"> PAGEREF _Toc475731780 \h </w:instrText>
        </w:r>
        <w:r w:rsidR="00676097">
          <w:rPr>
            <w:webHidden/>
          </w:rPr>
        </w:r>
        <w:r w:rsidR="00676097">
          <w:rPr>
            <w:webHidden/>
          </w:rPr>
          <w:fldChar w:fldCharType="separate"/>
        </w:r>
        <w:r w:rsidR="00D265F3">
          <w:rPr>
            <w:webHidden/>
          </w:rPr>
          <w:t>131</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81" w:history="1">
        <w:r w:rsidR="00676097" w:rsidRPr="00D9706D">
          <w:rPr>
            <w:rStyle w:val="Hyperlink"/>
          </w:rPr>
          <w:t>Figure 6.2 Distribution of intersection types in each street network section: x-axis is number of streets at the intersection and y-axis is the proportion of intersections with that number of streets.</w:t>
        </w:r>
        <w:r w:rsidR="00676097">
          <w:rPr>
            <w:webHidden/>
          </w:rPr>
          <w:tab/>
        </w:r>
        <w:r w:rsidR="00676097">
          <w:rPr>
            <w:webHidden/>
          </w:rPr>
          <w:fldChar w:fldCharType="begin"/>
        </w:r>
        <w:r w:rsidR="00676097">
          <w:rPr>
            <w:webHidden/>
          </w:rPr>
          <w:instrText xml:space="preserve"> PAGEREF _Toc475731781 \h </w:instrText>
        </w:r>
        <w:r w:rsidR="00676097">
          <w:rPr>
            <w:webHidden/>
          </w:rPr>
        </w:r>
        <w:r w:rsidR="00676097">
          <w:rPr>
            <w:webHidden/>
          </w:rPr>
          <w:fldChar w:fldCharType="separate"/>
        </w:r>
        <w:r w:rsidR="00D265F3">
          <w:rPr>
            <w:webHidden/>
          </w:rPr>
          <w:t>133</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82" w:history="1">
        <w:r w:rsidR="00676097" w:rsidRPr="00D9706D">
          <w:rPr>
            <w:rStyle w:val="Hyperlink"/>
          </w:rPr>
          <w:t>Figure 6.3 Three half-square-kilometer sections of the street network in Portland, Oregon. Nodes colored by betweenness centrality from lowest (dark) to highest (light) for flows originating from and traveling to nodes within the subset.</w:t>
        </w:r>
        <w:r w:rsidR="00676097">
          <w:rPr>
            <w:webHidden/>
          </w:rPr>
          <w:tab/>
        </w:r>
        <w:r w:rsidR="00676097">
          <w:rPr>
            <w:webHidden/>
          </w:rPr>
          <w:fldChar w:fldCharType="begin"/>
        </w:r>
        <w:r w:rsidR="00676097">
          <w:rPr>
            <w:webHidden/>
          </w:rPr>
          <w:instrText xml:space="preserve"> PAGEREF _Toc475731782 \h </w:instrText>
        </w:r>
        <w:r w:rsidR="00676097">
          <w:rPr>
            <w:webHidden/>
          </w:rPr>
        </w:r>
        <w:r w:rsidR="00676097">
          <w:rPr>
            <w:webHidden/>
          </w:rPr>
          <w:fldChar w:fldCharType="separate"/>
        </w:r>
        <w:r w:rsidR="00D265F3">
          <w:rPr>
            <w:webHidden/>
          </w:rPr>
          <w:t>134</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83" w:history="1">
        <w:r w:rsidR="00676097" w:rsidRPr="00D9706D">
          <w:rPr>
            <w:rStyle w:val="Hyperlink"/>
          </w:rPr>
          <w:t>Figure 7.1 Intersection density per urbanized area, from lowest (dark red) to highest (light yellow), in the contiguous US.</w:t>
        </w:r>
        <w:r w:rsidR="00676097">
          <w:rPr>
            <w:webHidden/>
          </w:rPr>
          <w:tab/>
        </w:r>
        <w:r w:rsidR="00676097">
          <w:rPr>
            <w:webHidden/>
          </w:rPr>
          <w:fldChar w:fldCharType="begin"/>
        </w:r>
        <w:r w:rsidR="00676097">
          <w:rPr>
            <w:webHidden/>
          </w:rPr>
          <w:instrText xml:space="preserve"> PAGEREF _Toc475731783 \h </w:instrText>
        </w:r>
        <w:r w:rsidR="00676097">
          <w:rPr>
            <w:webHidden/>
          </w:rPr>
        </w:r>
        <w:r w:rsidR="00676097">
          <w:rPr>
            <w:webHidden/>
          </w:rPr>
          <w:fldChar w:fldCharType="separate"/>
        </w:r>
        <w:r w:rsidR="00D265F3">
          <w:rPr>
            <w:webHidden/>
          </w:rPr>
          <w:t>146</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84" w:history="1">
        <w:r w:rsidR="00676097" w:rsidRPr="00D9706D">
          <w:rPr>
            <w:rStyle w:val="Hyperlink"/>
          </w:rPr>
          <w:t>Figure 7.2 Average streets per intersection per urbanized area, from fewest (dark red) to most (light yellow), in the contiguous US.</w:t>
        </w:r>
        <w:r w:rsidR="00676097">
          <w:rPr>
            <w:webHidden/>
          </w:rPr>
          <w:tab/>
        </w:r>
        <w:r w:rsidR="00676097">
          <w:rPr>
            <w:webHidden/>
          </w:rPr>
          <w:fldChar w:fldCharType="begin"/>
        </w:r>
        <w:r w:rsidR="00676097">
          <w:rPr>
            <w:webHidden/>
          </w:rPr>
          <w:instrText xml:space="preserve"> PAGEREF _Toc475731784 \h </w:instrText>
        </w:r>
        <w:r w:rsidR="00676097">
          <w:rPr>
            <w:webHidden/>
          </w:rPr>
        </w:r>
        <w:r w:rsidR="00676097">
          <w:rPr>
            <w:webHidden/>
          </w:rPr>
          <w:fldChar w:fldCharType="separate"/>
        </w:r>
        <w:r w:rsidR="00D265F3">
          <w:rPr>
            <w:webHidden/>
          </w:rPr>
          <w:t>148</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85" w:history="1">
        <w:r w:rsidR="00676097" w:rsidRPr="00D9706D">
          <w:rPr>
            <w:rStyle w:val="Hyperlink"/>
          </w:rPr>
          <w:t>Figure 7.3 Distribution of node types in 9 urbanized areas, with number of streets emanating from the node on the x-axis and proportion of nodes of this type on the y-axis (cf. Figure 6.2).</w:t>
        </w:r>
        <w:r w:rsidR="00676097">
          <w:rPr>
            <w:webHidden/>
          </w:rPr>
          <w:tab/>
        </w:r>
        <w:r w:rsidR="00676097">
          <w:rPr>
            <w:webHidden/>
          </w:rPr>
          <w:fldChar w:fldCharType="begin"/>
        </w:r>
        <w:r w:rsidR="00676097">
          <w:rPr>
            <w:webHidden/>
          </w:rPr>
          <w:instrText xml:space="preserve"> PAGEREF _Toc475731785 \h </w:instrText>
        </w:r>
        <w:r w:rsidR="00676097">
          <w:rPr>
            <w:webHidden/>
          </w:rPr>
        </w:r>
        <w:r w:rsidR="00676097">
          <w:rPr>
            <w:webHidden/>
          </w:rPr>
          <w:fldChar w:fldCharType="separate"/>
        </w:r>
        <w:r w:rsidR="00D265F3">
          <w:rPr>
            <w:webHidden/>
          </w:rPr>
          <w:t>148</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86" w:history="1">
        <w:r w:rsidR="00676097" w:rsidRPr="00D9706D">
          <w:rPr>
            <w:rStyle w:val="Hyperlink"/>
          </w:rPr>
          <w:t>Figure 7.4 Scatterplots of intersection density vs 4-way intersection proportion (left) and average circuity vs 4-way intersection proportion (right), with simple regression lines to indicate the trend.</w:t>
        </w:r>
        <w:r w:rsidR="00676097">
          <w:rPr>
            <w:webHidden/>
          </w:rPr>
          <w:tab/>
        </w:r>
        <w:r w:rsidR="00676097">
          <w:rPr>
            <w:webHidden/>
          </w:rPr>
          <w:fldChar w:fldCharType="begin"/>
        </w:r>
        <w:r w:rsidR="00676097">
          <w:rPr>
            <w:webHidden/>
          </w:rPr>
          <w:instrText xml:space="preserve"> PAGEREF _Toc475731786 \h </w:instrText>
        </w:r>
        <w:r w:rsidR="00676097">
          <w:rPr>
            <w:webHidden/>
          </w:rPr>
        </w:r>
        <w:r w:rsidR="00676097">
          <w:rPr>
            <w:webHidden/>
          </w:rPr>
          <w:fldChar w:fldCharType="separate"/>
        </w:r>
        <w:r w:rsidR="00D265F3">
          <w:rPr>
            <w:webHidden/>
          </w:rPr>
          <w:t>149</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87" w:history="1">
        <w:r w:rsidR="00676097" w:rsidRPr="00D9706D">
          <w:rPr>
            <w:rStyle w:val="Hyperlink"/>
          </w:rPr>
          <w:t>Figure 7.5 The linear relationship between total street length and number of nodes for 19,655 US cities and towns.</w:t>
        </w:r>
        <w:r w:rsidR="00676097">
          <w:rPr>
            <w:webHidden/>
          </w:rPr>
          <w:tab/>
        </w:r>
        <w:r w:rsidR="00676097">
          <w:rPr>
            <w:webHidden/>
          </w:rPr>
          <w:fldChar w:fldCharType="begin"/>
        </w:r>
        <w:r w:rsidR="00676097">
          <w:rPr>
            <w:webHidden/>
          </w:rPr>
          <w:instrText xml:space="preserve"> PAGEREF _Toc475731787 \h </w:instrText>
        </w:r>
        <w:r w:rsidR="00676097">
          <w:rPr>
            <w:webHidden/>
          </w:rPr>
        </w:r>
        <w:r w:rsidR="00676097">
          <w:rPr>
            <w:webHidden/>
          </w:rPr>
          <w:fldChar w:fldCharType="separate"/>
        </w:r>
        <w:r w:rsidR="00D265F3">
          <w:rPr>
            <w:webHidden/>
          </w:rPr>
          <w:t>154</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88" w:history="1">
        <w:r w:rsidR="00676097" w:rsidRPr="00D9706D">
          <w:rPr>
            <w:rStyle w:val="Hyperlink"/>
          </w:rPr>
          <w:t>Figure 7.6 The town of Orleans, Nebraska exhibits a compact grid-like street network typical of the Great Plains. Municipal extents are shown in gray.</w:t>
        </w:r>
        <w:r w:rsidR="00676097">
          <w:rPr>
            <w:webHidden/>
          </w:rPr>
          <w:tab/>
        </w:r>
        <w:r w:rsidR="00676097">
          <w:rPr>
            <w:webHidden/>
          </w:rPr>
          <w:fldChar w:fldCharType="begin"/>
        </w:r>
        <w:r w:rsidR="00676097">
          <w:rPr>
            <w:webHidden/>
          </w:rPr>
          <w:instrText xml:space="preserve"> PAGEREF _Toc475731788 \h </w:instrText>
        </w:r>
        <w:r w:rsidR="00676097">
          <w:rPr>
            <w:webHidden/>
          </w:rPr>
        </w:r>
        <w:r w:rsidR="00676097">
          <w:rPr>
            <w:webHidden/>
          </w:rPr>
          <w:fldChar w:fldCharType="separate"/>
        </w:r>
        <w:r w:rsidR="00D265F3">
          <w:rPr>
            <w:webHidden/>
          </w:rPr>
          <w:t>155</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89" w:history="1">
        <w:r w:rsidR="00676097" w:rsidRPr="00D9706D">
          <w:rPr>
            <w:rStyle w:val="Hyperlink"/>
          </w:rPr>
          <w:t>Figure 7.7 Contiguous US states by median average number of streets per node in city and town street networks (an indicator of connectedness), colored from lowest/least-connected (dark red) to highest/most-connected (light peach).</w:t>
        </w:r>
        <w:r w:rsidR="00676097">
          <w:rPr>
            <w:webHidden/>
          </w:rPr>
          <w:tab/>
        </w:r>
        <w:r w:rsidR="00676097">
          <w:rPr>
            <w:webHidden/>
          </w:rPr>
          <w:fldChar w:fldCharType="begin"/>
        </w:r>
        <w:r w:rsidR="00676097">
          <w:rPr>
            <w:webHidden/>
          </w:rPr>
          <w:instrText xml:space="preserve"> PAGEREF _Toc475731789 \h </w:instrText>
        </w:r>
        <w:r w:rsidR="00676097">
          <w:rPr>
            <w:webHidden/>
          </w:rPr>
        </w:r>
        <w:r w:rsidR="00676097">
          <w:rPr>
            <w:webHidden/>
          </w:rPr>
          <w:fldChar w:fldCharType="separate"/>
        </w:r>
        <w:r w:rsidR="00D265F3">
          <w:rPr>
            <w:webHidden/>
          </w:rPr>
          <w:t>156</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90" w:history="1">
        <w:r w:rsidR="00676097" w:rsidRPr="00D9706D">
          <w:rPr>
            <w:rStyle w:val="Hyperlink"/>
          </w:rPr>
          <w:t>Figure 7.8 Contiguous US states by median average street segment length (a proxy for block size) in city and town street networks, colored from longest/coarsest-grain (dark red) to shortest/finest-grain (light peach).</w:t>
        </w:r>
        <w:r w:rsidR="00676097">
          <w:rPr>
            <w:webHidden/>
          </w:rPr>
          <w:tab/>
        </w:r>
        <w:r w:rsidR="00676097">
          <w:rPr>
            <w:webHidden/>
          </w:rPr>
          <w:fldChar w:fldCharType="begin"/>
        </w:r>
        <w:r w:rsidR="00676097">
          <w:rPr>
            <w:webHidden/>
          </w:rPr>
          <w:instrText xml:space="preserve"> PAGEREF _Toc475731790 \h </w:instrText>
        </w:r>
        <w:r w:rsidR="00676097">
          <w:rPr>
            <w:webHidden/>
          </w:rPr>
        </w:r>
        <w:r w:rsidR="00676097">
          <w:rPr>
            <w:webHidden/>
          </w:rPr>
          <w:fldChar w:fldCharType="separate"/>
        </w:r>
        <w:r w:rsidR="00D265F3">
          <w:rPr>
            <w:webHidden/>
          </w:rPr>
          <w:t>157</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91" w:history="1">
        <w:r w:rsidR="00676097" w:rsidRPr="00D9706D">
          <w:rPr>
            <w:rStyle w:val="Hyperlink"/>
          </w:rPr>
          <w:t>Figure 7.9 Relationship between total street length and number of nodes in neighborhood-scale street networks.</w:t>
        </w:r>
        <w:r w:rsidR="00676097">
          <w:rPr>
            <w:webHidden/>
          </w:rPr>
          <w:tab/>
        </w:r>
        <w:r w:rsidR="00676097">
          <w:rPr>
            <w:webHidden/>
          </w:rPr>
          <w:fldChar w:fldCharType="begin"/>
        </w:r>
        <w:r w:rsidR="00676097">
          <w:rPr>
            <w:webHidden/>
          </w:rPr>
          <w:instrText xml:space="preserve"> PAGEREF _Toc475731791 \h </w:instrText>
        </w:r>
        <w:r w:rsidR="00676097">
          <w:rPr>
            <w:webHidden/>
          </w:rPr>
        </w:r>
        <w:r w:rsidR="00676097">
          <w:rPr>
            <w:webHidden/>
          </w:rPr>
          <w:fldChar w:fldCharType="separate"/>
        </w:r>
        <w:r w:rsidR="00D265F3">
          <w:rPr>
            <w:webHidden/>
          </w:rPr>
          <w:t>161</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92" w:history="1">
        <w:r w:rsidR="00676097" w:rsidRPr="00D9706D">
          <w:rPr>
            <w:rStyle w:val="Hyperlink"/>
          </w:rPr>
          <w:t>Figure 7.10 Square-mile comparisons of central cities and their suburbs. A: top, central Philadelphia; bottom, suburban King of Prussia. B: top, central Portland; bottom, suburban Beaverton. C: top, central San Francisco; bottom, suburban Concord.</w:t>
        </w:r>
        <w:r w:rsidR="00676097">
          <w:rPr>
            <w:webHidden/>
          </w:rPr>
          <w:tab/>
        </w:r>
        <w:r w:rsidR="00676097">
          <w:rPr>
            <w:webHidden/>
          </w:rPr>
          <w:fldChar w:fldCharType="begin"/>
        </w:r>
        <w:r w:rsidR="00676097">
          <w:rPr>
            <w:webHidden/>
          </w:rPr>
          <w:instrText xml:space="preserve"> PAGEREF _Toc475731792 \h </w:instrText>
        </w:r>
        <w:r w:rsidR="00676097">
          <w:rPr>
            <w:webHidden/>
          </w:rPr>
        </w:r>
        <w:r w:rsidR="00676097">
          <w:rPr>
            <w:webHidden/>
          </w:rPr>
          <w:fldChar w:fldCharType="separate"/>
        </w:r>
        <w:r w:rsidR="00D265F3">
          <w:rPr>
            <w:webHidden/>
          </w:rPr>
          <w:t>162</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93" w:history="1">
        <w:r w:rsidR="00676097" w:rsidRPr="00D9706D">
          <w:rPr>
            <w:rStyle w:val="Hyperlink"/>
          </w:rPr>
          <w:t>Figure 7.11 The neighborhoods and street network of San Francisco, California. Note that the Presidio and Golden Gate Park are excluded from any neighborhood’s boundary.</w:t>
        </w:r>
        <w:r w:rsidR="00676097">
          <w:rPr>
            <w:webHidden/>
          </w:rPr>
          <w:tab/>
        </w:r>
        <w:r w:rsidR="00676097">
          <w:rPr>
            <w:webHidden/>
          </w:rPr>
          <w:fldChar w:fldCharType="begin"/>
        </w:r>
        <w:r w:rsidR="00676097">
          <w:rPr>
            <w:webHidden/>
          </w:rPr>
          <w:instrText xml:space="preserve"> PAGEREF _Toc475731793 \h </w:instrText>
        </w:r>
        <w:r w:rsidR="00676097">
          <w:rPr>
            <w:webHidden/>
          </w:rPr>
        </w:r>
        <w:r w:rsidR="00676097">
          <w:rPr>
            <w:webHidden/>
          </w:rPr>
          <w:fldChar w:fldCharType="separate"/>
        </w:r>
        <w:r w:rsidR="00D265F3">
          <w:rPr>
            <w:webHidden/>
          </w:rPr>
          <w:t>164</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94" w:history="1">
        <w:r w:rsidR="00676097" w:rsidRPr="00D9706D">
          <w:rPr>
            <w:rStyle w:val="Hyperlink"/>
          </w:rPr>
          <w:t>Figure 7.12 San Francisco neighborhoods colored by average number of streets per node (an indicator of connectedness), colored from lowest/least-connected (dark red) to highest/most-connected (light yellow).</w:t>
        </w:r>
        <w:r w:rsidR="00676097">
          <w:rPr>
            <w:webHidden/>
          </w:rPr>
          <w:tab/>
        </w:r>
        <w:r w:rsidR="00676097">
          <w:rPr>
            <w:webHidden/>
          </w:rPr>
          <w:fldChar w:fldCharType="begin"/>
        </w:r>
        <w:r w:rsidR="00676097">
          <w:rPr>
            <w:webHidden/>
          </w:rPr>
          <w:instrText xml:space="preserve"> PAGEREF _Toc475731794 \h </w:instrText>
        </w:r>
        <w:r w:rsidR="00676097">
          <w:rPr>
            <w:webHidden/>
          </w:rPr>
        </w:r>
        <w:r w:rsidR="00676097">
          <w:rPr>
            <w:webHidden/>
          </w:rPr>
          <w:fldChar w:fldCharType="separate"/>
        </w:r>
        <w:r w:rsidR="00D265F3">
          <w:rPr>
            <w:webHidden/>
          </w:rPr>
          <w:t>167</w:t>
        </w:r>
        <w:r w:rsidR="00676097">
          <w:rPr>
            <w:webHidden/>
          </w:rPr>
          <w:fldChar w:fldCharType="end"/>
        </w:r>
      </w:hyperlink>
    </w:p>
    <w:p w:rsidR="00676097" w:rsidRDefault="00BD20AB" w:rsidP="00676097">
      <w:pPr>
        <w:pStyle w:val="ToC-figs-tables"/>
        <w:rPr>
          <w:rFonts w:asciiTheme="minorHAnsi" w:eastAsiaTheme="minorEastAsia" w:hAnsiTheme="minorHAnsi" w:cstheme="minorBidi"/>
          <w:sz w:val="22"/>
          <w:szCs w:val="22"/>
        </w:rPr>
      </w:pPr>
      <w:hyperlink w:anchor="_Toc475731795" w:history="1">
        <w:r w:rsidR="00676097" w:rsidRPr="00D9706D">
          <w:rPr>
            <w:rStyle w:val="Hyperlink"/>
          </w:rPr>
          <w:t>Figure 7.13 Relative node betweenness centralities for Ocean View (left) and the Mission District (right), colored from lowest (dark violet) to highest (light yellow) for flows originating from and traveling to nodes within the subset.</w:t>
        </w:r>
        <w:r w:rsidR="00676097">
          <w:rPr>
            <w:webHidden/>
          </w:rPr>
          <w:tab/>
        </w:r>
        <w:r w:rsidR="00676097">
          <w:rPr>
            <w:webHidden/>
          </w:rPr>
          <w:fldChar w:fldCharType="begin"/>
        </w:r>
        <w:r w:rsidR="00676097">
          <w:rPr>
            <w:webHidden/>
          </w:rPr>
          <w:instrText xml:space="preserve"> PAGEREF _Toc475731795 \h </w:instrText>
        </w:r>
        <w:r w:rsidR="00676097">
          <w:rPr>
            <w:webHidden/>
          </w:rPr>
        </w:r>
        <w:r w:rsidR="00676097">
          <w:rPr>
            <w:webHidden/>
          </w:rPr>
          <w:fldChar w:fldCharType="separate"/>
        </w:r>
        <w:r w:rsidR="00D265F3">
          <w:rPr>
            <w:webHidden/>
          </w:rPr>
          <w:t>168</w:t>
        </w:r>
        <w:r w:rsidR="00676097">
          <w:rPr>
            <w:webHidden/>
          </w:rPr>
          <w:fldChar w:fldCharType="end"/>
        </w:r>
      </w:hyperlink>
    </w:p>
    <w:p w:rsidR="009110E0" w:rsidRPr="0049727F" w:rsidRDefault="00BF04A9" w:rsidP="00676097">
      <w:pPr>
        <w:pStyle w:val="ToC-figs-tables"/>
      </w:pPr>
      <w:r w:rsidRPr="0049727F">
        <w:fldChar w:fldCharType="end"/>
      </w:r>
      <w:r w:rsidR="009110E0" w:rsidRPr="0049727F">
        <w:br w:type="page"/>
      </w:r>
    </w:p>
    <w:p w:rsidR="001C3736" w:rsidRDefault="001C3736" w:rsidP="001C3736">
      <w:bookmarkStart w:id="4" w:name="_Toc475721714"/>
    </w:p>
    <w:p w:rsidR="009110E0" w:rsidRPr="0049727F" w:rsidRDefault="0024235F" w:rsidP="0014423B">
      <w:pPr>
        <w:pStyle w:val="Pre-Heading1"/>
      </w:pPr>
      <w:bookmarkStart w:id="5" w:name="_Toc475734134"/>
      <w:r w:rsidRPr="0049727F">
        <w:t>List of T</w:t>
      </w:r>
      <w:r w:rsidR="009110E0" w:rsidRPr="0049727F">
        <w:t>ables</w:t>
      </w:r>
      <w:bookmarkEnd w:id="4"/>
      <w:bookmarkEnd w:id="5"/>
    </w:p>
    <w:p w:rsidR="007146FE" w:rsidRPr="0049727F" w:rsidRDefault="007146FE" w:rsidP="001C51FA"/>
    <w:p w:rsidR="005A2A2F" w:rsidRDefault="00BF04A9" w:rsidP="00257C1D">
      <w:pPr>
        <w:pStyle w:val="TableofFigures"/>
        <w:tabs>
          <w:tab w:val="right" w:leader="dot" w:pos="9360"/>
        </w:tabs>
        <w:spacing w:after="240" w:line="276" w:lineRule="auto"/>
        <w:ind w:left="720" w:right="720" w:hanging="720"/>
        <w:jc w:val="both"/>
        <w:rPr>
          <w:rFonts w:asciiTheme="minorHAnsi" w:eastAsiaTheme="minorEastAsia" w:hAnsiTheme="minorHAnsi" w:cstheme="minorBidi"/>
          <w:noProof/>
          <w:sz w:val="22"/>
          <w:szCs w:val="22"/>
        </w:rPr>
      </w:pPr>
      <w:r w:rsidRPr="0049727F">
        <w:fldChar w:fldCharType="begin"/>
      </w:r>
      <w:r w:rsidRPr="0049727F">
        <w:instrText xml:space="preserve"> TOC \h \z \c "Table" </w:instrText>
      </w:r>
      <w:r w:rsidRPr="0049727F">
        <w:fldChar w:fldCharType="separate"/>
      </w:r>
      <w:hyperlink w:anchor="_Toc475721357" w:history="1">
        <w:r w:rsidR="005A2A2F" w:rsidRPr="00D71754">
          <w:rPr>
            <w:rStyle w:val="Hyperlink"/>
            <w:noProof/>
          </w:rPr>
          <w:t>Table 2.1 Population values produced by the logistic map with 7 growth rate parameter values over 20 generations.</w:t>
        </w:r>
        <w:r w:rsidR="005A2A2F">
          <w:rPr>
            <w:noProof/>
            <w:webHidden/>
          </w:rPr>
          <w:tab/>
        </w:r>
        <w:r w:rsidR="005A2A2F">
          <w:rPr>
            <w:noProof/>
            <w:webHidden/>
          </w:rPr>
          <w:fldChar w:fldCharType="begin"/>
        </w:r>
        <w:r w:rsidR="005A2A2F">
          <w:rPr>
            <w:noProof/>
            <w:webHidden/>
          </w:rPr>
          <w:instrText xml:space="preserve"> PAGEREF _Toc475721357 \h </w:instrText>
        </w:r>
        <w:r w:rsidR="005A2A2F">
          <w:rPr>
            <w:noProof/>
            <w:webHidden/>
          </w:rPr>
        </w:r>
        <w:r w:rsidR="005A2A2F">
          <w:rPr>
            <w:noProof/>
            <w:webHidden/>
          </w:rPr>
          <w:fldChar w:fldCharType="separate"/>
        </w:r>
        <w:r w:rsidR="00D265F3">
          <w:rPr>
            <w:noProof/>
            <w:webHidden/>
          </w:rPr>
          <w:t>33</w:t>
        </w:r>
        <w:r w:rsidR="005A2A2F">
          <w:rPr>
            <w:noProof/>
            <w:webHidden/>
          </w:rPr>
          <w:fldChar w:fldCharType="end"/>
        </w:r>
      </w:hyperlink>
    </w:p>
    <w:p w:rsidR="005A2A2F" w:rsidRDefault="00BD20AB" w:rsidP="00257C1D">
      <w:pPr>
        <w:pStyle w:val="TableofFigures"/>
        <w:tabs>
          <w:tab w:val="right" w:leader="dot" w:pos="9360"/>
        </w:tabs>
        <w:spacing w:after="240" w:line="276" w:lineRule="auto"/>
        <w:ind w:left="720" w:right="720" w:hanging="720"/>
        <w:jc w:val="both"/>
        <w:rPr>
          <w:rFonts w:asciiTheme="minorHAnsi" w:eastAsiaTheme="minorEastAsia" w:hAnsiTheme="minorHAnsi" w:cstheme="minorBidi"/>
          <w:noProof/>
          <w:sz w:val="22"/>
          <w:szCs w:val="22"/>
        </w:rPr>
      </w:pPr>
      <w:hyperlink w:anchor="_Toc475721358" w:history="1">
        <w:r w:rsidR="005A2A2F" w:rsidRPr="00D71754">
          <w:rPr>
            <w:rStyle w:val="Hyperlink"/>
            <w:noProof/>
          </w:rPr>
          <w:t>Table 4.1 Typology of measures of the complexity of urban form/design drawn from the discussion in section 4.4.</w:t>
        </w:r>
        <w:r w:rsidR="005A2A2F">
          <w:rPr>
            <w:noProof/>
            <w:webHidden/>
          </w:rPr>
          <w:tab/>
        </w:r>
        <w:r w:rsidR="005A2A2F">
          <w:rPr>
            <w:noProof/>
            <w:webHidden/>
          </w:rPr>
          <w:fldChar w:fldCharType="begin"/>
        </w:r>
        <w:r w:rsidR="005A2A2F">
          <w:rPr>
            <w:noProof/>
            <w:webHidden/>
          </w:rPr>
          <w:instrText xml:space="preserve"> PAGEREF _Toc475721358 \h </w:instrText>
        </w:r>
        <w:r w:rsidR="005A2A2F">
          <w:rPr>
            <w:noProof/>
            <w:webHidden/>
          </w:rPr>
        </w:r>
        <w:r w:rsidR="005A2A2F">
          <w:rPr>
            <w:noProof/>
            <w:webHidden/>
          </w:rPr>
          <w:fldChar w:fldCharType="separate"/>
        </w:r>
        <w:r w:rsidR="00D265F3">
          <w:rPr>
            <w:noProof/>
            <w:webHidden/>
          </w:rPr>
          <w:t>98</w:t>
        </w:r>
        <w:r w:rsidR="005A2A2F">
          <w:rPr>
            <w:noProof/>
            <w:webHidden/>
          </w:rPr>
          <w:fldChar w:fldCharType="end"/>
        </w:r>
      </w:hyperlink>
    </w:p>
    <w:p w:rsidR="005A2A2F" w:rsidRDefault="00BD20AB" w:rsidP="00257C1D">
      <w:pPr>
        <w:pStyle w:val="TableofFigures"/>
        <w:tabs>
          <w:tab w:val="right" w:leader="dot" w:pos="9360"/>
        </w:tabs>
        <w:spacing w:after="240" w:line="276" w:lineRule="auto"/>
        <w:ind w:left="720" w:right="720" w:hanging="720"/>
        <w:jc w:val="both"/>
        <w:rPr>
          <w:rFonts w:asciiTheme="minorHAnsi" w:eastAsiaTheme="minorEastAsia" w:hAnsiTheme="minorHAnsi" w:cstheme="minorBidi"/>
          <w:noProof/>
          <w:sz w:val="22"/>
          <w:szCs w:val="22"/>
        </w:rPr>
      </w:pPr>
      <w:hyperlink w:anchor="_Toc475721359" w:history="1">
        <w:r w:rsidR="005A2A2F" w:rsidRPr="00D71754">
          <w:rPr>
            <w:rStyle w:val="Hyperlink"/>
            <w:noProof/>
          </w:rPr>
          <w:t>Table 5.1 Network metrics and statistics automatically calculated by OSMnx.</w:t>
        </w:r>
        <w:r w:rsidR="005A2A2F">
          <w:rPr>
            <w:noProof/>
            <w:webHidden/>
          </w:rPr>
          <w:tab/>
        </w:r>
        <w:r w:rsidR="005A2A2F">
          <w:rPr>
            <w:noProof/>
            <w:webHidden/>
          </w:rPr>
          <w:fldChar w:fldCharType="begin"/>
        </w:r>
        <w:r w:rsidR="005A2A2F">
          <w:rPr>
            <w:noProof/>
            <w:webHidden/>
          </w:rPr>
          <w:instrText xml:space="preserve"> PAGEREF _Toc475721359 \h </w:instrText>
        </w:r>
        <w:r w:rsidR="005A2A2F">
          <w:rPr>
            <w:noProof/>
            <w:webHidden/>
          </w:rPr>
        </w:r>
        <w:r w:rsidR="005A2A2F">
          <w:rPr>
            <w:noProof/>
            <w:webHidden/>
          </w:rPr>
          <w:fldChar w:fldCharType="separate"/>
        </w:r>
        <w:r w:rsidR="00D265F3">
          <w:rPr>
            <w:noProof/>
            <w:webHidden/>
          </w:rPr>
          <w:t>121</w:t>
        </w:r>
        <w:r w:rsidR="005A2A2F">
          <w:rPr>
            <w:noProof/>
            <w:webHidden/>
          </w:rPr>
          <w:fldChar w:fldCharType="end"/>
        </w:r>
      </w:hyperlink>
    </w:p>
    <w:p w:rsidR="005A2A2F" w:rsidRDefault="00BD20AB" w:rsidP="00257C1D">
      <w:pPr>
        <w:pStyle w:val="TableofFigures"/>
        <w:tabs>
          <w:tab w:val="right" w:leader="dot" w:pos="9360"/>
        </w:tabs>
        <w:spacing w:after="240" w:line="276" w:lineRule="auto"/>
        <w:ind w:left="720" w:right="720" w:hanging="720"/>
        <w:jc w:val="both"/>
        <w:rPr>
          <w:rFonts w:asciiTheme="minorHAnsi" w:eastAsiaTheme="minorEastAsia" w:hAnsiTheme="minorHAnsi" w:cstheme="minorBidi"/>
          <w:noProof/>
          <w:sz w:val="22"/>
          <w:szCs w:val="22"/>
        </w:rPr>
      </w:pPr>
      <w:hyperlink w:anchor="_Toc475721360" w:history="1">
        <w:r w:rsidR="005A2A2F" w:rsidRPr="00D71754">
          <w:rPr>
            <w:rStyle w:val="Hyperlink"/>
            <w:noProof/>
          </w:rPr>
          <w:t>Table 6.1 Descriptive statistics for three street network sections in the city of Portland, Oregon. For definitions and discussion of these measures, see Table 5.1 in chapter 5 and section 4.4 in chapter 4.</w:t>
        </w:r>
        <w:r w:rsidR="005A2A2F">
          <w:rPr>
            <w:noProof/>
            <w:webHidden/>
          </w:rPr>
          <w:tab/>
        </w:r>
        <w:r w:rsidR="005A2A2F">
          <w:rPr>
            <w:noProof/>
            <w:webHidden/>
          </w:rPr>
          <w:fldChar w:fldCharType="begin"/>
        </w:r>
        <w:r w:rsidR="005A2A2F">
          <w:rPr>
            <w:noProof/>
            <w:webHidden/>
          </w:rPr>
          <w:instrText xml:space="preserve"> PAGEREF _Toc475721360 \h </w:instrText>
        </w:r>
        <w:r w:rsidR="005A2A2F">
          <w:rPr>
            <w:noProof/>
            <w:webHidden/>
          </w:rPr>
        </w:r>
        <w:r w:rsidR="005A2A2F">
          <w:rPr>
            <w:noProof/>
            <w:webHidden/>
          </w:rPr>
          <w:fldChar w:fldCharType="separate"/>
        </w:r>
        <w:r w:rsidR="00D265F3">
          <w:rPr>
            <w:noProof/>
            <w:webHidden/>
          </w:rPr>
          <w:t>132</w:t>
        </w:r>
        <w:r w:rsidR="005A2A2F">
          <w:rPr>
            <w:noProof/>
            <w:webHidden/>
          </w:rPr>
          <w:fldChar w:fldCharType="end"/>
        </w:r>
      </w:hyperlink>
    </w:p>
    <w:p w:rsidR="005A2A2F" w:rsidRDefault="00BD20AB" w:rsidP="00257C1D">
      <w:pPr>
        <w:pStyle w:val="TableofFigures"/>
        <w:tabs>
          <w:tab w:val="right" w:leader="dot" w:pos="9360"/>
        </w:tabs>
        <w:spacing w:after="240" w:line="276" w:lineRule="auto"/>
        <w:ind w:left="720" w:right="720" w:hanging="720"/>
        <w:jc w:val="both"/>
        <w:rPr>
          <w:rFonts w:asciiTheme="minorHAnsi" w:eastAsiaTheme="minorEastAsia" w:hAnsiTheme="minorHAnsi" w:cstheme="minorBidi"/>
          <w:noProof/>
          <w:sz w:val="22"/>
          <w:szCs w:val="22"/>
        </w:rPr>
      </w:pPr>
      <w:hyperlink w:anchor="_Toc475721361" w:history="1">
        <w:r w:rsidR="005A2A2F" w:rsidRPr="00D71754">
          <w:rPr>
            <w:rStyle w:val="Hyperlink"/>
            <w:noProof/>
          </w:rPr>
          <w:t>Table 7.1 Measures of central tendency and dispersion for selected measures of the 497 urbanized area street networks. For definitions and discussion of these measures, see Table 5.1 in chapter 5 and section 4.4 in chapter 4.</w:t>
        </w:r>
        <w:r w:rsidR="005A2A2F">
          <w:rPr>
            <w:noProof/>
            <w:webHidden/>
          </w:rPr>
          <w:tab/>
        </w:r>
        <w:r w:rsidR="005A2A2F">
          <w:rPr>
            <w:noProof/>
            <w:webHidden/>
          </w:rPr>
          <w:fldChar w:fldCharType="begin"/>
        </w:r>
        <w:r w:rsidR="005A2A2F">
          <w:rPr>
            <w:noProof/>
            <w:webHidden/>
          </w:rPr>
          <w:instrText xml:space="preserve"> PAGEREF _Toc475721361 \h </w:instrText>
        </w:r>
        <w:r w:rsidR="005A2A2F">
          <w:rPr>
            <w:noProof/>
            <w:webHidden/>
          </w:rPr>
        </w:r>
        <w:r w:rsidR="005A2A2F">
          <w:rPr>
            <w:noProof/>
            <w:webHidden/>
          </w:rPr>
          <w:fldChar w:fldCharType="separate"/>
        </w:r>
        <w:r w:rsidR="00D265F3">
          <w:rPr>
            <w:noProof/>
            <w:webHidden/>
          </w:rPr>
          <w:t>144</w:t>
        </w:r>
        <w:r w:rsidR="005A2A2F">
          <w:rPr>
            <w:noProof/>
            <w:webHidden/>
          </w:rPr>
          <w:fldChar w:fldCharType="end"/>
        </w:r>
      </w:hyperlink>
    </w:p>
    <w:p w:rsidR="005A2A2F" w:rsidRDefault="00BD20AB" w:rsidP="00257C1D">
      <w:pPr>
        <w:pStyle w:val="TableofFigures"/>
        <w:tabs>
          <w:tab w:val="right" w:leader="dot" w:pos="9360"/>
        </w:tabs>
        <w:spacing w:after="240" w:line="276" w:lineRule="auto"/>
        <w:ind w:left="720" w:right="720" w:hanging="720"/>
        <w:jc w:val="both"/>
        <w:rPr>
          <w:rFonts w:asciiTheme="minorHAnsi" w:eastAsiaTheme="minorEastAsia" w:hAnsiTheme="minorHAnsi" w:cstheme="minorBidi"/>
          <w:noProof/>
          <w:sz w:val="22"/>
          <w:szCs w:val="22"/>
        </w:rPr>
      </w:pPr>
      <w:hyperlink w:anchor="_Toc475721362" w:history="1">
        <w:r w:rsidR="005A2A2F" w:rsidRPr="00D71754">
          <w:rPr>
            <w:rStyle w:val="Hyperlink"/>
            <w:noProof/>
          </w:rPr>
          <w:t>Table 7.2 Selected street network stats for the 30 largest urbanized areas (by land area). For definitions and discussion of these measures, see Table 5.1 in chapter 5 and section 4.4 in chapter 4.</w:t>
        </w:r>
        <w:r w:rsidR="005A2A2F">
          <w:rPr>
            <w:noProof/>
            <w:webHidden/>
          </w:rPr>
          <w:tab/>
        </w:r>
        <w:r w:rsidR="005A2A2F">
          <w:rPr>
            <w:noProof/>
            <w:webHidden/>
          </w:rPr>
          <w:fldChar w:fldCharType="begin"/>
        </w:r>
        <w:r w:rsidR="005A2A2F">
          <w:rPr>
            <w:noProof/>
            <w:webHidden/>
          </w:rPr>
          <w:instrText xml:space="preserve"> PAGEREF _Toc475721362 \h </w:instrText>
        </w:r>
        <w:r w:rsidR="005A2A2F">
          <w:rPr>
            <w:noProof/>
            <w:webHidden/>
          </w:rPr>
        </w:r>
        <w:r w:rsidR="005A2A2F">
          <w:rPr>
            <w:noProof/>
            <w:webHidden/>
          </w:rPr>
          <w:fldChar w:fldCharType="separate"/>
        </w:r>
        <w:r w:rsidR="00D265F3">
          <w:rPr>
            <w:noProof/>
            <w:webHidden/>
          </w:rPr>
          <w:t>151</w:t>
        </w:r>
        <w:r w:rsidR="005A2A2F">
          <w:rPr>
            <w:noProof/>
            <w:webHidden/>
          </w:rPr>
          <w:fldChar w:fldCharType="end"/>
        </w:r>
      </w:hyperlink>
    </w:p>
    <w:p w:rsidR="005A2A2F" w:rsidRDefault="00BD20AB" w:rsidP="00257C1D">
      <w:pPr>
        <w:pStyle w:val="TableofFigures"/>
        <w:tabs>
          <w:tab w:val="right" w:leader="dot" w:pos="9360"/>
        </w:tabs>
        <w:spacing w:after="240" w:line="276" w:lineRule="auto"/>
        <w:ind w:left="720" w:right="720" w:hanging="720"/>
        <w:jc w:val="both"/>
        <w:rPr>
          <w:rFonts w:asciiTheme="minorHAnsi" w:eastAsiaTheme="minorEastAsia" w:hAnsiTheme="minorHAnsi" w:cstheme="minorBidi"/>
          <w:noProof/>
          <w:sz w:val="22"/>
          <w:szCs w:val="22"/>
        </w:rPr>
      </w:pPr>
      <w:hyperlink w:anchor="_Toc475721363" w:history="1">
        <w:r w:rsidR="005A2A2F" w:rsidRPr="00D71754">
          <w:rPr>
            <w:rStyle w:val="Hyperlink"/>
            <w:noProof/>
          </w:rPr>
          <w:t>Table 7.3 Selected summary stats for every incorporated city and town in the United States. For definitions and discussion of these measures, see Table 5.1 in chapter 5 and section 4.4 in chapter 4.</w:t>
        </w:r>
        <w:r w:rsidR="005A2A2F">
          <w:rPr>
            <w:noProof/>
            <w:webHidden/>
          </w:rPr>
          <w:tab/>
        </w:r>
        <w:r w:rsidR="005A2A2F">
          <w:rPr>
            <w:noProof/>
            <w:webHidden/>
          </w:rPr>
          <w:fldChar w:fldCharType="begin"/>
        </w:r>
        <w:r w:rsidR="005A2A2F">
          <w:rPr>
            <w:noProof/>
            <w:webHidden/>
          </w:rPr>
          <w:instrText xml:space="preserve"> PAGEREF _Toc475721363 \h </w:instrText>
        </w:r>
        <w:r w:rsidR="005A2A2F">
          <w:rPr>
            <w:noProof/>
            <w:webHidden/>
          </w:rPr>
        </w:r>
        <w:r w:rsidR="005A2A2F">
          <w:rPr>
            <w:noProof/>
            <w:webHidden/>
          </w:rPr>
          <w:fldChar w:fldCharType="separate"/>
        </w:r>
        <w:r w:rsidR="00D265F3">
          <w:rPr>
            <w:noProof/>
            <w:webHidden/>
          </w:rPr>
          <w:t>153</w:t>
        </w:r>
        <w:r w:rsidR="005A2A2F">
          <w:rPr>
            <w:noProof/>
            <w:webHidden/>
          </w:rPr>
          <w:fldChar w:fldCharType="end"/>
        </w:r>
      </w:hyperlink>
    </w:p>
    <w:p w:rsidR="005A2A2F" w:rsidRDefault="00BD20AB" w:rsidP="00257C1D">
      <w:pPr>
        <w:pStyle w:val="TableofFigures"/>
        <w:tabs>
          <w:tab w:val="right" w:leader="dot" w:pos="9360"/>
        </w:tabs>
        <w:spacing w:after="240" w:line="276" w:lineRule="auto"/>
        <w:ind w:left="720" w:right="720" w:hanging="720"/>
        <w:jc w:val="both"/>
        <w:rPr>
          <w:rFonts w:asciiTheme="minorHAnsi" w:eastAsiaTheme="minorEastAsia" w:hAnsiTheme="minorHAnsi" w:cstheme="minorBidi"/>
          <w:noProof/>
          <w:sz w:val="22"/>
          <w:szCs w:val="22"/>
        </w:rPr>
      </w:pPr>
      <w:hyperlink w:anchor="_Toc475721364" w:history="1">
        <w:r w:rsidR="005A2A2F" w:rsidRPr="00D71754">
          <w:rPr>
            <w:rStyle w:val="Hyperlink"/>
            <w:noProof/>
          </w:rPr>
          <w:t>Table 7.4 Median values, aggregated by state plus DC, of selected measures of the municipal-scale street networks for every city and town in the US. For definitions and discussion of these measures, see Table 5.1 in chapter 5 and section 4.4 in chapter 4.</w:t>
        </w:r>
        <w:r w:rsidR="005A2A2F">
          <w:rPr>
            <w:noProof/>
            <w:webHidden/>
          </w:rPr>
          <w:tab/>
        </w:r>
        <w:r w:rsidR="005A2A2F">
          <w:rPr>
            <w:noProof/>
            <w:webHidden/>
          </w:rPr>
          <w:fldChar w:fldCharType="begin"/>
        </w:r>
        <w:r w:rsidR="005A2A2F">
          <w:rPr>
            <w:noProof/>
            <w:webHidden/>
          </w:rPr>
          <w:instrText xml:space="preserve"> PAGEREF _Toc475721364 \h </w:instrText>
        </w:r>
        <w:r w:rsidR="005A2A2F">
          <w:rPr>
            <w:noProof/>
            <w:webHidden/>
          </w:rPr>
        </w:r>
        <w:r w:rsidR="005A2A2F">
          <w:rPr>
            <w:noProof/>
            <w:webHidden/>
          </w:rPr>
          <w:fldChar w:fldCharType="separate"/>
        </w:r>
        <w:r w:rsidR="00D265F3">
          <w:rPr>
            <w:noProof/>
            <w:webHidden/>
          </w:rPr>
          <w:t>158</w:t>
        </w:r>
        <w:r w:rsidR="005A2A2F">
          <w:rPr>
            <w:noProof/>
            <w:webHidden/>
          </w:rPr>
          <w:fldChar w:fldCharType="end"/>
        </w:r>
      </w:hyperlink>
    </w:p>
    <w:p w:rsidR="005A2A2F" w:rsidRDefault="00BD20AB" w:rsidP="00257C1D">
      <w:pPr>
        <w:pStyle w:val="TableofFigures"/>
        <w:tabs>
          <w:tab w:val="right" w:leader="dot" w:pos="9360"/>
        </w:tabs>
        <w:spacing w:after="240" w:line="276" w:lineRule="auto"/>
        <w:ind w:left="720" w:right="720" w:hanging="720"/>
        <w:jc w:val="both"/>
        <w:rPr>
          <w:rFonts w:asciiTheme="minorHAnsi" w:eastAsiaTheme="minorEastAsia" w:hAnsiTheme="minorHAnsi" w:cstheme="minorBidi"/>
          <w:noProof/>
          <w:sz w:val="22"/>
          <w:szCs w:val="22"/>
        </w:rPr>
      </w:pPr>
      <w:hyperlink w:anchor="_Toc475721365" w:history="1">
        <w:r w:rsidR="005A2A2F" w:rsidRPr="00D71754">
          <w:rPr>
            <w:rStyle w:val="Hyperlink"/>
            <w:noProof/>
          </w:rPr>
          <w:t>Table 7.5 Selected summary stats for all the neighborhood-scale street networks. For definitions and discussion of these measures, see Table 5.1 in chapter 5 and section 4.4 in chapter 4.</w:t>
        </w:r>
        <w:r w:rsidR="005A2A2F">
          <w:rPr>
            <w:noProof/>
            <w:webHidden/>
          </w:rPr>
          <w:tab/>
        </w:r>
        <w:r w:rsidR="005A2A2F">
          <w:rPr>
            <w:noProof/>
            <w:webHidden/>
          </w:rPr>
          <w:fldChar w:fldCharType="begin"/>
        </w:r>
        <w:r w:rsidR="005A2A2F">
          <w:rPr>
            <w:noProof/>
            <w:webHidden/>
          </w:rPr>
          <w:instrText xml:space="preserve"> PAGEREF _Toc475721365 \h </w:instrText>
        </w:r>
        <w:r w:rsidR="005A2A2F">
          <w:rPr>
            <w:noProof/>
            <w:webHidden/>
          </w:rPr>
        </w:r>
        <w:r w:rsidR="005A2A2F">
          <w:rPr>
            <w:noProof/>
            <w:webHidden/>
          </w:rPr>
          <w:fldChar w:fldCharType="separate"/>
        </w:r>
        <w:r w:rsidR="00D265F3">
          <w:rPr>
            <w:noProof/>
            <w:webHidden/>
          </w:rPr>
          <w:t>160</w:t>
        </w:r>
        <w:r w:rsidR="005A2A2F">
          <w:rPr>
            <w:noProof/>
            <w:webHidden/>
          </w:rPr>
          <w:fldChar w:fldCharType="end"/>
        </w:r>
      </w:hyperlink>
    </w:p>
    <w:p w:rsidR="005A2A2F" w:rsidRDefault="00BD20AB" w:rsidP="00257C1D">
      <w:pPr>
        <w:pStyle w:val="TableofFigures"/>
        <w:tabs>
          <w:tab w:val="right" w:leader="dot" w:pos="9360"/>
        </w:tabs>
        <w:spacing w:after="240" w:line="276" w:lineRule="auto"/>
        <w:ind w:left="720" w:right="720" w:hanging="720"/>
        <w:jc w:val="both"/>
        <w:rPr>
          <w:rFonts w:asciiTheme="minorHAnsi" w:eastAsiaTheme="minorEastAsia" w:hAnsiTheme="minorHAnsi" w:cstheme="minorBidi"/>
          <w:noProof/>
          <w:sz w:val="22"/>
          <w:szCs w:val="22"/>
        </w:rPr>
      </w:pPr>
      <w:hyperlink w:anchor="_Toc475721366" w:history="1">
        <w:r w:rsidR="005A2A2F" w:rsidRPr="00D71754">
          <w:rPr>
            <w:rStyle w:val="Hyperlink"/>
            <w:noProof/>
          </w:rPr>
          <w:t>Table 7.6 Summary statistics for all San Francisco neighborhoods. For definitions and discussion of these measures, see Table 5.1 in chapter 5 and section 4.4 in chapter 4.</w:t>
        </w:r>
        <w:r w:rsidR="005A2A2F">
          <w:rPr>
            <w:noProof/>
            <w:webHidden/>
          </w:rPr>
          <w:tab/>
        </w:r>
        <w:r w:rsidR="005A2A2F">
          <w:rPr>
            <w:noProof/>
            <w:webHidden/>
          </w:rPr>
          <w:fldChar w:fldCharType="begin"/>
        </w:r>
        <w:r w:rsidR="005A2A2F">
          <w:rPr>
            <w:noProof/>
            <w:webHidden/>
          </w:rPr>
          <w:instrText xml:space="preserve"> PAGEREF _Toc475721366 \h </w:instrText>
        </w:r>
        <w:r w:rsidR="005A2A2F">
          <w:rPr>
            <w:noProof/>
            <w:webHidden/>
          </w:rPr>
        </w:r>
        <w:r w:rsidR="005A2A2F">
          <w:rPr>
            <w:noProof/>
            <w:webHidden/>
          </w:rPr>
          <w:fldChar w:fldCharType="separate"/>
        </w:r>
        <w:r w:rsidR="00D265F3">
          <w:rPr>
            <w:noProof/>
            <w:webHidden/>
          </w:rPr>
          <w:t>166</w:t>
        </w:r>
        <w:r w:rsidR="005A2A2F">
          <w:rPr>
            <w:noProof/>
            <w:webHidden/>
          </w:rPr>
          <w:fldChar w:fldCharType="end"/>
        </w:r>
      </w:hyperlink>
    </w:p>
    <w:p w:rsidR="005A2A2F" w:rsidRDefault="00BD20AB" w:rsidP="00257C1D">
      <w:pPr>
        <w:pStyle w:val="TableofFigures"/>
        <w:tabs>
          <w:tab w:val="right" w:leader="dot" w:pos="9360"/>
        </w:tabs>
        <w:spacing w:after="240" w:line="276" w:lineRule="auto"/>
        <w:ind w:left="720" w:right="720" w:hanging="720"/>
        <w:jc w:val="both"/>
        <w:rPr>
          <w:rFonts w:asciiTheme="minorHAnsi" w:eastAsiaTheme="minorEastAsia" w:hAnsiTheme="minorHAnsi" w:cstheme="minorBidi"/>
          <w:noProof/>
          <w:sz w:val="22"/>
          <w:szCs w:val="22"/>
        </w:rPr>
      </w:pPr>
      <w:hyperlink w:anchor="_Toc475721367" w:history="1">
        <w:r w:rsidR="005A2A2F" w:rsidRPr="00D71754">
          <w:rPr>
            <w:rStyle w:val="Hyperlink"/>
            <w:noProof/>
          </w:rPr>
          <w:t>Table 7.7 San Francisco neighborhoods, by indicators of resilience: maximum node betweenness centrality and average node connectivity (directed and undirected). For definitions and discussion of these measures, see Table 5.1 in chapter 5 and section 4.4 in chapter 4.</w:t>
        </w:r>
        <w:r w:rsidR="005A2A2F">
          <w:rPr>
            <w:noProof/>
            <w:webHidden/>
          </w:rPr>
          <w:tab/>
        </w:r>
        <w:r w:rsidR="005A2A2F">
          <w:rPr>
            <w:noProof/>
            <w:webHidden/>
          </w:rPr>
          <w:fldChar w:fldCharType="begin"/>
        </w:r>
        <w:r w:rsidR="005A2A2F">
          <w:rPr>
            <w:noProof/>
            <w:webHidden/>
          </w:rPr>
          <w:instrText xml:space="preserve"> PAGEREF _Toc475721367 \h </w:instrText>
        </w:r>
        <w:r w:rsidR="005A2A2F">
          <w:rPr>
            <w:noProof/>
            <w:webHidden/>
          </w:rPr>
        </w:r>
        <w:r w:rsidR="005A2A2F">
          <w:rPr>
            <w:noProof/>
            <w:webHidden/>
          </w:rPr>
          <w:fldChar w:fldCharType="separate"/>
        </w:r>
        <w:r w:rsidR="00D265F3">
          <w:rPr>
            <w:noProof/>
            <w:webHidden/>
          </w:rPr>
          <w:t>170</w:t>
        </w:r>
        <w:r w:rsidR="005A2A2F">
          <w:rPr>
            <w:noProof/>
            <w:webHidden/>
          </w:rPr>
          <w:fldChar w:fldCharType="end"/>
        </w:r>
      </w:hyperlink>
    </w:p>
    <w:p w:rsidR="00BA009C" w:rsidRPr="0049727F" w:rsidRDefault="00BF04A9" w:rsidP="00257C1D">
      <w:pPr>
        <w:pStyle w:val="ToC-figs-tables"/>
      </w:pPr>
      <w:r w:rsidRPr="0049727F">
        <w:fldChar w:fldCharType="end"/>
      </w:r>
      <w:r w:rsidR="00BA009C" w:rsidRPr="0049727F">
        <w:br w:type="page"/>
      </w:r>
    </w:p>
    <w:p w:rsidR="001C3736" w:rsidRDefault="001C3736" w:rsidP="001C3736">
      <w:bookmarkStart w:id="6" w:name="_Toc475721715"/>
    </w:p>
    <w:p w:rsidR="00BA009C" w:rsidRPr="0014423B" w:rsidRDefault="00BA009C" w:rsidP="0014423B">
      <w:pPr>
        <w:pStyle w:val="Pre-Heading1"/>
      </w:pPr>
      <w:bookmarkStart w:id="7" w:name="_Toc475734135"/>
      <w:r w:rsidRPr="0014423B">
        <w:t>Acknowledgements</w:t>
      </w:r>
      <w:bookmarkEnd w:id="6"/>
      <w:bookmarkEnd w:id="7"/>
    </w:p>
    <w:p w:rsidR="004B49D7" w:rsidRPr="0049727F" w:rsidRDefault="009110E0" w:rsidP="0014423B">
      <w:r w:rsidRPr="0049727F">
        <w:br w:type="page"/>
      </w:r>
    </w:p>
    <w:p w:rsidR="0014423B" w:rsidRDefault="0014423B" w:rsidP="0014423B">
      <w:bookmarkStart w:id="8" w:name="_Toc475721716"/>
    </w:p>
    <w:p w:rsidR="00433DC8" w:rsidRPr="0014423B" w:rsidRDefault="00433DC8" w:rsidP="0014423B">
      <w:pPr>
        <w:pStyle w:val="Heading1"/>
      </w:pPr>
      <w:bookmarkStart w:id="9" w:name="_Toc475734136"/>
      <w:r w:rsidRPr="0014423B">
        <w:t>Introduction</w:t>
      </w:r>
      <w:bookmarkEnd w:id="8"/>
      <w:bookmarkEnd w:id="9"/>
    </w:p>
    <w:p w:rsidR="004B49D7" w:rsidRPr="0049727F" w:rsidRDefault="004B49D7" w:rsidP="001C51FA">
      <w:r w:rsidRPr="0049727F">
        <w:br w:type="page"/>
      </w:r>
    </w:p>
    <w:p w:rsidR="00404674" w:rsidRPr="0049727F" w:rsidRDefault="00404674" w:rsidP="00D265F3">
      <w:pPr>
        <w:pStyle w:val="Heading2"/>
      </w:pPr>
      <w:bookmarkStart w:id="10" w:name="_Toc475721717"/>
      <w:bookmarkStart w:id="11" w:name="_Toc475734137"/>
      <w:r w:rsidRPr="0049727F">
        <w:lastRenderedPageBreak/>
        <w:t>Abstract</w:t>
      </w:r>
      <w:bookmarkEnd w:id="10"/>
      <w:bookmarkEnd w:id="11"/>
    </w:p>
    <w:p w:rsidR="00404674" w:rsidRPr="0049727F" w:rsidRDefault="00404674" w:rsidP="001C51FA">
      <w:r w:rsidRPr="0049727F">
        <w:t xml:space="preserve">This chapter introduces the motivation for and context of the study presented in this dissertation. It also summarizes the organization and contribution of each of the subsequent chapters in the dissertation. </w:t>
      </w:r>
    </w:p>
    <w:p w:rsidR="00404674" w:rsidRPr="0049727F" w:rsidRDefault="00404674" w:rsidP="001C51FA"/>
    <w:p w:rsidR="00433DC8" w:rsidRPr="00D265F3" w:rsidRDefault="00E75784" w:rsidP="00D265F3">
      <w:pPr>
        <w:pStyle w:val="Heading2"/>
      </w:pPr>
      <w:bookmarkStart w:id="12" w:name="_Toc475721718"/>
      <w:bookmarkStart w:id="13" w:name="_Toc475734138"/>
      <w:r w:rsidRPr="00D265F3">
        <w:t>Context of the Study</w:t>
      </w:r>
      <w:bookmarkEnd w:id="12"/>
      <w:bookmarkEnd w:id="13"/>
    </w:p>
    <w:p w:rsidR="001009A1" w:rsidRPr="0049727F" w:rsidRDefault="00365A26" w:rsidP="001C51FA">
      <w:r w:rsidRPr="0049727F">
        <w:rPr>
          <w:i/>
        </w:rPr>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perturbations and system shocks, and evolve large-scale, emergent phenomena that could not have been predicted or understood simply by examining the system’s subcomponents. There is no single complexity theory but rather a wide array of concepts and tools that can be applied to the study of complex systems across numerous disciplines (Manson and O’Sullivan 2006; Haken 2012). Scholars argue that complexity theory’s comprehensive framework can help link quantitative </w:t>
      </w:r>
      <w:r w:rsidRPr="0049727F">
        <w:rPr>
          <w:i/>
        </w:rPr>
        <w:t>space</w:t>
      </w:r>
      <w:r w:rsidRPr="0049727F">
        <w:t xml:space="preserve"> studies with qualitative </w:t>
      </w:r>
      <w:r w:rsidRPr="0049727F">
        <w:rPr>
          <w:i/>
        </w:rPr>
        <w:t>place</w:t>
      </w:r>
      <w:r w:rsidR="00197670" w:rsidRPr="0049727F">
        <w:t xml:space="preserve"> studies</w:t>
      </w:r>
      <w:r w:rsidR="00F22B6B">
        <w:t xml:space="preserve"> (Portugali 2006)</w:t>
      </w:r>
      <w:r w:rsidR="00197670" w:rsidRPr="0049727F">
        <w:t xml:space="preserve"> and </w:t>
      </w:r>
      <w:r w:rsidRPr="0049727F">
        <w:t xml:space="preserve">thus has substantial implications for city planning. It problematizes prediction and situates uncertainty – of knowledge, interventions, and forecasts – at the center of </w:t>
      </w:r>
      <w:r w:rsidR="00197670" w:rsidRPr="0049727F">
        <w:t>studying</w:t>
      </w:r>
      <w:r w:rsidRPr="0049727F">
        <w:t xml:space="preserve"> systems. Complexity calls for a reset of positivism and a new world view that embraces uncertainty and unpredictability (de Roo and Silva 2010). The urban complexity literature argues that cities are shaped through bottom-up, self-organizing processes as well as top-down planning interventions that are analogous to perturbations of the complex urban system</w:t>
      </w:r>
      <w:r w:rsidR="00197670" w:rsidRPr="0049727F">
        <w:t xml:space="preserve"> (e.g., Barthelemy et al. 2013)</w:t>
      </w:r>
      <w:r w:rsidRPr="0049727F">
        <w:t xml:space="preserve">. However, the relationships between top-down and </w:t>
      </w:r>
      <w:r w:rsidRPr="0049727F">
        <w:lastRenderedPageBreak/>
        <w:t>bottom-up – and complexity and simplicity – are not simply binary but rather a spectrum on which arguments and practices may be situated.</w:t>
      </w:r>
    </w:p>
    <w:p w:rsidR="00365A26" w:rsidRPr="0049727F" w:rsidRDefault="00197670" w:rsidP="001C51FA">
      <w:r w:rsidRPr="0049727F">
        <w:t>With regards to planning, c</w:t>
      </w:r>
      <w:r w:rsidR="00365A26" w:rsidRPr="0049727F">
        <w:t>omplexity has implications for rationality, predictability, uncertainty, 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Allen 2012; Marshall 2012)</w:t>
      </w:r>
      <w:r w:rsidR="00365A26" w:rsidRPr="0049727F">
        <w:t xml:space="preserve">. </w:t>
      </w:r>
      <w:r w:rsidRPr="0049727F">
        <w:t>As discussed in the upcoming chapters, m</w:t>
      </w:r>
      <w:r w:rsidR="00365A26" w:rsidRPr="0049727F">
        <w:t>any concepts from complexity theory have been applied to cities and planning – some metaphorically, others more deeply – including bifurcation, basins of attraction and alternative stable states, self-organization, emergence, equifinality, feedback, limit cycles and attractors, fractals and spatial pattern formation, resilience, path dependence, and self-organized criticality.</w:t>
      </w:r>
    </w:p>
    <w:p w:rsidR="00E75784" w:rsidRPr="0049727F" w:rsidRDefault="00E75784" w:rsidP="001C51FA">
      <w:r w:rsidRPr="0049727F">
        <w:t xml:space="preserve">Perhaps the most effective instances of complexity percolating into urban planning scholarship have focused on understanding processes and patterns, and informing practice. Unfortunately, the flip side of this has too often been an emphasis on simply demonstrating how predictions and planning itself may be ill-suited to accomplish their goals, without providing practical, politically-feasible guidelines for how society should proceed instead. Thus, </w:t>
      </w:r>
      <w:r w:rsidR="00D85645">
        <w:t xml:space="preserve">I suggest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E75784" w:rsidRPr="0049727F" w:rsidRDefault="00E75784" w:rsidP="001C51FA">
      <w:r w:rsidRPr="0049727F">
        <w:lastRenderedPageBreak/>
        <w:t>Complex network analysis is one example. For instance, Barthelemy’s work (2011; Barthelemy et al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 aptly points out that the desirable complexity of traditional cities may not be best served by attempts to mimic it through large-scale top-down master planning as is sometimes embraced by the New Urbanism. Complexity theory can assist in the ongoing reconciliation of the aims of such design with their means. Moreover, complexity theory can inform future planning scholarship through its critique of certainty. The perceived infallibility of planners and their latest ideas resulted in several disasters during the twentieth century (</w:t>
      </w:r>
      <w:r w:rsidR="00EA5F90">
        <w:t xml:space="preserve">Hall 1982; </w:t>
      </w:r>
      <w:r w:rsidRPr="0049727F">
        <w:t>Scott 1998). Complexity calls instead for flexibility, small steps, collaboration, and a planning philosophy aimed at creating organic urban ecosystems for the way humans actually live. This is a critical connection between complexity and planning scholarship as it provides a useful grounding framework for safe, pleasant, equitable, an</w:t>
      </w:r>
      <w:r w:rsidR="007046AA" w:rsidRPr="0049727F">
        <w:t>d enjoyable urban environments.</w:t>
      </w:r>
    </w:p>
    <w:p w:rsidR="00365A26" w:rsidRPr="0049727F" w:rsidRDefault="007046AA" w:rsidP="001C51FA">
      <w:r w:rsidRPr="0049727F">
        <w:t>This study presents new methods for assessing the complexity of the urban built form, particularly its circulation networks. 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 xml:space="preserve">(1961) </w:t>
      </w:r>
      <w:r w:rsidR="00365A26" w:rsidRPr="0049727F">
        <w:t xml:space="preserve">and </w:t>
      </w:r>
      <w:r w:rsidR="00197670" w:rsidRPr="0049727F">
        <w:t xml:space="preserve">Christopher </w:t>
      </w:r>
      <w:r w:rsidR="00365A26" w:rsidRPr="0049727F">
        <w:t>Alexander</w:t>
      </w:r>
      <w:r w:rsidR="00197670" w:rsidRPr="0049727F">
        <w:t xml:space="preserve"> (1965)</w:t>
      </w:r>
      <w:r w:rsidR="00365A26" w:rsidRPr="0049727F">
        <w:t xml:space="preserve"> </w:t>
      </w:r>
      <w:r w:rsidR="00197670" w:rsidRPr="0049727F">
        <w:t>serving as intellectual forerunners to</w:t>
      </w:r>
      <w:r w:rsidR="00365A26" w:rsidRPr="0049727F">
        <w:t xml:space="preserve"> today’s urban complexity theorists. Urban design theorists have long considered the neighborhood in the context of complexity, bottom-up organicism, and top-down intervention. Since the earliest days of cities, neighborhoods would form organically around important points like temples. These landmarks </w:t>
      </w:r>
      <w:r w:rsidR="00365A26" w:rsidRPr="0049727F">
        <w:lastRenderedPageBreak/>
        <w:t xml:space="preserve">were often situated by central authorities but neighborhoods would self-organize around them later (Mumford 1961). Jacobs </w:t>
      </w:r>
      <w:r w:rsidR="008745B2" w:rsidRPr="0049727F">
        <w:t>(1961) defended</w:t>
      </w:r>
      <w:r w:rsidR="00365A26" w:rsidRPr="0049727F">
        <w:t xml:space="preserve"> the </w:t>
      </w:r>
      <w:r w:rsidR="00365A26" w:rsidRPr="0049727F">
        <w:rPr>
          <w:i/>
        </w:rPr>
        <w:t>organized complexity</w:t>
      </w:r>
      <w:r w:rsidR="00365A26" w:rsidRPr="0049727F">
        <w:t xml:space="preserve">, agglomeration, diversity, and proximity of </w:t>
      </w:r>
      <w:r w:rsidR="008745B2" w:rsidRPr="0049727F">
        <w:t>such traditional neighborhoods: r</w:t>
      </w:r>
      <w:r w:rsidR="00365A26"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365A26" w:rsidRPr="0049727F">
        <w:t>. His patterns’ descendants, such as form-based codes, attempt to regulate urban form by balancing bottom-up flexibility</w:t>
      </w:r>
      <w:r w:rsidR="008745B2" w:rsidRPr="0049727F">
        <w:t xml:space="preserve"> (i.e., emergence and self-organization)</w:t>
      </w:r>
      <w:r w:rsidR="00365A26" w:rsidRPr="0049727F">
        <w:t xml:space="preserve"> with top-down predictability (Talen 2011).</w:t>
      </w:r>
    </w:p>
    <w:p w:rsidR="00365A26" w:rsidRPr="0049727F" w:rsidRDefault="00365A26" w:rsidP="001C51FA">
      <w:r w:rsidRPr="0049727F">
        <w:t>Related to these theories of design and complexity, researchers have long probed the complex nature of the transportation-land use connection, one of the most studied relationships in the planning literature. Transportation options and investment influence land use/urban form and vice versa through a complex set of feedback loops, individual agents’ ever-shifting preferences, hysteresis, path depe</w:t>
      </w:r>
      <w:r w:rsidR="008745B2" w:rsidRPr="0049727F">
        <w:t xml:space="preserve">ndency, and nonlinear dynamics. </w:t>
      </w:r>
      <w:r w:rsidRPr="0049727F">
        <w:t xml:space="preserve">Major top-down planning interventions into the transportation-land use connection include neighborhood supply controls (Levine 2006), parking policy and feedback loops for automobility (Shoup 2002), and the decision to price congestion and/or build more roads (Cervero 2003; Downs 2004). Marshall (2012)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 In effect, these interventions seek to perturb an urban ecosystem that has emerged out of some combination of bottom-up organization and top-down decision-making. </w:t>
      </w:r>
      <w:r w:rsidR="008745B2" w:rsidRPr="0049727F">
        <w:t>M</w:t>
      </w:r>
      <w:r w:rsidRPr="0049727F">
        <w:t xml:space="preserve">arket distortions and externalities indicate a role for planners. Boarnet (2011) claims </w:t>
      </w:r>
      <w:r w:rsidRPr="0049727F">
        <w:lastRenderedPageBreak/>
        <w:t>that researche</w:t>
      </w:r>
      <w:r w:rsidR="00D85645">
        <w:t>r</w:t>
      </w:r>
      <w:r w:rsidRPr="0049727F">
        <w:t xml:space="preserve">s have not thoroughly studied how these different types of policy might interact nonlinearly to produce amplified or diminished effects – a key trait of complex systems. </w:t>
      </w:r>
    </w:p>
    <w:p w:rsidR="00365A26" w:rsidRPr="0049727F" w:rsidRDefault="008745B2" w:rsidP="001C51FA">
      <w:r w:rsidRPr="0049727F">
        <w:t>At the intersection (no pun intended) of the study of transportation and urban form and design lies our cities’ circulation networks.</w:t>
      </w:r>
      <w:r w:rsidR="007046AA" w:rsidRPr="0049727F">
        <w:t xml:space="preserve"> Urban street networks are complex spatial networks that evolve through planning decisions and self-organization, and in turn shape the connections and interactions within the city. This study is situated between urban form and design, street network analysis, and complexity studies. It presents methods and measures for collecting and analyzing street networks through the lens of complexity – particularly focusing on density, connectedness, and resilience.</w:t>
      </w:r>
    </w:p>
    <w:p w:rsidR="001009A1" w:rsidRPr="0049727F" w:rsidRDefault="001009A1" w:rsidP="001C51FA"/>
    <w:p w:rsidR="00DF2BC2" w:rsidRPr="0049727F" w:rsidRDefault="00E75784" w:rsidP="00D265F3">
      <w:pPr>
        <w:pStyle w:val="Heading2"/>
      </w:pPr>
      <w:bookmarkStart w:id="14" w:name="_Toc475721719"/>
      <w:bookmarkStart w:id="15" w:name="_Toc475734139"/>
      <w:r w:rsidRPr="0049727F">
        <w:t>Motivation</w:t>
      </w:r>
      <w:bookmarkEnd w:id="14"/>
      <w:bookmarkEnd w:id="15"/>
    </w:p>
    <w:p w:rsidR="00B97445" w:rsidRPr="0049727F" w:rsidRDefault="00B97445" w:rsidP="001C51FA">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hapter 5 but summarized briefly here. 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as we shall discuss</w:t>
      </w:r>
      <w:r w:rsidRPr="0049727F">
        <w:t xml:space="preserve">. Third, the dozens of decisions that go into analysis – such as spatial extents, topological simplification and correction, definitions of nodes and edges, etc. – are often ad hoc or only partly reported, make reproducibility challenging. Fourth, the current </w:t>
      </w:r>
      <w:r w:rsidRPr="0049727F">
        <w:lastRenderedPageBreak/>
        <w:t>landscape of tools and methods offers no ideal technique that balances usability, customizability, reproducibility, and scalability in acquiring, constructing, and analyzing network data.</w:t>
      </w:r>
    </w:p>
    <w:p w:rsidR="00B97445" w:rsidRPr="0049727F" w:rsidRDefault="00B97445" w:rsidP="001C51FA">
      <w:r w:rsidRPr="0049727F">
        <w:t xml:space="preserve">To address these challenges, this study’s primary contribution is OSMnx, a new </w:t>
      </w:r>
      <w:r w:rsidR="00E23B05" w:rsidRPr="0049727F">
        <w:t xml:space="preserve">research platform </w:t>
      </w:r>
      <w:r w:rsidR="002E7FE5" w:rsidRPr="0049727F">
        <w:t xml:space="preserve">I have developed </w:t>
      </w:r>
      <w:r w:rsidR="00E23B05" w:rsidRPr="0049727F">
        <w:t xml:space="preserve">to </w:t>
      </w:r>
      <w:r w:rsidR="002E7FE5" w:rsidRPr="0049727F">
        <w:t>download</w:t>
      </w:r>
      <w:r w:rsidRPr="0049727F">
        <w:t xml:space="preserve"> administrative bou</w:t>
      </w:r>
      <w:r w:rsidR="00E23B05" w:rsidRPr="0049727F">
        <w:t>ndary shapes and street network data</w:t>
      </w:r>
      <w:r w:rsidRPr="0049727F">
        <w:t xml:space="preserve"> from OpenStreetMap</w:t>
      </w:r>
      <w:r w:rsidR="00E23B05" w:rsidRPr="0049727F">
        <w:t>, then construct, project, analyze, map, and visualize the networks</w:t>
      </w:r>
      <w:r w:rsidRPr="0049727F">
        <w:t xml:space="preserve">. This is discussed in </w:t>
      </w:r>
      <w:r w:rsidR="0049727F" w:rsidRPr="0049727F">
        <w:t>section 1.4.5 and in detail in c</w:t>
      </w:r>
      <w:r w:rsidRPr="0049727F">
        <w:t xml:space="preserve">hapter 5. </w:t>
      </w:r>
      <w:r w:rsidR="00E23B05" w:rsidRPr="0049727F">
        <w:t>This new research infrastructure</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In particular, this study situates these new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over 27,000 U.S. street networks at multiple scales.</w:t>
      </w:r>
    </w:p>
    <w:p w:rsidR="001009A1" w:rsidRPr="0049727F" w:rsidRDefault="001009A1" w:rsidP="001C51FA"/>
    <w:p w:rsidR="00DF2BC2" w:rsidRPr="0049727F" w:rsidRDefault="00DF2BC2" w:rsidP="00D265F3">
      <w:pPr>
        <w:pStyle w:val="Heading2"/>
      </w:pPr>
      <w:bookmarkStart w:id="16" w:name="_Toc475721720"/>
      <w:bookmarkStart w:id="17" w:name="_Toc475734140"/>
      <w:r w:rsidRPr="0049727F">
        <w:t>Organization and Contribution by Chapter</w:t>
      </w:r>
      <w:bookmarkEnd w:id="16"/>
      <w:bookmarkEnd w:id="17"/>
    </w:p>
    <w:p w:rsidR="001009A1" w:rsidRPr="0049727F" w:rsidRDefault="000E136D" w:rsidP="001C51FA">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 xml:space="preserve">unpack the foundations of the nonlinear paradigm, contextualize urban street network analysis within theories of complexity, </w:t>
      </w:r>
      <w:r w:rsidRPr="0049727F">
        <w:lastRenderedPageBreak/>
        <w:t xml:space="preserve">create a typology for measuring the complexity of urban design,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istent two primary parts of the dissertation. The first</w:t>
      </w:r>
      <w:r w:rsidR="00E25958" w:rsidRPr="0049727F">
        <w:t xml:space="preserve"> is</w:t>
      </w:r>
      <w:r w:rsidR="002E7FE5" w:rsidRPr="0049727F">
        <w:t xml:space="preserve"> a deep dive into nonlinearity, complex systems, network analysis, and complexity theories of cities. The second </w:t>
      </w:r>
      <w:r w:rsidR="00E25958" w:rsidRPr="0049727F">
        <w:t>builds on this framework to explore applications of street network analysis methodologically and empirically.</w:t>
      </w:r>
    </w:p>
    <w:p w:rsidR="00CE4274" w:rsidRPr="0049727F" w:rsidRDefault="00CE4274" w:rsidP="001C51FA"/>
    <w:p w:rsidR="00750CE0" w:rsidRPr="00D265F3" w:rsidRDefault="00427BB5" w:rsidP="00D265F3">
      <w:pPr>
        <w:pStyle w:val="Heading3"/>
      </w:pPr>
      <w:bookmarkStart w:id="18" w:name="_Toc475721721"/>
      <w:bookmarkStart w:id="19" w:name="_Toc475734141"/>
      <w:r w:rsidRPr="00D265F3">
        <w:t>Chapter 1</w:t>
      </w:r>
      <w:r w:rsidR="00B439D2" w:rsidRPr="00D265F3">
        <w:t xml:space="preserve"> – </w:t>
      </w:r>
      <w:r w:rsidR="00750CE0" w:rsidRPr="00D265F3">
        <w:t>Introduction</w:t>
      </w:r>
      <w:bookmarkEnd w:id="18"/>
      <w:bookmarkEnd w:id="19"/>
    </w:p>
    <w:p w:rsidR="00750CE0" w:rsidRPr="0049727F" w:rsidRDefault="00750CE0" w:rsidP="001C51FA">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750CE0" w:rsidRPr="0049727F" w:rsidRDefault="00750CE0" w:rsidP="001C51FA"/>
    <w:p w:rsidR="00DF2BC2" w:rsidRPr="0049727F" w:rsidRDefault="00DF2BC2" w:rsidP="00D265F3">
      <w:pPr>
        <w:pStyle w:val="Heading3"/>
      </w:pPr>
      <w:bookmarkStart w:id="20" w:name="_Toc475721722"/>
      <w:bookmarkStart w:id="21" w:name="_Toc475734142"/>
      <w:r w:rsidRPr="0049727F">
        <w:t>Chapter 2</w:t>
      </w:r>
      <w:r w:rsidR="00B439D2">
        <w:t xml:space="preserve"> – </w:t>
      </w:r>
      <w:r w:rsidRPr="0049727F">
        <w:t>Foundations of the Nonlinear Paradigm</w:t>
      </w:r>
      <w:bookmarkEnd w:id="20"/>
      <w:bookmarkEnd w:id="21"/>
    </w:p>
    <w:p w:rsidR="00750CE0" w:rsidRPr="0049727F" w:rsidRDefault="000E136D" w:rsidP="001C51FA">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I have developed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ms. The modern study of complex systems 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the lens of </w:t>
      </w:r>
      <w:r w:rsidR="00750CE0" w:rsidRPr="0049727F">
        <w:t>these types of systems, seminal concepts remain m</w:t>
      </w:r>
      <w:r w:rsidRPr="0049727F">
        <w:t xml:space="preserve">urky or loosely adopted in the literature. In particular, </w:t>
      </w:r>
      <w:r w:rsidR="00EF4273" w:rsidRPr="0049727F">
        <w:t xml:space="preserve">this chapter </w:t>
      </w:r>
      <w:r w:rsidR="00EF4273" w:rsidRPr="0049727F">
        <w:lastRenderedPageBreak/>
        <w:t>introduces systems, dynamics, self-similarity, and prediction to set up the discussion in chapter 3 of complexity</w:t>
      </w:r>
      <w:r w:rsidR="004B49D7" w:rsidRPr="0049727F">
        <w:t>, cities,</w:t>
      </w:r>
      <w:r w:rsidR="00EF4273" w:rsidRPr="0049727F">
        <w:t xml:space="preserve"> and the study of networks.</w:t>
      </w:r>
    </w:p>
    <w:p w:rsidR="00EF4273" w:rsidRPr="0049727F" w:rsidRDefault="00EF4273" w:rsidP="001C51FA">
      <w:r w:rsidRPr="0049727F">
        <w:t>This chapter makes two contributions</w:t>
      </w:r>
      <w:r w:rsidR="00DC5718" w:rsidRPr="0049727F">
        <w:t>: one theoretical, one methodological</w:t>
      </w:r>
      <w:r w:rsidRPr="0049727F">
        <w:t>. Fir</w:t>
      </w:r>
      <w:r w:rsidR="00DC5718" w:rsidRPr="0049727F">
        <w:t xml:space="preserve">st, it reviews </w:t>
      </w:r>
      <w:r w:rsidRPr="0049727F">
        <w:t>the qualitative analysis of nonlinear dynamical systems</w:t>
      </w:r>
      <w:r w:rsidR="00E05270" w:rsidRPr="0049727F">
        <w:t>’</w:t>
      </w:r>
      <w:r w:rsidR="00D85645">
        <w:t xml:space="preserve">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Pr="0049727F">
        <w:t xml:space="preserve">, rather, readers require only a familiarity with algebra. Second, this chapter </w:t>
      </w:r>
      <w:r w:rsidR="001A008E" w:rsidRPr="0049727F">
        <w:t>makes a methodological contribution by presenting</w:t>
      </w:r>
      <w:r w:rsidRPr="0049727F">
        <w:t xml:space="preserve"> Pynamical, a new tool </w:t>
      </w:r>
      <w:r w:rsidR="00926B01" w:rsidRPr="0049727F">
        <w:t xml:space="preserve">I developed as part of this study, </w:t>
      </w:r>
      <w:r w:rsidRPr="0049727F">
        <w:t>to visualize and explore nonlinear dynamical systems</w:t>
      </w:r>
      <w:r w:rsidR="00E05270" w:rsidRPr="0049727F">
        <w:t>’</w:t>
      </w:r>
      <w:r w:rsidRPr="0049727F">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750CE0" w:rsidRPr="0049727F" w:rsidRDefault="00750CE0" w:rsidP="001C51FA"/>
    <w:p w:rsidR="00DF2BC2" w:rsidRPr="0049727F" w:rsidRDefault="00427BB5" w:rsidP="00D265F3">
      <w:pPr>
        <w:pStyle w:val="Heading3"/>
      </w:pPr>
      <w:bookmarkStart w:id="22" w:name="_Toc475721723"/>
      <w:bookmarkStart w:id="23" w:name="_Toc475734143"/>
      <w:r w:rsidRPr="0049727F">
        <w:t>Chapter 3</w:t>
      </w:r>
      <w:r w:rsidR="00B439D2">
        <w:t xml:space="preserve"> – </w:t>
      </w:r>
      <w:r w:rsidR="00DF2BC2" w:rsidRPr="0049727F">
        <w:t>Complexity and Cities</w:t>
      </w:r>
      <w:bookmarkEnd w:id="22"/>
      <w:bookmarkEnd w:id="23"/>
    </w:p>
    <w:p w:rsidR="00DC5718" w:rsidRPr="0049727F" w:rsidRDefault="00DC5718" w:rsidP="001C51FA">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 xml:space="preserve">However, the </w:t>
      </w:r>
      <w:r w:rsidR="00C061E1" w:rsidRPr="0049727F">
        <w:lastRenderedPageBreak/>
        <w:t>interdisciplinary appeal and trendiness of complexity in the social sciences has resulted in a bit of a morass of ambiguous terminology, internal inconsistencies, and overloaded concepts open to multiple interpretations.</w:t>
      </w:r>
    </w:p>
    <w:p w:rsidR="00750CE0" w:rsidRPr="0049727F" w:rsidRDefault="00DC5718" w:rsidP="001C51FA">
      <w:r w:rsidRPr="0049727F">
        <w:t>Unlike all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rsidRPr="0049727F">
        <w:t>Most r</w:t>
      </w:r>
      <w:r w:rsidR="001A008E" w:rsidRPr="0049727F">
        <w:t>elevant to this present study, this chapter presents the theory of networks and network analysis that form the foundation of the remaining chapters.</w:t>
      </w:r>
    </w:p>
    <w:p w:rsidR="00750CE0" w:rsidRPr="0049727F" w:rsidRDefault="00750CE0" w:rsidP="001C51FA"/>
    <w:p w:rsidR="00197069" w:rsidRPr="0049727F" w:rsidRDefault="00427BB5" w:rsidP="00D265F3">
      <w:pPr>
        <w:pStyle w:val="Heading3"/>
      </w:pPr>
      <w:bookmarkStart w:id="24" w:name="_Toc475721724"/>
      <w:bookmarkStart w:id="25" w:name="_Toc475734144"/>
      <w:r w:rsidRPr="0049727F">
        <w:t>Chapter 4</w:t>
      </w:r>
      <w:r w:rsidR="00B439D2">
        <w:t xml:space="preserve"> – </w:t>
      </w:r>
      <w:r w:rsidR="00197069" w:rsidRPr="0049727F">
        <w:t>Methods for Measuring the Complexity of Urban Form and Design</w:t>
      </w:r>
      <w:bookmarkEnd w:id="24"/>
      <w:bookmarkEnd w:id="25"/>
    </w:p>
    <w:p w:rsidR="001A008E" w:rsidRPr="0049727F" w:rsidRDefault="001A008E" w:rsidP="001C51FA">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w:t>
      </w:r>
      <w:r w:rsidR="00750CE0" w:rsidRPr="0049727F">
        <w:lastRenderedPageBreak/>
        <w:t>science. If neighb</w:t>
      </w:r>
      <w:r w:rsidRPr="0049727F">
        <w:t xml:space="preserve">orhood complexity is considered important, how might we interpret it and how might it be assessed? </w:t>
      </w:r>
    </w:p>
    <w:p w:rsidR="00750CE0" w:rsidRPr="0049727F" w:rsidRDefault="002142A7" w:rsidP="001C51FA">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structure complex interactions, connections,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two </w:t>
      </w:r>
      <w:r w:rsidR="00D60E54" w:rsidRPr="0049727F">
        <w:t>empirical</w:t>
      </w:r>
      <w:r w:rsidR="001A008E" w:rsidRPr="0049727F">
        <w:t xml:space="preserve"> chapters.</w:t>
      </w:r>
    </w:p>
    <w:p w:rsidR="001A008E" w:rsidRPr="0049727F" w:rsidRDefault="001A008E" w:rsidP="001C51FA"/>
    <w:p w:rsidR="00DF2BC2" w:rsidRPr="0049727F" w:rsidRDefault="00427BB5" w:rsidP="00D265F3">
      <w:pPr>
        <w:pStyle w:val="Heading3"/>
      </w:pPr>
      <w:bookmarkStart w:id="26" w:name="_Toc475721725"/>
      <w:bookmarkStart w:id="27" w:name="_Toc475734145"/>
      <w:r w:rsidRPr="0049727F">
        <w:t>Chapter 5</w:t>
      </w:r>
      <w:r w:rsidR="00B439D2">
        <w:t xml:space="preserve"> – </w:t>
      </w:r>
      <w:r w:rsidR="00DF2BC2" w:rsidRPr="0049727F">
        <w:t>Acquiring, Constructing, Analyzing, and Visualizing Street Networks</w:t>
      </w:r>
      <w:bookmarkEnd w:id="26"/>
      <w:bookmarkEnd w:id="27"/>
    </w:p>
    <w:p w:rsidR="00750CE0" w:rsidRPr="0049727F" w:rsidRDefault="001709F7" w:rsidP="001C51FA">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that I have developed as part of this study, </w:t>
      </w:r>
      <w:r w:rsidRPr="0049727F">
        <w:t>to make the collection of data and creation and analysis of street networks simple, consistent, and automatable. OSMnx is a new Python package 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constructi</w:t>
      </w:r>
      <w:r w:rsidR="00D85645">
        <w:t>on</w:t>
      </w:r>
      <w:r w:rsidRPr="0049727F">
        <w:t xml:space="preserve"> of street networks from OpenStreetMap; third, the automated correction and simplification of </w:t>
      </w:r>
      <w:r w:rsidRPr="0049727F">
        <w:lastRenderedPageBreak/>
        <w:t>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p>
    <w:p w:rsidR="001709F7" w:rsidRPr="0049727F" w:rsidRDefault="001709F7" w:rsidP="001C51FA">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750CE0" w:rsidRPr="0049727F" w:rsidRDefault="00750CE0" w:rsidP="001C51FA"/>
    <w:p w:rsidR="00D60E54" w:rsidRPr="0049727F" w:rsidRDefault="00D60E54" w:rsidP="00D265F3">
      <w:pPr>
        <w:pStyle w:val="Heading3"/>
      </w:pPr>
      <w:bookmarkStart w:id="28" w:name="_Toc475721726"/>
      <w:bookmarkStart w:id="29" w:name="_Toc475734146"/>
      <w:r w:rsidRPr="0049727F">
        <w:t>Chapter 6</w:t>
      </w:r>
      <w:r w:rsidR="00B439D2">
        <w:t xml:space="preserve"> – </w:t>
      </w:r>
      <w:r w:rsidRPr="0049727F">
        <w:t>Case Study: Portland</w:t>
      </w:r>
      <w:bookmarkEnd w:id="28"/>
      <w:bookmarkEnd w:id="29"/>
    </w:p>
    <w:p w:rsidR="00AD447E" w:rsidRPr="0049727F" w:rsidRDefault="00AD447E" w:rsidP="001C51FA">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 a cross-sectional analysis. This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g threads together empirically.</w:t>
      </w:r>
    </w:p>
    <w:p w:rsidR="00D60E54" w:rsidRPr="0049727F" w:rsidRDefault="00D60E54" w:rsidP="001C51FA">
      <w:r w:rsidRPr="0049727F">
        <w:t xml:space="preserve">This chapter has two aims. First, as discussed, it demonstrates the functionality of OSMnx with a simple case study. Second, it presents empirical findings of three street network sections in Portland, Oregon and uses the quantitative measures to compare and contrast these network sections. </w:t>
      </w:r>
      <w:r w:rsidR="00AD447E" w:rsidRPr="0049727F">
        <w:t xml:space="preserve">It introduces these neighborhoods first from a brief qualitative and historical </w:t>
      </w:r>
      <w:r w:rsidR="00AD447E" w:rsidRPr="0049727F">
        <w:lastRenderedPageBreak/>
        <w:t xml:space="preserve">perspective, then explores their comparative quantitative measures of network complexity and structure. Then it discusses these empirical findings and what insights may be drawn from them. </w:t>
      </w:r>
      <w:r w:rsidRPr="0049727F">
        <w:t xml:space="preserve">This discussion offers some insights and suggestions arising from these findings. It identifies significant chokepoints in the suburban network and demonstrates how there could be substantial gains in network robustness if one-way streets in the dense, orthogonal downtown were converted to two-way streets. This small case study </w:t>
      </w:r>
      <w:r w:rsidR="00AD447E" w:rsidRPr="0049727F">
        <w:t>serves to demonstrate</w:t>
      </w:r>
      <w:r w:rsidRPr="0049727F">
        <w:t xml:space="preserve"> OSMnx </w:t>
      </w:r>
      <w:r w:rsidR="00AD447E" w:rsidRPr="0049727F">
        <w:t xml:space="preserve">simply </w:t>
      </w:r>
      <w:r w:rsidRPr="0049727F">
        <w:t xml:space="preserve">before embarking on the </w:t>
      </w:r>
      <w:r w:rsidR="00AD447E" w:rsidRPr="0049727F">
        <w:t>large multi-scale analysis of 27</w:t>
      </w:r>
      <w:r w:rsidRPr="0049727F">
        <w:t xml:space="preserve">,000 street networks in the </w:t>
      </w:r>
      <w:r w:rsidR="00AD447E" w:rsidRPr="0049727F">
        <w:t>following</w:t>
      </w:r>
      <w:r w:rsidRPr="0049727F">
        <w:t xml:space="preserve"> chapter.</w:t>
      </w:r>
    </w:p>
    <w:p w:rsidR="00D60E54" w:rsidRPr="0049727F" w:rsidRDefault="00D60E54" w:rsidP="001C51FA"/>
    <w:p w:rsidR="00DF2BC2" w:rsidRPr="0049727F" w:rsidRDefault="007A3250" w:rsidP="00D265F3">
      <w:pPr>
        <w:pStyle w:val="Heading3"/>
      </w:pPr>
      <w:bookmarkStart w:id="30" w:name="_Toc475721727"/>
      <w:bookmarkStart w:id="31" w:name="_Toc475734147"/>
      <w:r w:rsidRPr="0049727F">
        <w:t>Chapter 7</w:t>
      </w:r>
      <w:r w:rsidR="00B439D2">
        <w:t xml:space="preserve"> – A </w:t>
      </w:r>
      <w:r w:rsidR="00DF2BC2" w:rsidRPr="0049727F">
        <w:t>Multi-</w:t>
      </w:r>
      <w:r w:rsidR="00B439D2">
        <w:t>S</w:t>
      </w:r>
      <w:r w:rsidR="00DF2BC2" w:rsidRPr="0049727F">
        <w:t>cale Analysis of Urban Street Networks</w:t>
      </w:r>
      <w:bookmarkEnd w:id="30"/>
      <w:bookmarkEnd w:id="31"/>
    </w:p>
    <w:p w:rsidR="00CE0FBD" w:rsidRPr="0049727F" w:rsidRDefault="00CE0FBD" w:rsidP="001C51FA">
      <w:r w:rsidRPr="0049727F">
        <w:t>Following up from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1C51FA">
      <w:r w:rsidRPr="0049727F">
        <w:t xml:space="preserve">This fourth limitation above was addressed by introducing OSMnx and demonstrating its use in a small case study of Portland, Oregon in chapters 5 and 6. Chapter 7 addressed the first </w:t>
      </w:r>
      <w:r w:rsidRPr="0049727F">
        <w:lastRenderedPageBreak/>
        <w:t>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 density, connectedness, centrality, and resilience.</w:t>
      </w:r>
    </w:p>
    <w:p w:rsidR="00CE0FBD" w:rsidRPr="0049727F" w:rsidRDefault="00CE0FBD" w:rsidP="001C51FA">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over 27,000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ith</w:t>
      </w:r>
      <w:r w:rsidRPr="0049727F">
        <w:t xml:space="preserve"> a case study looking deeper at the neighborhood-scale street networks in the city of San Francisco.</w:t>
      </w:r>
    </w:p>
    <w:p w:rsidR="00CE0FBD" w:rsidRPr="0049727F" w:rsidRDefault="00CE0FBD" w:rsidP="001C51FA">
      <w:r w:rsidRPr="0049727F">
        <w:t xml:space="preserve">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w:t>
      </w:r>
      <w:r w:rsidRPr="0049727F">
        <w:lastRenderedPageBreak/>
        <w:t>neighborhoods rank low on all measures of complexity, with the exception that their high circuity can lend itself to disorder.</w:t>
      </w:r>
    </w:p>
    <w:p w:rsidR="00750CE0" w:rsidRPr="0049727F" w:rsidRDefault="00CE0FBD" w:rsidP="001C51FA">
      <w:r w:rsidRPr="0049727F">
        <w:t>We also find that scal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p>
    <w:p w:rsidR="00750CE0" w:rsidRPr="0049727F" w:rsidRDefault="00750CE0" w:rsidP="001C51FA"/>
    <w:p w:rsidR="00DF2BC2" w:rsidRPr="0049727F" w:rsidRDefault="007A3250" w:rsidP="00D265F3">
      <w:pPr>
        <w:pStyle w:val="Heading3"/>
      </w:pPr>
      <w:bookmarkStart w:id="32" w:name="_Toc475721728"/>
      <w:bookmarkStart w:id="33" w:name="_Toc475734148"/>
      <w:r w:rsidRPr="0049727F">
        <w:t>Chapter 8</w:t>
      </w:r>
      <w:r w:rsidR="00B439D2">
        <w:t xml:space="preserve"> – </w:t>
      </w:r>
      <w:r w:rsidR="00DF2BC2" w:rsidRPr="0049727F">
        <w:t>Conclusion</w:t>
      </w:r>
      <w:bookmarkEnd w:id="32"/>
      <w:bookmarkEnd w:id="33"/>
    </w:p>
    <w:p w:rsidR="00DF2BC2" w:rsidRPr="0049727F" w:rsidRDefault="00750CE0" w:rsidP="001C51FA">
      <w:r w:rsidRPr="0049727F">
        <w:t>The dissertation concludes with a summary of key findings, a discussion of their contribution to the literature, and trajectories for future research.</w:t>
      </w:r>
    </w:p>
    <w:p w:rsidR="009110E0" w:rsidRPr="0049727F" w:rsidRDefault="009110E0" w:rsidP="001C51FA">
      <w:r w:rsidRPr="0049727F">
        <w:br w:type="page"/>
      </w:r>
    </w:p>
    <w:p w:rsidR="005C32DE" w:rsidRPr="0049727F" w:rsidRDefault="005C32DE" w:rsidP="001C3736"/>
    <w:p w:rsidR="009110E0" w:rsidRPr="0049727F" w:rsidRDefault="00165137" w:rsidP="0014423B">
      <w:pPr>
        <w:pStyle w:val="Heading1"/>
      </w:pPr>
      <w:bookmarkStart w:id="34" w:name="_Toc475721729"/>
      <w:bookmarkStart w:id="35" w:name="_Toc475734149"/>
      <w:r w:rsidRPr="0049727F">
        <w:t>Foundations</w:t>
      </w:r>
      <w:r w:rsidR="009110E0" w:rsidRPr="0049727F">
        <w:t xml:space="preserve"> of the Nonlinear Paradigm</w:t>
      </w:r>
      <w:bookmarkEnd w:id="34"/>
      <w:bookmarkEnd w:id="35"/>
    </w:p>
    <w:p w:rsidR="005A238D" w:rsidRPr="0049727F" w:rsidRDefault="005A238D" w:rsidP="001C51FA">
      <w:r w:rsidRPr="0049727F">
        <w:br w:type="page"/>
      </w:r>
    </w:p>
    <w:p w:rsidR="009110E0" w:rsidRPr="0049727F" w:rsidRDefault="009110E0" w:rsidP="00D265F3">
      <w:pPr>
        <w:pStyle w:val="Heading2"/>
      </w:pPr>
      <w:bookmarkStart w:id="36" w:name="_Toc475721730"/>
      <w:bookmarkStart w:id="37" w:name="_Toc475734150"/>
      <w:r w:rsidRPr="0049727F">
        <w:lastRenderedPageBreak/>
        <w:t>Abstract</w:t>
      </w:r>
      <w:bookmarkEnd w:id="36"/>
      <w:bookmarkEnd w:id="37"/>
    </w:p>
    <w:p w:rsidR="00A35F81" w:rsidRPr="0049727F" w:rsidRDefault="009110E0" w:rsidP="001C51FA">
      <w:r w:rsidRPr="0049727F">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 xml:space="preserve">that I have created as part of this study, </w:t>
      </w:r>
      <w:r w:rsidR="00A35F81" w:rsidRPr="0049727F">
        <w:t>to visualize and explore nonlinear dynamical systems</w:t>
      </w:r>
      <w:r w:rsidR="00E05270" w:rsidRPr="0049727F">
        <w:t>’</w:t>
      </w:r>
      <w:r w:rsidR="00A35F81" w:rsidRPr="0049727F">
        <w:t xml:space="preserve"> behavior.</w:t>
      </w:r>
    </w:p>
    <w:p w:rsidR="009110E0" w:rsidRPr="0049727F" w:rsidRDefault="009110E0" w:rsidP="001C51FA"/>
    <w:p w:rsidR="009110E0" w:rsidRPr="0049727F" w:rsidRDefault="009110E0" w:rsidP="00D265F3">
      <w:pPr>
        <w:pStyle w:val="Heading2"/>
      </w:pPr>
      <w:bookmarkStart w:id="38" w:name="_Toc475721731"/>
      <w:bookmarkStart w:id="39" w:name="_Toc475734151"/>
      <w:r w:rsidRPr="0049727F">
        <w:t>Introduction</w:t>
      </w:r>
      <w:bookmarkEnd w:id="38"/>
      <w:bookmarkEnd w:id="39"/>
    </w:p>
    <w:p w:rsidR="009110E0" w:rsidRPr="0049727F" w:rsidRDefault="009110E0" w:rsidP="001C51FA">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d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 </w:t>
      </w:r>
      <w:r w:rsidR="007D2E57" w:rsidRPr="0049727F">
        <w:fldChar w:fldCharType="begin"/>
      </w:r>
      <w:r w:rsidR="007D2E57" w:rsidRPr="0049727F">
        <w:instrText xml:space="preserve"> ADDIN ZOTERO_ITEM CSL_CITATION {"citationID":"8ppe497h1","properties":{"formattedCitation":"(Hastings, Hom, Ellner, Turchin, &amp; Godfray, 1993; Rickles, Hawe, &amp; Shiell, 2007)","plainCitation":"(Hastings, Hom, Ellner, Turchin, &amp; Godfray, 1993; Rickles, Hawe, &amp; Shiell, 2007)"},"citationItems":[{"id":450,"uris":["http://zotero.org/users/1098686/items/IIF4QS99"],"uri":["http://zotero.org/users/1098686/items/IIF4QS99"],"itemData":{"id":450,"type":"article-journal","title":"Chaos in Ecology: Is Mother Nature a Strange Attractor?","container-title":"Annual Review of Ecology and Systematics","page":"1-33","volume":"24","author":[{"family":"Hastings","given":"Alan"},{"family":"Hom","given":"Carole L."},{"family":"Ellner","given":"Stephen"},{"family":"Turchin","given":"Peter"},{"family":"Godfray","given":"H. Charles J."}],"issued":{"date-parts":[["1993"]]}},"label":"page"},{"id":100,"uris":["http://zotero.org/users/1098686/items/P59XRWUK"],"uri":["http://zotero.org/users/1098686/items/P59XRWUK"],"itemData":{"id":100,"type":"article-journal","title":"A Simple Guide to Chaos and Complexity","container-title":"Journal of Epidemiology &amp; Community Health","page":"933-937","volume":"61","issue":"11","source":"CrossRef","DOI":"10.1136/jech.2006.054254","ISSN":"0143-005X","language":"en","author":[{"family":"Rickles","given":"D."},{"family":"Hawe","given":"P."},{"family":"Shiell","given":"A."}],"issued":{"date-parts":[["2007",11,1]]}},"label":"page"}],"schema":"https://github.com/citation-style-language/schema/raw/master/csl-citation.json"} </w:instrText>
      </w:r>
      <w:r w:rsidR="007D2E57" w:rsidRPr="0049727F">
        <w:fldChar w:fldCharType="separate"/>
      </w:r>
      <w:r w:rsidR="007D2E57" w:rsidRPr="0049727F">
        <w:t>(Hastings, Hom, Ellner, Turchin, &amp; Godfray, 1993; Rickles, Hawe, &amp; Shiell, 2007)</w:t>
      </w:r>
      <w:r w:rsidR="007D2E57" w:rsidRPr="0049727F">
        <w:fldChar w:fldCharType="end"/>
      </w:r>
      <w:r w:rsidRPr="0049727F">
        <w:t xml:space="preserve">. One might expect that any simple deterministic system would produce easily predictable </w:t>
      </w:r>
      <w:r w:rsidRPr="0049727F">
        <w:lastRenderedPageBreak/>
        <w:t>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unpredictable outcomes even if the intervention is very minor, as tiny effects can compound (or be damped) nonlinearly over time.</w:t>
      </w:r>
    </w:p>
    <w:p w:rsidR="000D5238" w:rsidRPr="0049727F" w:rsidRDefault="009110E0" w:rsidP="001C51FA">
      <w:r w:rsidRPr="0049727F">
        <w:t xml:space="preserve">Real-world chaotic and fractal systems span the spectrum from leaky faucets </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separate"/>
      </w:r>
      <w:r w:rsidR="007D2E57" w:rsidRPr="0049727F">
        <w:t>(Suetani, Soejima, Matsuoka, Parlitz, &amp; Hata, 2012)</w:t>
      </w:r>
      <w:r w:rsidR="007D2E57" w:rsidRPr="0049727F">
        <w:fldChar w:fldCharType="end"/>
      </w:r>
      <w:r w:rsidRPr="0049727F">
        <w:t xml:space="preserve">, to ferns </w:t>
      </w:r>
      <w:r w:rsidR="007D2E57" w:rsidRPr="0049727F">
        <w:fldChar w:fldCharType="begin"/>
      </w:r>
      <w:r w:rsidR="007D2E57" w:rsidRPr="0049727F">
        <w:instrText xml:space="preserve"> ADDIN ZOTERO_ITEM CSL_CITATION {"citationID":"3V689ngL","properties":{"formattedCitation":"(Singh, Mishra, &amp; Sinkala, 2012)","plainCitation":"(Singh, Mishra, &amp; Sinkala, 2012)"},"citationItems":[{"id":1356,"uris":["http://zotero.org/users/1098686/items/9KZ4J3W6"],"uri":["http://zotero.org/users/1098686/items/9KZ4J3W6"],"itemData":{"id":1356,"type":"article-journal","title":"A New Iterative Approach to Fractal Models","container-title":"Communications in Nonlinear Science and Numerical Simulation","page":"521-529","volume":"17","issue":"2","source":"CrossRef","DOI":"10.1016/j.cnsns.2011.06.014","ISSN":"10075704","language":"en","author":[{"family":"Singh","given":"S.L."},{"family":"Mishra","given":"S.N."},{"family":"Sinkala","given":"W."}],"issued":{"date-parts":[["2012",2]]}}}],"schema":"https://github.com/citation-style-language/schema/raw/master/csl-citation.json"} </w:instrText>
      </w:r>
      <w:r w:rsidR="007D2E57" w:rsidRPr="0049727F">
        <w:fldChar w:fldCharType="separate"/>
      </w:r>
      <w:r w:rsidR="007D2E57" w:rsidRPr="0049727F">
        <w:t>(Singh, Mishra, &amp; Sinkala, 2012)</w:t>
      </w:r>
      <w:r w:rsidR="007D2E57" w:rsidRPr="0049727F">
        <w:fldChar w:fldCharType="end"/>
      </w:r>
      <w:r w:rsidRPr="0049727F">
        <w:t xml:space="preserve">, to heart rates </w:t>
      </w:r>
      <w:r w:rsidR="007D2E57" w:rsidRPr="0049727F">
        <w:fldChar w:fldCharType="begin"/>
      </w:r>
      <w:r w:rsidR="007D2E57" w:rsidRPr="0049727F">
        <w:instrText xml:space="preserve"> ADDIN ZOTERO_ITEM CSL_CITATION {"citationID":"qBeZ1qKo","properties":{"formattedCitation":"(Babbs, 2014; Glass, 2009; Hoshi, Pastre, Vanderlei, &amp; Godoy, 2013)","plainCitation":"(Babbs, 2014; Glass, 2009; Hoshi, Pastre, Vanderlei, &amp; Godoy, 2013)"},"citationItems":[{"id":1316,"uris":["http://zotero.org/users/1098686/items/ECXKITCS"],"uri":["http://zotero.org/users/1098686/items/ECXKITCS"],"itemData":{"id":1316,"type":"article-journal","title":"Poincaré Plot Indexes of Heart Rate Variability: Relationships with Other Nonlinear Variables","container-title":"Autonomic Neuroscience","page":"271-274","volume":"177","issue":"2","source":"CrossRef","DOI":"10.1016/j.autneu.2013.05.004","ISSN":"15660702","shortTitle":"Poincaré plot indexes of heart rate variability","language":"en","author":[{"family":"Hoshi","given":"Rosangela Akemi"},{"family":"Pastre","given":"Carlos Marcelo"},{"family":"Vanderlei","given":"Luiz Carlos Marques"},{"family":"Godoy","given":"Moacir Fernandes"}],"issued":{"date-parts":[["2013",10]]}}},{"id":1320,"uris":["http://zotero.org/users/1098686/items/WN6NZPDJ"],"uri":["http://zotero.org/users/1098686/items/WN6NZPDJ"],"itemData":{"id":1320,"type":"article-journal","title":"Initiation of Ventricular Fibrillation by a Single Ectopic Beat in Three Dimensional Numerical Models of Ischemic Heart Disease: Abrupt Transition to Chaos","container-title":"Journal of Clinical &amp; Experimental Cardiology","page":"2-11","volume":"05","issue":"10","source":"CrossRef","DOI":"10.4172/2155-9880.1000346","ISSN":"21559880","author":[{"family":"Babbs","given":"Charles F."}],"issued":{"date-parts":[["2014"]]}}},{"id":1672,"uris":["http://zotero.org/users/1098686/items/RPNTT8RA"],"uri":["http://zotero.org/users/1098686/items/RPNTT8RA"],"itemData":{"id":1672,"type":"article-journal","title":"Introduction to Controversial Topics in Nonlinear Science: Is the Normal Heart Rate Chaotic?","container-title":"Chaos","page":"028501","volume":"19","issue":"2","source":"CrossRef","DOI":"10.1063/1.3156832","ISSN":"10541500","language":"en","author":[{"family":"Glass","given":"Leon"}],"issued":{"date-parts":[["2009"]]}}}],"schema":"https://github.com/citation-style-language/schema/raw/master/csl-citation.json"} </w:instrText>
      </w:r>
      <w:r w:rsidR="007D2E57" w:rsidRPr="0049727F">
        <w:fldChar w:fldCharType="separate"/>
      </w:r>
      <w:r w:rsidR="007D2E57" w:rsidRPr="0049727F">
        <w:t>(Babbs, 2014; Glass, 2009; Hoshi, Pastre, Vanderlei, &amp; Godoy, 2013)</w:t>
      </w:r>
      <w:r w:rsidR="007D2E57" w:rsidRPr="0049727F">
        <w:fldChar w:fldCharType="end"/>
      </w:r>
      <w:r w:rsidRPr="0049727F">
        <w:t xml:space="preserve">, to cryptography </w:t>
      </w:r>
      <w:r w:rsidR="007D2E57" w:rsidRPr="0049727F">
        <w:fldChar w:fldCharType="begin"/>
      </w:r>
      <w:r w:rsidR="007D2E57" w:rsidRPr="0049727F">
        <w:instrText xml:space="preserve"> ADDIN ZOTERO_ITEM CSL_CITATION {"citationID":"7qt37foj2","properties":{"formattedCitation":"(Hong &amp; Dong, 2010; Makris &amp; Antoniou, 2012)","plainCitation":"(Hong &amp; Dong, 2010; Makris &amp; Antoniou, 2012)"},"citationItems":[{"id":1362,"uris":["http://zotero.org/users/1098686/items/SN8JPUVW"],"uri":["http://zotero.org/users/1098686/items/SN8JPUVW"],"itemData":{"id":1362,"type":"paper-conference","title":"Chaos Theory and Its Application in Modern Cryptography","publisher-place":"Taiyuan, China","page":"332-334","volume":"7","event":"International Conference on Computer Application and System Modeling (ICCASM 2010)","event-place":"Taiyuan, China","author":[{"family":"Hong","given":"Zhang"},{"family":"Dong","given":"Ji-xue"}],"issued":{"date-parts":[["2010",10,22]]}}},{"id":1276,"uris":["http://zotero.org/users/1098686/items/RF739G9A"],"uri":["http://zotero.org/users/1098686/items/RF739G9A"],"itemData":{"id":1276,"type":"paper-conference","title":"Cryptography with Chaos","container-title":"Proceedings of the 5th Chaotic Modeling and Simulation International Conference","publisher-place":"Athens, Greece","page":"309-318","event-place":"Athens, Greece","author":[{"family":"Makris","given":"George"},{"family":"Antoniou","given":"Ioannis"}],"issued":{"date-parts":[["2012",6,12]]}}}],"schema":"https://github.com/citation-style-language/schema/raw/master/csl-citation.json"} </w:instrText>
      </w:r>
      <w:r w:rsidR="007D2E57" w:rsidRPr="0049727F">
        <w:fldChar w:fldCharType="separate"/>
      </w:r>
      <w:r w:rsidR="007D2E57" w:rsidRPr="0049727F">
        <w:t>(Hong &amp; Dong, 2010; Makris &amp; Antoniou, 2012)</w:t>
      </w:r>
      <w:r w:rsidR="007D2E57" w:rsidRPr="0049727F">
        <w:fldChar w:fldCharType="end"/>
      </w:r>
      <w:r w:rsidRPr="0049727F">
        <w:t xml:space="preserve">. Many scholars have studied the implications of nonlinearity, chaos, and fractals for the social sciences, including sociology </w:t>
      </w:r>
      <w:r w:rsidR="007D2E57" w:rsidRPr="0049727F">
        <w:fldChar w:fldCharType="begin"/>
      </w:r>
      <w:r w:rsidR="007D2E57" w:rsidRPr="0049727F">
        <w:instrText xml:space="preserve"> ADDIN ZOTERO_ITEM CSL_CITATION {"citationID":"6J34yeXi","properties":{"formattedCitation":"(Guastello, 2013; Richards, 1996)","plainCitation":"(Guastello, 2013; Richards, 1996)"},"citationItems":[{"id":1462,"uris":["http://zotero.org/users/1098686/items/RNZVTVD5"],"uri":["http://zotero.org/users/1098686/items/RNZVTVD5"],"itemData":{"id":1462,"type":"book","title":"Chaos, Catastrophe, and Human Affairs: Applications of Nonlinear Dynamics to Work, Organizations, and Social Evolution","publisher":"Psychology Press","publisher-place":"New York","source":"Google Books","event-place":"New York","abstract":"Whether talking about steering a wheelbarrow over rugged terrain or plotting the course of international relations, human performance systems involve change. Sometimes changes are subtle or evolutionary, sometimes they are catastrophic or revolutionary, and sometimes the changes are from periods of relative calm to periods of vibrant oscillations to periods of chaos. As a general rule, more complex systems are likely to produce more complex forms of change.   Although social scientists have long acknowledged that change occurs and have considered ways to effect desirable change, the dynamical processes of change have been poorly understood in the past. This volume combines recent advances in mathematics and experimental design with the best available social science theories to produce a new, integrated, and compact theory of work, organizations, and social evolution. The domains of application extend from human decision-making processes to personnel selection and work motivation, work performance under conditions of stress, accident and health risk analysis, the development of social institutions and economic systems, creativity and innovation, organizational development and group dynamics, and political revolutions and war.   Relative to other literature on nonlinear dynamical systems theory (NDS), this book is unique in that it integrates new developments in NDS with substantive psychological theory. It builds on many recent developments in organizational theory to show that nonlinear dynamics were often implicit in those works all along. The result is an entirely new way of viewing social events, understanding change processes, and asking questions about social systems. This book also contains much new empirical work and explains the newly developed methods for testing these new hypotheses.","ISBN":"1-134-78778-2","shortTitle":"Chaos, Catastrophe, and Human Affairs","language":"en","author":[{"family":"Guastello","given":"Stephen J."}],"issued":{"date-parts":[["2013"]]}}},{"id":1515,"uris":["http://zotero.org/users/1098686/items/SE5TICMK"],"uri":["http://zotero.org/users/1098686/items/SE5TICMK"],"itemData":{"id":1515,"type":"chapter","title":"From Individuals to Groups: The Aggregation of Votes and Chaotic Dynamics","container-title":"Chaos Theory in the Social Sciences","publisher":"University of Michigan Press","publisher-place":"Ann Arbor","page":"89-116","event-place":"Ann Arbor","editor":[{"family":"Kiel","given":"L. Douglas"},{"family":"Elliott","given":"Euel"}],"author":[{"family":"Richards","given":"Diana"}],"issued":{"date-parts":[["1996"]]}}}],"schema":"https://github.com/citation-style-language/schema/raw/master/csl-citation.json"} </w:instrText>
      </w:r>
      <w:r w:rsidR="007D2E57" w:rsidRPr="0049727F">
        <w:fldChar w:fldCharType="separate"/>
      </w:r>
      <w:r w:rsidR="007D2E57" w:rsidRPr="0049727F">
        <w:t>(Guastello, 2013; Richards, 1996)</w:t>
      </w:r>
      <w:r w:rsidR="007D2E57" w:rsidRPr="0049727F">
        <w:fldChar w:fldCharType="end"/>
      </w:r>
      <w:r w:rsidRPr="0049727F">
        <w:t xml:space="preserve">, urban studies </w:t>
      </w:r>
      <w:r w:rsidR="007D2E57" w:rsidRPr="0049727F">
        <w:fldChar w:fldCharType="begin"/>
      </w:r>
      <w:r w:rsidR="007D2E57" w:rsidRPr="0049727F">
        <w:instrText xml:space="preserve"> ADDIN ZOTERO_ITEM CSL_CITATION {"citationID":"fOdkxkfD","properties":{"formattedCitation":"(Batty &amp; Longley, 1994; Batty &amp; Xie, 1999; Benguigui, Czamanski, Marinov, &amp; Portugali, 2000; Y. Chen &amp; Zhou, 2008; Shen, 2002)","plainCitation":"(Batty &amp; Longley, 1994; Batty &amp; Xie, 1999; Benguigui, Czamanski, Marinov, &amp; Portugali, 2000; Y. Chen &amp; Zhou, 2008; Shen, 2002)"},"citationItems":[{"id":30,"uris":["http://zotero.org/users/1098686/items/S8ABWQE9"],"uri":["http://zotero.org/users/1098686/items/S8ABWQE9"],"itemData":{"id":30,"type":"book","title":"Fractal Cities: A Geometry of Form and Function","publisher":"Academic Press","publisher-place":"London","source":"Amazon.com","event-place":"London","abstract":"Fractal Cities is the pioneering study of the development and use of fractal geometry for understanding and planning the physical form of cities, showing how this geometry enables cities to be simulated throughcomputer graphics. The book explains how the structure of cities evolve in ways which at first sight may appear irregular, but when understood in terms of fractals reveal a complex and diverse underlying order. The book includes numerous illustrations and 16 pages full-color plates of stunning computer graphics, along with explanations of how to construct them. The authors provide an accessible and thought-provoking introduction to fractal geometry, as well as an exciting visual understanding of the formof cities. This approach, bolstered by new insights into the complexity of social systems, provides one of the best introductions to fractal geometry available for non-mathematicians and social scientists. Fractal Cities is useful as a textbook for courses on geographic information systems, urban geography, regional science, and fractal geometry. Planners and architects will find that many aspects of fractal geometry covered in this book are relevant to their own interests. Those involved in fractals and chaos, computer graphics, and systems theory will also find important methods and examples germane to their work. Michael Batty is Director of the National Center for Geographic Information and analysis in the State University of New York at Buffalo, and has worked in planning theory and urban modeling. Paul Longley is a lecturer in geography at the University of Bristol, and is involved in the development of geographic information systems in urban policy analysis.                                      Richly illustrated, including 16 pages of full-color plates of brilliant computer graphics Provides an introduction to fractal geometry for the non-mathematician and social scientist Explains the influence of fractals on the evolution of the physical form of cities","ISBN":"978-0-12-455570-9","shortTitle":"Fractal Cities","language":"English","author":[{"family":"Batty","given":"Michael"},{"family":"Longley","given":"Paul"}],"issued":{"date-parts":[["1994",8,17]]}}},{"id":476,"uris":["http://zotero.org/users/1098686/items/CAGMRDMR"],"uri":["http://zotero.org/users/1098686/items/CAGMRDMR"],"itemData":{"id":476,"type":"article-journal","title":"Self-Organized Criticality and Urban Development","container-title":"Discrete Dynamics in Nature and Society","page":"109–124","volume":"3","issue":"2-3","source":"Google Scholar","author":[{"family":"Batty","given":"Michael"},{"family":"Xie","given":"Yichun"}],"issued":{"date-parts":[["1999"]]}}},{"id":442,"uris":["http://zotero.org/users/1098686/items/WT5X2QF9"],"uri":["http://zotero.org/users/1098686/items/WT5X2QF9"],"itemData":{"id":442,"type":"article-journal","title":"When and Where Is a City Fractal?","container-title":"Environment and Planning B","page":"507-519","volume":"27","issue":"4","source":"CrossRef","DOI":"10.1068/b2617","ISSN":"0265-8135, 1472-3417","language":"en","author":[{"family":"Benguigui","given":"Lucien"},{"family":"Czamanski","given":"Daniel"},{"family":"Marinov","given":"Maria"},{"family":"Portugali","given":"Yuval"}],"issued":{"date-parts":[["2000"]]}}},{"id":443,"uris":["http://zotero.org/users/1098686/items/N7QE45EK"],"uri":["http://zotero.org/users/1098686/items/N7QE45EK"],"itemData":{"id":443,"type":"article-journal","title":"Fractal Dimension and Fractal Growth of Urbanized Areas","container-title":"International Journal of Geographical Information Science","page":"419-437","volume":"16","issue":"5","source":"CrossRef","DOI":"10.1080/13658810210137013","ISSN":"1365-8816, 1362-3087","language":"en","author":[{"family":"Shen","given":"Guoqiang"}],"issued":{"date-parts":[["2002",7]]}}},{"id":470,"uris":["http://zotero.org/users/1098686/items/7JHIAXFT"],"uri":["http://zotero.org/users/1098686/items/7JHIAXFT"],"itemData":{"id":470,"type":"article-journal","title":"Scaling Laws and Indications of Self-Organized Criticality in Urban Systems","container-title":"Chaos, Solitons &amp; Fractals","page":"85-98","volume":"35","issue":"1","source":"CrossRef","DOI":"10.1016/j.chaos.2006.05.018","ISSN":"09600779","language":"en","author":[{"family":"Chen","given":"Yanguang"},{"family":"Zhou","given":"Yixing"}],"issued":{"date-parts":[["2008"]]}}}],"schema":"https://github.com/citation-style-language/schema/raw/master/csl-citation.json"} </w:instrText>
      </w:r>
      <w:r w:rsidR="007D2E57" w:rsidRPr="0049727F">
        <w:fldChar w:fldCharType="separate"/>
      </w:r>
      <w:r w:rsidR="007D2E57" w:rsidRPr="0049727F">
        <w:t>(Batty &amp; Longley, 1994; Batty &amp; Xie, 1999; Benguigui, Czamanski, Marinov, &amp; Portugali, 2000; Y. Chen &amp; Zhou, 2008; Shen, 2002)</w:t>
      </w:r>
      <w:r w:rsidR="007D2E57" w:rsidRPr="0049727F">
        <w:fldChar w:fldCharType="end"/>
      </w:r>
      <w:r w:rsidRPr="0049727F">
        <w:t xml:space="preserve">, economics </w:t>
      </w:r>
      <w:r w:rsidR="007D2E57" w:rsidRPr="0049727F">
        <w:fldChar w:fldCharType="begin"/>
      </w:r>
      <w:r w:rsidR="007D2E57" w:rsidRPr="0049727F">
        <w:instrText xml:space="preserve"> ADDIN ZOTERO_ITEM CSL_CITATION {"citationID":"im6QfIsP","properties":{"formattedCitation":"{\\rtf (W.-C. Chen, 2008; Gu\\uc0\\u233{}gan, 2009; Oxley &amp; George, 2007; Puu, 2013; Rosser, Jr., 1996)}","plainCitation":"(W.-C. Chen, 2008; Guégan, 2009; Oxley &amp; George, 2007; Puu, 2013; Rosser, Jr., 1996)"},"citationItems":[{"id":1468,"uris":["http://zotero.org/users/1098686/items/CFWCAMPX"],"uri":["http://zotero.org/users/1098686/items/CFWCAMPX"],"itemData":{"id":1468,"type":"article-journal","title":"Nonlinear Dynamics and Chaos in a Fractional-Order Financial System","container-title":"Chaos, Solitons &amp; Fractals","page":"1305-1314","volume":"36","issue":"5","source":"CrossRef","DOI":"10.1016/j.chaos.2006.07.051","ISSN":"09600779","language":"en","author":[{"family":"Chen","given":"Wei-Ching"}],"issued":{"date-parts":[["2008",6]]}}},{"id":1469,"uris":["http://zotero.org/users/1098686/items/3X2T7NEN"],"uri":["http://zotero.org/users/1098686/items/3X2T7NEN"],"itemData":{"id":1469,"type":"article-journal","title":"Chaos in Economics and Finance","container-title":"Annual Reviews in Control","page":"89-93","volume":"33","issue":"1","source":"CrossRef","DOI":"10.1016/j.arcontrol.2009.01.002","ISSN":"13675788","language":"en","author":[{"family":"Guégan","given":"Dominique"}],"issued":{"date-parts":[["2009",4]]}}},{"id":1464,"uris":["http://zotero.org/users/1098686/items/EDSV7KX2"],"uri":["http://zotero.org/users/1098686/items/EDSV7KX2"],"itemData":{"id":1464,"type":"book","title":"Attractors, Bifurcations, &amp; Chaos: Nonlinear Phenomena in Economics","publisher":"Springer Science &amp; Business Media","publisher-place":"New York","edition":"2nd","source":"Google Books","event-place":"New York","abstract":"The present book relies on various editions of my earlier book \"Nonlinear Economic Dynamics\", first published in 1989 in the Springer series \"Lecture Notes in Economics and Mathematical Systems\", and republished in three more, successively revised and expanded editions, as a Springer monograph, in 1991, 1993, and 1997, and in a Russian translation as \"Nelineynaia Economicheskaia Dinamica\". The first three editions were focused on applications. The last was differ ent, as it also included some chapters with mathematical background mate rial -ordinary differential equations and iterated maps -so as to make the book self-contained and suitable as a textbook for economics students of dynamical systems. To the same pedagogical purpose, the number of illus trations were expanded. The book published in 2000, with the title \"A ttractors, Bifurcations, and Chaos -Nonlinear Phenomena in Economics\", was so much changed, that the author felt it reasonable to give it a new title. There were two new math ematics chapters -on partial differential equations, and on bifurcations and catastrophe theory -thus making the mathematical background material fairly complete. The author is happy that this new book did rather well, but he preferred to rewrite it, rather than having just a new print run. Material, stemming from the first versions, was more than ten years old, while nonlinear dynamics has been a fast developing field, so some analyses looked rather old-fashioned and pedestrian. The necessary revision turned out to be rather substantial.","ISBN":"978-3-540-24699-2","shortTitle":"Attractors, Bifurcations, &amp; Chaos","language":"en","author":[{"family":"Puu","given":"Tönu"}],"issued":{"date-parts":[["2013"]]}}},{"id":1516,"uris":["http://zotero.org/users/1098686/items/GC5VVH7C"],"uri":["http://zotero.org/users/1098686/items/GC5VVH7C"],"itemData":{"id":1516,"type":"chapter","title":"Chaos Theory and Rationality in Economics","container-title":"Chaos Theory in the Social Sciences","publisher":"University of Michigan Press","publisher-place":"Ann Arbor","page":"199-213","event-place":"Ann Arbor","editor":[{"family":"Kiel","given":"L. Douglas"},{"family":"Elliott","given":"Euel"}],"author":[{"family":"Rosser, Jr.","given":"J. Barkley"}],"issued":{"date-parts":[["1996"]]}}},{"id":1573,"uris":["http://zotero.org/users/1098686/items/3UN29HP6"],"uri":["http://zotero.org/users/1098686/items/3UN29HP6"],"itemData":{"id":1573,"type":"article-journal","title":"Economics on the Edge of Chaos: Some Pitfalls of Linearizing Complex Systems","container-title":"Environmental Modelling &amp; Software","page":"580-589","volume":"22","issue":"5","source":"CrossRef","DOI":"10.1016/j.envsoft.2005.12.018","ISSN":"13648152","language":"en","author":[{"family":"Oxley","given":"Les"},{"family":"George","given":"Donald A.R."}],"issued":{"date-parts":[["2007",5]]}}}],"schema":"https://github.com/citation-style-language/schema/raw/master/csl-citation.json"} </w:instrText>
      </w:r>
      <w:r w:rsidR="007D2E57" w:rsidRPr="0049727F">
        <w:fldChar w:fldCharType="separate"/>
      </w:r>
      <w:r w:rsidR="007D2E57" w:rsidRPr="0049727F">
        <w:t>(W.-C. Chen, 2008; Guégan, 2009; Oxley &amp; George, 2007; Puu, 2013; Rosser, Jr., 1996)</w:t>
      </w:r>
      <w:r w:rsidR="007D2E57" w:rsidRPr="0049727F">
        <w:fldChar w:fldCharType="end"/>
      </w:r>
      <w:r w:rsidRPr="0049727F">
        <w:t xml:space="preserve">, architecture </w:t>
      </w:r>
      <w:r w:rsidR="007D2E57" w:rsidRPr="0049727F">
        <w:fldChar w:fldCharType="begin"/>
      </w:r>
      <w:r w:rsidR="007D2E57" w:rsidRPr="0049727F">
        <w:instrText xml:space="preserve"> ADDIN ZOTERO_ITEM CSL_CITATION {"citationID":"1759dsntae","properties":{"formattedCitation":"(Hamouche, 2009; Ostwald, 2013)","plainCitation":"(Hamouche, 2009; Ostwald, 2013)"},"citationItems":[{"id":1471,"uris":["http://zotero.org/users/1098686/items/JDWXECUC"],"uri":["http://zotero.org/users/1098686/items/JDWXECUC"],"itemData":{"id":1471,"type":"article-journal","title":"Can Chaos Theory Explain Complexity In Urban Fabric? Applications in Traditional Muslim Settlements","container-title":"Nexus Network Journal: Architecture and Mathematics","page":"217-242","volume":"11","issue":"2","source":"CrossRef","DOI":"10.1007/s00004-008-0088-8","ISSN":"1590-5896, 1522-4600","shortTitle":"Can Chaos Theory Explain Complexity In Urban Fabric?","language":"en","author":[{"family":"Hamouche","given":"Mustapha Ben"}],"issued":{"date-parts":[["2009",7]]}}},{"id":1306,"uris":["http://zotero.org/users/1098686/items/5UUTEM84"],"uri":["http://zotero.org/users/1098686/items/5UUTEM84"],"itemData":{"id":1306,"type":"article-journal","title":"The Fractal Analysis of Architecture: Calibrating the Box-Counting Method Using Scaling Coefficient and Grid Disposition Variables","container-title":"Environment and Planning B","page":"644-663","volume":"40","issue":"4","source":"CrossRef","DOI":"10.1068/b38124","ISSN":"0265-8135, 1472-3417","shortTitle":"The fractal analysis of architecture","language":"en","author":[{"family":"Ostwald","given":"Michael J"}],"issued":{"date-parts":[["2013"]]}}}],"schema":"https://github.com/citation-style-language/schema/raw/master/csl-citation.json"} </w:instrText>
      </w:r>
      <w:r w:rsidR="007D2E57" w:rsidRPr="0049727F">
        <w:fldChar w:fldCharType="separate"/>
      </w:r>
      <w:r w:rsidR="007D2E57" w:rsidRPr="0049727F">
        <w:t>(Hamouche, 2009; Ostwald, 2013)</w:t>
      </w:r>
      <w:r w:rsidR="007D2E57" w:rsidRPr="0049727F">
        <w:fldChar w:fldCharType="end"/>
      </w:r>
      <w:r w:rsidRPr="0049727F">
        <w:t xml:space="preserve">, and city planning </w:t>
      </w:r>
      <w:r w:rsidR="007D2E57" w:rsidRPr="0049727F">
        <w:fldChar w:fldCharType="begin"/>
      </w:r>
      <w:r w:rsidR="007D2E57" w:rsidRPr="0049727F">
        <w:instrText xml:space="preserve"> ADDIN ZOTERO_ITEM CSL_CITATION {"citationID":"2cg031tcrn","properties":{"formattedCitation":"(Batty, 2013; Batty &amp; Marshall, 2012; Cartwright, 1991; Innes &amp; Booher, 2010)","plainCitation":"(Batty, 2013; Batty &amp; Marshall, 2012; Cartwright, 1991; Innes &amp; Booher, 2010)"},"citationItems":[{"id":1279,"uris":["http://zotero.org/users/1098686/items/PV9SMV9V"],"uri":["http://zotero.org/users/1098686/items/PV9SMV9V"],"itemData":{"id":1279,"type":"article-journal","title":"Planning and Chaos Theory","container-title":"Journal of the American Planning Association","page":"44-56","volume":"57","issue":"1","source":"CrossRef","DOI":"10.1080/01944369108975471","ISSN":"0194-4363, 1939-0130","language":"en","author":[{"family":"Cartwright","given":"T. J."}],"issued":{"date-parts":[["1991",3,31]]}}},{"id":358,"uris":["http://zotero.org/users/1098686/items/K2VA243E"],"uri":["http://zotero.org/users/1098686/items/K2VA243E"],"itemData":{"id":358,"type":"book","title":"Planning with Complexity","publisher":"Routledge","publisher-place":"London","source":"Open WorldCat","event-place":"London","ISBN":"978-0-415-77931-9","language":"English","author":[{"family":"Innes","given":"Judith Eleanor"},{"family":"Booher","given":"David E"}],"issued":{"date-parts":[["2010"]]}}},{"id":1438,"uris":["http://zotero.org/users/1098686/items/8C5VDARV"],"uri":["http://zotero.org/users/1098686/items/8C5VDARV"],"itemData":{"id":1438,"type":"chapter","title":"The Origins of Complexity Theory in Cities and Planning","container-title":"Complexity Theories of Cities Have Come of Age","publisher":"Springer","publisher-place":"Berlin","page":"21-45","source":"CrossRef","event-place":"Berlin","ISBN":"978-3-642-24543-5","language":"en","editor":[{"family":"Portugali","given":"Juval"},{"family":"Meyer","given":"Han"},{"family":"Stolk","given":"Egbert"},{"family":"Tan","given":"Ekim"}],"author":[{"family":"Batty","given":"Michael"},{"family":"Marshall","given":"Stephen"}],"issued":{"date-parts":[["2012"]]},"accessed":{"date-parts":[["2014",9,18]]}}},{"id":560,"uris":["http://zotero.org/users/1098686/items/W2RBN5BA"],"uri":["http://zotero.org/users/1098686/items/W2RBN5BA"],"itemData":{"id":560,"type":"book","title":"The New Science of Cities","publisher":"The MIT Press","publisher-place":"Cambridge, MA","source":"Amazon.com","event-place":"Cambridge, MA","abstract":"In The New Science of Cities, Michael Batty suggests that to understand cities we must view them not simply as places in space but as systems of networks and flows. To understand space, he argues, we must understand flows, and to understand flows, we must understand networks -- the relations between objects that comprise the system of the city. Drawing on the complexity sciences, social physics, urban economics, transportation theory, regional science, and urban geography, and building on his own previous work, Batty introduces theories and methods that reveal the deep structure of how cities function.Batty presents the foundations of a new science of cities, defining flows and their networks and introducing tools that can be applied to understanding different aspects of city structure. He examines the size of cities, their internal order, the transport routes that define them, and the locations that fix these networks. He introduces methods of simulation that range from simple stochastic models to bottom-up evolutionary models to aggregate land-use transportation models. Then, using largely the same tools, he presents design and decision-making models that predict interactions and flows in future cities. These networks emphasize a notion with relevance for future research and planning: that design of cities is collective action.","ISBN":"978-0-262-01952-1","language":"English","author":[{"family":"Batty","given":"Michael"}],"issued":{"date-parts":[["2013",11,1]]}}}],"schema":"https://github.com/citation-style-language/schema/raw/master/csl-citation.json"} </w:instrText>
      </w:r>
      <w:r w:rsidR="007D2E57" w:rsidRPr="0049727F">
        <w:fldChar w:fldCharType="separate"/>
      </w:r>
      <w:r w:rsidR="007D2E57" w:rsidRPr="0049727F">
        <w:t>(Batty, 2013; Batty &amp; Marshall, 2012; Cartwright, 1991; Innes &amp; Booher, 2010)</w:t>
      </w:r>
      <w:r w:rsidR="007D2E57" w:rsidRPr="0049727F">
        <w:fldChar w:fldCharType="end"/>
      </w:r>
      <w:r w:rsidRPr="0049727F">
        <w:t xml:space="preserve">. One constant throughout the interdisciplinary history of nonlinear dynamical systems study is that nonlinear systems are extremely difficult to solve analytically because they cannot be broken down into constituent parts, solved individually, then recombined as a solution. Scientists have instead relied heavily on visual and qualitative approaches – a perspective first developed by Henri Poincaré in the late 1800s – to discover and analyze the fascinating dynamics of nonlinearity </w:t>
      </w:r>
      <w:r w:rsidR="007D2E57" w:rsidRPr="0049727F">
        <w:fldChar w:fldCharType="begin"/>
      </w:r>
      <w:r w:rsidR="007D2E57" w:rsidRPr="0049727F">
        <w:instrText xml:space="preserve"> ADDIN ZOTERO_ITEM CSL_CITATION {"citationID":"UxcNkvBa","properties":{"formattedCitation":"(Alpigini, 2004; Layek, 2015)","plainCitation":"(Alpigini, 2004; Layek, 2015)"},"citationItems":[{"id":1514,"uris":["http://zotero.org/users/1098686/items/NX9Z25CV"],"uri":["http://zotero.org/users/1098686/items/NX9Z25CV"],"itemData":{"id":1514,"type":"article-journal","title":"Dynamical System Visualization and Analysis via Performance Maps","container-title":"Information Visualization","page":"271-287","volume":"3","issue":"4","source":"CrossRef","DOI":"10.1057/palgrave.ivs.9500082","ISSN":"1473-8716, 1473-8724","author":[{"family":"Alpigini","given":"James J"}],"issued":{"date-parts":[["2004"]]}}},{"id":1583,"uris":["http://zotero.org/users/1098686/items/A6QVNB2I"],"uri":["http://zotero.org/users/1098686/items/A6QVNB2I"],"itemData":{"id":1583,"type":"book","title":"An Introduction to Dynamical Systems and Chaos","publisher":"Springer India","publisher-place":"New Delhi","event-place":"New Delhi","ISBN":"978-81-322-2556-0","author":[{"family":"Layek","given":"G. C."}],"issued":{"date-parts":[["2015"]]}}}],"schema":"https://github.com/citation-style-language/schema/raw/master/csl-citation.json"} </w:instrText>
      </w:r>
      <w:r w:rsidR="007D2E57" w:rsidRPr="0049727F">
        <w:fldChar w:fldCharType="separate"/>
      </w:r>
      <w:r w:rsidR="007D2E57" w:rsidRPr="0049727F">
        <w:t>(Alpigini, 2004; Layek, 2015)</w:t>
      </w:r>
      <w:r w:rsidR="007D2E57" w:rsidRPr="0049727F">
        <w:fldChar w:fldCharType="end"/>
      </w:r>
      <w:r w:rsidRPr="0049727F">
        <w:t xml:space="preserve">. Information visualization helps analysts detect and examine hidden structure in complex data sets </w:t>
      </w:r>
      <w:r w:rsidR="007D2E57" w:rsidRPr="0049727F">
        <w:fldChar w:fldCharType="begin"/>
      </w:r>
      <w:r w:rsidR="007D2E57" w:rsidRPr="0049727F">
        <w:instrText xml:space="preserve"> ADDIN ZOTERO_ITEM CSL_CITATION {"citationID":"19ilrm562k","properties":{"formattedCitation":"(C. Chen, 2006)","plainCitation":"(C. Chen, 2006)"},"citationItems":[{"id":1641,"uris":["http://zotero.org/users/1098686/items/M6VM8FJQ"],"uri":["http://zotero.org/users/1098686/items/M6VM8FJQ"],"itemData":{"id":1641,"type":"book","title":"Information Visualization: Beyond the Horizon","publisher":"Springer-Verlag","publisher-place":"London","edition":"2nd","event-place":"London","ISBN":"978-1-84628-579-0","author":[{"family":"Chen","given":"Chaomei"}],"issued":{"date-parts":[["2006"]]}}}],"schema":"https://github.com/citation-style-language/schema/raw/master/csl-citation.json"} </w:instrText>
      </w:r>
      <w:r w:rsidR="007D2E57" w:rsidRPr="0049727F">
        <w:fldChar w:fldCharType="separate"/>
      </w:r>
      <w:r w:rsidR="007D2E57" w:rsidRPr="0049727F">
        <w:t xml:space="preserve">(C. Chen, </w:t>
      </w:r>
      <w:r w:rsidR="007D2E57" w:rsidRPr="0049727F">
        <w:lastRenderedPageBreak/>
        <w:t>2006)</w:t>
      </w:r>
      <w:r w:rsidR="007D2E57" w:rsidRPr="0049727F">
        <w:fldChar w:fldCharType="end"/>
      </w:r>
      <w:r w:rsidRPr="0049727F">
        <w:t>. In particular, few fields have drawn as heavily from visualization as nonlinear dynamics and chaos have for their pivotal discoveries, from Lorenz</w:t>
      </w:r>
      <w:r w:rsidR="00E05270" w:rsidRPr="0049727F">
        <w:t>’</w:t>
      </w:r>
      <w:r w:rsidRPr="0049727F">
        <w:t xml:space="preserve">s first visualization of strange attractors </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separate"/>
      </w:r>
      <w:r w:rsidR="007D2E57" w:rsidRPr="0049727F">
        <w:t>(Lorenz, 1963)</w:t>
      </w:r>
      <w:r w:rsidR="007D2E57" w:rsidRPr="0049727F">
        <w:fldChar w:fldCharType="end"/>
      </w:r>
      <w:r w:rsidRPr="0049727F">
        <w:t>, to May</w:t>
      </w:r>
      <w:r w:rsidR="00E05270" w:rsidRPr="0049727F">
        <w:t>’</w:t>
      </w:r>
      <w:r w:rsidRPr="0049727F">
        <w:t xml:space="preserve">s groundbreaking bifurcation diagrams </w:t>
      </w:r>
      <w:r w:rsidR="007D2E57" w:rsidRPr="0049727F">
        <w:fldChar w:fldCharType="begin"/>
      </w:r>
      <w:r w:rsidR="007D2E57" w:rsidRPr="0049727F">
        <w:instrText xml:space="preserve"> ADDIN ZOTERO_ITEM CSL_CITATION {"citationID":"2mg9fb8uha","properties":{"formattedCitation":"(May, 1976)","plainCitation":"(May, 1976)"},"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schema":"https://github.com/citation-style-language/schema/raw/master/csl-citation.json"} </w:instrText>
      </w:r>
      <w:r w:rsidR="007D2E57" w:rsidRPr="0049727F">
        <w:fldChar w:fldCharType="separate"/>
      </w:r>
      <w:r w:rsidR="007D2E57" w:rsidRPr="0049727F">
        <w:t>(May, 1976)</w:t>
      </w:r>
      <w:r w:rsidR="007D2E57" w:rsidRPr="0049727F">
        <w:fldChar w:fldCharType="end"/>
      </w:r>
      <w:r w:rsidRPr="0049727F">
        <w:t xml:space="preserve">, to phase diagrams for discerning higher-dimensional hidden structures in data </w:t>
      </w:r>
      <w:r w:rsidR="007D2E57" w:rsidRPr="0049727F">
        <w:fldChar w:fldCharType="begin"/>
      </w:r>
      <w:r w:rsidR="007D2E57" w:rsidRPr="0049727F">
        <w:instrText xml:space="preserve"> ADDIN ZOTERO_ITEM CSL_CITATION {"citationID":"2fmq9o36q8","properties":{"formattedCitation":"(Packard, Crutchfield, Farmer, &amp; Shaw, 1980)","plainCitation":"(Packard, Crutchfield, Farmer, &amp; Shaw, 198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schema":"https://github.com/citation-style-language/schema/raw/master/csl-citation.json"} </w:instrText>
      </w:r>
      <w:r w:rsidR="007D2E57" w:rsidRPr="0049727F">
        <w:fldChar w:fldCharType="separate"/>
      </w:r>
      <w:r w:rsidR="007D2E57" w:rsidRPr="0049727F">
        <w:t>(Packard, Crutchfield, Farmer, &amp; Shaw, 1980)</w:t>
      </w:r>
      <w:r w:rsidR="007D2E57" w:rsidRPr="0049727F">
        <w:fldChar w:fldCharType="end"/>
      </w:r>
      <w:r w:rsidRPr="0049727F">
        <w:t xml:space="preserve">. Such nonlinear analysis is particularly useful yet underutilized for exploring time series </w:t>
      </w:r>
      <w:r w:rsidR="007D2E57" w:rsidRPr="0049727F">
        <w:fldChar w:fldCharType="begin"/>
      </w:r>
      <w:r w:rsidR="007D2E57" w:rsidRPr="0049727F">
        <w:instrText xml:space="preserve"> ADDIN ZOTERO_ITEM CSL_CITATION {"citationID":"dhf6h7n07","properties":{"formattedCitation":"(Bradley, 2003; Bradley &amp; Kantz, 2015)","plainCitation":"(Bradley, 2003; Bradley &amp; Kantz, 2015)"},"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49727F">
        <w:fldChar w:fldCharType="separate"/>
      </w:r>
      <w:r w:rsidR="007D2E57" w:rsidRPr="0049727F">
        <w:t>(Bradley, 2003; Bradley &amp; Kantz, 2015)</w:t>
      </w:r>
      <w:r w:rsidR="007D2E57" w:rsidRPr="0049727F">
        <w:fldChar w:fldCharType="end"/>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1C51FA">
      <w:r w:rsidRPr="0049727F">
        <w:t xml:space="preserve">This </w:t>
      </w:r>
      <w:r w:rsidR="00085018" w:rsidRPr="0049727F">
        <w:t>chapter</w:t>
      </w:r>
      <w:r w:rsidRPr="0049727F">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studying these types of systems, some of the seminal concepts remain murky or loosely adopted in the theoretical literature </w:t>
      </w:r>
      <w:r w:rsidR="007D2E57" w:rsidRPr="0049727F">
        <w:fldChar w:fldCharType="begin"/>
      </w:r>
      <w:r w:rsidR="007D2E57" w:rsidRPr="0049727F">
        <w:instrText xml:space="preserve"> ADDIN ZOTERO_ITEM CSL_CITATION {"citationID":"1ig2mab78e","properties":{"formattedCitation":"(Chettiparamb, 2006)","plainCitation":"(Chettiparamb, 2006)"},"citationItems":[{"id":1298,"uris":["http://zotero.org/users/1098686/items/GDSTW8GI"],"uri":["http://zotero.org/users/1098686/items/GDSTW8GI"],"itemData":{"id":1298,"type":"article-journal","title":"Metaphors in Complexity Theory and Planning","container-title":"Planning Theory","page":"71-91","volume":"5","issue":"1","source":"CrossRef","DOI":"10.1177/1473095206061022","ISSN":"1473-0952","language":"en","author":[{"family":"Chettiparamb","given":"A."}],"issued":{"date-parts":[["2006",3,1]]}}}],"schema":"https://github.com/citation-style-language/schema/raw/master/csl-citation.json"} </w:instrText>
      </w:r>
      <w:r w:rsidR="007D2E57" w:rsidRPr="0049727F">
        <w:fldChar w:fldCharType="separate"/>
      </w:r>
      <w:r w:rsidR="007D2E57" w:rsidRPr="0049727F">
        <w:t>(Chettiparamb, 2006)</w:t>
      </w:r>
      <w:r w:rsidR="007D2E57" w:rsidRPr="0049727F">
        <w:fldChar w:fldCharType="end"/>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that I have created</w:t>
      </w:r>
      <w:r w:rsidR="000D5238" w:rsidRPr="0049727F">
        <w:t xml:space="preserve"> to visualize and explore nonlinear dynamical systems</w:t>
      </w:r>
      <w:r w:rsidR="00E05270" w:rsidRPr="0049727F">
        <w:t>’</w:t>
      </w:r>
      <w:r w:rsidR="000D5238" w:rsidRPr="0049727F">
        <w:t xml:space="preserve"> behavior. Comparable tools usually must be developed from scratch or rely on expensive commercial software such as MATLAB </w:t>
      </w:r>
      <w:r w:rsidR="007D2E57" w:rsidRPr="0049727F">
        <w:fldChar w:fldCharType="begin"/>
      </w:r>
      <w:r w:rsidR="007D2E57" w:rsidRPr="0049727F">
        <w:instrText xml:space="preserve"> ADDIN ZOTERO_ITEM CSL_CITATION {"citationID":"7p92cn045","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49727F">
        <w:fldChar w:fldCharType="separate"/>
      </w:r>
      <w:r w:rsidR="007D2E57" w:rsidRPr="0049727F">
        <w:t>(Tomida, 2008)</w:t>
      </w:r>
      <w:r w:rsidR="007D2E57" w:rsidRPr="0049727F">
        <w:fldChar w:fldCharType="end"/>
      </w:r>
      <w:r w:rsidR="000D5238" w:rsidRPr="0049727F">
        <w:t xml:space="preserve">. Pynamical provides a fast, simple, reusable, extensible, free, and </w:t>
      </w:r>
      <w:r w:rsidR="000D5238" w:rsidRPr="0049727F">
        <w:lastRenderedPageBreak/>
        <w:t>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9110E0" w:rsidRPr="0049727F" w:rsidRDefault="009110E0" w:rsidP="001C51FA">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All of these models and visualizations are developed in Python using Pynamical; for readability, we reserve the technical details of its functionality for the appendix.</w:t>
      </w:r>
    </w:p>
    <w:p w:rsidR="006115C9" w:rsidRPr="0049727F" w:rsidRDefault="006115C9" w:rsidP="001C51FA"/>
    <w:p w:rsidR="009110E0" w:rsidRPr="0049727F" w:rsidRDefault="00F849C3" w:rsidP="00D265F3">
      <w:pPr>
        <w:pStyle w:val="Heading2"/>
      </w:pPr>
      <w:bookmarkStart w:id="40" w:name="_Toc475721732"/>
      <w:bookmarkStart w:id="41" w:name="_Toc475734152"/>
      <w:r w:rsidRPr="0049727F">
        <w:t>Background and Model</w:t>
      </w:r>
      <w:bookmarkEnd w:id="40"/>
      <w:bookmarkEnd w:id="41"/>
    </w:p>
    <w:p w:rsidR="009110E0" w:rsidRPr="0049727F" w:rsidRDefault="00BC6DD0" w:rsidP="001C51FA">
      <w:r>
        <w:t xml:space="preserve">The meteorologist </w:t>
      </w:r>
      <w:r w:rsidR="009110E0" w:rsidRPr="0049727F">
        <w:t>Edward Lorenz</w:t>
      </w:r>
      <w:r w:rsidR="00554927">
        <w:t xml:space="preserve"> is widely considered</w:t>
      </w:r>
      <w:r w:rsidR="009110E0" w:rsidRPr="0049727F">
        <w:t xml:space="preserve"> the father of chaos theory </w:t>
      </w:r>
      <w:r w:rsidR="007D2E57" w:rsidRPr="0049727F">
        <w:fldChar w:fldCharType="begin"/>
      </w:r>
      <w:r w:rsidR="007D2E57" w:rsidRPr="0049727F">
        <w:instrText xml:space="preserve"> ADDIN ZOTERO_ITEM CSL_CITATION {"citationID":"21plgbu17c","properties":{"formattedCitation":"(Stewart, 2000)","plainCitation":"(Stewart, 2000)"},"citationItems":[{"id":408,"uris":["http://zotero.org/users/1098686/items/W8TZH6J3"],"uri":["http://zotero.org/users/1098686/items/W8TZH6J3"],"itemData":{"id":408,"type":"article-journal","title":"The Lorenz Attractor Exists","container-title":"Nature","page":"948-949","volume":"406","issue":"6799","source":"Google Scholar","shortTitle":"Bacterial genomics","author":[{"family":"Stewart","given":"Ian"}],"issued":{"date-parts":[["2000",8]]}}}],"schema":"https://github.com/citation-style-language/schema/raw/master/csl-citation.json"} </w:instrText>
      </w:r>
      <w:r w:rsidR="007D2E57" w:rsidRPr="0049727F">
        <w:fldChar w:fldCharType="separate"/>
      </w:r>
      <w:r w:rsidR="007D2E57" w:rsidRPr="0049727F">
        <w:t>(Stewart, 2000)</w:t>
      </w:r>
      <w:r w:rsidR="007D2E57" w:rsidRPr="0049727F">
        <w:fldChar w:fldCharType="end"/>
      </w:r>
      <w:r w:rsidR="00554927">
        <w:t>. Danforth (2013) relates</w:t>
      </w:r>
      <w:r>
        <w:t xml:space="preserve"> an anecdote in which Lorenz crisply describes</w:t>
      </w:r>
      <w:r w:rsidR="009110E0" w:rsidRPr="0049727F">
        <w:t xml:space="preserve"> chaos as “when the present determines the future, but the approximate present does not approximately determine the future</w:t>
      </w:r>
      <w:r>
        <w:t>.</w:t>
      </w:r>
      <w:r w:rsidR="009110E0" w:rsidRPr="0049727F">
        <w:t xml:space="preserve">” Lorenz first discovered chaos by accident while developing a simple mathematical model of atmospheric convection, using three ordinary differential equations </w:t>
      </w:r>
      <w:r w:rsidR="007D2E57" w:rsidRPr="0049727F">
        <w:fldChar w:fldCharType="begin"/>
      </w:r>
      <w:r w:rsidR="007D2E57" w:rsidRPr="0049727F">
        <w:instrText xml:space="preserve"> ADDIN ZOTERO_ITEM CSL_CITATION {"citationID":"jc8plbc3t","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separate"/>
      </w:r>
      <w:r w:rsidR="007D2E57" w:rsidRPr="0049727F">
        <w:t>(Lorenz, 1963)</w:t>
      </w:r>
      <w:r w:rsidR="007D2E57" w:rsidRPr="0049727F">
        <w:fldChar w:fldCharType="end"/>
      </w:r>
      <w:r w:rsidR="009110E0" w:rsidRPr="0049727F">
        <w:t xml:space="preserve">. He found that nearly indistinguishable initial conditions could produce completely divergent outcomes, rendering weather prediction impossible beyond a time horizon of about a fortnight </w:t>
      </w:r>
      <w:r w:rsidR="007D2E57" w:rsidRPr="0049727F">
        <w:fldChar w:fldCharType="begin"/>
      </w:r>
      <w:r w:rsidR="007D2E57" w:rsidRPr="0049727F">
        <w:instrText xml:space="preserve"> ADDIN ZOTERO_ITEM CSL_CITATION {"citationID":"1lj5qi918","properties":{"formattedCitation":"(Gleick, 1991)","plainCitation":"(Gleick, 1991)"},"citationItems":[{"id":1104,"uris":["http://zotero.org/users/1098686/items/IH4QRND9"],"uri":["http://zotero.org/users/1098686/items/IH4QRND9"],"itemData":{"id":1104,"type":"book","title":"Chaos: Making a New Science","publisher":"Cardinal","publisher-place":"Indianapolis","source":"Amazon","event-place":"Indianapolis","ISBN":"978-0-7474-0413-2","shortTitle":"Chaos","language":"English","author":[{"family":"Gleick","given":"James"}],"issued":{"date-parts":[["1991"]]}}}],"schema":"https://github.com/citation-style-language/schema/raw/master/csl-citation.json"} </w:instrText>
      </w:r>
      <w:r w:rsidR="007D2E57" w:rsidRPr="0049727F">
        <w:fldChar w:fldCharType="separate"/>
      </w:r>
      <w:r w:rsidR="007D2E57" w:rsidRPr="0049727F">
        <w:t>(Gleick, 1991)</w:t>
      </w:r>
      <w:r w:rsidR="007D2E57" w:rsidRPr="0049727F">
        <w:fldChar w:fldCharType="end"/>
      </w:r>
      <w:r w:rsidR="009110E0" w:rsidRPr="0049727F">
        <w:t>.</w:t>
      </w:r>
    </w:p>
    <w:p w:rsidR="009110E0" w:rsidRPr="0049727F" w:rsidRDefault="009110E0" w:rsidP="001C51FA">
      <w:r w:rsidRPr="0049727F">
        <w:t xml:space="preserve">How can this possibly happen with a simple deterministic system? We will explore an example using the </w:t>
      </w:r>
      <w:r w:rsidRPr="0049727F">
        <w:rPr>
          <w:i/>
        </w:rPr>
        <w:t>logistic map</w:t>
      </w:r>
      <w:r w:rsidRPr="0049727F">
        <w:t xml:space="preserve">, a model based on the common s-curve logistic function that shows how a population grows slowly, then rapidly, before tapering off as it reaches its </w:t>
      </w:r>
      <w:r w:rsidRPr="0049727F">
        <w:lastRenderedPageBreak/>
        <w:t>environment</w:t>
      </w:r>
      <w:r w:rsidR="00E05270" w:rsidRPr="0049727F">
        <w:t>’</w:t>
      </w:r>
      <w:r w:rsidRPr="0049727F">
        <w:t xml:space="preserve">s carrying capacity </w:t>
      </w:r>
      <w:r w:rsidR="007D2E57" w:rsidRPr="0049727F">
        <w:fldChar w:fldCharType="begin"/>
      </w:r>
      <w:r w:rsidR="007D2E57" w:rsidRPr="0049727F">
        <w:instrText xml:space="preserve"> ADDIN ZOTERO_ITEM CSL_CITATION {"citationID":"28dqqtbpu8","properties":{"formattedCitation":"(W. Li, Wang, &amp; Su, 2011; May, 1974)","plainCitation":"(W. Li, Wang, &amp; Su, 2011; May, 1974)"},"citationItems":[{"id":454,"uris":["http://zotero.org/users/1098686/items/JK36AA9T"],"uri":["http://zotero.org/users/1098686/items/JK36AA9T"],"itemData":{"id":454,"type":"article-journal","title":"Biological Populations with Nonoverlapping Generations: Stable Points, Stable Cycles, and Chaos","container-title":"Science","page":"645-647","volume":"186","issue":"4164","author":[{"family":"May","given":"Robert M."}],"issued":{"date-parts":[["1974",11]]}}},{"id":1415,"uris":["http://zotero.org/users/1098686/items/HKMCA7E5"],"uri":["http://zotero.org/users/1098686/items/HKMCA7E5"],"itemData":{"id":1415,"type":"article-journal","title":"Optimal Harvesting Policy for Stochastic Logistic Population Model","container-title":"Applied Mathematics and Computation","page":"157-162","volume":"218","issue":"1","source":"CrossRef","DOI":"10.1016/j.amc.2011.05.079","ISSN":"00963003","language":"en","author":[{"family":"Li","given":"Wenxue"},{"family":"Wang","given":"Ke"},{"family":"Su","given":"Huan"}],"issued":{"date-parts":[["2011",9]]}}}],"schema":"https://github.com/citation-style-language/schema/raw/master/csl-citation.json"} </w:instrText>
      </w:r>
      <w:r w:rsidR="007D2E57" w:rsidRPr="0049727F">
        <w:fldChar w:fldCharType="separate"/>
      </w:r>
      <w:r w:rsidR="007D2E57" w:rsidRPr="0049727F">
        <w:t>(W. Li, Wang, &amp; Su, 2011; May, 1974)</w:t>
      </w:r>
      <w:r w:rsidR="007D2E57" w:rsidRPr="0049727F">
        <w:fldChar w:fldCharType="end"/>
      </w:r>
      <w:r w:rsidRPr="0049727F">
        <w:t xml:space="preserve">. The logistic function uses a differential equation that treats time as continuous. The logistic map instead uses a difference equation to look at discrete time steps </w:t>
      </w:r>
      <w:r w:rsidR="007D2E57" w:rsidRPr="0049727F">
        <w:fldChar w:fldCharType="begin"/>
      </w:r>
      <w:r w:rsidR="007D2E57" w:rsidRPr="0049727F">
        <w:instrText xml:space="preserve"> ADDIN ZOTERO_ITEM CSL_CITATION {"citationID":"yvW2Pnfn","properties":{"formattedCitation":"(Pastijn, 2006; Strogatz, 2014)","plainCitation":"(Pastijn, 2006; Strogatz, 2014)"},"citationItems":[{"id":1593,"uris":["http://zotero.org/users/1098686/items/MS56Q5SW"],"uri":["http://zotero.org/users/1098686/items/MS56Q5SW"],"itemData":{"id":1593,"type":"chapter","title":"Chaotic Growth with the Logistic Model of P.F. Verhulst","container-title":"The Logistic Map and the Route to Chaos","publisher":"Springer-Verlag","publisher-place":"Berlin","page":"3-11","event-place":"Berlin","ISBN":"978-3-540-28366-9","editor":[{"family":"Ausloos","given":"Marcel"},{"family":"Dirickx","given":"Michel"}],"author":[{"family":"Pastijn","given":"Hugo"}],"issued":{"date-parts":[["2006"]]}}},{"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49727F">
        <w:fldChar w:fldCharType="separate"/>
      </w:r>
      <w:r w:rsidR="007D2E57" w:rsidRPr="0049727F">
        <w:t>(Pastijn, 2006; Strogatz, 2014)</w:t>
      </w:r>
      <w:r w:rsidR="007D2E57" w:rsidRPr="0049727F">
        <w:fldChar w:fldCharType="end"/>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 the population level at any given time is a function of the growth rate parameter 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p w:rsidR="006115C9" w:rsidRPr="0049727F" w:rsidRDefault="009110E0" w:rsidP="001C51FA">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sense in the real world – if two </w:t>
      </w:r>
      <w:r w:rsidRPr="0049727F">
        <w:lastRenderedPageBreak/>
        <w:t>parents produce two children, the overall population will neither grow nor shrink. Thus a growth rate parameter value of 2 r</w:t>
      </w:r>
      <w:r w:rsidR="00C03163" w:rsidRPr="0049727F">
        <w:t>epresents the replacement rate.</w:t>
      </w:r>
    </w:p>
    <w:tbl>
      <w:tblPr>
        <w:tblStyle w:val="TableGrid"/>
        <w:tblW w:w="8155" w:type="dxa"/>
        <w:tblInd w:w="108" w:type="dxa"/>
        <w:tblLook w:val="04A0" w:firstRow="1" w:lastRow="0" w:firstColumn="1" w:lastColumn="0" w:noHBand="0" w:noVBand="1"/>
      </w:tblPr>
      <w:tblGrid>
        <w:gridCol w:w="1244"/>
        <w:gridCol w:w="986"/>
        <w:gridCol w:w="986"/>
        <w:gridCol w:w="986"/>
        <w:gridCol w:w="986"/>
        <w:gridCol w:w="995"/>
        <w:gridCol w:w="986"/>
        <w:gridCol w:w="986"/>
      </w:tblGrid>
      <w:tr w:rsidR="009110E0" w:rsidRPr="0049727F" w:rsidTr="00F46A56">
        <w:trPr>
          <w:trHeight w:val="216"/>
        </w:trPr>
        <w:tc>
          <w:tcPr>
            <w:tcW w:w="1244" w:type="dxa"/>
            <w:noWrap/>
            <w:vAlign w:val="bottom"/>
            <w:hideMark/>
          </w:tcPr>
          <w:p w:rsidR="009110E0" w:rsidRPr="0049727F" w:rsidRDefault="009110E0" w:rsidP="001C51FA">
            <w:pPr>
              <w:pStyle w:val="TableHeader"/>
            </w:pPr>
            <w:r w:rsidRPr="0049727F">
              <w:t>Generation</w:t>
            </w:r>
          </w:p>
        </w:tc>
        <w:tc>
          <w:tcPr>
            <w:tcW w:w="986" w:type="dxa"/>
            <w:noWrap/>
            <w:vAlign w:val="bottom"/>
            <w:hideMark/>
          </w:tcPr>
          <w:p w:rsidR="009110E0" w:rsidRPr="0049727F" w:rsidRDefault="009110E0" w:rsidP="001C51FA">
            <w:pPr>
              <w:pStyle w:val="TableHeader"/>
            </w:pPr>
            <w:r w:rsidRPr="0049727F">
              <w:t>r = 0.5</w:t>
            </w:r>
          </w:p>
        </w:tc>
        <w:tc>
          <w:tcPr>
            <w:tcW w:w="986" w:type="dxa"/>
            <w:noWrap/>
            <w:vAlign w:val="bottom"/>
            <w:hideMark/>
          </w:tcPr>
          <w:p w:rsidR="009110E0" w:rsidRPr="0049727F" w:rsidRDefault="009110E0" w:rsidP="001C51FA">
            <w:pPr>
              <w:pStyle w:val="TableHeader"/>
            </w:pPr>
            <w:r w:rsidRPr="0049727F">
              <w:t>r = 1.0</w:t>
            </w:r>
          </w:p>
        </w:tc>
        <w:tc>
          <w:tcPr>
            <w:tcW w:w="986" w:type="dxa"/>
            <w:noWrap/>
            <w:vAlign w:val="bottom"/>
            <w:hideMark/>
          </w:tcPr>
          <w:p w:rsidR="009110E0" w:rsidRPr="0049727F" w:rsidRDefault="009110E0" w:rsidP="001C51FA">
            <w:pPr>
              <w:pStyle w:val="TableHeader"/>
            </w:pPr>
            <w:r w:rsidRPr="0049727F">
              <w:t>r = 1.5</w:t>
            </w:r>
          </w:p>
        </w:tc>
        <w:tc>
          <w:tcPr>
            <w:tcW w:w="986" w:type="dxa"/>
            <w:noWrap/>
            <w:vAlign w:val="bottom"/>
            <w:hideMark/>
          </w:tcPr>
          <w:p w:rsidR="009110E0" w:rsidRPr="0049727F" w:rsidRDefault="009110E0" w:rsidP="001C51FA">
            <w:pPr>
              <w:pStyle w:val="TableHeader"/>
            </w:pPr>
            <w:r w:rsidRPr="0049727F">
              <w:t>r = 2.0</w:t>
            </w:r>
          </w:p>
        </w:tc>
        <w:tc>
          <w:tcPr>
            <w:tcW w:w="995" w:type="dxa"/>
            <w:noWrap/>
            <w:vAlign w:val="bottom"/>
            <w:hideMark/>
          </w:tcPr>
          <w:p w:rsidR="009110E0" w:rsidRPr="0049727F" w:rsidRDefault="009110E0" w:rsidP="001C51FA">
            <w:pPr>
              <w:pStyle w:val="TableHeader"/>
            </w:pPr>
            <w:r w:rsidRPr="0049727F">
              <w:t>r = 2.5</w:t>
            </w:r>
          </w:p>
        </w:tc>
        <w:tc>
          <w:tcPr>
            <w:tcW w:w="986" w:type="dxa"/>
            <w:noWrap/>
            <w:vAlign w:val="bottom"/>
            <w:hideMark/>
          </w:tcPr>
          <w:p w:rsidR="009110E0" w:rsidRPr="0049727F" w:rsidRDefault="009110E0" w:rsidP="001C51FA">
            <w:pPr>
              <w:pStyle w:val="TableHeader"/>
            </w:pPr>
            <w:r w:rsidRPr="0049727F">
              <w:t>r = 3.0</w:t>
            </w:r>
          </w:p>
        </w:tc>
        <w:tc>
          <w:tcPr>
            <w:tcW w:w="986" w:type="dxa"/>
            <w:noWrap/>
            <w:vAlign w:val="bottom"/>
            <w:hideMark/>
          </w:tcPr>
          <w:p w:rsidR="009110E0" w:rsidRPr="0049727F" w:rsidRDefault="00F46A56" w:rsidP="001C51FA">
            <w:pPr>
              <w:pStyle w:val="TableHeader"/>
            </w:pPr>
            <w:r w:rsidRPr="0049727F">
              <w:t xml:space="preserve">r = </w:t>
            </w:r>
            <w:r w:rsidR="009110E0" w:rsidRPr="0049727F">
              <w:t>3.5</w:t>
            </w:r>
          </w:p>
        </w:tc>
      </w:tr>
      <w:tr w:rsidR="009110E0" w:rsidRPr="0049727F" w:rsidTr="00F46A56">
        <w:trPr>
          <w:trHeight w:val="216"/>
        </w:trPr>
        <w:tc>
          <w:tcPr>
            <w:tcW w:w="1244" w:type="dxa"/>
            <w:noWrap/>
            <w:vAlign w:val="bottom"/>
            <w:hideMark/>
          </w:tcPr>
          <w:p w:rsidR="009110E0" w:rsidRPr="0049727F" w:rsidRDefault="009110E0" w:rsidP="001C51FA">
            <w:pPr>
              <w:pStyle w:val="Tablebody"/>
            </w:pPr>
            <w:r w:rsidRPr="0049727F">
              <w:t>1</w:t>
            </w:r>
          </w:p>
        </w:tc>
        <w:tc>
          <w:tcPr>
            <w:tcW w:w="986"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c>
          <w:tcPr>
            <w:tcW w:w="986" w:type="dxa"/>
            <w:noWrap/>
            <w:vAlign w:val="bottom"/>
            <w:hideMark/>
          </w:tcPr>
          <w:p w:rsidR="009110E0" w:rsidRPr="0049727F" w:rsidRDefault="009110E0" w:rsidP="001C51FA">
            <w:pPr>
              <w:pStyle w:val="Tablebody"/>
            </w:pPr>
            <w:r w:rsidRPr="0049727F">
              <w:t>0.500</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2</w:t>
            </w:r>
          </w:p>
        </w:tc>
        <w:tc>
          <w:tcPr>
            <w:tcW w:w="986" w:type="dxa"/>
            <w:noWrap/>
            <w:vAlign w:val="bottom"/>
            <w:hideMark/>
          </w:tcPr>
          <w:p w:rsidR="009110E0" w:rsidRPr="0049727F" w:rsidRDefault="009110E0" w:rsidP="001C51FA">
            <w:pPr>
              <w:pStyle w:val="Tablebody"/>
            </w:pPr>
            <w:r w:rsidRPr="0049727F">
              <w:t>0.125</w:t>
            </w:r>
          </w:p>
        </w:tc>
        <w:tc>
          <w:tcPr>
            <w:tcW w:w="986" w:type="dxa"/>
            <w:noWrap/>
            <w:vAlign w:val="bottom"/>
            <w:hideMark/>
          </w:tcPr>
          <w:p w:rsidR="009110E0" w:rsidRPr="0049727F" w:rsidRDefault="009110E0" w:rsidP="001C51FA">
            <w:pPr>
              <w:pStyle w:val="Tablebody"/>
            </w:pPr>
            <w:r w:rsidRPr="0049727F">
              <w:t>0.250</w:t>
            </w:r>
          </w:p>
        </w:tc>
        <w:tc>
          <w:tcPr>
            <w:tcW w:w="986" w:type="dxa"/>
            <w:noWrap/>
            <w:vAlign w:val="bottom"/>
            <w:hideMark/>
          </w:tcPr>
          <w:p w:rsidR="009110E0" w:rsidRPr="0049727F" w:rsidRDefault="009110E0" w:rsidP="001C51FA">
            <w:pPr>
              <w:pStyle w:val="Tablebody"/>
            </w:pPr>
            <w:r w:rsidRPr="0049727F">
              <w:t>0.375</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25</w:t>
            </w:r>
          </w:p>
        </w:tc>
        <w:tc>
          <w:tcPr>
            <w:tcW w:w="986" w:type="dxa"/>
            <w:noWrap/>
            <w:vAlign w:val="bottom"/>
            <w:hideMark/>
          </w:tcPr>
          <w:p w:rsidR="009110E0" w:rsidRPr="0049727F" w:rsidRDefault="009110E0" w:rsidP="001C51FA">
            <w:pPr>
              <w:pStyle w:val="Tablebody"/>
            </w:pPr>
            <w:r w:rsidRPr="0049727F">
              <w:t>0.750</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3</w:t>
            </w:r>
          </w:p>
        </w:tc>
        <w:tc>
          <w:tcPr>
            <w:tcW w:w="986" w:type="dxa"/>
            <w:noWrap/>
            <w:vAlign w:val="bottom"/>
            <w:hideMark/>
          </w:tcPr>
          <w:p w:rsidR="009110E0" w:rsidRPr="0049727F" w:rsidRDefault="009110E0" w:rsidP="001C51FA">
            <w:pPr>
              <w:pStyle w:val="Tablebody"/>
            </w:pPr>
            <w:r w:rsidRPr="0049727F">
              <w:t>0.055</w:t>
            </w:r>
          </w:p>
        </w:tc>
        <w:tc>
          <w:tcPr>
            <w:tcW w:w="986" w:type="dxa"/>
            <w:noWrap/>
            <w:vAlign w:val="bottom"/>
            <w:hideMark/>
          </w:tcPr>
          <w:p w:rsidR="009110E0" w:rsidRPr="0049727F" w:rsidRDefault="009110E0" w:rsidP="001C51FA">
            <w:pPr>
              <w:pStyle w:val="Tablebody"/>
            </w:pPr>
            <w:r w:rsidRPr="0049727F">
              <w:t>0.188</w:t>
            </w:r>
          </w:p>
        </w:tc>
        <w:tc>
          <w:tcPr>
            <w:tcW w:w="986" w:type="dxa"/>
            <w:noWrap/>
            <w:vAlign w:val="bottom"/>
            <w:hideMark/>
          </w:tcPr>
          <w:p w:rsidR="009110E0" w:rsidRPr="0049727F" w:rsidRDefault="009110E0" w:rsidP="001C51FA">
            <w:pPr>
              <w:pStyle w:val="Tablebody"/>
            </w:pPr>
            <w:r w:rsidRPr="0049727F">
              <w:t>0.352</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586</w:t>
            </w:r>
          </w:p>
        </w:tc>
        <w:tc>
          <w:tcPr>
            <w:tcW w:w="986" w:type="dxa"/>
            <w:noWrap/>
            <w:vAlign w:val="bottom"/>
            <w:hideMark/>
          </w:tcPr>
          <w:p w:rsidR="009110E0" w:rsidRPr="0049727F" w:rsidRDefault="009110E0" w:rsidP="001C51FA">
            <w:pPr>
              <w:pStyle w:val="Tablebody"/>
            </w:pPr>
            <w:r w:rsidRPr="0049727F">
              <w:t>0.562</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4</w:t>
            </w:r>
          </w:p>
        </w:tc>
        <w:tc>
          <w:tcPr>
            <w:tcW w:w="986" w:type="dxa"/>
            <w:noWrap/>
            <w:vAlign w:val="bottom"/>
            <w:hideMark/>
          </w:tcPr>
          <w:p w:rsidR="009110E0" w:rsidRPr="0049727F" w:rsidRDefault="009110E0" w:rsidP="001C51FA">
            <w:pPr>
              <w:pStyle w:val="Tablebody"/>
            </w:pPr>
            <w:r w:rsidRPr="0049727F">
              <w:t>0.026</w:t>
            </w:r>
          </w:p>
        </w:tc>
        <w:tc>
          <w:tcPr>
            <w:tcW w:w="986" w:type="dxa"/>
            <w:noWrap/>
            <w:vAlign w:val="bottom"/>
            <w:hideMark/>
          </w:tcPr>
          <w:p w:rsidR="009110E0" w:rsidRPr="0049727F" w:rsidRDefault="009110E0" w:rsidP="001C51FA">
            <w:pPr>
              <w:pStyle w:val="Tablebody"/>
            </w:pPr>
            <w:r w:rsidRPr="0049727F">
              <w:t>0.152</w:t>
            </w:r>
          </w:p>
        </w:tc>
        <w:tc>
          <w:tcPr>
            <w:tcW w:w="986" w:type="dxa"/>
            <w:noWrap/>
            <w:vAlign w:val="bottom"/>
            <w:hideMark/>
          </w:tcPr>
          <w:p w:rsidR="009110E0" w:rsidRPr="0049727F" w:rsidRDefault="009110E0" w:rsidP="001C51FA">
            <w:pPr>
              <w:pStyle w:val="Tablebody"/>
            </w:pPr>
            <w:r w:rsidRPr="0049727F">
              <w:t>0.342</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7</w:t>
            </w:r>
          </w:p>
        </w:tc>
        <w:tc>
          <w:tcPr>
            <w:tcW w:w="986" w:type="dxa"/>
            <w:noWrap/>
            <w:vAlign w:val="bottom"/>
            <w:hideMark/>
          </w:tcPr>
          <w:p w:rsidR="009110E0" w:rsidRPr="0049727F" w:rsidRDefault="009110E0" w:rsidP="001C51FA">
            <w:pPr>
              <w:pStyle w:val="Tablebody"/>
            </w:pPr>
            <w:r w:rsidRPr="0049727F">
              <w:t>0.738</w:t>
            </w:r>
          </w:p>
        </w:tc>
        <w:tc>
          <w:tcPr>
            <w:tcW w:w="986" w:type="dxa"/>
            <w:noWrap/>
            <w:vAlign w:val="bottom"/>
            <w:hideMark/>
          </w:tcPr>
          <w:p w:rsidR="009110E0" w:rsidRPr="0049727F" w:rsidRDefault="009110E0" w:rsidP="001C51FA">
            <w:pPr>
              <w:pStyle w:val="Tablebody"/>
            </w:pPr>
            <w:r w:rsidRPr="0049727F">
              <w:t>0.827</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5</w:t>
            </w:r>
          </w:p>
        </w:tc>
        <w:tc>
          <w:tcPr>
            <w:tcW w:w="986" w:type="dxa"/>
            <w:noWrap/>
            <w:vAlign w:val="bottom"/>
            <w:hideMark/>
          </w:tcPr>
          <w:p w:rsidR="009110E0" w:rsidRPr="0049727F" w:rsidRDefault="009110E0" w:rsidP="001C51FA">
            <w:pPr>
              <w:pStyle w:val="Tablebody"/>
            </w:pPr>
            <w:r w:rsidRPr="0049727F">
              <w:t>0.013</w:t>
            </w:r>
          </w:p>
        </w:tc>
        <w:tc>
          <w:tcPr>
            <w:tcW w:w="986" w:type="dxa"/>
            <w:noWrap/>
            <w:vAlign w:val="bottom"/>
            <w:hideMark/>
          </w:tcPr>
          <w:p w:rsidR="009110E0" w:rsidRPr="0049727F" w:rsidRDefault="009110E0" w:rsidP="001C51FA">
            <w:pPr>
              <w:pStyle w:val="Tablebody"/>
            </w:pPr>
            <w:r w:rsidRPr="0049727F">
              <w:t>0.129</w:t>
            </w:r>
          </w:p>
        </w:tc>
        <w:tc>
          <w:tcPr>
            <w:tcW w:w="986" w:type="dxa"/>
            <w:noWrap/>
            <w:vAlign w:val="bottom"/>
            <w:hideMark/>
          </w:tcPr>
          <w:p w:rsidR="009110E0" w:rsidRPr="0049727F" w:rsidRDefault="009110E0" w:rsidP="001C51FA">
            <w:pPr>
              <w:pStyle w:val="Tablebody"/>
            </w:pPr>
            <w:r w:rsidRPr="0049727F">
              <w:t>0.338</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597</w:t>
            </w:r>
          </w:p>
        </w:tc>
        <w:tc>
          <w:tcPr>
            <w:tcW w:w="986" w:type="dxa"/>
            <w:noWrap/>
            <w:vAlign w:val="bottom"/>
            <w:hideMark/>
          </w:tcPr>
          <w:p w:rsidR="009110E0" w:rsidRPr="0049727F" w:rsidRDefault="009110E0" w:rsidP="001C51FA">
            <w:pPr>
              <w:pStyle w:val="Tablebody"/>
            </w:pPr>
            <w:r w:rsidRPr="0049727F">
              <w:t>0.580</w:t>
            </w:r>
          </w:p>
        </w:tc>
        <w:tc>
          <w:tcPr>
            <w:tcW w:w="986" w:type="dxa"/>
            <w:noWrap/>
            <w:vAlign w:val="bottom"/>
            <w:hideMark/>
          </w:tcPr>
          <w:p w:rsidR="009110E0" w:rsidRPr="0049727F" w:rsidRDefault="009110E0" w:rsidP="001C51FA">
            <w:pPr>
              <w:pStyle w:val="Tablebody"/>
            </w:pPr>
            <w:r w:rsidRPr="0049727F">
              <w:t>0.501</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6</w:t>
            </w:r>
          </w:p>
        </w:tc>
        <w:tc>
          <w:tcPr>
            <w:tcW w:w="986" w:type="dxa"/>
            <w:noWrap/>
            <w:vAlign w:val="bottom"/>
            <w:hideMark/>
          </w:tcPr>
          <w:p w:rsidR="009110E0" w:rsidRPr="0049727F" w:rsidRDefault="009110E0" w:rsidP="001C51FA">
            <w:pPr>
              <w:pStyle w:val="Tablebody"/>
            </w:pPr>
            <w:r w:rsidRPr="0049727F">
              <w:t>0.006</w:t>
            </w:r>
          </w:p>
        </w:tc>
        <w:tc>
          <w:tcPr>
            <w:tcW w:w="986" w:type="dxa"/>
            <w:noWrap/>
            <w:vAlign w:val="bottom"/>
            <w:hideMark/>
          </w:tcPr>
          <w:p w:rsidR="009110E0" w:rsidRPr="0049727F" w:rsidRDefault="009110E0" w:rsidP="001C51FA">
            <w:pPr>
              <w:pStyle w:val="Tablebody"/>
            </w:pPr>
            <w:r w:rsidRPr="0049727F">
              <w:t>0.112</w:t>
            </w:r>
          </w:p>
        </w:tc>
        <w:tc>
          <w:tcPr>
            <w:tcW w:w="986" w:type="dxa"/>
            <w:noWrap/>
            <w:vAlign w:val="bottom"/>
            <w:hideMark/>
          </w:tcPr>
          <w:p w:rsidR="009110E0" w:rsidRPr="0049727F" w:rsidRDefault="009110E0" w:rsidP="001C51FA">
            <w:pPr>
              <w:pStyle w:val="Tablebody"/>
            </w:pPr>
            <w:r w:rsidRPr="0049727F">
              <w:t>0.335</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2</w:t>
            </w:r>
          </w:p>
        </w:tc>
        <w:tc>
          <w:tcPr>
            <w:tcW w:w="986" w:type="dxa"/>
            <w:noWrap/>
            <w:vAlign w:val="bottom"/>
            <w:hideMark/>
          </w:tcPr>
          <w:p w:rsidR="009110E0" w:rsidRPr="0049727F" w:rsidRDefault="009110E0" w:rsidP="001C51FA">
            <w:pPr>
              <w:pStyle w:val="Tablebody"/>
            </w:pPr>
            <w:r w:rsidRPr="0049727F">
              <w:t>0.731</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7</w:t>
            </w:r>
          </w:p>
        </w:tc>
        <w:tc>
          <w:tcPr>
            <w:tcW w:w="986" w:type="dxa"/>
            <w:noWrap/>
            <w:vAlign w:val="bottom"/>
            <w:hideMark/>
          </w:tcPr>
          <w:p w:rsidR="009110E0" w:rsidRPr="0049727F" w:rsidRDefault="009110E0" w:rsidP="001C51FA">
            <w:pPr>
              <w:pStyle w:val="Tablebody"/>
            </w:pPr>
            <w:r w:rsidRPr="0049727F">
              <w:t>0.003</w:t>
            </w:r>
          </w:p>
        </w:tc>
        <w:tc>
          <w:tcPr>
            <w:tcW w:w="986" w:type="dxa"/>
            <w:noWrap/>
            <w:vAlign w:val="bottom"/>
            <w:hideMark/>
          </w:tcPr>
          <w:p w:rsidR="009110E0" w:rsidRPr="0049727F" w:rsidRDefault="009110E0" w:rsidP="001C51FA">
            <w:pPr>
              <w:pStyle w:val="Tablebody"/>
            </w:pPr>
            <w:r w:rsidRPr="0049727F">
              <w:t>0.100</w:t>
            </w:r>
          </w:p>
        </w:tc>
        <w:tc>
          <w:tcPr>
            <w:tcW w:w="986" w:type="dxa"/>
            <w:noWrap/>
            <w:vAlign w:val="bottom"/>
            <w:hideMark/>
          </w:tcPr>
          <w:p w:rsidR="009110E0" w:rsidRPr="0049727F" w:rsidRDefault="009110E0" w:rsidP="001C51FA">
            <w:pPr>
              <w:pStyle w:val="Tablebody"/>
            </w:pPr>
            <w:r w:rsidRPr="0049727F">
              <w:t>0.334</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599</w:t>
            </w:r>
          </w:p>
        </w:tc>
        <w:tc>
          <w:tcPr>
            <w:tcW w:w="986" w:type="dxa"/>
            <w:noWrap/>
            <w:vAlign w:val="bottom"/>
            <w:hideMark/>
          </w:tcPr>
          <w:p w:rsidR="009110E0" w:rsidRPr="0049727F" w:rsidRDefault="009110E0" w:rsidP="001C51FA">
            <w:pPr>
              <w:pStyle w:val="Tablebody"/>
            </w:pPr>
            <w:r w:rsidRPr="0049727F">
              <w:t>0.590</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8</w:t>
            </w:r>
          </w:p>
        </w:tc>
        <w:tc>
          <w:tcPr>
            <w:tcW w:w="986" w:type="dxa"/>
            <w:noWrap/>
            <w:vAlign w:val="bottom"/>
            <w:hideMark/>
          </w:tcPr>
          <w:p w:rsidR="009110E0" w:rsidRPr="0049727F" w:rsidRDefault="009110E0" w:rsidP="001C51FA">
            <w:pPr>
              <w:pStyle w:val="Tablebody"/>
            </w:pPr>
            <w:r w:rsidRPr="0049727F">
              <w:t>0.002</w:t>
            </w:r>
          </w:p>
        </w:tc>
        <w:tc>
          <w:tcPr>
            <w:tcW w:w="986" w:type="dxa"/>
            <w:noWrap/>
            <w:vAlign w:val="bottom"/>
            <w:hideMark/>
          </w:tcPr>
          <w:p w:rsidR="009110E0" w:rsidRPr="0049727F" w:rsidRDefault="009110E0" w:rsidP="001C51FA">
            <w:pPr>
              <w:pStyle w:val="Tablebody"/>
            </w:pPr>
            <w:r w:rsidRPr="0049727F">
              <w:t>0.090</w:t>
            </w:r>
          </w:p>
        </w:tc>
        <w:tc>
          <w:tcPr>
            <w:tcW w:w="986" w:type="dxa"/>
            <w:noWrap/>
            <w:vAlign w:val="bottom"/>
            <w:hideMark/>
          </w:tcPr>
          <w:p w:rsidR="009110E0" w:rsidRPr="0049727F" w:rsidRDefault="009110E0" w:rsidP="001C51FA">
            <w:pPr>
              <w:pStyle w:val="Tablebody"/>
            </w:pPr>
            <w:r w:rsidRPr="0049727F">
              <w:t>0.334</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26</w:t>
            </w:r>
          </w:p>
        </w:tc>
        <w:tc>
          <w:tcPr>
            <w:tcW w:w="986" w:type="dxa"/>
            <w:noWrap/>
            <w:vAlign w:val="bottom"/>
            <w:hideMark/>
          </w:tcPr>
          <w:p w:rsidR="009110E0" w:rsidRPr="0049727F" w:rsidRDefault="009110E0" w:rsidP="001C51FA">
            <w:pPr>
              <w:pStyle w:val="Tablebody"/>
            </w:pPr>
            <w:r w:rsidRPr="0049727F">
              <w:t>0.827</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9</w:t>
            </w:r>
          </w:p>
        </w:tc>
        <w:tc>
          <w:tcPr>
            <w:tcW w:w="986" w:type="dxa"/>
            <w:noWrap/>
            <w:vAlign w:val="bottom"/>
            <w:hideMark/>
          </w:tcPr>
          <w:p w:rsidR="009110E0" w:rsidRPr="0049727F" w:rsidRDefault="009110E0" w:rsidP="001C51FA">
            <w:pPr>
              <w:pStyle w:val="Tablebody"/>
            </w:pPr>
            <w:r w:rsidRPr="0049727F">
              <w:t>0.001</w:t>
            </w:r>
          </w:p>
        </w:tc>
        <w:tc>
          <w:tcPr>
            <w:tcW w:w="986" w:type="dxa"/>
            <w:noWrap/>
            <w:vAlign w:val="bottom"/>
            <w:hideMark/>
          </w:tcPr>
          <w:p w:rsidR="009110E0" w:rsidRPr="0049727F" w:rsidRDefault="009110E0" w:rsidP="001C51FA">
            <w:pPr>
              <w:pStyle w:val="Tablebody"/>
            </w:pPr>
            <w:r w:rsidRPr="0049727F">
              <w:t>0.082</w:t>
            </w:r>
          </w:p>
        </w:tc>
        <w:tc>
          <w:tcPr>
            <w:tcW w:w="986" w:type="dxa"/>
            <w:noWrap/>
            <w:vAlign w:val="bottom"/>
            <w:hideMark/>
          </w:tcPr>
          <w:p w:rsidR="009110E0" w:rsidRPr="0049727F" w:rsidRDefault="009110E0" w:rsidP="001C51FA">
            <w:pPr>
              <w:pStyle w:val="Tablebody"/>
            </w:pPr>
            <w:r w:rsidRPr="0049727F">
              <w:t>0.334</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597</w:t>
            </w:r>
          </w:p>
        </w:tc>
        <w:tc>
          <w:tcPr>
            <w:tcW w:w="986" w:type="dxa"/>
            <w:noWrap/>
            <w:vAlign w:val="bottom"/>
            <w:hideMark/>
          </w:tcPr>
          <w:p w:rsidR="009110E0" w:rsidRPr="0049727F" w:rsidRDefault="009110E0" w:rsidP="001C51FA">
            <w:pPr>
              <w:pStyle w:val="Tablebody"/>
            </w:pPr>
            <w:r w:rsidRPr="0049727F">
              <w:t>0.501</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0</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75</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22</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1</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69</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03</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2</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65</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8</w:t>
            </w:r>
          </w:p>
        </w:tc>
        <w:tc>
          <w:tcPr>
            <w:tcW w:w="986" w:type="dxa"/>
            <w:noWrap/>
            <w:vAlign w:val="bottom"/>
            <w:hideMark/>
          </w:tcPr>
          <w:p w:rsidR="009110E0" w:rsidRPr="0049727F" w:rsidRDefault="009110E0" w:rsidP="001C51FA">
            <w:pPr>
              <w:pStyle w:val="Tablebody"/>
            </w:pPr>
            <w:r w:rsidRPr="0049727F">
              <w:t>0.827</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3</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60</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07</w:t>
            </w:r>
          </w:p>
        </w:tc>
        <w:tc>
          <w:tcPr>
            <w:tcW w:w="986" w:type="dxa"/>
            <w:noWrap/>
            <w:vAlign w:val="bottom"/>
            <w:hideMark/>
          </w:tcPr>
          <w:p w:rsidR="009110E0" w:rsidRPr="0049727F" w:rsidRDefault="009110E0" w:rsidP="001C51FA">
            <w:pPr>
              <w:pStyle w:val="Tablebody"/>
            </w:pPr>
            <w:r w:rsidRPr="0049727F">
              <w:t>0.501</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4</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57</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6</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5</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54</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10</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6</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51</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3</w:t>
            </w:r>
          </w:p>
        </w:tc>
        <w:tc>
          <w:tcPr>
            <w:tcW w:w="986" w:type="dxa"/>
            <w:noWrap/>
            <w:vAlign w:val="bottom"/>
            <w:hideMark/>
          </w:tcPr>
          <w:p w:rsidR="009110E0" w:rsidRPr="0049727F" w:rsidRDefault="009110E0" w:rsidP="001C51FA">
            <w:pPr>
              <w:pStyle w:val="Tablebody"/>
            </w:pPr>
            <w:r w:rsidRPr="0049727F">
              <w:t>0.827</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7</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48</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13</w:t>
            </w:r>
          </w:p>
        </w:tc>
        <w:tc>
          <w:tcPr>
            <w:tcW w:w="986" w:type="dxa"/>
            <w:noWrap/>
            <w:vAlign w:val="bottom"/>
            <w:hideMark/>
          </w:tcPr>
          <w:p w:rsidR="009110E0" w:rsidRPr="0049727F" w:rsidRDefault="009110E0" w:rsidP="001C51FA">
            <w:pPr>
              <w:pStyle w:val="Tablebody"/>
            </w:pPr>
            <w:r w:rsidRPr="0049727F">
              <w:t>0.501</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8</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46</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1</w:t>
            </w:r>
          </w:p>
        </w:tc>
        <w:tc>
          <w:tcPr>
            <w:tcW w:w="986" w:type="dxa"/>
            <w:noWrap/>
            <w:vAlign w:val="bottom"/>
            <w:hideMark/>
          </w:tcPr>
          <w:p w:rsidR="009110E0" w:rsidRPr="0049727F" w:rsidRDefault="009110E0" w:rsidP="001C51FA">
            <w:pPr>
              <w:pStyle w:val="Tablebody"/>
            </w:pPr>
            <w:r w:rsidRPr="0049727F">
              <w:t>0.875</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19</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44</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616</w:t>
            </w:r>
          </w:p>
        </w:tc>
        <w:tc>
          <w:tcPr>
            <w:tcW w:w="986" w:type="dxa"/>
            <w:noWrap/>
            <w:vAlign w:val="bottom"/>
            <w:hideMark/>
          </w:tcPr>
          <w:p w:rsidR="009110E0" w:rsidRPr="0049727F" w:rsidRDefault="009110E0" w:rsidP="001C51FA">
            <w:pPr>
              <w:pStyle w:val="Tablebody"/>
            </w:pPr>
            <w:r w:rsidRPr="0049727F">
              <w:t>0.383</w:t>
            </w:r>
          </w:p>
        </w:tc>
      </w:tr>
      <w:tr w:rsidR="009110E0" w:rsidRPr="0049727F" w:rsidTr="00F46A56">
        <w:trPr>
          <w:trHeight w:val="216"/>
        </w:trPr>
        <w:tc>
          <w:tcPr>
            <w:tcW w:w="1244" w:type="dxa"/>
            <w:noWrap/>
            <w:vAlign w:val="bottom"/>
          </w:tcPr>
          <w:p w:rsidR="009110E0" w:rsidRPr="0049727F" w:rsidRDefault="009110E0" w:rsidP="001C51FA">
            <w:pPr>
              <w:pStyle w:val="Tablebody"/>
            </w:pPr>
            <w:r w:rsidRPr="0049727F">
              <w:t>20</w:t>
            </w:r>
          </w:p>
        </w:tc>
        <w:tc>
          <w:tcPr>
            <w:tcW w:w="986" w:type="dxa"/>
            <w:noWrap/>
            <w:vAlign w:val="bottom"/>
            <w:hideMark/>
          </w:tcPr>
          <w:p w:rsidR="009110E0" w:rsidRPr="0049727F" w:rsidRDefault="009110E0" w:rsidP="001C51FA">
            <w:pPr>
              <w:pStyle w:val="Tablebody"/>
            </w:pPr>
            <w:r w:rsidRPr="0049727F">
              <w:t>0.000</w:t>
            </w:r>
          </w:p>
        </w:tc>
        <w:tc>
          <w:tcPr>
            <w:tcW w:w="986" w:type="dxa"/>
            <w:noWrap/>
            <w:vAlign w:val="bottom"/>
            <w:hideMark/>
          </w:tcPr>
          <w:p w:rsidR="009110E0" w:rsidRPr="0049727F" w:rsidRDefault="009110E0" w:rsidP="001C51FA">
            <w:pPr>
              <w:pStyle w:val="Tablebody"/>
            </w:pPr>
            <w:r w:rsidRPr="0049727F">
              <w:t>0.042</w:t>
            </w:r>
          </w:p>
        </w:tc>
        <w:tc>
          <w:tcPr>
            <w:tcW w:w="986" w:type="dxa"/>
            <w:noWrap/>
            <w:vAlign w:val="bottom"/>
            <w:hideMark/>
          </w:tcPr>
          <w:p w:rsidR="009110E0" w:rsidRPr="0049727F" w:rsidRDefault="009110E0" w:rsidP="001C51FA">
            <w:pPr>
              <w:pStyle w:val="Tablebody"/>
            </w:pPr>
            <w:r w:rsidRPr="0049727F">
              <w:t>0.333</w:t>
            </w:r>
          </w:p>
        </w:tc>
        <w:tc>
          <w:tcPr>
            <w:tcW w:w="986" w:type="dxa"/>
            <w:noWrap/>
            <w:vAlign w:val="bottom"/>
            <w:hideMark/>
          </w:tcPr>
          <w:p w:rsidR="009110E0" w:rsidRPr="0049727F" w:rsidRDefault="009110E0" w:rsidP="001C51FA">
            <w:pPr>
              <w:pStyle w:val="Tablebody"/>
            </w:pPr>
            <w:r w:rsidRPr="0049727F">
              <w:t>0.500</w:t>
            </w:r>
          </w:p>
        </w:tc>
        <w:tc>
          <w:tcPr>
            <w:tcW w:w="995" w:type="dxa"/>
            <w:noWrap/>
            <w:vAlign w:val="bottom"/>
            <w:hideMark/>
          </w:tcPr>
          <w:p w:rsidR="009110E0" w:rsidRPr="0049727F" w:rsidRDefault="009110E0" w:rsidP="001C51FA">
            <w:pPr>
              <w:pStyle w:val="Tablebody"/>
            </w:pPr>
            <w:r w:rsidRPr="0049727F">
              <w:t>0.600</w:t>
            </w:r>
          </w:p>
        </w:tc>
        <w:tc>
          <w:tcPr>
            <w:tcW w:w="986" w:type="dxa"/>
            <w:noWrap/>
            <w:vAlign w:val="bottom"/>
            <w:hideMark/>
          </w:tcPr>
          <w:p w:rsidR="009110E0" w:rsidRPr="0049727F" w:rsidRDefault="009110E0" w:rsidP="001C51FA">
            <w:pPr>
              <w:pStyle w:val="Tablebody"/>
            </w:pPr>
            <w:r w:rsidRPr="0049727F">
              <w:t>0.710</w:t>
            </w:r>
          </w:p>
        </w:tc>
        <w:tc>
          <w:tcPr>
            <w:tcW w:w="986" w:type="dxa"/>
            <w:noWrap/>
            <w:vAlign w:val="bottom"/>
            <w:hideMark/>
          </w:tcPr>
          <w:p w:rsidR="009110E0" w:rsidRPr="0049727F" w:rsidRDefault="009110E0" w:rsidP="001C51FA">
            <w:pPr>
              <w:pStyle w:val="Tablebody"/>
            </w:pPr>
            <w:r w:rsidRPr="0049727F">
              <w:t>0.827</w:t>
            </w:r>
          </w:p>
        </w:tc>
      </w:tr>
    </w:tbl>
    <w:p w:rsidR="00C03163" w:rsidRPr="0049727F" w:rsidRDefault="00C03163" w:rsidP="00EB6C52">
      <w:pPr>
        <w:pStyle w:val="Caption"/>
      </w:pPr>
      <w:bookmarkStart w:id="42" w:name="_Toc475721357"/>
      <w:r w:rsidRPr="0049727F">
        <w:t xml:space="preserve">Table </w:t>
      </w:r>
      <w:fldSimple w:instr=" STYLEREF 1 \s ">
        <w:r w:rsidR="00D265F3">
          <w:rPr>
            <w:noProof/>
          </w:rPr>
          <w:t>2</w:t>
        </w:r>
      </w:fldSimple>
      <w:r w:rsidR="00BA0037">
        <w:t>.</w:t>
      </w:r>
      <w:fldSimple w:instr=" SEQ Table \* ARABIC \s 1 ">
        <w:r w:rsidR="00D265F3">
          <w:rPr>
            <w:noProof/>
          </w:rPr>
          <w:t>1</w:t>
        </w:r>
      </w:fldSimple>
      <w:r w:rsidRPr="0049727F">
        <w:t xml:space="preserve"> Population values produced by the logistic map with 7 growth rate parameter values over 20 generations.</w:t>
      </w:r>
      <w:bookmarkEnd w:id="42"/>
    </w:p>
    <w:p w:rsidR="00E92D4D" w:rsidRPr="0049727F" w:rsidRDefault="00E92D4D" w:rsidP="001C51FA">
      <w:r w:rsidRPr="0049727F">
        <w:t xml:space="preserve">Figure </w:t>
      </w:r>
      <w:r w:rsidR="007D42E0" w:rsidRPr="0049727F">
        <w:t>2.</w:t>
      </w:r>
      <w:r w:rsidRPr="0049727F">
        <w:t>1 visualizes the resulting time series as a</w:t>
      </w:r>
      <w:r w:rsidR="00043066">
        <w:t xml:space="preserve"> chart</w:t>
      </w:r>
      <w:r w:rsidRPr="0049727F">
        <w:t xml:space="preserve"> with time on the </w:t>
      </w:r>
      <w:r w:rsidRPr="0049727F">
        <w:rPr>
          <w:i/>
        </w:rPr>
        <w:t>x</w:t>
      </w:r>
      <w:r w:rsidRPr="0049727F">
        <w:t xml:space="preserve">-axis and the system state on the </w:t>
      </w:r>
      <w:r w:rsidRPr="0049727F">
        <w:rPr>
          <w:i/>
        </w:rPr>
        <w:t>y</w:t>
      </w:r>
      <w:r w:rsidRPr="0049727F">
        <w:t>-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C03163" w:rsidRPr="0049727F" w:rsidRDefault="009110E0" w:rsidP="001C51FA">
      <w:pPr>
        <w:pStyle w:val="Figure"/>
      </w:pPr>
      <w:r w:rsidRPr="0049727F">
        <w:lastRenderedPageBreak/>
        <w:drawing>
          <wp:inline distT="0" distB="0" distL="0" distR="0" wp14:anchorId="633DBC47" wp14:editId="526CED26">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03163" w:rsidRPr="0049727F" w:rsidRDefault="00C03163" w:rsidP="00EB6C52">
      <w:pPr>
        <w:pStyle w:val="Caption"/>
      </w:pPr>
      <w:bookmarkStart w:id="43" w:name="_Toc475731756"/>
      <w:r w:rsidRPr="0049727F">
        <w:t xml:space="preserve">Figure </w:t>
      </w:r>
      <w:fldSimple w:instr=" STYLEREF 1 \s ">
        <w:r w:rsidR="006715FE">
          <w:rPr>
            <w:noProof/>
          </w:rPr>
          <w:t>2</w:t>
        </w:r>
      </w:fldSimple>
      <w:r w:rsidR="006715FE">
        <w:t>.</w:t>
      </w:r>
      <w:fldSimple w:instr=" SEQ Figure \* ARABIC \s 1 ">
        <w:r w:rsidR="006715FE">
          <w:rPr>
            <w:noProof/>
          </w:rPr>
          <w:t>1</w:t>
        </w:r>
      </w:fldSimple>
      <w:r w:rsidRPr="0049727F">
        <w:t xml:space="preserve"> Time series graph of the logistic map with 7 growth rate parameter values over 20 generations.</w:t>
      </w:r>
      <w:bookmarkEnd w:id="43"/>
    </w:p>
    <w:p w:rsidR="009110E0" w:rsidRPr="0049727F" w:rsidRDefault="009110E0" w:rsidP="001C51FA">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xml:space="preserve">, around which the system oscillates forever without ever repeating itself or settling into a steady state of behavior </w:t>
      </w:r>
      <w:r w:rsidR="007D2E57" w:rsidRPr="0049727F">
        <w:fldChar w:fldCharType="begin"/>
      </w:r>
      <w:r w:rsidR="007D2E57" w:rsidRPr="0049727F">
        <w:instrText xml:space="preserve"> ADDIN ZOTERO_ITEM CSL_CITATION {"citationID":"10nst6iq8g","properties":{"formattedCitation":"(Ruelle &amp; Takens, 1971; Shilnikov, 2002)","plainCitation":"(Ruelle &amp; Takens, 1971; Shilnikov, 2002)"},"citationItems":[{"id":494,"uris":["http://zotero.org/users/1098686/items/NHS9NGEV"],"uri":["http://zotero.org/users/1098686/items/NHS9NGEV"],"itemData":{"id":494,"type":"article-journal","title":"On the Nature of Turbulence","container-title":"Communications in Mathematical Physics","page":"167–192","volume":"20","issue":"3","source":"Google Scholar","author":[{"family":"Ruelle","given":"David"},{"family":"Takens","given":"Floris"}],"issued":{"date-parts":[["1971"]]}}},{"id":467,"uris":["http://zotero.org/users/1098686/items/UURU5GCK"],"uri":["http://zotero.org/users/1098686/items/UURU5GCK"],"itemData":{"id":467,"type":"article-journal","title":"Bifurcations and Strange Attractors","container-title":"Proceedings of the International Congress of Mathematicians","page":"349-372","volume":"III","source":"Google Scholar","author":[{"family":"Shilnikov","given":"Leonid"}],"issued":{"date-parts":[["2002"]]}}}],"schema":"https://github.com/citation-style-language/schema/raw/master/csl-citation.json"} </w:instrText>
      </w:r>
      <w:r w:rsidR="007D2E57" w:rsidRPr="0049727F">
        <w:fldChar w:fldCharType="separate"/>
      </w:r>
      <w:r w:rsidR="007D2E57" w:rsidRPr="0049727F">
        <w:t>(Ruelle &amp; Takens, 1971; Shilnikov, 2002)</w:t>
      </w:r>
      <w:r w:rsidR="007D2E57" w:rsidRPr="0049727F">
        <w:fldChar w:fldCharType="end"/>
      </w:r>
      <w:r w:rsidRPr="0049727F">
        <w:t xml:space="preserve">. It never produces the same value twice and its structure is fractal, meaning the same patterns exist at every scale no matter how much we zoom into it </w:t>
      </w:r>
      <w:r w:rsidR="007D2E57" w:rsidRPr="0049727F">
        <w:fldChar w:fldCharType="begin"/>
      </w:r>
      <w:r w:rsidR="007D2E57" w:rsidRPr="0049727F">
        <w:instrText xml:space="preserve"> ADDIN ZOTERO_ITEM CSL_CITATION {"citationID":"2cv1vjf899","properties":{"formattedCitation":"(Grebogi, Ott, &amp; Yorke, 1987)","plainCitation":"(Grebogi, Ott, &amp; Yorke, 1987)"},"citationItems":[{"id":1667,"uris":["http://zotero.org/users/1098686/items/IR282MXD"],"uri":["http://zotero.org/users/1098686/items/IR282MXD"],"itemData":{"id":1667,"type":"article-journal","title":"Chaos, Strange Attractors, and Fractal Basin Boundaries in Nonlinear Dynamics","container-title":"Science","page":"632–638","volume":"238","issue":"4827","author":[{"family":"Grebogi","given":"Celso"},{"family":"Ott","given":"Edward"},{"family":"Yorke","given":"James A."}],"issued":{"date-parts":[["1987"]]}}}],"schema":"https://github.com/citation-style-language/schema/raw/master/csl-citation.json"} </w:instrText>
      </w:r>
      <w:r w:rsidR="007D2E57" w:rsidRPr="0049727F">
        <w:fldChar w:fldCharType="separate"/>
      </w:r>
      <w:r w:rsidR="007D2E57" w:rsidRPr="0049727F">
        <w:t>(Grebogi, Ott, &amp; Yorke, 1987)</w:t>
      </w:r>
      <w:r w:rsidR="007D2E57" w:rsidRPr="0049727F">
        <w:fldChar w:fldCharType="end"/>
      </w:r>
      <w:r w:rsidRPr="0049727F">
        <w:t>.</w:t>
      </w:r>
    </w:p>
    <w:p w:rsidR="006115C9" w:rsidRPr="0049727F" w:rsidRDefault="006115C9" w:rsidP="001C51FA"/>
    <w:p w:rsidR="009110E0" w:rsidRPr="0049727F" w:rsidRDefault="007160BB" w:rsidP="00D265F3">
      <w:pPr>
        <w:pStyle w:val="Heading2"/>
      </w:pPr>
      <w:bookmarkStart w:id="44" w:name="_Toc475721733"/>
      <w:bookmarkStart w:id="45" w:name="_Toc475734153"/>
      <w:r w:rsidRPr="0049727F">
        <w:t xml:space="preserve">System </w:t>
      </w:r>
      <w:r w:rsidR="009110E0" w:rsidRPr="0049727F">
        <w:t>Bifurcations</w:t>
      </w:r>
      <w:bookmarkEnd w:id="44"/>
      <w:bookmarkEnd w:id="45"/>
    </w:p>
    <w:p w:rsidR="009110E0" w:rsidRPr="0049727F" w:rsidRDefault="009110E0" w:rsidP="001C51FA">
      <w:r w:rsidRPr="0049727F">
        <w:lastRenderedPageBreak/>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 xml:space="preserve">s attractors as a function of some parameter </w:t>
      </w:r>
      <w:r w:rsidR="007D2E57" w:rsidRPr="0049727F">
        <w:fldChar w:fldCharType="begin"/>
      </w:r>
      <w:r w:rsidR="007D2E57" w:rsidRPr="0049727F">
        <w:instrText xml:space="preserve"> ADDIN ZOTERO_ITEM CSL_CITATION {"citationID":"r16u5lo3h","properties":{"formattedCitation":"(Gershenson, 2004; May, 1976; Wu &amp; Baleanu, 2014)","plainCitation":"(Gershenson, 2004; May, 1976; Wu &amp; Baleanu, 2014)"},"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id":1223,"uris":["http://zotero.org/users/1098686/items/J2FB43HH"],"uri":["http://zotero.org/users/1098686/items/J2FB43HH"],"itemData":{"id":1223,"type":"manuscript","title":"Introduction to Chaos in Deterministic Systems","publisher-place":"University of Sussex","event-place":"University of Sussex","URL":"http://arxiv.org/abs/nlin/0308023","author":[{"family":"Gershenson","given":"Carlos"}],"issued":{"date-parts":[["2004",10,7]]}}},{"id":1428,"uris":["http://zotero.org/users/1098686/items/KD6SQ9V4"],"uri":["http://zotero.org/users/1098686/items/KD6SQ9V4"],"itemData":{"id":1428,"type":"article-journal","title":"Discrete Fractional Logistic Map and Its Chaos","container-title":"Nonlinear Dynamics","page":"283-287","volume":"75","issue":"1-2","source":"CrossRef","DOI":"10.1007/s11071-013-1065-7","ISSN":"0924-090X, 1573-269X","language":"en","author":[{"family":"Wu","given":"Guo-Cheng"},{"family":"Baleanu","given":"Dumitru"}],"issued":{"date-parts":[["2014",1]]}}}],"schema":"https://github.com/citation-style-language/schema/raw/master/csl-citation.json"} </w:instrText>
      </w:r>
      <w:r w:rsidR="007D2E57" w:rsidRPr="0049727F">
        <w:fldChar w:fldCharType="separate"/>
      </w:r>
      <w:r w:rsidR="007D2E57" w:rsidRPr="0049727F">
        <w:t>(Gershenson, 2004; May, 1976; Wu &amp; Baleanu, 2014)</w:t>
      </w:r>
      <w:r w:rsidR="007D2E57" w:rsidRPr="0049727F">
        <w:fldChar w:fldCharType="end"/>
      </w:r>
      <w:r w:rsidRPr="0049727F">
        <w:t xml:space="preserve">. The bifurcation diagram in Figure </w:t>
      </w:r>
      <w:r w:rsidR="007D42E0" w:rsidRPr="0049727F">
        <w:t>2.</w:t>
      </w:r>
      <w:r w:rsidRPr="0049727F">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ctor) for that parameter value. </w:t>
      </w:r>
    </w:p>
    <w:p w:rsidR="007D42E0" w:rsidRPr="0049727F" w:rsidRDefault="007D42E0" w:rsidP="001C51FA">
      <w:r w:rsidRPr="0049727F">
        <w:t>In Figure 2.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024CD5" w:rsidRPr="0049727F" w:rsidRDefault="009110E0" w:rsidP="001C51FA">
      <w:pPr>
        <w:pStyle w:val="Figure"/>
      </w:pPr>
      <w:r w:rsidRPr="0049727F">
        <w:lastRenderedPageBreak/>
        <w:drawing>
          <wp:inline distT="0" distB="0" distL="0" distR="0" wp14:anchorId="37D2A039" wp14:editId="2659873F">
            <wp:extent cx="3599543" cy="2362200"/>
            <wp:effectExtent l="0" t="0" r="127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16761" cy="2373499"/>
                    </a:xfrm>
                    <a:prstGeom prst="rect">
                      <a:avLst/>
                    </a:prstGeom>
                    <a:noFill/>
                    <a:ln>
                      <a:noFill/>
                    </a:ln>
                  </pic:spPr>
                </pic:pic>
              </a:graphicData>
            </a:graphic>
          </wp:inline>
        </w:drawing>
      </w:r>
    </w:p>
    <w:p w:rsidR="00E57989" w:rsidRPr="0049727F" w:rsidRDefault="00024CD5" w:rsidP="00EB6C52">
      <w:pPr>
        <w:pStyle w:val="Caption"/>
      </w:pPr>
      <w:bookmarkStart w:id="46" w:name="_Toc475731757"/>
      <w:r w:rsidRPr="0049727F">
        <w:t xml:space="preserve">Figure </w:t>
      </w:r>
      <w:fldSimple w:instr=" STYLEREF 1 \s ">
        <w:r w:rsidR="006715FE">
          <w:rPr>
            <w:noProof/>
          </w:rPr>
          <w:t>2</w:t>
        </w:r>
      </w:fldSimple>
      <w:r w:rsidR="006715FE">
        <w:t>.</w:t>
      </w:r>
      <w:fldSimple w:instr=" SEQ Figure \* ARABIC \s 1 ">
        <w:r w:rsidR="006715FE">
          <w:rPr>
            <w:noProof/>
          </w:rPr>
          <w:t>2</w:t>
        </w:r>
      </w:fldSimple>
      <w:r w:rsidRPr="0049727F">
        <w:t xml:space="preserve"> Bifurcation diagram of 100 generations of the logistic map for 1,000 growth rate parameter values between 0 and 4. The vertical slice above each growth rate depicts the system</w:t>
      </w:r>
      <w:r w:rsidR="00E05270" w:rsidRPr="0049727F">
        <w:t>’</w:t>
      </w:r>
      <w:r w:rsidRPr="0049727F">
        <w:t>s attractor at that rate.</w:t>
      </w:r>
      <w:bookmarkEnd w:id="46"/>
    </w:p>
    <w:p w:rsidR="009110E0" w:rsidRPr="0049727F" w:rsidRDefault="009110E0" w:rsidP="001C51FA">
      <w:r w:rsidRPr="0049727F">
        <w:t xml:space="preserve">Why is this visualization called a bifurcation diagram? If we zoom into the growth rates between 2.8 and 4 to see what is happening at a finer scale (Figure </w:t>
      </w:r>
      <w:r w:rsidR="007D42E0" w:rsidRPr="0049727F">
        <w:t>2.</w:t>
      </w:r>
      <w:r w:rsidRPr="0049727F">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w:t>
      </w:r>
      <w:r w:rsidR="007D42E0" w:rsidRPr="0049727F">
        <w:t>2.</w:t>
      </w:r>
      <w:r w:rsidRPr="0049727F">
        <w:t xml:space="preserve">1: when the growth rate parameter is set to 3.5, the system oscillates over </w:t>
      </w:r>
      <w:r w:rsidRPr="0049727F">
        <w:rPr>
          <w:i/>
          <w:iCs/>
        </w:rPr>
        <w:t>four</w:t>
      </w:r>
      <w:r w:rsidRPr="0049727F">
        <w:t xml:space="preserve"> population values. 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Pr="0049727F">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w:t>
      </w:r>
      <w:r w:rsidRPr="0049727F">
        <w:lastRenderedPageBreak/>
        <w:t>adjust the growth rate parameter upwards, the logistic map will oscillate between two, then four, then eight, then 16, then 32 (and on and on to infinity) population values.</w:t>
      </w:r>
    </w:p>
    <w:p w:rsidR="007D42E0" w:rsidRPr="0049727F" w:rsidRDefault="007D42E0" w:rsidP="001C51FA">
      <w:pPr>
        <w:pStyle w:val="Figure"/>
      </w:pPr>
      <w:r w:rsidRPr="0049727F">
        <w:drawing>
          <wp:inline distT="0" distB="0" distL="0" distR="0" wp14:anchorId="53A63BE0" wp14:editId="2B53DEDC">
            <wp:extent cx="3771900" cy="2440641"/>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5333" cy="2442862"/>
                    </a:xfrm>
                    <a:prstGeom prst="rect">
                      <a:avLst/>
                    </a:prstGeom>
                    <a:noFill/>
                    <a:ln>
                      <a:noFill/>
                    </a:ln>
                  </pic:spPr>
                </pic:pic>
              </a:graphicData>
            </a:graphic>
          </wp:inline>
        </w:drawing>
      </w:r>
    </w:p>
    <w:p w:rsidR="007D42E0" w:rsidRPr="0049727F" w:rsidRDefault="007D42E0" w:rsidP="00EB6C52">
      <w:pPr>
        <w:pStyle w:val="Caption"/>
      </w:pPr>
      <w:bookmarkStart w:id="47" w:name="_Toc475731758"/>
      <w:r w:rsidRPr="0049727F">
        <w:t xml:space="preserve">Figure </w:t>
      </w:r>
      <w:fldSimple w:instr=" STYLEREF 1 \s ">
        <w:r w:rsidR="006715FE">
          <w:rPr>
            <w:noProof/>
          </w:rPr>
          <w:t>2</w:t>
        </w:r>
      </w:fldSimple>
      <w:r w:rsidR="006715FE">
        <w:t>.</w:t>
      </w:r>
      <w:fldSimple w:instr=" SEQ Figure \* ARABIC \s 1 ">
        <w:r w:rsidR="006715FE">
          <w:rPr>
            <w:noProof/>
          </w:rPr>
          <w:t>3</w:t>
        </w:r>
      </w:fldSimple>
      <w:r w:rsidRPr="0049727F">
        <w:t xml:space="preserve"> Bifurcation diagram of 100 generations of the logistic map for 1,000 growth rate parameter values between 2.8 and 4. The vertical slice above each growth rate depicts the system</w:t>
      </w:r>
      <w:r w:rsidR="00E05270" w:rsidRPr="0049727F">
        <w:t>’</w:t>
      </w:r>
      <w:r w:rsidRPr="0049727F">
        <w:t>s attractor at that rate.</w:t>
      </w:r>
      <w:bookmarkEnd w:id="47"/>
    </w:p>
    <w:p w:rsidR="007D42E0" w:rsidRPr="0049727F" w:rsidRDefault="007D42E0" w:rsidP="001C51FA">
      <w:pPr>
        <w:pStyle w:val="Figure"/>
      </w:pPr>
      <w:r w:rsidRPr="0049727F">
        <w:drawing>
          <wp:inline distT="0" distB="0" distL="0" distR="0" wp14:anchorId="4B9979A2" wp14:editId="59DC2247">
            <wp:extent cx="4124325" cy="2657475"/>
            <wp:effectExtent l="0" t="0" r="9525" b="9525"/>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4325" cy="2657475"/>
                    </a:xfrm>
                    <a:prstGeom prst="rect">
                      <a:avLst/>
                    </a:prstGeom>
                    <a:noFill/>
                    <a:ln>
                      <a:noFill/>
                    </a:ln>
                  </pic:spPr>
                </pic:pic>
              </a:graphicData>
            </a:graphic>
          </wp:inline>
        </w:drawing>
      </w:r>
    </w:p>
    <w:p w:rsidR="007D42E0" w:rsidRPr="0049727F" w:rsidRDefault="007D42E0" w:rsidP="00EB6C52">
      <w:pPr>
        <w:pStyle w:val="Caption"/>
      </w:pPr>
      <w:bookmarkStart w:id="48" w:name="_Toc475731759"/>
      <w:r w:rsidRPr="0049727F">
        <w:t xml:space="preserve">Figure </w:t>
      </w:r>
      <w:fldSimple w:instr=" STYLEREF 1 \s ">
        <w:r w:rsidR="006715FE">
          <w:rPr>
            <w:noProof/>
          </w:rPr>
          <w:t>2</w:t>
        </w:r>
      </w:fldSimple>
      <w:r w:rsidR="006715FE">
        <w:t>.</w:t>
      </w:r>
      <w:fldSimple w:instr=" SEQ Figure \* ARABIC \s 1 ">
        <w:r w:rsidR="006715FE">
          <w:rPr>
            <w:noProof/>
          </w:rPr>
          <w:t>4</w:t>
        </w:r>
      </w:fldSimple>
      <w:r w:rsidRPr="0049727F">
        <w:t xml:space="preserve"> Bifurcation diagram of 100 generations of the logistic map for 1,000 growth rate parameter values between 3.7 and 3.9. The system moves from order to chaos and back again as the growth rate is adjusted.</w:t>
      </w:r>
      <w:bookmarkEnd w:id="48"/>
    </w:p>
    <w:p w:rsidR="009110E0" w:rsidRPr="0049727F" w:rsidRDefault="009110E0" w:rsidP="001C51FA">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very simple deterministic </w:t>
      </w:r>
      <w:r w:rsidRPr="0049727F">
        <w:lastRenderedPageBreak/>
        <w:t xml:space="preserve">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 </w:t>
      </w:r>
      <w:r w:rsidRPr="0049727F">
        <w:rPr>
          <w:i/>
        </w:rPr>
        <w:t>any</w:t>
      </w:r>
      <w:r w:rsidRPr="0049727F">
        <w:t xml:space="preserve"> one-dimensional system with a period-3 cycle such as this at some parameter value is capable of chaotic behavior at other parameter values </w:t>
      </w:r>
      <w:r w:rsidR="007D2E57" w:rsidRPr="0049727F">
        <w:fldChar w:fldCharType="begin"/>
      </w:r>
      <w:r w:rsidR="007D2E57" w:rsidRPr="0049727F">
        <w:instrText xml:space="preserve"> ADDIN ZOTERO_ITEM CSL_CITATION {"citationID":"1e11t7tkcp","properties":{"formattedCitation":"(T.-Y. Li &amp; Yorke, 1975)","plainCitation":"(T.-Y. Li &amp; Yorke, 1975)"},"citationItems":[{"id":414,"uris":["http://zotero.org/users/1098686/items/MEFF6VIZ"],"uri":["http://zotero.org/users/1098686/items/MEFF6VIZ"],"itemData":{"id":414,"type":"article-journal","title":"Period Three Implies Chaos","container-title":"The American Mathematical Monthly","page":"985-992","volume":"82","issue":"10","source":"CrossRef","DOI":"10.2307/2318254","ISSN":"00029890","author":[{"family":"Li","given":"Tien-Yien"},{"family":"Yorke","given":"James A."}],"issued":{"date-parts":[["1975",12]]}}}],"schema":"https://github.com/citation-style-language/schema/raw/master/csl-citation.json"} </w:instrText>
      </w:r>
      <w:r w:rsidR="007D2E57" w:rsidRPr="0049727F">
        <w:fldChar w:fldCharType="separate"/>
      </w:r>
      <w:r w:rsidR="007D2E57" w:rsidRPr="0049727F">
        <w:t>(T.-Y. Li &amp; Yorke, 1975)</w:t>
      </w:r>
      <w:r w:rsidR="007D2E57" w:rsidRPr="0049727F">
        <w:fldChar w:fldCharType="end"/>
      </w:r>
      <w:r w:rsidRPr="0049727F">
        <w:t>.</w:t>
      </w:r>
    </w:p>
    <w:p w:rsidR="009110E0" w:rsidRPr="0049727F" w:rsidRDefault="009110E0" w:rsidP="001C51FA">
      <w:r w:rsidRPr="0049727F">
        <w:rPr>
          <w:i/>
        </w:rPr>
        <w:t>Universality</w:t>
      </w:r>
      <w:r w:rsidRPr="0049727F">
        <w:t xml:space="preserve"> refers to the phenomenon that very different systems can exhibit very similar behavior regardless of their underlying dynamics. It is commonly associated with Mitchell Feigenbaum</w:t>
      </w:r>
      <w:r w:rsidR="00E05270" w:rsidRPr="0049727F">
        <w:t>’</w:t>
      </w:r>
      <w:r w:rsidRPr="0049727F">
        <w:t xml:space="preserve">s discovery that all systems that undergo this period-doubling path to chaos obey a mathematical constant </w:t>
      </w:r>
      <w:r w:rsidR="007D2E57" w:rsidRPr="0049727F">
        <w:fldChar w:fldCharType="begin"/>
      </w:r>
      <w:r w:rsidR="007D2E57" w:rsidRPr="0049727F">
        <w:instrText xml:space="preserve"> ADDIN ZOTERO_ITEM CSL_CITATION {"citationID":"qHk1KABI","properties":{"formattedCitation":"(Feigenbaum, 1978, 1983)","plainCitation":"(Feigenbaum, 1978, 1983)"},"citationItems":[{"id":439,"uris":["http://zotero.org/users/1098686/items/D8M643C2"],"uri":["http://zotero.org/users/1098686/items/D8M643C2"],"itemData":{"id":439,"type":"article-journal","title":"Quantitative Universality for a Class of Nonlinear Transformations","container-title":"Journal of Statistical Physics","page":"25–52","volume":"19","issue":"1","source":"Google Scholar","author":[{"family":"Feigenbaum","given":"Mitchell J."}],"issued":{"date-parts":[["1978"]]}}},{"id":441,"uris":["http://zotero.org/users/1098686/items/8W8C5PKV"],"uri":["http://zotero.org/users/1098686/items/8W8C5PKV"],"itemData":{"id":441,"type":"article-journal","title":"Universal Behavior in Nonlinear Systems","container-title":"Physica D: Nonlinear Phenomena","page":"16–39","volume":"7","issue":"1","source":"Google Scholar","author":[{"family":"Feigenbaum","given":"Mitchell J."}],"issued":{"date-parts":[["1983"]]}}}],"schema":"https://github.com/citation-style-language/schema/raw/master/csl-citation.json"} </w:instrText>
      </w:r>
      <w:r w:rsidR="007D2E57" w:rsidRPr="0049727F">
        <w:fldChar w:fldCharType="separate"/>
      </w:r>
      <w:r w:rsidR="007D2E57" w:rsidRPr="0049727F">
        <w:t>(Feigenbaum, 1978, 1983)</w:t>
      </w:r>
      <w:r w:rsidR="007D2E57" w:rsidRPr="0049727F">
        <w:fldChar w:fldCharType="end"/>
      </w:r>
      <w:r w:rsidRPr="0049727F">
        <w:t xml:space="preserve">: the distance between consecutive bifurcations along the horizontal axis shrinks by a factor that asymptotically approaches 4.669, now known as </w:t>
      </w:r>
      <w:r w:rsidRPr="0049727F">
        <w:rPr>
          <w:i/>
        </w:rPr>
        <w:t>Feigenbaum</w:t>
      </w:r>
      <w:r w:rsidR="00E05270" w:rsidRPr="0049727F">
        <w:rPr>
          <w:i/>
        </w:rPr>
        <w:t>’</w:t>
      </w:r>
      <w:r w:rsidRPr="0049727F">
        <w:rPr>
          <w:i/>
        </w:rPr>
        <w:t>s constant</w:t>
      </w:r>
      <w:r w:rsidRPr="0049727F">
        <w:t xml:space="preserve"> </w:t>
      </w:r>
      <w:r w:rsidR="007D2E57" w:rsidRPr="0049727F">
        <w:fldChar w:fldCharType="begin"/>
      </w:r>
      <w:r w:rsidR="007D2E57" w:rsidRPr="0049727F">
        <w:instrText xml:space="preserve"> ADDIN ZOTERO_ITEM CSL_CITATION {"citationID":"1k10j11tvk","properties":{"formattedCitation":"(Strogatz, 2014)","plainCitation":"(Strogatz, 2014)"},"citationItems":[{"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007D2E57" w:rsidRPr="0049727F">
        <w:fldChar w:fldCharType="separate"/>
      </w:r>
      <w:r w:rsidR="007D2E57" w:rsidRPr="0049727F">
        <w:t>(Strogatz, 2014)</w:t>
      </w:r>
      <w:r w:rsidR="007D2E57" w:rsidRPr="0049727F">
        <w:fldChar w:fldCharType="end"/>
      </w:r>
      <w:r w:rsidRPr="0049727F">
        <w:t>. Regardless of the system</w:t>
      </w:r>
      <w:r w:rsidR="00E05270" w:rsidRPr="0049727F">
        <w:t>’</w:t>
      </w:r>
      <w:r w:rsidRPr="0049727F">
        <w:t>s specific dynamics, the ratio of the bifurcations on its road to chaos always obey</w:t>
      </w:r>
      <w:r w:rsidR="00AA2653" w:rsidRPr="0049727F">
        <w:t>s</w:t>
      </w:r>
      <w:r w:rsidRPr="0049727F">
        <w:t xml:space="preserve"> this constant. </w:t>
      </w:r>
    </w:p>
    <w:p w:rsidR="006115C9" w:rsidRPr="0049727F" w:rsidRDefault="006115C9" w:rsidP="001C51FA"/>
    <w:p w:rsidR="009110E0" w:rsidRPr="0049727F" w:rsidRDefault="009110E0" w:rsidP="00D265F3">
      <w:pPr>
        <w:pStyle w:val="Heading2"/>
      </w:pPr>
      <w:bookmarkStart w:id="49" w:name="_Toc475721734"/>
      <w:bookmarkStart w:id="50" w:name="_Toc475734154"/>
      <w:r w:rsidRPr="0049727F">
        <w:t>Fractals and Strange Attractors</w:t>
      </w:r>
      <w:bookmarkEnd w:id="49"/>
      <w:bookmarkEnd w:id="50"/>
    </w:p>
    <w:p w:rsidR="009110E0" w:rsidRPr="0049727F" w:rsidRDefault="009110E0" w:rsidP="001C51FA">
      <w:r w:rsidRPr="0049727F">
        <w:t xml:space="preserve">There is also a deep and universal connection between chaos and fractals </w:t>
      </w:r>
      <w:r w:rsidR="007D2E57" w:rsidRPr="0049727F">
        <w:fldChar w:fldCharType="begin"/>
      </w:r>
      <w:r w:rsidR="007D2E57" w:rsidRPr="0049727F">
        <w:instrText xml:space="preserve"> ADDIN ZOTERO_ITEM CSL_CITATION {"citationID":"enuq6f31i","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49727F">
        <w:fldChar w:fldCharType="separate"/>
      </w:r>
      <w:r w:rsidR="007D2E57" w:rsidRPr="0049727F">
        <w:t>(Tomida, 2008)</w:t>
      </w:r>
      <w:r w:rsidR="007D2E57" w:rsidRPr="0049727F">
        <w:fldChar w:fldCharType="end"/>
      </w:r>
      <w:r w:rsidRPr="0049727F">
        <w:t xml:space="preserve">. In Figure </w:t>
      </w:r>
      <w:r w:rsidR="007D42E0" w:rsidRPr="0049727F">
        <w:t>2.</w:t>
      </w:r>
      <w:r w:rsidRPr="0049727F">
        <w:t xml:space="preserve">4, the bifurcations around growth rate 3.85 may look familiar. If we zoom in to the center one (Figure </w:t>
      </w:r>
      <w:r w:rsidR="007D42E0" w:rsidRPr="0049727F">
        <w:t>2.</w:t>
      </w:r>
      <w:r w:rsidRPr="0049727F">
        <w:t xml:space="preserve">5), we incredibly see the same structure that we saw earlier at the macro-level. In fact, if we keep zooming infinitely in to this visualization, we will continue seeing the </w:t>
      </w:r>
      <w:r w:rsidRPr="0049727F">
        <w:lastRenderedPageBreak/>
        <w:t xml:space="preserve">same structure and patterns at finer and finer scales, forever. How can this possibly be? We mentioned earlier that chaotic systems have </w:t>
      </w:r>
      <w:r w:rsidRPr="0049727F">
        <w:rPr>
          <w:i/>
        </w:rPr>
        <w:t>strange attractors</w:t>
      </w:r>
      <w:r w:rsidRPr="0049727F">
        <w:t xml:space="preserve"> and their structure can be characterized as </w:t>
      </w:r>
      <w:r w:rsidRPr="0049727F">
        <w:rPr>
          <w:i/>
        </w:rPr>
        <w:t>fractal</w:t>
      </w:r>
      <w:r w:rsidRPr="0049727F">
        <w:t xml:space="preserve"> </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separate"/>
      </w:r>
      <w:r w:rsidR="007D2E57" w:rsidRPr="0049727F">
        <w:t>(Farmer, Ott, &amp; Yorke, 1983; Grassberger &amp; Procaccia, 1983; Hénon, 1976)</w:t>
      </w:r>
      <w:r w:rsidR="007D2E57" w:rsidRPr="0049727F">
        <w:fldChar w:fldCharType="end"/>
      </w:r>
      <w:r w:rsidRPr="0049727F">
        <w:t xml:space="preserve">. Fractals are shapes that are self-similar, meaning they have the same structure at every scale </w:t>
      </w:r>
      <w:r w:rsidR="007D2E57" w:rsidRPr="0049727F">
        <w:fldChar w:fldCharType="begin"/>
      </w:r>
      <w:r w:rsidR="007D2E57" w:rsidRPr="0049727F">
        <w:instrText xml:space="preserve"> ADDIN ZOTERO_ITEM CSL_CITATION {"citationID":"SRGIzS7i","properties":{"formattedCitation":"(Mandelbrot, 1967, 1983, 1999)","plainCitation":"(Mandelbrot, 1967, 1983, 1999)"},"citationItems":[{"id":491,"uris":["http://zotero.org/users/1098686/items/7NB8HUVR"],"uri":["http://zotero.org/users/1098686/items/7NB8HUVR"],"itemData":{"id":491,"type":"article-journal","title":"How Long Is the Coast of Britain?","container-title":"Science","page":"636–638","volume":"156","issue":"3775","source":"Google Scholar","author":[{"family":"Mandelbrot","given":"Benoit B."}],"issued":{"date-parts":[["1967"]]}}},{"id":480,"uris":["http://zotero.org/users/1098686/items/8B6PIEWK"],"uri":["http://zotero.org/users/1098686/items/8B6PIEWK"],"itemData":{"id":480,"type":"book","title":"The Fractal Geometry of Nature","publisher":"Macmillan","publisher-place":"New York","source":"Google Books","event-place":"New York","abstract":"Clouds are not spheres, mountains are not cones, and lightning does not travel in a straight line. The complexity of nature's shapes differs in kind, not merely degree, from that of the shapes of ordinary geometry, the geometry of fractal shapes. Now that the field has expanded greatly with many active researchers, Mandelbrot presents the definitive overview of the origins of his ideas and their new applications. The Fractal Geometry of Nature is based on his highly acclaimed earlier work, but has much broader and deeper coverage and more extensive illustrations.","ISBN":"978-0-7167-1186-5","language":"en","author":[{"family":"Mandelbrot","given":"Benoit B."}],"issued":{"date-parts":[["1983"]]}}},{"id":1658,"uris":["http://zotero.org/users/1098686/items/EQ9KTX3E"],"uri":["http://zotero.org/users/1098686/items/EQ9KTX3E"],"itemData":{"id":1658,"type":"book","title":"Multifractals and 1/f Noise","publisher":"Springer","publisher-place":"New York","event-place":"New York","ISBN":"978-0-387-98539-8","author":[{"family":"Mandelbrot","given":"Benoit B."}],"issued":{"date-parts":[["1999"]]}}}],"schema":"https://github.com/citation-style-language/schema/raw/master/csl-citation.json"} </w:instrText>
      </w:r>
      <w:r w:rsidR="007D2E57" w:rsidRPr="0049727F">
        <w:fldChar w:fldCharType="separate"/>
      </w:r>
      <w:r w:rsidR="007D2E57" w:rsidRPr="0049727F">
        <w:t>(Mandelbrot, 1967, 1983, 1999)</w:t>
      </w:r>
      <w:r w:rsidR="007D2E57" w:rsidRPr="0049727F">
        <w:fldChar w:fldCharType="end"/>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the full range of growth rates. </w:t>
      </w:r>
    </w:p>
    <w:p w:rsidR="00C33948" w:rsidRPr="0049727F" w:rsidRDefault="009110E0" w:rsidP="001C51FA">
      <w:pPr>
        <w:pStyle w:val="Figure"/>
      </w:pPr>
      <w:r w:rsidRPr="0049727F">
        <w:drawing>
          <wp:inline distT="0" distB="0" distL="0" distR="0" wp14:anchorId="6D1BE33E" wp14:editId="61E9BF7A">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9110E0" w:rsidRPr="0049727F" w:rsidRDefault="00C33948" w:rsidP="00EB6C52">
      <w:pPr>
        <w:pStyle w:val="Caption"/>
      </w:pPr>
      <w:bookmarkStart w:id="51" w:name="_Toc475731760"/>
      <w:r w:rsidRPr="0049727F">
        <w:t xml:space="preserve">Figure </w:t>
      </w:r>
      <w:fldSimple w:instr=" STYLEREF 1 \s ">
        <w:r w:rsidR="006715FE">
          <w:rPr>
            <w:noProof/>
          </w:rPr>
          <w:t>2</w:t>
        </w:r>
      </w:fldSimple>
      <w:r w:rsidR="006715FE">
        <w:t>.</w:t>
      </w:r>
      <w:fldSimple w:instr=" SEQ Figure \* ARABIC \s 1 ">
        <w:r w:rsidR="006715FE">
          <w:rPr>
            <w:noProof/>
          </w:rPr>
          <w:t>5</w:t>
        </w:r>
      </w:fldSimple>
      <w:r w:rsidRPr="0049727F">
        <w:t xml:space="preserve"> Bifurcation diagram of 100 generations of the logistic map for 1,000 growth rate parameter values between 3.84 and 3.856. This is the same structure that we saw earlier at the macro-level in Figure </w:t>
      </w:r>
      <w:r w:rsidR="007D42E0" w:rsidRPr="0049727F">
        <w:t>2.</w:t>
      </w:r>
      <w:r w:rsidRPr="0049727F">
        <w:t>3, because chaotic systems</w:t>
      </w:r>
      <w:r w:rsidR="00E05270" w:rsidRPr="0049727F">
        <w:t>’</w:t>
      </w:r>
      <w:r w:rsidRPr="0049727F">
        <w:t xml:space="preserve"> strange attractors are fra</w:t>
      </w:r>
      <w:r w:rsidRPr="0049727F">
        <w:rPr>
          <w:noProof/>
        </w:rPr>
        <w:t>ctal.</w:t>
      </w:r>
      <w:bookmarkEnd w:id="51"/>
    </w:p>
    <w:p w:rsidR="009110E0" w:rsidRPr="0049727F" w:rsidRDefault="009110E0" w:rsidP="001C51FA">
      <w:r w:rsidRPr="0049727F">
        <w:t xml:space="preserve">Another way to visualize this nonlinear time series is with a </w:t>
      </w:r>
      <w:r w:rsidRPr="0049727F">
        <w:rPr>
          <w:i/>
        </w:rPr>
        <w:t>phase diagram</w:t>
      </w:r>
      <w:r w:rsidRPr="0049727F">
        <w:t xml:space="preserve">, using a method called state-space reconstruction through delay-coordinate embedding </w:t>
      </w:r>
      <w:r w:rsidR="007D2E57" w:rsidRPr="0049727F">
        <w:fldChar w:fldCharType="begin"/>
      </w:r>
      <w:r w:rsidR="007D2E57" w:rsidRPr="0049727F">
        <w:instrText xml:space="preserve"> ADDIN ZOTERO_ITEM CSL_CITATION {"citationID":"aPK0jGzf","properties":{"formattedCitation":"(Bradley &amp; Kantz, 2015)","plainCitation":"(Bradley &amp; Kantz, 2015)"},"citationItems":[{"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007D2E57" w:rsidRPr="0049727F">
        <w:fldChar w:fldCharType="separate"/>
      </w:r>
      <w:r w:rsidR="007D2E57" w:rsidRPr="0049727F">
        <w:t>(Bradley &amp; Kantz, 2015)</w:t>
      </w:r>
      <w:r w:rsidR="007D2E57" w:rsidRPr="0049727F">
        <w:fldChar w:fldCharType="end"/>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 xml:space="preserve">-axis </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separate"/>
      </w:r>
      <w:r w:rsidR="007D2E57" w:rsidRPr="0049727F">
        <w:t>(Huikuri et al., 2000)</w:t>
      </w:r>
      <w:r w:rsidR="007D2E57" w:rsidRPr="0049727F">
        <w:fldChar w:fldCharType="end"/>
      </w:r>
      <w:r w:rsidRPr="0049727F">
        <w:t>, giving us another visual window into the qualitative behavior of the system. The clever insight of this phase diagram is that it embeds one-</w:t>
      </w:r>
      <w:r w:rsidRPr="0049727F">
        <w:lastRenderedPageBreak/>
        <w:t xml:space="preserve">dimensional time series data from our logistic map into two-dimensional </w:t>
      </w:r>
      <w:r w:rsidRPr="0049727F">
        <w:rPr>
          <w:i/>
        </w:rPr>
        <w:t>state space</w:t>
      </w:r>
      <w:r w:rsidRPr="0049727F">
        <w:t xml:space="preserve">: an imaginary space that uses system variables as its dimensions </w:t>
      </w:r>
      <w:r w:rsidR="007D2E57" w:rsidRPr="0049727F">
        <w:fldChar w:fldCharType="begin"/>
      </w:r>
      <w:r w:rsidR="007D2E57" w:rsidRPr="0049727F">
        <w:instrText xml:space="preserve"> ADDIN ZOTERO_ITEM CSL_CITATION {"citationID":"aQTqhsxJ","properties":{"formattedCitation":"(Packard et al., 1980; Takens, 1981; Theiler, 1990)","plainCitation":"(Packard et al., 1980; Takens, 1981; Theiler, 1990)"},"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id":1540,"uris":["http://zotero.org/users/1098686/items/9BPMNCPN"],"uri":["http://zotero.org/users/1098686/items/9BPMNCPN"],"itemData":{"id":1540,"type":"chapter","title":"Detecting Strange Attractors in Turbulence","container-title":"Dynamical Systems and Turbulence","publisher":"Springer-Verlag","publisher-place":"Berlin","page":"366-381","event-place":"Berlin","author":[{"family":"Takens","given":"F."}],"editor":[{"family":"Rand","given":"D."},{"family":"Young","given":"L.S."}],"issued":{"date-parts":[["1981"]]}}},{"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49727F">
        <w:fldChar w:fldCharType="separate"/>
      </w:r>
      <w:r w:rsidR="007D2E57" w:rsidRPr="0049727F">
        <w:t>(Packard et al., 1980; Takens, 1981; Theiler, 1990)</w:t>
      </w:r>
      <w:r w:rsidR="007D2E57" w:rsidRPr="0049727F">
        <w:fldChar w:fldCharType="end"/>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 xml:space="preserve">1, nonlinear dynamics tends to focus on visualizing these state spaces. Few real-world systems are fully observable, yet the dynamics in a properly reconstructed state space are identical to the true dynamics of the entire system </w:t>
      </w:r>
      <w:r w:rsidR="007D2E57" w:rsidRPr="0049727F">
        <w:fldChar w:fldCharType="begin"/>
      </w:r>
      <w:r w:rsidR="007D2E57" w:rsidRPr="0049727F">
        <w:instrText xml:space="preserve"> ADDIN ZOTERO_ITEM CSL_CITATION {"citationID":"hgvogqcfa","properties":{"formattedCitation":"(Bradley, 2003)","plainCitation":"(Bradley, 2003)"},"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schema":"https://github.com/citation-style-language/schema/raw/master/csl-citation.json"} </w:instrText>
      </w:r>
      <w:r w:rsidR="007D2E57" w:rsidRPr="0049727F">
        <w:fldChar w:fldCharType="separate"/>
      </w:r>
      <w:r w:rsidR="007D2E57" w:rsidRPr="0049727F">
        <w:t>(Bradley, 2003)</w:t>
      </w:r>
      <w:r w:rsidR="007D2E57" w:rsidRPr="0049727F">
        <w:fldChar w:fldCharType="end"/>
      </w:r>
      <w:r w:rsidR="007D42E0" w:rsidRPr="0049727F">
        <w:t>.</w:t>
      </w:r>
    </w:p>
    <w:p w:rsidR="007D42E0" w:rsidRPr="0049727F" w:rsidRDefault="007D42E0" w:rsidP="001C51FA">
      <w:pPr>
        <w:pStyle w:val="Figure"/>
      </w:pPr>
      <w:r w:rsidRPr="0049727F">
        <w:drawing>
          <wp:inline distT="0" distB="0" distL="0" distR="0" wp14:anchorId="5F639232" wp14:editId="09EC7111">
            <wp:extent cx="3276600" cy="335280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76600" cy="3352800"/>
                    </a:xfrm>
                    <a:prstGeom prst="rect">
                      <a:avLst/>
                    </a:prstGeom>
                    <a:noFill/>
                    <a:ln>
                      <a:noFill/>
                    </a:ln>
                  </pic:spPr>
                </pic:pic>
              </a:graphicData>
            </a:graphic>
          </wp:inline>
        </w:drawing>
      </w:r>
    </w:p>
    <w:p w:rsidR="007D42E0" w:rsidRPr="0049727F" w:rsidRDefault="007D42E0" w:rsidP="00EB6C52">
      <w:pPr>
        <w:pStyle w:val="Caption"/>
      </w:pPr>
      <w:bookmarkStart w:id="52" w:name="_Toc475731761"/>
      <w:r w:rsidRPr="0049727F">
        <w:t xml:space="preserve">Figure </w:t>
      </w:r>
      <w:fldSimple w:instr=" STYLEREF 1 \s ">
        <w:r w:rsidR="006715FE">
          <w:rPr>
            <w:noProof/>
          </w:rPr>
          <w:t>2</w:t>
        </w:r>
      </w:fldSimple>
      <w:r w:rsidR="006715FE">
        <w:t>.</w:t>
      </w:r>
      <w:fldSimple w:instr=" SEQ Figure \* ARABIC \s 1 ">
        <w:r w:rsidR="006715FE">
          <w:rPr>
            <w:noProof/>
          </w:rPr>
          <w:t>6</w:t>
        </w:r>
      </w:fldSimple>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2"/>
    </w:p>
    <w:p w:rsidR="009110E0" w:rsidRPr="0049727F" w:rsidRDefault="009110E0" w:rsidP="001C51FA">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1. For example, with a growth rate of 3.5, the population value at generation 1 is 0.5, the value at generation 2 is 0.875, the value at generation 3 is 0.383, and so forth (see Table 1). Therefore our two-dimensional phase diagram will have (</w:t>
      </w:r>
      <w:r w:rsidRPr="0049727F">
        <w:rPr>
          <w:i/>
        </w:rPr>
        <w:t>x</w:t>
      </w:r>
      <w:r w:rsidRPr="0049727F">
        <w:t xml:space="preserve">, </w:t>
      </w:r>
      <w:r w:rsidRPr="0049727F">
        <w:rPr>
          <w:i/>
        </w:rPr>
        <w:t>y</w:t>
      </w:r>
      <w:r w:rsidRPr="0049727F">
        <w:t xml:space="preserve">) points at (0.5, 0.875) and (0.875, </w:t>
      </w:r>
      <w:r w:rsidRPr="0049727F">
        <w:lastRenderedPageBreak/>
        <w:t xml:space="preserve">0.383) and so on (Figure </w:t>
      </w:r>
      <w:r w:rsidR="007D42E0" w:rsidRPr="0049727F">
        <w:t>2.</w:t>
      </w:r>
      <w:r w:rsidRPr="0049727F">
        <w:t>6b). Remember that our model follows a simple deterministic rule, so if we know a certain generation</w:t>
      </w:r>
      <w:r w:rsidR="00E05270" w:rsidRPr="0049727F">
        <w:t>’</w:t>
      </w:r>
      <w:r w:rsidRPr="0049727F">
        <w:t>s population value, we can easily determine the next generation</w:t>
      </w:r>
      <w:r w:rsidR="00E05270" w:rsidRPr="0049727F">
        <w:t>’</w:t>
      </w:r>
      <w:r w:rsidRPr="0049727F">
        <w:t>s value. Like earlier, to produce these phase diagrams Pynamical runs the logistic model for 200 generations and then discards the first 100 rows, to visualize only those values that the system settles toward over time.</w:t>
      </w:r>
    </w:p>
    <w:p w:rsidR="009110E0" w:rsidRPr="0049727F" w:rsidRDefault="009110E0" w:rsidP="001C51FA">
      <w:r w:rsidRPr="0049727F">
        <w:t xml:space="preserve">In Figure </w:t>
      </w:r>
      <w:r w:rsidR="00A871E1" w:rsidRPr="0049727F">
        <w:t>2.</w:t>
      </w:r>
      <w:r w:rsidRPr="0049727F">
        <w:t xml:space="preserve">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w:t>
      </w:r>
      <w:r w:rsidR="00A871E1" w:rsidRPr="0049727F">
        <w:t>2.</w:t>
      </w:r>
      <w:r w:rsidRPr="0049727F">
        <w:t xml:space="preserve">2. Figure </w:t>
      </w:r>
      <w:r w:rsidR="00A871E1" w:rsidRPr="0049727F">
        <w:t>2.</w:t>
      </w:r>
      <w:r w:rsidRPr="0049727F">
        <w:t xml:space="preserve">6b depicts a period-4 limit cycle attractor: when the growth rate is set to 3.5, the logistic map oscillates over four points, as shown in this phase diagram (and in Figures </w:t>
      </w:r>
      <w:r w:rsidR="00A871E1" w:rsidRPr="0049727F">
        <w:t>2.</w:t>
      </w:r>
      <w:r w:rsidRPr="0049727F">
        <w:t xml:space="preserve">1 and </w:t>
      </w:r>
      <w:r w:rsidR="00A871E1" w:rsidRPr="0049727F">
        <w:t>2.</w:t>
      </w:r>
      <w:r w:rsidRPr="0049727F">
        <w:t xml:space="preserve">2). If we adjust the growth rate parameter up to 3.56, we witness a period-doubling bifurcation: Figure </w:t>
      </w:r>
      <w:r w:rsidR="00A871E1" w:rsidRPr="0049727F">
        <w:t>2.</w:t>
      </w:r>
      <w:r w:rsidRPr="0049727F">
        <w:t xml:space="preserve">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w:t>
      </w:r>
      <w:r w:rsidR="00A871E1" w:rsidRPr="0049727F">
        <w:t>2.</w:t>
      </w:r>
      <w:r w:rsidRPr="0049727F">
        <w:t>6d shows that several additional bifurcations occurred between the growth rates of 3.56 and 3.57.</w:t>
      </w:r>
    </w:p>
    <w:p w:rsidR="009110E0" w:rsidRPr="0049727F" w:rsidRDefault="009110E0" w:rsidP="001C51FA">
      <w:r w:rsidRPr="0049727F">
        <w:t xml:space="preserve">A kind of structure is slowly being revealed across Figure </w:t>
      </w:r>
      <w:r w:rsidR="00A871E1" w:rsidRPr="0049727F">
        <w:t>2.</w:t>
      </w:r>
      <w:r w:rsidRPr="0049727F">
        <w:t xml:space="preserve">6, but we can see it much more clearly as we push the growth rate parameter value deep into the chaotic regime. The phase diagram in Figure </w:t>
      </w:r>
      <w:r w:rsidR="00A871E1" w:rsidRPr="0049727F">
        <w:t>2.</w:t>
      </w:r>
      <w:r w:rsidRPr="0049727F">
        <w:t>7a reveals the system</w:t>
      </w:r>
      <w:r w:rsidR="00E05270" w:rsidRPr="0049727F">
        <w:t>’</w:t>
      </w:r>
      <w:r w:rsidRPr="0049727F">
        <w:t xml:space="preserve">s attractor at a growth rate of 3.9. Figure </w:t>
      </w:r>
      <w:r w:rsidR="00A871E1" w:rsidRPr="0049727F">
        <w:t>2.</w:t>
      </w:r>
      <w:r w:rsidRPr="0049727F">
        <w:t>7b visualizes 50 different growth rate parameter values between 3.6 and 4, each with its own color. Those rates that exhibit chaos form parabolas</w:t>
      </w:r>
      <w:r w:rsidR="00043066">
        <w:t xml:space="preserve"> due to the quadratic form of the logistic map’s equation</w:t>
      </w:r>
      <w:r w:rsidRPr="0049727F">
        <w:t xml:space="preserve">, but some gaps exist where the system occasionally settles down into periodic behavior (e.g., in the teal band when the growth rate is set to 3.83 – compare this band of periodicity with Figure </w:t>
      </w:r>
      <w:r w:rsidR="00A871E1" w:rsidRPr="0049727F">
        <w:t>2.</w:t>
      </w:r>
      <w:r w:rsidRPr="0049727F">
        <w:t>4).</w:t>
      </w:r>
    </w:p>
    <w:p w:rsidR="007D42E0" w:rsidRPr="0049727F" w:rsidRDefault="007D42E0" w:rsidP="001C51FA">
      <w:pPr>
        <w:pStyle w:val="Figure"/>
      </w:pPr>
      <w:r w:rsidRPr="0049727F">
        <w:lastRenderedPageBreak/>
        <w:drawing>
          <wp:inline distT="0" distB="0" distL="0" distR="0" wp14:anchorId="4EBA580A" wp14:editId="5DD060AE">
            <wp:extent cx="4297680" cy="2103120"/>
            <wp:effectExtent l="0" t="0" r="762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7680" cy="2103120"/>
                    </a:xfrm>
                    <a:prstGeom prst="rect">
                      <a:avLst/>
                    </a:prstGeom>
                    <a:noFill/>
                    <a:ln>
                      <a:noFill/>
                    </a:ln>
                  </pic:spPr>
                </pic:pic>
              </a:graphicData>
            </a:graphic>
          </wp:inline>
        </w:drawing>
      </w:r>
    </w:p>
    <w:p w:rsidR="007D42E0" w:rsidRPr="0049727F" w:rsidRDefault="007D42E0" w:rsidP="00EB6C52">
      <w:pPr>
        <w:pStyle w:val="Caption"/>
      </w:pPr>
      <w:bookmarkStart w:id="53" w:name="_Toc475731762"/>
      <w:r w:rsidRPr="0049727F">
        <w:t xml:space="preserve">Figure </w:t>
      </w:r>
      <w:fldSimple w:instr=" STYLEREF 1 \s ">
        <w:r w:rsidR="006715FE">
          <w:rPr>
            <w:noProof/>
          </w:rPr>
          <w:t>2</w:t>
        </w:r>
      </w:fldSimple>
      <w:r w:rsidR="006715FE">
        <w:t>.</w:t>
      </w:r>
      <w:fldSimple w:instr=" SEQ Figure \* ARABIC \s 1 ">
        <w:r w:rsidR="006715FE">
          <w:rPr>
            <w:noProof/>
          </w:rPr>
          <w:t>7</w:t>
        </w:r>
      </w:fldSimple>
      <w:r w:rsidRPr="0049727F">
        <w:t>. Cropped phase diagrams of the logistic map over 200 generations for (A) a growth rate parameter value of 3.9 and (B) 50 growth rate parameter values between 3.6 and 4 (the chaotic regime), each with its own colored line.</w:t>
      </w:r>
      <w:bookmarkEnd w:id="53"/>
    </w:p>
    <w:p w:rsidR="009110E0" w:rsidRPr="0049727F" w:rsidRDefault="009110E0" w:rsidP="001C51FA">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 </w:t>
      </w:r>
      <w:r w:rsidR="007D2E57" w:rsidRPr="0049727F">
        <w:fldChar w:fldCharType="begin"/>
      </w:r>
      <w:r w:rsidR="007D2E57" w:rsidRPr="0049727F">
        <w:instrText xml:space="preserve"> ADDIN ZOTERO_ITEM CSL_CITATION {"citationID":"1efm9hglqb","properties":{"formattedCitation":"(Kekre, Sarode, &amp; Halarnkar, 2014)","plainCitation":"(Kekre, Sarode, &amp; Halarnkar, 2014)"},"citationItems":[{"id":1399,"uris":["http://zotero.org/users/1098686/items/CVE25SXR"],"uri":["http://zotero.org/users/1098686/items/CVE25SXR"],"itemData":{"id":1399,"type":"article-journal","title":"A Study of Period Doubling in Logistic Map for Shift Parameter","container-title":"International Journal of Engineering Trends and Technology","page":"281-286","volume":"13","issue":"6","source":"Google Scholar","author":[{"family":"Kekre","given":"H. B."},{"family":"Sarode","given":"Tanuja"},{"family":"Halarnkar","given":"Pallavi N."}],"issued":{"date-parts":[["2014",7]]}}}],"schema":"https://github.com/citation-style-language/schema/raw/master/csl-citation.json"} </w:instrText>
      </w:r>
      <w:r w:rsidR="007D2E57" w:rsidRPr="0049727F">
        <w:fldChar w:fldCharType="separate"/>
      </w:r>
      <w:r w:rsidR="007D2E57" w:rsidRPr="0049727F">
        <w:t>(Kekre, Sarode, &amp; Halarnkar, 2014)</w:t>
      </w:r>
      <w:r w:rsidR="007D2E57" w:rsidRPr="0049727F">
        <w:fldChar w:fldCharType="end"/>
      </w:r>
      <w:r w:rsidRPr="0049727F">
        <w:t xml:space="preserve">. Fractals are indeed strange. Rather than having a whole-number dimension such as two or three, they are characterized by a fractional (hence, fractal) dimension </w:t>
      </w:r>
      <w:r w:rsidR="007D2E57" w:rsidRPr="0049727F">
        <w:fldChar w:fldCharType="begin"/>
      </w:r>
      <w:r w:rsidR="007D2E57" w:rsidRPr="0049727F">
        <w:instrText xml:space="preserve"> ADDIN ZOTERO_ITEM CSL_CITATION {"citationID":"vr198tiep","properties":{"formattedCitation":"(Clarke, 1986; Grassberger &amp; Procaccia, 1983; Theiler, 1990)","plainCitation":"(Clarke, 1986; Grassberger &amp; Procaccia, 1983; Theiler, 1990)"},"citationItems":[{"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id":449,"uris":["http://zotero.org/users/1098686/items/CJD3EM7S"],"uri":["http://zotero.org/users/1098686/items/CJD3EM7S"],"itemData":{"id":449,"type":"article-journal","title":"Computation of the Fractal Dimension of Topographic Surfaces Using the Triangular Prism Surface Area Method","container-title":"Computers &amp; Geosciences","page":"713-722","volume":"12","issue":"5","author":[{"family":"Clarke","given":"Keith C."}],"issued":{"date-parts":[["1986"]]}}},{"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007D2E57" w:rsidRPr="0049727F">
        <w:fldChar w:fldCharType="separate"/>
      </w:r>
      <w:r w:rsidR="007D2E57" w:rsidRPr="0049727F">
        <w:t>(Clarke, 1986; Grassberger &amp; Procaccia, 1983; Theiler, 1990)</w:t>
      </w:r>
      <w:r w:rsidR="007D2E57" w:rsidRPr="0049727F">
        <w:fldChar w:fldCharType="end"/>
      </w:r>
      <w:r w:rsidRPr="0049727F">
        <w:t xml:space="preserve">. The </w:t>
      </w:r>
      <w:r w:rsidRPr="0049727F">
        <w:rPr>
          <w:i/>
        </w:rPr>
        <w:lastRenderedPageBreak/>
        <w:t>fractal dimension</w:t>
      </w:r>
      <w:r w:rsidRPr="0049727F">
        <w:t xml:space="preserve"> refers to the space-filling characteristics of a curve that, through self-similarity, becomes a bit more than a one-dimensional line yet a bit less than a two-dimensional plane.</w:t>
      </w:r>
    </w:p>
    <w:p w:rsidR="009110E0" w:rsidRPr="0049727F" w:rsidRDefault="009110E0" w:rsidP="001C51FA">
      <w:r w:rsidRPr="0049727F">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particularly well-suited to revealing the qualitative behavior of one-dimensional maps, allowing us to analyze the long-term evolution of such systems under recursive iteration </w:t>
      </w:r>
      <w:r w:rsidR="007D2E57" w:rsidRPr="0049727F">
        <w:fldChar w:fldCharType="begin"/>
      </w:r>
      <w:r w:rsidR="007D2E57" w:rsidRPr="0049727F">
        <w:instrText xml:space="preserve"> ADDIN ZOTERO_ITEM CSL_CITATION {"citationID":"1v7agm9k84","properties":{"formattedCitation":"(Tomida, 2008)","plainCitation":"(Tomida, 2008)"},"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7D2E57" w:rsidRPr="0049727F">
        <w:fldChar w:fldCharType="separate"/>
      </w:r>
      <w:r w:rsidR="007D2E57" w:rsidRPr="0049727F">
        <w:t>(Tomida, 2008)</w:t>
      </w:r>
      <w:r w:rsidR="007D2E57" w:rsidRPr="0049727F">
        <w:fldChar w:fldCharType="end"/>
      </w:r>
      <w:r w:rsidRPr="0049727F">
        <w:t xml:space="preserve">. 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f(</w:t>
      </w:r>
      <w:r w:rsidRPr="0049727F">
        <w:rPr>
          <w:i/>
        </w:rPr>
        <w:t>x</w:t>
      </w:r>
      <w:r w:rsidRPr="0049727F">
        <w:t>) for a given parameter value, and a blue line tracing the path of the cobweb. To draw a cobweb:</w:t>
      </w:r>
    </w:p>
    <w:p w:rsidR="009110E0" w:rsidRPr="0049727F" w:rsidRDefault="009110E0" w:rsidP="001C51FA">
      <w:pPr>
        <w:pStyle w:val="ListParagraph"/>
        <w:numPr>
          <w:ilvl w:val="0"/>
          <w:numId w:val="3"/>
        </w:numPr>
      </w:pPr>
      <w:r w:rsidRPr="0049727F">
        <w:t xml:space="preserve">Begin on the </w:t>
      </w:r>
      <w:r w:rsidRPr="0049727F">
        <w:rPr>
          <w:i/>
        </w:rPr>
        <w:t>x</w:t>
      </w:r>
      <w:r w:rsidRPr="0049727F">
        <w:t>-axis at the point (</w:t>
      </w:r>
      <w:r w:rsidRPr="0049727F">
        <w:rPr>
          <w:i/>
        </w:rPr>
        <w:t>x</w:t>
      </w:r>
      <w:r w:rsidRPr="0049727F">
        <w:t xml:space="preserve">, 0) where </w:t>
      </w:r>
      <w:r w:rsidRPr="0049727F">
        <w:rPr>
          <w:i/>
        </w:rPr>
        <w:t>x</w:t>
      </w:r>
      <w:r w:rsidRPr="0049727F">
        <w:t xml:space="preserve"> is the initial population value (0.5 in our example) and draw a vertical line to the red function curve – this new point is at (</w:t>
      </w:r>
      <w:r w:rsidRPr="0049727F">
        <w:rPr>
          <w:i/>
        </w:rPr>
        <w:t>x</w:t>
      </w:r>
      <w:r w:rsidRPr="0049727F">
        <w:t>, f(</w:t>
      </w:r>
      <w:r w:rsidRPr="0049727F">
        <w:rPr>
          <w:i/>
        </w:rPr>
        <w:t>x</w:t>
      </w:r>
      <w:r w:rsidRPr="0049727F">
        <w:t>)).</w:t>
      </w:r>
    </w:p>
    <w:p w:rsidR="009110E0" w:rsidRPr="0049727F" w:rsidRDefault="009110E0" w:rsidP="001C51FA">
      <w:pPr>
        <w:pStyle w:val="ListParagraph"/>
        <w:numPr>
          <w:ilvl w:val="0"/>
          <w:numId w:val="3"/>
        </w:numPr>
      </w:pPr>
      <w:r w:rsidRPr="0049727F">
        <w:t>Draw a horizontal line from this point to the gray identity line – this new point is at (f(</w:t>
      </w:r>
      <w:r w:rsidRPr="0049727F">
        <w:rPr>
          <w:i/>
        </w:rPr>
        <w:t>x</w:t>
      </w:r>
      <w:r w:rsidRPr="0049727F">
        <w:t>), f(</w:t>
      </w:r>
      <w:r w:rsidRPr="0049727F">
        <w:rPr>
          <w:i/>
        </w:rPr>
        <w:t>x</w:t>
      </w:r>
      <w:r w:rsidRPr="0049727F">
        <w:t>)).</w:t>
      </w:r>
    </w:p>
    <w:p w:rsidR="009110E0" w:rsidRPr="0049727F" w:rsidRDefault="009110E0" w:rsidP="001C51FA">
      <w:pPr>
        <w:pStyle w:val="ListParagraph"/>
        <w:numPr>
          <w:ilvl w:val="0"/>
          <w:numId w:val="3"/>
        </w:numPr>
      </w:pPr>
      <w:r w:rsidRPr="0049727F">
        <w:t>Draw a vertical line from this point to the red function curve – this new point is at (f(</w:t>
      </w:r>
      <w:r w:rsidRPr="0049727F">
        <w:rPr>
          <w:i/>
        </w:rPr>
        <w:t>x</w:t>
      </w:r>
      <w:r w:rsidRPr="0049727F">
        <w:t>), f(f(</w:t>
      </w:r>
      <w:r w:rsidRPr="0049727F">
        <w:rPr>
          <w:i/>
        </w:rPr>
        <w:t>x</w:t>
      </w:r>
      <w:r w:rsidRPr="0049727F">
        <w:t>))).</w:t>
      </w:r>
    </w:p>
    <w:p w:rsidR="009110E0" w:rsidRPr="0049727F" w:rsidRDefault="009110E0" w:rsidP="001C51FA">
      <w:pPr>
        <w:pStyle w:val="ListParagraph"/>
        <w:numPr>
          <w:ilvl w:val="0"/>
          <w:numId w:val="3"/>
        </w:numPr>
      </w:pPr>
      <w:r w:rsidRPr="0049727F">
        <w:t xml:space="preserve">Repeat steps 2 and 3 recursively. The cobwebs in Figure </w:t>
      </w:r>
      <w:r w:rsidR="00A871E1" w:rsidRPr="0049727F">
        <w:t>2.</w:t>
      </w:r>
      <w:r w:rsidRPr="0049727F">
        <w:t>8 iterated 100 times.</w:t>
      </w:r>
    </w:p>
    <w:p w:rsidR="007D42E0" w:rsidRPr="0049727F" w:rsidRDefault="007D42E0" w:rsidP="001C51FA">
      <w:pPr>
        <w:pStyle w:val="Figure"/>
      </w:pPr>
      <w:r w:rsidRPr="0049727F">
        <w:lastRenderedPageBreak/>
        <w:drawing>
          <wp:inline distT="0" distB="0" distL="0" distR="0" wp14:anchorId="1E19E661" wp14:editId="62A7D1AE">
            <wp:extent cx="3914821" cy="3933825"/>
            <wp:effectExtent l="0" t="0" r="9525"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9271" cy="3938297"/>
                    </a:xfrm>
                    <a:prstGeom prst="rect">
                      <a:avLst/>
                    </a:prstGeom>
                    <a:noFill/>
                    <a:ln>
                      <a:noFill/>
                    </a:ln>
                  </pic:spPr>
                </pic:pic>
              </a:graphicData>
            </a:graphic>
          </wp:inline>
        </w:drawing>
      </w:r>
    </w:p>
    <w:p w:rsidR="007D42E0" w:rsidRPr="0049727F" w:rsidRDefault="007D42E0" w:rsidP="00EB6C52">
      <w:pPr>
        <w:pStyle w:val="Caption"/>
      </w:pPr>
      <w:bookmarkStart w:id="54" w:name="_Toc475731763"/>
      <w:r w:rsidRPr="0049727F">
        <w:t xml:space="preserve">Figure </w:t>
      </w:r>
      <w:fldSimple w:instr=" STYLEREF 1 \s ">
        <w:r w:rsidR="006715FE">
          <w:rPr>
            <w:noProof/>
          </w:rPr>
          <w:t>2</w:t>
        </w:r>
      </w:fldSimple>
      <w:r w:rsidR="006715FE">
        <w:t>.</w:t>
      </w:r>
      <w:fldSimple w:instr=" SEQ Figure \* ARABIC \s 1 ">
        <w:r w:rsidR="006715FE">
          <w:rPr>
            <w:noProof/>
          </w:rPr>
          <w:t>8</w:t>
        </w:r>
      </w:fldSimple>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the red curve represents the logistic map as y=f(</w:t>
      </w:r>
      <w:r w:rsidRPr="0049727F">
        <w:rPr>
          <w:i/>
        </w:rPr>
        <w:t>x</w:t>
      </w:r>
      <w:r w:rsidRPr="0049727F">
        <w:t>) for each of the four parameter values, and the blue cobweb line represents the system</w:t>
      </w:r>
      <w:r w:rsidR="00E05270" w:rsidRPr="0049727F">
        <w:t>’</w:t>
      </w:r>
      <w:r w:rsidRPr="0049727F">
        <w:t>s trajectory over 100 generations.</w:t>
      </w:r>
      <w:bookmarkEnd w:id="54"/>
    </w:p>
    <w:p w:rsidR="009C68D3" w:rsidRPr="0049727F" w:rsidRDefault="009110E0" w:rsidP="001C51FA">
      <w:r w:rsidRPr="0049727F">
        <w:t xml:space="preserve">The blue lines intersect the red curve at those values our system lands on as it iterates from an initial population value of 0.5. In Figure </w:t>
      </w:r>
      <w:r w:rsidR="00A871E1" w:rsidRPr="0049727F">
        <w:t>2.</w:t>
      </w:r>
      <w:r w:rsidRPr="0049727F">
        <w:t xml:space="preserve">8a and b, the cobweb shows the system homing in on fixed-point attractors of 0 and 0.65, respectively. At a growth rate of 3.5 (Figure </w:t>
      </w:r>
      <w:r w:rsidR="00A871E1" w:rsidRPr="0049727F">
        <w:t>2.</w:t>
      </w:r>
      <w:r w:rsidRPr="0049727F">
        <w:t xml:space="preserve">8c) the system oscillates over four points in its limit cycle attractor, denoted by rectangular closed loops. The points where the blue lines intersect the red curve are the same as those revealed by the attractor in Figure </w:t>
      </w:r>
      <w:r w:rsidR="00A871E1" w:rsidRPr="0049727F">
        <w:t>2.</w:t>
      </w:r>
      <w:r w:rsidRPr="0049727F">
        <w:t xml:space="preserve">6b for the same parameter value. Finally, Figure </w:t>
      </w:r>
      <w:r w:rsidR="00A871E1" w:rsidRPr="0049727F">
        <w:t>2.</w:t>
      </w:r>
      <w:r w:rsidRPr="0049727F">
        <w:t>8d visualizes our system</w:t>
      </w:r>
      <w:r w:rsidR="00E05270" w:rsidRPr="0049727F">
        <w:t>’</w:t>
      </w:r>
      <w:r w:rsidRPr="0049727F">
        <w:t>s behavior in the chaotic regime at a growth rate of 3.9. The chaotic orbit fills the plot with rectangles – an eventually infinite number of never-repeating trajectories that form a fractal</w:t>
      </w:r>
      <w:r w:rsidR="007D42E0" w:rsidRPr="0049727F">
        <w:t xml:space="preserve"> cobweb throughout the diagram.</w:t>
      </w:r>
    </w:p>
    <w:p w:rsidR="007D42E0" w:rsidRPr="0049727F" w:rsidRDefault="007D42E0" w:rsidP="001C51FA"/>
    <w:p w:rsidR="009110E0" w:rsidRPr="00D265F3" w:rsidRDefault="00B439D2" w:rsidP="00D265F3">
      <w:pPr>
        <w:pStyle w:val="Heading2"/>
      </w:pPr>
      <w:bookmarkStart w:id="55" w:name="_Toc475721735"/>
      <w:bookmarkStart w:id="56" w:name="_Toc475734155"/>
      <w:r w:rsidRPr="00D265F3">
        <w:lastRenderedPageBreak/>
        <w:t>Determinism</w:t>
      </w:r>
      <w:r w:rsidR="009110E0" w:rsidRPr="00D265F3">
        <w:t xml:space="preserve"> and Randomness</w:t>
      </w:r>
      <w:bookmarkEnd w:id="55"/>
      <w:bookmarkEnd w:id="56"/>
    </w:p>
    <w:p w:rsidR="009110E0" w:rsidRPr="0049727F" w:rsidRDefault="009110E0" w:rsidP="001C51FA">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 </w:t>
      </w:r>
      <w:r w:rsidR="007D2E57" w:rsidRPr="0049727F">
        <w:fldChar w:fldCharType="begin"/>
      </w:r>
      <w:r w:rsidR="007D2E57" w:rsidRPr="0049727F">
        <w:instrText xml:space="preserve"> ADDIN ZOTERO_ITEM CSL_CITATION {"citationID":"eo3q454m6","properties":{"formattedCitation":"(Sander &amp; Yorke, 2015)","plainCitation":"(Sander &amp; Yorke, 2015)"},"citationItems":[{"id":1663,"uris":["http://zotero.org/users/1098686/items/TW4TVSVB"],"uri":["http://zotero.org/users/1098686/items/TW4TVSVB"],"itemData":{"id":1663,"type":"article-journal","title":"The Many Facets of Chaos","container-title":"International Journal of Bifurcation and Chaos","page":"1530011","volume":"25","issue":"04","DOI":"10.1142/S0218127415300116","ISSN":"0218-1274, 1793-6551","language":"en","author":[{"family":"Sander","given":"Evelyn"},{"family":"Yorke","given":"James A."}],"issued":{"date-parts":[["2015"]]}}}],"schema":"https://github.com/citation-style-language/schema/raw/master/csl-citation.json"} </w:instrText>
      </w:r>
      <w:r w:rsidR="007D2E57" w:rsidRPr="0049727F">
        <w:fldChar w:fldCharType="separate"/>
      </w:r>
      <w:r w:rsidR="007D2E57" w:rsidRPr="0049727F">
        <w:t>(Sander &amp; Yorke, 2015)</w:t>
      </w:r>
      <w:r w:rsidR="007D2E57" w:rsidRPr="0049727F">
        <w:fldChar w:fldCharType="end"/>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Pr="0049727F" w:rsidRDefault="007D42E0" w:rsidP="001C51FA">
      <w:pPr>
        <w:pStyle w:val="Figure"/>
      </w:pPr>
      <w:r w:rsidRPr="0049727F">
        <w:drawing>
          <wp:inline distT="0" distB="0" distL="0" distR="0" wp14:anchorId="5B23F420" wp14:editId="0D594964">
            <wp:extent cx="3629025" cy="2352675"/>
            <wp:effectExtent l="0" t="0" r="9525" b="952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352675"/>
                    </a:xfrm>
                    <a:prstGeom prst="rect">
                      <a:avLst/>
                    </a:prstGeom>
                    <a:noFill/>
                    <a:ln>
                      <a:noFill/>
                    </a:ln>
                  </pic:spPr>
                </pic:pic>
              </a:graphicData>
            </a:graphic>
          </wp:inline>
        </w:drawing>
      </w:r>
    </w:p>
    <w:p w:rsidR="007D42E0" w:rsidRPr="0049727F" w:rsidRDefault="007D42E0" w:rsidP="00EB6C52">
      <w:pPr>
        <w:pStyle w:val="Caption"/>
      </w:pPr>
      <w:bookmarkStart w:id="57" w:name="_Toc475731764"/>
      <w:r w:rsidRPr="0049727F">
        <w:t xml:space="preserve">Figure </w:t>
      </w:r>
      <w:fldSimple w:instr=" STYLEREF 1 \s ">
        <w:r w:rsidR="006715FE">
          <w:rPr>
            <w:noProof/>
          </w:rPr>
          <w:t>2</w:t>
        </w:r>
      </w:fldSimple>
      <w:r w:rsidR="006715FE">
        <w:t>.</w:t>
      </w:r>
      <w:fldSimple w:instr=" SEQ Figure \* ARABIC \s 1 ">
        <w:r w:rsidR="006715FE">
          <w:rPr>
            <w:noProof/>
          </w:rPr>
          <w:t>9</w:t>
        </w:r>
      </w:fldSimple>
      <w:r w:rsidRPr="0049727F">
        <w:t xml:space="preserve"> Plot of two time series, one deterministic/chaotic from the logistic map (blue), and one random (red).</w:t>
      </w:r>
      <w:bookmarkEnd w:id="57"/>
    </w:p>
    <w:p w:rsidR="009110E0" w:rsidRPr="0049727F" w:rsidRDefault="009110E0" w:rsidP="001C51FA">
      <w:r w:rsidRPr="0049727F">
        <w:t xml:space="preserve">This is particularly revealing in a three-dimensional phase diagram from Pynamical (Figure </w:t>
      </w:r>
      <w:r w:rsidR="00A871E1" w:rsidRPr="0049727F">
        <w:t>2.</w:t>
      </w:r>
      <w:r w:rsidRPr="0049727F">
        <w:t xml:space="preserve">10b) that embeds our time series into a three-dimensional state space by plotting the </w:t>
      </w:r>
      <w:r w:rsidRPr="0049727F">
        <w:lastRenderedPageBreak/>
        <w:t xml:space="preserve">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w:t>
      </w:r>
      <w:r w:rsidR="00A871E1" w:rsidRPr="0049727F">
        <w:t>2.</w:t>
      </w:r>
      <w:r w:rsidRPr="0049727F">
        <w:t xml:space="preserve">10a), then pans and rotates the viewpoint. In fact, if we looked straight down at the x-y plane of the three-dimensional plot in Figure </w:t>
      </w:r>
      <w:r w:rsidR="00A871E1" w:rsidRPr="0049727F">
        <w:t>2.</w:t>
      </w:r>
      <w:r w:rsidRPr="0049727F">
        <w:t xml:space="preserve">10b, it would look identical to the two-dimensional plot in Figure </w:t>
      </w:r>
      <w:r w:rsidR="00A871E1" w:rsidRPr="0049727F">
        <w:t>2.</w:t>
      </w:r>
      <w:r w:rsidRPr="0049727F">
        <w:t>10a (see Appendix for an animated visualization of this). Strange attractors stretch and fold state space in higher dimensions, allowing their fractal forms to fill space without ever producing the same value twice.</w:t>
      </w:r>
    </w:p>
    <w:p w:rsidR="00F8235F" w:rsidRPr="0049727F" w:rsidRDefault="009110E0" w:rsidP="001C51FA">
      <w:pPr>
        <w:pStyle w:val="Figure"/>
      </w:pPr>
      <w:r w:rsidRPr="0049727F">
        <w:drawing>
          <wp:inline distT="0" distB="0" distL="0" distR="0" wp14:anchorId="35614C08" wp14:editId="70AEAC6A">
            <wp:extent cx="4514850" cy="2000250"/>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14850" cy="2000250"/>
                    </a:xfrm>
                    <a:prstGeom prst="rect">
                      <a:avLst/>
                    </a:prstGeom>
                    <a:noFill/>
                    <a:ln>
                      <a:noFill/>
                    </a:ln>
                  </pic:spPr>
                </pic:pic>
              </a:graphicData>
            </a:graphic>
          </wp:inline>
        </w:drawing>
      </w:r>
    </w:p>
    <w:p w:rsidR="009110E0" w:rsidRPr="0049727F" w:rsidRDefault="00F8235F" w:rsidP="00EB6C52">
      <w:pPr>
        <w:pStyle w:val="Caption"/>
      </w:pPr>
      <w:bookmarkStart w:id="58" w:name="_Toc475731765"/>
      <w:r w:rsidRPr="0049727F">
        <w:t xml:space="preserve">Figure </w:t>
      </w:r>
      <w:fldSimple w:instr=" STYLEREF 1 \s ">
        <w:r w:rsidR="006715FE">
          <w:rPr>
            <w:noProof/>
          </w:rPr>
          <w:t>2</w:t>
        </w:r>
      </w:fldSimple>
      <w:r w:rsidR="006715FE">
        <w:t>.</w:t>
      </w:r>
      <w:fldSimple w:instr=" SEQ Figure \* ARABIC \s 1 ">
        <w:r w:rsidR="006715FE">
          <w:rPr>
            <w:noProof/>
          </w:rPr>
          <w:t>10</w:t>
        </w:r>
      </w:fldSimple>
      <w:r w:rsidRPr="0049727F">
        <w:t xml:space="preserve"> Phase diagrams of the time series in Figure </w:t>
      </w:r>
      <w:r w:rsidR="00A871E1" w:rsidRPr="0049727F">
        <w:t>2.</w:t>
      </w:r>
      <w:r w:rsidRPr="0049727F">
        <w:t>9. 10B is a three-dimensional state space version of the two-dimensional 10A.</w:t>
      </w:r>
      <w:bookmarkEnd w:id="58"/>
    </w:p>
    <w:p w:rsidR="00F8235F" w:rsidRPr="0049727F" w:rsidRDefault="009110E0" w:rsidP="001C51FA">
      <w:pPr>
        <w:pStyle w:val="Figure"/>
      </w:pPr>
      <w:r w:rsidRPr="0049727F">
        <w:drawing>
          <wp:inline distT="0" distB="0" distL="0" distR="0" wp14:anchorId="781952B8" wp14:editId="7E87528D">
            <wp:extent cx="4714875" cy="1933575"/>
            <wp:effectExtent l="0" t="0" r="9525" b="9525"/>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14875" cy="1933575"/>
                    </a:xfrm>
                    <a:prstGeom prst="rect">
                      <a:avLst/>
                    </a:prstGeom>
                    <a:noFill/>
                    <a:ln>
                      <a:noFill/>
                    </a:ln>
                  </pic:spPr>
                </pic:pic>
              </a:graphicData>
            </a:graphic>
          </wp:inline>
        </w:drawing>
      </w:r>
    </w:p>
    <w:p w:rsidR="009110E0" w:rsidRPr="0049727F" w:rsidRDefault="00F8235F" w:rsidP="00EB6C52">
      <w:pPr>
        <w:pStyle w:val="Caption"/>
      </w:pPr>
      <w:bookmarkStart w:id="59" w:name="_Toc475731766"/>
      <w:r w:rsidRPr="0049727F">
        <w:t xml:space="preserve">Figure </w:t>
      </w:r>
      <w:fldSimple w:instr=" STYLEREF 1 \s ">
        <w:r w:rsidR="006715FE">
          <w:rPr>
            <w:noProof/>
          </w:rPr>
          <w:t>2</w:t>
        </w:r>
      </w:fldSimple>
      <w:r w:rsidR="006715FE">
        <w:t>.</w:t>
      </w:r>
      <w:fldSimple w:instr=" SEQ Figure \* ARABIC \s 1 ">
        <w:r w:rsidR="006715FE">
          <w:rPr>
            <w:noProof/>
          </w:rPr>
          <w:t>11</w:t>
        </w:r>
      </w:fldSimple>
      <w:r w:rsidRPr="0049727F">
        <w:t xml:space="preserve"> Two different viewing perspectives of a single three-dimensional phase diagram of the logistic map over 200 generations for 50 growth rate parameter values between 3.6 and 4, each with its own colored line.</w:t>
      </w:r>
      <w:bookmarkEnd w:id="59"/>
    </w:p>
    <w:p w:rsidR="009110E0" w:rsidRPr="0049727F" w:rsidRDefault="009110E0" w:rsidP="001C51FA">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w:t>
      </w:r>
      <w:r w:rsidRPr="0049727F">
        <w:lastRenderedPageBreak/>
        <w:t xml:space="preserve">version of the two-dimensional state space we saw in Figure </w:t>
      </w:r>
      <w:r w:rsidR="00A871E1" w:rsidRPr="0049727F">
        <w:t>2.</w:t>
      </w:r>
      <w:r w:rsidRPr="0049727F">
        <w:t>7b. The color coding exposes the dynamical system</w:t>
      </w:r>
      <w:r w:rsidR="00E05270" w:rsidRPr="0049727F">
        <w:t>’</w:t>
      </w:r>
      <w:r w:rsidRPr="0049727F">
        <w:t xml:space="preserve">s behavior across the chaotic regime – information virtually impenetrable without visualization. The beautiful structure of the strange attractor is revealed as it twists and curls around its three-dimensional state space (see Appendix for an animated visualization).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mind-bending strange attractor. No matter how much we zoom in, the parabolas never overlap and no point ever repeats itself.</w:t>
      </w:r>
    </w:p>
    <w:p w:rsidR="006115C9" w:rsidRPr="0049727F" w:rsidRDefault="006115C9" w:rsidP="001C51FA"/>
    <w:p w:rsidR="009110E0" w:rsidRPr="0049727F" w:rsidRDefault="009110E0" w:rsidP="00D265F3">
      <w:pPr>
        <w:pStyle w:val="Heading2"/>
      </w:pPr>
      <w:bookmarkStart w:id="60" w:name="_Toc475721736"/>
      <w:bookmarkStart w:id="61" w:name="_Toc475734156"/>
      <w:r w:rsidRPr="0049727F">
        <w:t>The Butterfly Effect</w:t>
      </w:r>
      <w:bookmarkEnd w:id="60"/>
      <w:bookmarkEnd w:id="61"/>
    </w:p>
    <w:p w:rsidR="009110E0" w:rsidRPr="0049727F" w:rsidRDefault="009110E0" w:rsidP="001C51FA">
      <w:r w:rsidRPr="0049727F">
        <w:t xml:space="preserve">Attractors have a </w:t>
      </w:r>
      <w:r w:rsidRPr="0049727F">
        <w:rPr>
          <w:i/>
        </w:rPr>
        <w:t>basin of attraction</w:t>
      </w:r>
      <w:r w:rsidRPr="0049727F">
        <w:t>: a set of points that the system</w:t>
      </w:r>
      <w:r w:rsidR="00E05270" w:rsidRPr="0049727F">
        <w:t>’</w:t>
      </w:r>
      <w:r w:rsidRPr="0049727F">
        <w:t xml:space="preserve">s dynamics will pull into this attractor over time </w:t>
      </w:r>
      <w:r w:rsidR="007D2E57" w:rsidRPr="0049727F">
        <w:fldChar w:fldCharType="begin"/>
      </w:r>
      <w:r w:rsidR="007D2E57" w:rsidRPr="0049727F">
        <w:instrText xml:space="preserve"> ADDIN ZOTERO_ITEM CSL_CITATION {"citationID":"sgnj7k47t","properties":{"formattedCitation":"(Sprott &amp; Xiong, 2015)","plainCitation":"(Sprott &amp; Xiong, 2015)"},"citationItems":[{"id":1665,"uris":["http://zotero.org/users/1098686/items/9VRGWE7S"],"uri":["http://zotero.org/users/1098686/items/9VRGWE7S"],"itemData":{"id":1665,"type":"article-journal","title":"Classifying and Quantifying Basins of Attraction","container-title":"Chaos","page":"083101","volume":"25","issue":"8","author":[{"family":"Sprott","given":"J. C."},{"family":"Xiong","given":"Anda"}],"issued":{"date-parts":[["2015"]]}}}],"schema":"https://github.com/citation-style-language/schema/raw/master/csl-citation.json"} </w:instrText>
      </w:r>
      <w:r w:rsidR="007D2E57" w:rsidRPr="0049727F">
        <w:fldChar w:fldCharType="separate"/>
      </w:r>
      <w:r w:rsidR="007D2E57" w:rsidRPr="0049727F">
        <w:t>(Sprott &amp; Xiong, 2015)</w:t>
      </w:r>
      <w:r w:rsidR="007D2E57" w:rsidRPr="0049727F">
        <w:fldChar w:fldCharType="end"/>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9110E0" w:rsidRPr="0049727F" w:rsidRDefault="009110E0" w:rsidP="001C51FA">
      <w:r w:rsidRPr="0049727F">
        <w:t xml:space="preserve">By contrast, chaotic systems are characterized by their sensitive dependence on initial conditions.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7D2E57" w:rsidRPr="0049727F">
        <w:fldChar w:fldCharType="begin"/>
      </w:r>
      <w:r w:rsidR="007D2E57" w:rsidRPr="0049727F">
        <w:instrText xml:space="preserve"> ADDIN ZOTERO_ITEM CSL_CITATION {"citationID":"g76YZPfx","properties":{"formattedCitation":"(Brown, 1996)","plainCitation":"(Brown, 1996)"},"citationItems":[{"id":150,"uris":["http://zotero.org/users/1098686/items/BFIJFSS3"],"uri":["http://zotero.org/users/1098686/items/BFIJFSS3"],"itemData":{"id":150,"type":"chapter","title":"Measuring Chaos Using the Lyapunov Exponent","container-title":"Chaos Theory in the Social Sciences","publisher":"University of Michigan Press","publisher-place":"Ann Arbor","page":"53-66","event-place":"Ann Arbor","author":[{"family":"Brown","given":"Thad A."}],"editor":[{"family":"Kiel","given":"L. Douglas"},{"family":"Elliott","given":"Euel"}],"issued":{"date-parts":[["1996"]]}}}],"schema":"https://github.com/citation-style-language/schema/raw/master/csl-citation.json"} </w:instrText>
      </w:r>
      <w:r w:rsidR="007D2E57" w:rsidRPr="0049727F">
        <w:fldChar w:fldCharType="separate"/>
      </w:r>
      <w:r w:rsidR="007D2E57" w:rsidRPr="0049727F">
        <w:t>(Brown, 1996)</w:t>
      </w:r>
      <w:r w:rsidR="007D2E57" w:rsidRPr="0049727F">
        <w:fldChar w:fldCharType="end"/>
      </w:r>
      <w:r w:rsidRPr="0049727F">
        <w:t xml:space="preserve">, the calculation of which is described by Wolf et al </w:t>
      </w:r>
      <w:r w:rsidR="007D2E57" w:rsidRPr="0049727F">
        <w:fldChar w:fldCharType="begin"/>
      </w:r>
      <w:r w:rsidR="007D2E57" w:rsidRPr="0049727F">
        <w:instrText xml:space="preserve"> ADDIN ZOTERO_ITEM CSL_CITATION {"citationID":"0PFJe6Gs","properties":{"formattedCitation":"(Wolf, Swift, Swinney, &amp; Vastano, 1985)","plainCitation":"(Wolf, Swift, Swinney, &amp; Vastano, 1985)"},"citationItems":[{"id":464,"uris":["http://zotero.org/users/1098686/items/B8IS9G7A"],"uri":["http://zotero.org/users/1098686/items/B8IS9G7A"],"itemData":{"id":464,"type":"article-journal","title":"Determining Lyapunov Exponents from a Time Series","container-title":"Physica D: Nonlinear Phenomena","page":"285-317","volume":"16","issue":"1","author":[{"family":"Wolf","given":"Alan"},{"family":"Swift","given":"Jack B."},{"family":"Swinney","given":"Harry L."},{"family":"Vastano","given":"John A."}],"issued":{"date-parts":[["1985"]]}}}],"schema":"https://github.com/citation-style-language/schema/raw/master/csl-citation.json"} </w:instrText>
      </w:r>
      <w:r w:rsidR="007D2E57" w:rsidRPr="0049727F">
        <w:fldChar w:fldCharType="separate"/>
      </w:r>
      <w:r w:rsidR="007D2E57" w:rsidRPr="0049727F">
        <w:t>(Wolf, Swift, Swinney, &amp; Vastano, 1985)</w:t>
      </w:r>
      <w:r w:rsidR="007D2E57" w:rsidRPr="0049727F">
        <w:fldChar w:fldCharType="end"/>
      </w:r>
      <w:r w:rsidRPr="0049727F">
        <w:t>. If the Lyapunov</w:t>
      </w:r>
      <w:r w:rsidR="00E05270" w:rsidRPr="0049727F">
        <w:t>’</w:t>
      </w:r>
      <w:r w:rsidRPr="0049727F">
        <w:t xml:space="preserve">s value is positive, then the two points move apart over time at </w:t>
      </w:r>
      <w:r w:rsidRPr="0049727F">
        <w:lastRenderedPageBreak/>
        <w:t xml:space="preserve">an exponential rate. If the Lyapunov is negative, then these points converge exponentially quickly, such as toward a fixed point or limit cycle. Finally, the Lyapunov is zero when there is a bifurcation </w:t>
      </w:r>
      <w:r w:rsidR="007D2E57" w:rsidRPr="0049727F">
        <w:fldChar w:fldCharType="begin"/>
      </w:r>
      <w:r w:rsidR="007D2E57" w:rsidRPr="0049727F">
        <w:instrText xml:space="preserve"> ADDIN ZOTERO_ITEM CSL_CITATION {"citationID":"iq3enum18","properties":{"formattedCitation":"(Dingwell, 2006)","plainCitation":"(Dingwell, 2006)"},"citationItems":[{"id":1542,"uris":["http://zotero.org/users/1098686/items/DEBNS4ZC"],"uri":["http://zotero.org/users/1098686/items/DEBNS4ZC"],"itemData":{"id":1542,"type":"chapter","title":"Lyapunov Exponents","container-title":"Wiley Encyclopedia of Biomedical Engineering","publisher":"John Wiley &amp; Sons","publisher-place":"Hoboken","source":"CrossRef","event-place":"Hoboken","ISBN":"978-0-471-74036-0","language":"en","editor":[{"family":"Akay","given":"Metin"}],"author":[{"family":"Dingwell","given":"Jonathan B."}],"issued":{"date-parts":[["2006"]]}}}],"schema":"https://github.com/citation-style-language/schema/raw/master/csl-citation.json"} </w:instrText>
      </w:r>
      <w:r w:rsidR="007D2E57" w:rsidRPr="0049727F">
        <w:fldChar w:fldCharType="separate"/>
      </w:r>
      <w:r w:rsidR="007D2E57" w:rsidRPr="0049727F">
        <w:t>(Dingwell, 2006)</w:t>
      </w:r>
      <w:r w:rsidR="007D2E57" w:rsidRPr="0049727F">
        <w:fldChar w:fldCharType="end"/>
      </w:r>
      <w:r w:rsidRPr="0049727F">
        <w:t xml:space="preserve">. For example, with our logistic model, the Lyapunov 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indicates that the system has a highly sensitive dependence on initial conditions, and is a common signature of chaos </w:t>
      </w:r>
      <w:r w:rsidR="007D2E57" w:rsidRPr="0049727F">
        <w:fldChar w:fldCharType="begin"/>
      </w:r>
      <w:r w:rsidR="007D2E57" w:rsidRPr="0049727F">
        <w:instrText xml:space="preserve"> ADDIN ZOTERO_ITEM CSL_CITATION {"citationID":"mkFimYYs","properties":{"formattedCitation":"(Chan &amp; Tong, 2013; Hunt &amp; Ott, 2015; Kantz, Radons, &amp; Yang, 2013)","plainCitation":"(Chan &amp; Tong, 2013; Hunt &amp; Ott, 2015; Kantz, Radons, &amp; Yang, 2013)"},"citationItems":[{"id":1521,"uris":["http://zotero.org/users/1098686/items/RS2ZJK9V"],"uri":["http://zotero.org/users/1098686/items/RS2ZJK9V"],"itemData":{"id":1521,"type":"book","title":"Chaos: A Statistical Perspective","publisher":"Springer Science &amp; Business Media","publisher-place":"New York","source":"Google Books","event-place":"New York","ISBN":"978-1-4757-3464-5","author":[{"family":"Chan","given":"Kung-Sik"},{"family":"Tong","given":"Howell"}],"issued":{"date-parts":[["2013"]]}}},{"id":1661,"uris":["http://zotero.org/users/1098686/items/WDHF5WB6"],"uri":["http://zotero.org/users/1098686/items/WDHF5WB6"],"itemData":{"id":1661,"type":"article-journal","title":"Defining Chaos","container-title":"Chaos","page":"097618","volume":"25","issue":"9","DOI":"10.1063/1.4922973","ISSN":"1054-1500, 1089-7682","language":"en","author":[{"family":"Hunt","given":"Brian R."},{"family":"Ott","given":"Edward"}],"issued":{"date-parts":[["2015"]]}}},{"id":1264,"uris":["http://zotero.org/users/1098686/items/UKW2STDM"],"uri":["http://zotero.org/users/1098686/items/UKW2STDM"],"itemData":{"id":1264,"type":"article-journal","title":"The Problem of Spurious Lyapunov Exponents in Time Series Analysis and Its Solution by Covariant Lyapunov Vectors","container-title":"Journal of Physics A: Mathematical and Theoretical","page":"254009","volume":"46","issue":"25","source":"CrossRef","DOI":"10.1088/1751-8113/46/25/254009","ISSN":"1751-8113, 1751-8121","author":[{"family":"Kantz","given":"Holger"},{"family":"Radons","given":"Günter"},{"family":"Yang","given":"Hongliu"}],"issued":{"date-parts":[["2013",6,28]]}}}],"schema":"https://github.com/citation-style-language/schema/raw/master/csl-citation.json"} </w:instrText>
      </w:r>
      <w:r w:rsidR="007D2E57" w:rsidRPr="0049727F">
        <w:fldChar w:fldCharType="separate"/>
      </w:r>
      <w:r w:rsidR="007D2E57" w:rsidRPr="0049727F">
        <w:t>(Chan &amp; Tong, 2013; Hunt &amp; Ott, 2015; Kantz, Radons, &amp; Yang, 2013)</w:t>
      </w:r>
      <w:r w:rsidR="007D2E57" w:rsidRPr="0049727F">
        <w:fldChar w:fldCharType="end"/>
      </w:r>
      <w:r w:rsidRPr="0049727F">
        <w:t>.</w:t>
      </w:r>
    </w:p>
    <w:p w:rsidR="007D42E0" w:rsidRPr="0049727F" w:rsidRDefault="007D42E0" w:rsidP="001C51FA">
      <w:pPr>
        <w:pStyle w:val="Figure"/>
      </w:pPr>
      <w:r w:rsidRPr="0049727F">
        <w:drawing>
          <wp:inline distT="0" distB="0" distL="0" distR="0" wp14:anchorId="2876F937" wp14:editId="77436E8C">
            <wp:extent cx="5924550" cy="1971675"/>
            <wp:effectExtent l="0" t="0" r="0" b="9525"/>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4550" cy="1971675"/>
                    </a:xfrm>
                    <a:prstGeom prst="rect">
                      <a:avLst/>
                    </a:prstGeom>
                    <a:noFill/>
                    <a:ln>
                      <a:noFill/>
                    </a:ln>
                  </pic:spPr>
                </pic:pic>
              </a:graphicData>
            </a:graphic>
          </wp:inline>
        </w:drawing>
      </w:r>
    </w:p>
    <w:p w:rsidR="007D42E0" w:rsidRPr="0049727F" w:rsidRDefault="007D42E0" w:rsidP="00EB6C52">
      <w:pPr>
        <w:pStyle w:val="Caption"/>
      </w:pPr>
      <w:bookmarkStart w:id="62" w:name="_Toc475731767"/>
      <w:r w:rsidRPr="0049727F">
        <w:t xml:space="preserve">Figure </w:t>
      </w:r>
      <w:fldSimple w:instr=" STYLEREF 1 \s ">
        <w:r w:rsidR="006715FE">
          <w:rPr>
            <w:noProof/>
          </w:rPr>
          <w:t>2</w:t>
        </w:r>
      </w:fldSimple>
      <w:r w:rsidR="006715FE">
        <w:t>.</w:t>
      </w:r>
      <w:fldSimple w:instr=" SEQ Figure \* ARABIC \s 1 ">
        <w:r w:rsidR="006715FE">
          <w:rPr>
            <w:noProof/>
          </w:rPr>
          <w:t>12</w:t>
        </w:r>
      </w:fldSimple>
      <w:r w:rsidRPr="0049727F">
        <w:t xml:space="preserve"> Cobweb plots of the logistic map pulling initial population values of 0.1 (A), 0.5 (B), and 0.9 (C) into the same fixed-point attractor over time. At this growth rate parameter value of 2.7, the Lyapunov is negative.</w:t>
      </w:r>
      <w:bookmarkEnd w:id="62"/>
    </w:p>
    <w:p w:rsidR="009110E0" w:rsidRPr="0049727F" w:rsidRDefault="009110E0" w:rsidP="001C51FA">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w:t>
      </w:r>
      <w:r w:rsidRPr="0049727F">
        <w:lastRenderedPageBreak/>
        <w:t xml:space="preserve">his words at the beginning of this </w:t>
      </w:r>
      <w:r w:rsidR="00085018" w:rsidRPr="0049727F">
        <w:t>chapter</w:t>
      </w:r>
      <w:r w:rsidRPr="0049727F">
        <w:t xml:space="preserve">: “the present determines the future, but the approximate present does not approximately determine the future” </w:t>
      </w:r>
      <w:r w:rsidR="007D2E57" w:rsidRPr="0049727F">
        <w:fldChar w:fldCharType="begin"/>
      </w:r>
      <w:r w:rsidR="007D2E57" w:rsidRPr="0049727F">
        <w:instrText xml:space="preserve"> ADDIN ZOTERO_ITEM CSL_CITATION {"citationID":"b7rgnrqoq","properties":{"formattedCitation":"(Danforth, 2013)","plainCitation":"(Danforth, 2013)"},"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007D2E57" w:rsidRPr="0049727F">
        <w:fldChar w:fldCharType="separate"/>
      </w:r>
      <w:r w:rsidR="007D2E57" w:rsidRPr="0049727F">
        <w:t>(Danforth, 2013)</w:t>
      </w:r>
      <w:r w:rsidR="007D2E57" w:rsidRPr="0049727F">
        <w:fldChar w:fldCharType="end"/>
      </w:r>
      <w:r w:rsidRPr="0049727F">
        <w:t>.</w:t>
      </w:r>
    </w:p>
    <w:p w:rsidR="007D42E0" w:rsidRPr="0049727F" w:rsidRDefault="007D42E0" w:rsidP="001C51FA">
      <w:pPr>
        <w:pStyle w:val="Figure"/>
      </w:pPr>
      <w:r w:rsidRPr="0049727F">
        <w:drawing>
          <wp:inline distT="0" distB="0" distL="0" distR="0" wp14:anchorId="36E2A825" wp14:editId="30596065">
            <wp:extent cx="4048125" cy="2657475"/>
            <wp:effectExtent l="0" t="0" r="9525" b="9525"/>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48125" cy="2657475"/>
                    </a:xfrm>
                    <a:prstGeom prst="rect">
                      <a:avLst/>
                    </a:prstGeom>
                    <a:noFill/>
                    <a:ln>
                      <a:noFill/>
                    </a:ln>
                  </pic:spPr>
                </pic:pic>
              </a:graphicData>
            </a:graphic>
          </wp:inline>
        </w:drawing>
      </w:r>
    </w:p>
    <w:p w:rsidR="007D42E0" w:rsidRPr="0049727F" w:rsidRDefault="007D42E0" w:rsidP="00EB6C52">
      <w:pPr>
        <w:pStyle w:val="Caption"/>
      </w:pPr>
      <w:bookmarkStart w:id="63" w:name="_Toc475731768"/>
      <w:r w:rsidRPr="0049727F">
        <w:t xml:space="preserve">Figure </w:t>
      </w:r>
      <w:fldSimple w:instr=" STYLEREF 1 \s ">
        <w:r w:rsidR="006715FE">
          <w:rPr>
            <w:noProof/>
          </w:rPr>
          <w:t>2</w:t>
        </w:r>
      </w:fldSimple>
      <w:r w:rsidR="006715FE">
        <w:t>.</w:t>
      </w:r>
      <w:fldSimple w:instr=" SEQ Figure \* ARABIC \s 1 ">
        <w:r w:rsidR="006715FE">
          <w:rPr>
            <w:noProof/>
          </w:rPr>
          <w:t>13</w:t>
        </w:r>
      </w:fldSimple>
      <w:r w:rsidRPr="0049727F">
        <w:t xml:space="preserve">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bookmarkEnd w:id="63"/>
    </w:p>
    <w:p w:rsidR="009110E0" w:rsidRPr="0049727F" w:rsidRDefault="009110E0" w:rsidP="001C51FA">
      <w:r w:rsidRPr="0049727F">
        <w:t xml:space="preserve">As a demonstration of this, we run the logistic model with two </w:t>
      </w:r>
      <w:r w:rsidRPr="0049727F">
        <w:rPr>
          <w:i/>
          <w:iCs/>
        </w:rPr>
        <w:t>very</w:t>
      </w:r>
      <w:r w:rsidRPr="0049727F">
        <w:t xml:space="preserve"> similar initial population values, shown in Figure </w:t>
      </w:r>
      <w:r w:rsidR="00A871E1" w:rsidRPr="0049727F">
        <w:t>2.</w:t>
      </w:r>
      <w:r w:rsidRPr="0049727F">
        <w:t xml:space="preserve">13. Both have the same growth rate parameter value of 3.9. The blue line represents an initial population value of 0.5 and the red line 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th generation the two lines show little in common. What began as nearly indistinguishable initial conditions produces completely different outcomes over time due to nonlinearity and exponential divergence.</w:t>
      </w:r>
    </w:p>
    <w:p w:rsidR="009110E0" w:rsidRPr="0049727F" w:rsidRDefault="009110E0" w:rsidP="001C51FA">
      <w:r w:rsidRPr="0049727F">
        <w:t xml:space="preserve">If our knowledge of these two systems began at generation 50, we would have no way of guessing that they were nearly identical in the beginning. With chaos, history is thus lost to time </w:t>
      </w:r>
      <w:r w:rsidRPr="0049727F">
        <w:lastRenderedPageBreak/>
        <w:t xml:space="preserve">and prediction of the future is only as accurate as our measurements. Human measurements are never infinitely precise, so in real-world chaotic systems, errors compound and the future becomes entirely unknowable given long enough time horizons. This phenomenon is famously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ponents and fractal dimensions.</w:t>
      </w:r>
    </w:p>
    <w:p w:rsidR="006115C9" w:rsidRPr="0049727F" w:rsidRDefault="006115C9" w:rsidP="001C51FA"/>
    <w:p w:rsidR="009110E0" w:rsidRPr="0049727F" w:rsidRDefault="003A4B0B" w:rsidP="00D265F3">
      <w:pPr>
        <w:pStyle w:val="Heading2"/>
      </w:pPr>
      <w:bookmarkStart w:id="64" w:name="_Toc475721737"/>
      <w:bookmarkStart w:id="65" w:name="_Toc475734157"/>
      <w:r w:rsidRPr="0049727F">
        <w:t>Discussion</w:t>
      </w:r>
      <w:bookmarkEnd w:id="64"/>
      <w:bookmarkEnd w:id="65"/>
    </w:p>
    <w:p w:rsidR="00427BB5" w:rsidRPr="0049727F" w:rsidRDefault="00427BB5" w:rsidP="001C51FA">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427BB5" w:rsidP="001C51FA">
      <w:r w:rsidRPr="0049727F">
        <w:lastRenderedPageBreak/>
        <w:t>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compounded over time until nearly identical systems had diverged drastically. Thus in many nonlinear systems, there are fundamental limits to knowledge and prediction.</w:t>
      </w:r>
    </w:p>
    <w:p w:rsidR="007D2E57" w:rsidRPr="0049727F" w:rsidRDefault="007D2E57" w:rsidP="001C51FA">
      <w:r w:rsidRPr="0049727F">
        <w:t xml:space="preserve">Pynamical and all of the code used to develop these models and produce these visualizations are available in a public repository on GitHub at https://github.com/gboeing/pynamical. Pynamical is built on top of Python’s pandas, numpy, and matplotlib code libraries: </w:t>
      </w:r>
    </w:p>
    <w:p w:rsidR="007D2E57" w:rsidRPr="0049727F" w:rsidRDefault="007D2E57" w:rsidP="001C51FA">
      <w:pPr>
        <w:pStyle w:val="ListParagraph"/>
        <w:numPr>
          <w:ilvl w:val="0"/>
          <w:numId w:val="10"/>
        </w:numPr>
      </w:pPr>
      <w:r w:rsidRPr="0049727F">
        <w:t>numpy is a numerical library that handles the underlying numerical vectors</w:t>
      </w:r>
    </w:p>
    <w:p w:rsidR="007D2E57" w:rsidRPr="0049727F" w:rsidRDefault="007D2E57" w:rsidP="001C51FA">
      <w:pPr>
        <w:pStyle w:val="ListParagraph"/>
        <w:numPr>
          <w:ilvl w:val="0"/>
          <w:numId w:val="10"/>
        </w:numPr>
      </w:pPr>
      <w:r w:rsidRPr="0049727F">
        <w:t>pandas handles the higher-level data structures and analysis</w:t>
      </w:r>
    </w:p>
    <w:p w:rsidR="007D2E57" w:rsidRPr="0049727F" w:rsidRDefault="007D2E57" w:rsidP="001C51FA">
      <w:pPr>
        <w:pStyle w:val="ListParagraph"/>
        <w:numPr>
          <w:ilvl w:val="0"/>
          <w:numId w:val="10"/>
        </w:numPr>
      </w:pPr>
      <w:r w:rsidRPr="0049727F">
        <w:t>matplotlib is the engine used to produce the visualizations and graphics</w:t>
      </w:r>
    </w:p>
    <w:p w:rsidR="007D2E57" w:rsidRPr="0049727F" w:rsidRDefault="007D2E57" w:rsidP="001C51FA">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x-y points, as well as functions to </w:t>
      </w:r>
      <w:r w:rsidRPr="0049727F">
        <w:lastRenderedPageBreak/>
        <w:t>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 extending those presented in this study are also available in the GitHub repository. They shed particular light on the fractal nature of strange attractors as they stretch and fold state space, thus serving as an indispensable tool for pedagogy and visual information presentation.</w:t>
      </w:r>
    </w:p>
    <w:p w:rsidR="007D2E57" w:rsidRPr="0049727F" w:rsidRDefault="007D2E57" w:rsidP="001C51FA">
      <w:r w:rsidRPr="0049727F">
        <w:t>Pynamical is very simple to use and serves as a useful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7D2E57" w:rsidP="001C51FA">
      <w:pPr>
        <w:pStyle w:val="ListParagraph"/>
        <w:numPr>
          <w:ilvl w:val="0"/>
          <w:numId w:val="11"/>
        </w:numPr>
      </w:pPr>
      <w:r w:rsidRPr="0049727F">
        <w:t xml:space="preserve">Figure 2.2: </w:t>
      </w:r>
      <w:r w:rsidRPr="0049727F">
        <w:rPr>
          <w:rStyle w:val="PythonCodeChar"/>
        </w:rPr>
        <w:t>bifurcation_plot(simulate(num_rates=1000))</w:t>
      </w:r>
      <w:r w:rsidRPr="0049727F">
        <w:t xml:space="preserve"> </w:t>
      </w:r>
    </w:p>
    <w:p w:rsidR="007D2E57" w:rsidRPr="0049727F" w:rsidRDefault="007D2E57" w:rsidP="001C51FA">
      <w:pPr>
        <w:pStyle w:val="ListParagraph"/>
        <w:numPr>
          <w:ilvl w:val="0"/>
          <w:numId w:val="11"/>
        </w:numPr>
      </w:pPr>
      <w:r w:rsidRPr="0049727F">
        <w:t xml:space="preserve">Figure 2.4: </w:t>
      </w:r>
      <w:r w:rsidRPr="0049727F">
        <w:rPr>
          <w:rStyle w:val="PythonCodeChar"/>
        </w:rPr>
        <w:t>bifurcation_plot(simulate(min=3.7, max=3.9, num_rates=1000))</w:t>
      </w:r>
      <w:r w:rsidRPr="0049727F">
        <w:t xml:space="preserve"> </w:t>
      </w:r>
    </w:p>
    <w:p w:rsidR="007D2E57" w:rsidRPr="0049727F" w:rsidRDefault="007D2E57" w:rsidP="001C51FA">
      <w:pPr>
        <w:pStyle w:val="ListParagraph"/>
        <w:numPr>
          <w:ilvl w:val="0"/>
          <w:numId w:val="11"/>
        </w:numPr>
      </w:pPr>
      <w:r w:rsidRPr="0049727F">
        <w:t xml:space="preserve">Figure 2.6d: </w:t>
      </w:r>
      <w:r w:rsidRPr="0049727F">
        <w:rPr>
          <w:rStyle w:val="PythonCodeChar"/>
        </w:rPr>
        <w:t>phase_diagram(simulate(num_gens=100, min=3.57))</w:t>
      </w:r>
    </w:p>
    <w:p w:rsidR="007D2E57" w:rsidRPr="0049727F" w:rsidRDefault="007D2E57" w:rsidP="001C51FA">
      <w:pPr>
        <w:pStyle w:val="ListParagraph"/>
        <w:numPr>
          <w:ilvl w:val="0"/>
          <w:numId w:val="11"/>
        </w:numPr>
      </w:pPr>
      <w:r w:rsidRPr="0049727F">
        <w:t xml:space="preserve">Figure 2.8d: </w:t>
      </w:r>
      <w:r w:rsidRPr="0049727F">
        <w:rPr>
          <w:rStyle w:val="PythonCodeChar"/>
        </w:rPr>
        <w:t>cobweb_plot(r=3.9, x0=0.5)</w:t>
      </w:r>
    </w:p>
    <w:p w:rsidR="007D2E57" w:rsidRPr="0049727F" w:rsidRDefault="007D2E57" w:rsidP="001C51FA">
      <w:pPr>
        <w:pStyle w:val="ListParagraph"/>
        <w:numPr>
          <w:ilvl w:val="0"/>
          <w:numId w:val="11"/>
        </w:numPr>
      </w:pPr>
      <w:r w:rsidRPr="0049727F">
        <w:t xml:space="preserve">Figure 2.11: </w:t>
      </w:r>
      <w:r w:rsidRPr="0049727F">
        <w:rPr>
          <w:rStyle w:val="PythonCodeChar"/>
        </w:rPr>
        <w:t>phase_diagram_3d(simulate(num_gens=4000, min=3.6, num_rates=50)</w:t>
      </w:r>
    </w:p>
    <w:p w:rsidR="007D2E57" w:rsidRPr="0049727F" w:rsidRDefault="00926B01" w:rsidP="001C51FA">
      <w:r w:rsidRPr="0049727F">
        <w:t xml:space="preserve">I selected </w:t>
      </w:r>
      <w:r w:rsidR="007D2E57" w:rsidRPr="0049727F">
        <w:t xml:space="preserve">Python for developing Pynamical and the visualizations in this chapter because </w:t>
      </w:r>
      <w:r w:rsidR="00043066">
        <w:t>several of its packages have made it</w:t>
      </w:r>
      <w:r w:rsidR="007D2E57" w:rsidRPr="0049727F">
        <w:t xml:space="preserve"> a standard programming environment for information visualization. Python is fast, free, powerful, and open-source. Although it is an interpreted language, several of its libraries such as numpy provide compiled components for vectorized numerical functions, making mathematical modeling fast and efficient. These can take advantage </w:t>
      </w:r>
      <w:r w:rsidR="007D2E57" w:rsidRPr="0049727F">
        <w:lastRenderedPageBreak/>
        <w:t>of the optimized mathematical routines of Intel processors’ Math Kernel Library. Python is multi-purpose and a researcher can use its standard syntax and grammar for everything from statistical modeling, to cartography, to full software development.</w:t>
      </w:r>
    </w:p>
    <w:p w:rsidR="00427BB5" w:rsidRPr="0049727F" w:rsidRDefault="00427BB5" w:rsidP="001C51FA"/>
    <w:p w:rsidR="00427BB5" w:rsidRPr="0049727F" w:rsidRDefault="00427BB5" w:rsidP="00D265F3">
      <w:pPr>
        <w:pStyle w:val="Heading2"/>
      </w:pPr>
      <w:bookmarkStart w:id="66" w:name="_Toc475721738"/>
      <w:bookmarkStart w:id="67" w:name="_Toc475734158"/>
      <w:r w:rsidRPr="0049727F">
        <w:t>Conclusion</w:t>
      </w:r>
      <w:bookmarkEnd w:id="66"/>
      <w:bookmarkEnd w:id="67"/>
    </w:p>
    <w:p w:rsidR="00365A26" w:rsidRPr="0049727F" w:rsidRDefault="00261100" w:rsidP="001C51FA">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principles, it </w:t>
      </w:r>
      <w:r w:rsidR="0088641C" w:rsidRPr="0049727F">
        <w:t>emerges as</w:t>
      </w:r>
      <w:r w:rsidR="005538FD" w:rsidRPr="0049727F">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The following chapter </w:t>
      </w:r>
      <w:r w:rsidR="00CC64A1" w:rsidRPr="0049727F">
        <w:t>builds on</w:t>
      </w:r>
      <w:r w:rsidR="005538FD" w:rsidRPr="0049727F">
        <w:t xml:space="preserve"> </w:t>
      </w:r>
      <w:r w:rsidR="00CC64A1" w:rsidRPr="0049727F">
        <w:t>this foundation</w:t>
      </w:r>
      <w:r w:rsidR="005538FD" w:rsidRPr="0049727F">
        <w:t xml:space="preserve"> </w:t>
      </w:r>
      <w:r w:rsidR="00B657D3" w:rsidRPr="0049727F">
        <w:t xml:space="preserve">of </w:t>
      </w:r>
      <w:r w:rsidR="00CC64A1" w:rsidRPr="0049727F">
        <w:t>nonlinearity to unpack the theory of complex systems</w:t>
      </w:r>
      <w:r w:rsidR="005538FD" w:rsidRPr="0049727F">
        <w:t xml:space="preserve">, examine how </w:t>
      </w:r>
      <w:r w:rsidR="00CC64A1" w:rsidRPr="0049727F">
        <w:t>it</w:t>
      </w:r>
      <w:r w:rsidR="005538FD" w:rsidRPr="0049727F">
        <w:t xml:space="preserve"> </w:t>
      </w:r>
      <w:r w:rsidR="00CC64A1" w:rsidRPr="0049727F">
        <w:t>applies</w:t>
      </w:r>
      <w:r w:rsidR="005538FD" w:rsidRPr="0049727F">
        <w:t xml:space="preserve"> to the study of cities, and introduce complex </w:t>
      </w:r>
      <w:r w:rsidR="00B475CF" w:rsidRPr="0049727F">
        <w:t xml:space="preserve">spatial </w:t>
      </w:r>
      <w:r w:rsidR="005538FD" w:rsidRPr="0049727F">
        <w:t>network analysis.</w:t>
      </w:r>
    </w:p>
    <w:p w:rsidR="00365A26" w:rsidRPr="0049727F" w:rsidRDefault="00365A26" w:rsidP="001C51FA">
      <w:r w:rsidRPr="0049727F">
        <w:br w:type="page"/>
      </w:r>
    </w:p>
    <w:p w:rsidR="004B7569" w:rsidRPr="0049727F" w:rsidRDefault="004B7569" w:rsidP="001C3736"/>
    <w:p w:rsidR="00DA3A42" w:rsidRPr="0049727F" w:rsidRDefault="00DA3A42" w:rsidP="0014423B">
      <w:pPr>
        <w:pStyle w:val="Heading1"/>
      </w:pPr>
      <w:bookmarkStart w:id="68" w:name="_Toc475721739"/>
      <w:bookmarkStart w:id="69" w:name="_Toc475734159"/>
      <w:r w:rsidRPr="0049727F">
        <w:t>Complexity and Cities</w:t>
      </w:r>
      <w:bookmarkEnd w:id="68"/>
      <w:bookmarkEnd w:id="69"/>
    </w:p>
    <w:p w:rsidR="00DA3A42" w:rsidRPr="0049727F" w:rsidRDefault="00DA3A42" w:rsidP="001C51FA"/>
    <w:p w:rsidR="007057D3" w:rsidRPr="0049727F" w:rsidRDefault="007057D3" w:rsidP="001C51FA">
      <w:r w:rsidRPr="0049727F">
        <w:br w:type="page"/>
      </w:r>
    </w:p>
    <w:p w:rsidR="00DA3A42" w:rsidRPr="0049727F" w:rsidRDefault="00DA3A42" w:rsidP="00D265F3">
      <w:pPr>
        <w:pStyle w:val="Heading2"/>
      </w:pPr>
      <w:bookmarkStart w:id="70" w:name="_Toc475721740"/>
      <w:bookmarkStart w:id="71" w:name="_Toc475734160"/>
      <w:r w:rsidRPr="0049727F">
        <w:lastRenderedPageBreak/>
        <w:t>Abstract</w:t>
      </w:r>
      <w:bookmarkEnd w:id="70"/>
      <w:bookmarkEnd w:id="71"/>
    </w:p>
    <w:p w:rsidR="00DA3A42" w:rsidRPr="0049727F" w:rsidRDefault="00760292" w:rsidP="001C51FA">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bit of a morass of ambiguous terminology, internal</w:t>
      </w:r>
      <w:r w:rsidR="007000BB" w:rsidRPr="0049727F">
        <w:t xml:space="preserve"> inconsistencies, and overloaded concepts open to multiple interpretations</w:t>
      </w:r>
      <w:r w:rsidRPr="0049727F">
        <w:t xml:space="preserve">. </w:t>
      </w:r>
      <w:r w:rsidR="00DA3A42" w:rsidRPr="0049727F">
        <w:t xml:space="preserve">T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1C51FA"/>
    <w:p w:rsidR="00DA3A42" w:rsidRPr="0049727F" w:rsidRDefault="00DA3A42" w:rsidP="00D265F3">
      <w:pPr>
        <w:pStyle w:val="Heading2"/>
      </w:pPr>
      <w:bookmarkStart w:id="72" w:name="_Toc475721741"/>
      <w:bookmarkStart w:id="73" w:name="_Toc475734161"/>
      <w:r w:rsidRPr="0049727F">
        <w:t>Introduction</w:t>
      </w:r>
      <w:bookmarkEnd w:id="72"/>
      <w:bookmarkEnd w:id="73"/>
    </w:p>
    <w:p w:rsidR="009053C7" w:rsidRPr="0049727F" w:rsidRDefault="009053C7" w:rsidP="001C51FA">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w:t>
      </w:r>
      <w:r w:rsidRPr="0049727F">
        <w:lastRenderedPageBreak/>
        <w:t xml:space="preserve">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F72F13">
        <w:t xml:space="preserve"> (see also Phelan [2001] and Byrne [2001] for how this compares with </w:t>
      </w:r>
      <w:r w:rsidR="00F72F13" w:rsidRPr="006829F7">
        <w:t>complexity</w:t>
      </w:r>
      <w:r w:rsidR="00F72F13">
        <w:rPr>
          <w:i/>
        </w:rPr>
        <w:t xml:space="preserve"> science</w:t>
      </w:r>
      <w:r w:rsidR="00F72F13">
        <w:t>)</w:t>
      </w:r>
      <w:r w:rsidR="00435CE5" w:rsidRPr="0049727F">
        <w:t xml:space="preserve">. </w:t>
      </w:r>
      <w:r w:rsidRPr="0049727F">
        <w:t>Such theories propose that certain large systems are characterized by the nonlinear, dynamic interactions of their many constituent parts. These systems then behave in novel and unpredictable ways—ways that cannot be divined by simply examining the components of the system. Complexity problematizes traditional reductionist, linear methods of scientifically analyzing and predicting cities. It also opens up a new world of scholarship to researchers keen to formulate new kinds of sciences that take complexity into account (e.g., Wolfram 2002). These attempts usually follow Kuhn’s (1962) theory of paradigm shifts: new evidence and modes of thinking undermine an established science, and a new science emerges to replace it.</w:t>
      </w:r>
    </w:p>
    <w:p w:rsidR="00826129" w:rsidRPr="0049727F" w:rsidRDefault="00DA3A42" w:rsidP="001C51FA">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 xml:space="preserve">0 years.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 xml:space="preserve">omplexity provides a comprehensive framework that might build connections between quantitative and qualitative urban disciplines (Portugali 2006). </w:t>
      </w:r>
      <w:r w:rsidR="009053C7" w:rsidRPr="0049727F">
        <w:t xml:space="preserve">However, complexity theories are </w:t>
      </w:r>
      <w:r w:rsidR="00FA7B99" w:rsidRPr="0049727F">
        <w:t>sometimes</w:t>
      </w:r>
      <w:r w:rsidRPr="0049727F">
        <w:t xml:space="preserve"> adopted into the social science literature in obscure or contradictory ways.</w:t>
      </w:r>
      <w:r w:rsidR="00FA7B99" w:rsidRPr="0049727F">
        <w:t xml:space="preserve"> </w:t>
      </w:r>
    </w:p>
    <w:p w:rsidR="00FA7B99" w:rsidRPr="0049727F" w:rsidRDefault="00FA7B99" w:rsidP="001C51FA">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nai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w:t>
      </w:r>
      <w:r w:rsidR="00826129" w:rsidRPr="0049727F">
        <w:lastRenderedPageBreak/>
        <w:t xml:space="preserve">(2012) has criticized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826129" w:rsidRPr="0049727F">
        <w:t xml:space="preserve"> complexity theory vague and mystical. </w:t>
      </w:r>
      <w:r w:rsidR="00C061E1" w:rsidRPr="0049727F">
        <w:t xml:space="preserve">However, t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 xml:space="preserve">Third, because of th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1C51FA">
      <w:r w:rsidRPr="0049727F">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in a brief, 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 networks and network analysis, laying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1C51FA"/>
    <w:p w:rsidR="00DA3A42" w:rsidRPr="0049727F" w:rsidRDefault="00DA3A42" w:rsidP="00D265F3">
      <w:pPr>
        <w:pStyle w:val="Heading2"/>
      </w:pPr>
      <w:bookmarkStart w:id="74" w:name="_Toc475721742"/>
      <w:bookmarkStart w:id="75" w:name="_Toc475734162"/>
      <w:r w:rsidRPr="0049727F">
        <w:t>Systems and Dynamics</w:t>
      </w:r>
      <w:bookmarkEnd w:id="74"/>
      <w:bookmarkEnd w:id="75"/>
    </w:p>
    <w:p w:rsidR="00DA3A42" w:rsidRPr="0049727F" w:rsidRDefault="00435CE5" w:rsidP="001C51FA">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Mitchell 2009). Complex systems comprise </w:t>
      </w:r>
      <w:r w:rsidR="00DA3A42" w:rsidRPr="0049727F">
        <w:lastRenderedPageBreak/>
        <w:t xml:space="preserve">many interacting subcomponents whose recurrent interactions cause nonlinear feedback, collective behavior, and unpredictable emergent phenomena at larger scales (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1C51FA">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 (Manson 2001). It is</w:t>
      </w:r>
      <w:r w:rsidR="00C061E1">
        <w:t xml:space="preserve"> argued that</w:t>
      </w:r>
      <w:r w:rsidRPr="0049727F">
        <w:t xml:space="preserve"> this </w:t>
      </w:r>
      <w:r w:rsidR="00435CE5" w:rsidRPr="0049727F">
        <w:t xml:space="preserve">networked </w:t>
      </w:r>
      <w:r w:rsidRPr="0049727F">
        <w:t xml:space="preserve">structure and organization that makes them interesting.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individual interactions between many system subcomponents. </w:t>
      </w:r>
    </w:p>
    <w:p w:rsidR="00DA3A42" w:rsidRPr="0049727F" w:rsidRDefault="00DA3A42" w:rsidP="001C51FA">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p>
    <w:p w:rsidR="007439F1" w:rsidRPr="0049727F" w:rsidRDefault="00DA3A42" w:rsidP="001C51FA">
      <w:pPr>
        <w:pStyle w:val="Figure"/>
      </w:pPr>
      <w:r w:rsidRPr="0049727F">
        <w:lastRenderedPageBreak/>
        <w:drawing>
          <wp:inline distT="0" distB="0" distL="0" distR="0" wp14:anchorId="51322E9D" wp14:editId="0D330AF7">
            <wp:extent cx="3193101" cy="28003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210367" cy="2815492"/>
                    </a:xfrm>
                    <a:prstGeom prst="rect">
                      <a:avLst/>
                    </a:prstGeom>
                    <a:noFill/>
                    <a:ln>
                      <a:noFill/>
                    </a:ln>
                  </pic:spPr>
                </pic:pic>
              </a:graphicData>
            </a:graphic>
          </wp:inline>
        </w:drawing>
      </w:r>
    </w:p>
    <w:p w:rsidR="00DA3A42" w:rsidRPr="0049727F" w:rsidRDefault="007439F1" w:rsidP="00EB6C52">
      <w:pPr>
        <w:pStyle w:val="Caption"/>
      </w:pPr>
      <w:bookmarkStart w:id="76" w:name="_Toc475731769"/>
      <w:r w:rsidRPr="0049727F">
        <w:t xml:space="preserve">Figure </w:t>
      </w:r>
      <w:fldSimple w:instr=" STYLEREF 1 \s ">
        <w:r w:rsidR="006715FE">
          <w:rPr>
            <w:noProof/>
          </w:rPr>
          <w:t>3</w:t>
        </w:r>
      </w:fldSimple>
      <w:r w:rsidR="006715FE">
        <w:t>.</w:t>
      </w:r>
      <w:fldSimple w:instr=" SEQ Figure \* ARABIC \s 1 ">
        <w:r w:rsidR="006715FE">
          <w:rPr>
            <w:noProof/>
          </w:rPr>
          <w:t>1</w:t>
        </w:r>
      </w:fldSimple>
      <w:r w:rsidRPr="0049727F">
        <w:t xml:space="preserve"> An example phase space diagram of the evolution of the Lorenz system over time.</w:t>
      </w:r>
      <w:bookmarkEnd w:id="76"/>
    </w:p>
    <w:p w:rsidR="00DA3A42" w:rsidRPr="0049727F" w:rsidRDefault="00DA3A42" w:rsidP="001C51FA">
      <w:r w:rsidRPr="0049727F">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 xml:space="preserve">ignore outside influences – or in other words, exogenous variables. Most real-world systems are open and pose problems for modeling because these exogenous influences must be taken into account (Batty and Marshall 2012).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1C51FA">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 xml:space="preserve">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s or perturbations (Reitsma 2002). </w:t>
      </w:r>
      <w:r w:rsidR="007439F1" w:rsidRPr="0049727F">
        <w:t>As discussed in chapter 2, c</w:t>
      </w:r>
      <w:r w:rsidRPr="0049727F">
        <w:t xml:space="preserve">haotic systems are unpredictable beyond limited time horizons because of their </w:t>
      </w:r>
      <w:r w:rsidRPr="0049727F">
        <w:lastRenderedPageBreak/>
        <w:t>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Pr="0049727F">
        <w:t>).</w:t>
      </w:r>
    </w:p>
    <w:p w:rsidR="00DA3A42" w:rsidRPr="0049727F" w:rsidRDefault="00DA3A42" w:rsidP="001C51FA"/>
    <w:p w:rsidR="00DA3A42" w:rsidRPr="0049727F" w:rsidRDefault="007000BB" w:rsidP="00D265F3">
      <w:pPr>
        <w:pStyle w:val="Heading2"/>
      </w:pPr>
      <w:bookmarkStart w:id="77" w:name="_Toc475721743"/>
      <w:bookmarkStart w:id="78" w:name="_Toc475734163"/>
      <w:r w:rsidRPr="0049727F">
        <w:t xml:space="preserve">Types and </w:t>
      </w:r>
      <w:r w:rsidR="00DA3A42" w:rsidRPr="0049727F">
        <w:t>Measures of Complexity</w:t>
      </w:r>
      <w:bookmarkEnd w:id="77"/>
      <w:bookmarkEnd w:id="78"/>
    </w:p>
    <w:p w:rsidR="00DA3A42" w:rsidRPr="0049727F" w:rsidRDefault="00335B1D" w:rsidP="001C51FA">
      <w:r w:rsidRPr="0049727F">
        <w:t xml:space="preserve">Complexity lacks a single definition and measure, and often relies on what makes a phenomenon, behavior, or pattern </w:t>
      </w:r>
      <w:r w:rsidRPr="0049727F">
        <w:rPr>
          <w:i/>
        </w:rPr>
        <w:t>complex</w:t>
      </w:r>
      <w:r w:rsidRPr="0049727F">
        <w:t xml:space="preserve"> in context. </w:t>
      </w:r>
      <w:r w:rsidR="00F0086F" w:rsidRPr="0049727F">
        <w:t>Shiner and Davison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 which mathematically defines a system</w:t>
      </w:r>
      <w:r w:rsidR="00E05270" w:rsidRPr="0049727F">
        <w:t>’</w:t>
      </w:r>
      <w:r w:rsidR="00DA3A42" w:rsidRPr="0049727F">
        <w:t>s sensitivity to initial conditions; and the fractal dimension, which defines complexity as</w:t>
      </w:r>
      <w:r w:rsidR="00362FA5" w:rsidRPr="0049727F">
        <w:t xml:space="preserve"> the irregularity of an object</w:t>
      </w:r>
      <w:r w:rsidR="00E05270" w:rsidRPr="0049727F">
        <w:t>’</w:t>
      </w:r>
      <w:r w:rsidR="00362FA5" w:rsidRPr="0049727F">
        <w:t>s form.</w:t>
      </w:r>
    </w:p>
    <w:p w:rsidR="00DA3A42" w:rsidRPr="0049727F" w:rsidRDefault="00652173" w:rsidP="001C51FA">
      <w:r w:rsidRPr="0049727F">
        <w:lastRenderedPageBreak/>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 xml:space="preserve">nfortunately, measurement of the real world always requires some amount of rounding and entails some amount of uncertainty. These tiny inaccuracies </w:t>
      </w:r>
      <w:r w:rsidR="004710F8" w:rsidRPr="0049727F">
        <w:t>compound</w:t>
      </w:r>
      <w:r w:rsidR="00DA3A42" w:rsidRPr="0049727F">
        <w:t xml:space="preserve"> over time as the system evolves</w:t>
      </w:r>
      <w:r w:rsidR="004710F8" w:rsidRPr="0049727F">
        <w:t>, making prediction difficult or perhaps impossible</w:t>
      </w:r>
      <w:r w:rsidR="00DA3A42" w:rsidRPr="0049727F">
        <w:t xml:space="preserve">. Theorists from Friedrich von Hayek (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1C51FA">
      <w:r w:rsidRPr="0049727F">
        <w:t xml:space="preserve">Complex systems </w:t>
      </w:r>
      <w:r w:rsidR="004710F8" w:rsidRPr="0049727F">
        <w:t xml:space="preserve">such as cities </w:t>
      </w:r>
      <w:r w:rsidRPr="0049727F">
        <w:t xml:space="preserve">are sensitive to initial conditions in the sense of historical accidents, but their path dependence continues to reveal these conditions over long time horizons.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F3016D" w:rsidRPr="0049727F">
        <w:t xml:space="preserve"> (i.e., they are non-Markovian systems)</w:t>
      </w:r>
      <w:r w:rsidRPr="0049727F">
        <w:t>. Further, it is possible for single events to alter a complex system in a way that persists for a long time. In cities, historical accidents/natural subsidies (i.e., sensitivity to initial conditions) or exogenous perturbations</w:t>
      </w:r>
      <w:r w:rsidR="004710F8" w:rsidRPr="0049727F">
        <w:t xml:space="preserve"> (e.g., wars, new technology, or economic shocks)</w:t>
      </w:r>
      <w:r w:rsidRPr="0049727F">
        <w:t xml:space="preserve"> may greatly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F3016D" w:rsidRPr="0049727F" w:rsidRDefault="00F3016D" w:rsidP="001C51FA">
      <w:r w:rsidRPr="0049727F">
        <w:t xml:space="preserve">Finally, as introduced in chapter 2, the fractal dimension refers to the non-integer dimension of an object with an irregular form – e.g., a line so kinked that it can be characterized </w:t>
      </w:r>
      <w:r w:rsidRPr="0049727F">
        <w:lastRenderedPageBreak/>
        <w:t xml:space="preserve">as something between a one-dimensional line and a two-dimensional plane. Complex systems such as cities produce </w:t>
      </w:r>
      <w:r w:rsidR="0070055A" w:rsidRPr="0049727F">
        <w:t>fractal self-similar forms that can be seen in urban peripheries and street networks (White and Engelen 1993; Batty and Longley 1994; Benguigui et al. 2000; Shen 2002) – and at the scale of urban design, as will be explored in chapter 4.</w:t>
      </w:r>
    </w:p>
    <w:p w:rsidR="00DA3A42" w:rsidRPr="0049727F" w:rsidRDefault="00DA3A42" w:rsidP="001C51FA"/>
    <w:p w:rsidR="00DA3A42" w:rsidRPr="0049727F" w:rsidRDefault="00DA3A42" w:rsidP="00D265F3">
      <w:pPr>
        <w:pStyle w:val="Heading2"/>
      </w:pPr>
      <w:bookmarkStart w:id="79" w:name="_Toc475721744"/>
      <w:bookmarkStart w:id="80" w:name="_Toc475734164"/>
      <w:r w:rsidRPr="0049727F">
        <w:t>Equilibrium and Stability</w:t>
      </w:r>
      <w:bookmarkEnd w:id="79"/>
      <w:bookmarkEnd w:id="80"/>
    </w:p>
    <w:p w:rsidR="00335B1D" w:rsidRPr="0049727F" w:rsidRDefault="00DA3A42" w:rsidP="001C51FA">
      <w:r w:rsidRPr="0049727F">
        <w:rPr>
          <w:rStyle w:val="TermChar"/>
          <w:rFonts w:ascii="Minion Pro" w:hAnsi="Minion Pro"/>
        </w:rPr>
        <w:t>Equilibrium</w:t>
      </w:r>
      <w:r w:rsidRPr="0049727F">
        <w:t xml:space="preserve"> is used in different ways in the social sciences literature. In urban economics, equilibrium </w:t>
      </w:r>
      <w:r w:rsidR="00883138" w:rsidRPr="0049727F">
        <w:t>typically refers to</w:t>
      </w:r>
      <w:r w:rsidRPr="0049727F">
        <w:t xml:space="preserve"> a point at which supply and demand are balanced, resulting in – to use location choice as an example – no incentive for anyone to move (O</w:t>
      </w:r>
      <w:r w:rsidR="00E05270" w:rsidRPr="0049727F">
        <w:t>’</w:t>
      </w:r>
      <w:r w:rsidRPr="0049727F">
        <w:t xml:space="preserve">Sullivan 2008).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4A59B3">
        <w:t xml:space="preserve">Holling 1973; </w:t>
      </w:r>
      <w:r w:rsidR="00D81D3C">
        <w:t>Barthelemy 2017)</w:t>
      </w:r>
      <w:r w:rsidRPr="0049727F">
        <w:t xml:space="preserve">. </w:t>
      </w:r>
      <w:r w:rsidR="00883138" w:rsidRPr="0049727F">
        <w:t>A common illustrative example is a</w:t>
      </w:r>
      <w:r w:rsidRPr="0049727F">
        <w:t xml:space="preserve"> gas diffusing into a vacuum</w:t>
      </w:r>
      <w:r w:rsidR="00883138" w:rsidRPr="0049727F">
        <w:t xml:space="preserve"> until it is evenly dispersed</w:t>
      </w:r>
      <w:r w:rsidRPr="0049727F">
        <w:t>. In the 1970s, Ilya Prigogine (Nicolis and Prigogine 1977) discovered that certain far-from-equilibrium open systems can evolve structures that locally contradict the second law of thermodynamics, which states that systems move toward maximum entropy. Allen and Sanglier (1981) extended Prigogine</w:t>
      </w:r>
      <w:r w:rsidR="00E05270" w:rsidRPr="0049727F">
        <w:t>’</w:t>
      </w:r>
      <w:r w:rsidRPr="0049727F">
        <w:t xml:space="preserve">s findings to the urban </w:t>
      </w:r>
      <w:r w:rsidR="00883138" w:rsidRPr="0049727F">
        <w:t>studies</w:t>
      </w:r>
      <w:r w:rsidRPr="0049727F">
        <w:t xml:space="preserve"> literature through their reformulation of central place theory in terms of </w:t>
      </w:r>
      <w:r w:rsidR="00535E5E" w:rsidRPr="0049727F">
        <w:t xml:space="preserve">these </w:t>
      </w:r>
      <w:r w:rsidRPr="0049727F">
        <w:t>dissipative structures and bifurcation.</w:t>
      </w:r>
      <w:r w:rsidR="00535E5E" w:rsidRPr="0049727F">
        <w:t xml:space="preserve"> </w:t>
      </w:r>
    </w:p>
    <w:p w:rsidR="00DA3A42" w:rsidRPr="0049727F" w:rsidRDefault="00883138" w:rsidP="001C51FA">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DA3A42" w:rsidRPr="0049727F">
        <w:t xml:space="preserve">. </w:t>
      </w:r>
      <w:r w:rsidRPr="0049727F">
        <w:t>This stream of literature argues</w:t>
      </w:r>
      <w:r w:rsidR="00DA3A42" w:rsidRPr="0049727F">
        <w:t xml:space="preserve"> that cities are open </w:t>
      </w:r>
      <w:r w:rsidR="00DA3A42" w:rsidRPr="0049727F">
        <w:lastRenderedPageBreak/>
        <w:t xml:space="preserve">systems and thus matter and energy – such as food, electricity, immigrants, building materials, etc. – flow into them.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DA3A42" w:rsidRPr="0049727F" w:rsidRDefault="00DA3A42" w:rsidP="001C51FA">
      <w:r w:rsidRPr="0049727F">
        <w:t>Other times, equilibrium is used to refer to an equilibrium of dynamics, where the system becomes limited and its state settles into an unchanging value or a set of values that it oscillates over.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535E5E" w:rsidRPr="0049727F">
        <w:t xml:space="preserve">static </w:t>
      </w:r>
      <w:r w:rsidRPr="0049727F">
        <w:t xml:space="preserve">equilibrium based on its </w:t>
      </w:r>
      <w:r w:rsidR="00B56E1D" w:rsidRPr="0049727F">
        <w:t xml:space="preserve">system-level </w:t>
      </w:r>
      <w:r w:rsidRPr="0049727F">
        <w:t>state variables, b</w:t>
      </w:r>
      <w:r w:rsidR="00B56E1D" w:rsidRPr="0049727F">
        <w:t>ut at a micro-level components may be</w:t>
      </w:r>
      <w:r w:rsidRPr="0049727F">
        <w:t xml:space="preserve"> dynamic and in flux.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DA3A42" w:rsidRPr="0049727F" w:rsidRDefault="00DA3A42" w:rsidP="001C51FA">
      <w:r w:rsidRPr="0049727F">
        <w:t xml:space="preserve">Complex systems can settle for periods of time into stable, metastable, or unstable states </w:t>
      </w:r>
      <w:r w:rsidR="00535E5E" w:rsidRPr="0049727F">
        <w:t xml:space="preserve">– </w:t>
      </w:r>
      <w:r w:rsidRPr="0049727F">
        <w:t xml:space="preserve">or even shift between alternative stable states via phase transitions. These are depicted by the balls in Figure 3. A </w:t>
      </w:r>
      <w:r w:rsidRPr="0049727F">
        <w:rPr>
          <w:rStyle w:val="TermChar"/>
          <w:rFonts w:ascii="Minion Pro" w:hAnsi="Minion Pro"/>
        </w:rPr>
        <w:t>stable state</w:t>
      </w:r>
      <w:r w:rsidRPr="0049727F">
        <w:t xml:space="preserve"> (ball 3)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49727F">
        <w:rPr>
          <w:i/>
        </w:rPr>
        <w:lastRenderedPageBreak/>
        <w:t>away</w:t>
      </w:r>
      <w:r w:rsidRPr="0049727F">
        <w:t xml:space="preserve"> from af</w:t>
      </w:r>
      <w:r w:rsidR="005E2120" w:rsidRPr="0049727F">
        <w:t xml:space="preserve">ter even a slight perturbation: the system is </w:t>
      </w:r>
      <w:r w:rsidRPr="0049727F">
        <w:t xml:space="preserve">precariously perched between two possible states that it could settle into. A </w:t>
      </w:r>
      <w:r w:rsidRPr="0049727F">
        <w:rPr>
          <w:rStyle w:val="TermChar"/>
          <w:rFonts w:ascii="Minion Pro" w:hAnsi="Minion Pro"/>
        </w:rPr>
        <w:t>metastable state</w:t>
      </w:r>
      <w:r w:rsidRPr="0049727F">
        <w:t xml:space="preserve"> (ball 1) is one the system returns to after small but not large perturbations. The system may spend extended time in this state, but a sufficient perturbation will push it into a “preferred” state.</w:t>
      </w:r>
    </w:p>
    <w:p w:rsidR="00DA3A42" w:rsidRPr="0049727F" w:rsidRDefault="00DA3A42" w:rsidP="002009DD">
      <w:pPr>
        <w:pStyle w:val="Figure"/>
      </w:pPr>
      <w:r w:rsidRPr="0049727F">
        <w:drawing>
          <wp:inline distT="0" distB="0" distL="0" distR="0" wp14:anchorId="5045DDE2" wp14:editId="235E17A5">
            <wp:extent cx="2457450" cy="1466850"/>
            <wp:effectExtent l="0" t="0" r="0" b="0"/>
            <wp:docPr id="14" name="Picture 14" descr="C:\Users\Geoff\AppData\Local\Microsoft\Windows\INetCache\Content.Word\image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off\AppData\Local\Microsoft\Windows\INetCache\Content.Word\image0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57450" cy="1466850"/>
                    </a:xfrm>
                    <a:prstGeom prst="rect">
                      <a:avLst/>
                    </a:prstGeom>
                    <a:noFill/>
                    <a:ln>
                      <a:noFill/>
                    </a:ln>
                  </pic:spPr>
                </pic:pic>
              </a:graphicData>
            </a:graphic>
          </wp:inline>
        </w:drawing>
      </w:r>
    </w:p>
    <w:p w:rsidR="00DA3A42" w:rsidRPr="0049727F" w:rsidRDefault="00DA3A42" w:rsidP="00EB6C52">
      <w:pPr>
        <w:pStyle w:val="Caption"/>
      </w:pPr>
      <w:r w:rsidRPr="0049727F">
        <w:t>Fig. 3: Metastable (ball 1), unstable (ball 2), and stable (ball 3) states. Ball 3 will return to its current state after a large perturbation. Ball 2 will move away from its current state after even a very slight perturbation. Ball 1 will remain in its metastable state after a small perturbation, but a large one will push it into a preferred stable state. Source: http://www.psych.utah.edu/~jb4731/systems/Lexicon.html</w:t>
      </w:r>
    </w:p>
    <w:p w:rsidR="00DA3A42" w:rsidRPr="0049727F" w:rsidRDefault="00DA3A42" w:rsidP="001C51FA">
      <w:r w:rsidRPr="0049727F">
        <w:rPr>
          <w:rStyle w:val="TermChar"/>
          <w:rFonts w:ascii="Minion Pro" w:hAnsi="Minion Pro"/>
        </w:rPr>
        <w:t>Alternative stable states</w:t>
      </w:r>
      <w:r w:rsidRPr="0049727F">
        <w:t xml:space="preserve"> are also possible. Ecosystems can exist in different stable states over long periods of time. After a certain perturbation, they may transition from one to another via a phase transition (also known as a regime shift).  Such behavior suggests a system with possible states that are separated by thresholds rather than a smooth gradient, a common outcome of nonlinearity.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 This path dependence helps keep the system in the current state and suppresses transitions to other states it could otherwise be in.</w:t>
      </w:r>
    </w:p>
    <w:p w:rsidR="00DA3A42" w:rsidRPr="0049727F" w:rsidRDefault="00DA3A42" w:rsidP="001C51FA">
      <w:r w:rsidRPr="0049727F">
        <w:rPr>
          <w:rStyle w:val="TermChar"/>
          <w:rFonts w:ascii="Minion Pro" w:hAnsi="Minion Pro"/>
        </w:rPr>
        <w:t>Criticality</w:t>
      </w:r>
      <w:r w:rsidRPr="0049727F">
        <w:t xml:space="preserve"> is related to metastability. But unlike shifting from one (fairly) stable state to another, criticality connotes a system poised on the edge of catastrophe. A system is critical if its behavior changes dramatically – for instance, transitioning from an ordered regime to a chaotic </w:t>
      </w:r>
      <w:r w:rsidRPr="0049727F">
        <w:lastRenderedPageBreak/>
        <w:t xml:space="preserve">one – given some small input. This critical state </w:t>
      </w:r>
      <w:r w:rsidR="005E2120" w:rsidRPr="0049727F">
        <w:t>was popularly referred to in the past as</w:t>
      </w:r>
      <w:r w:rsidRPr="0049727F">
        <w:t xml:space="preserve"> </w:t>
      </w:r>
      <w:r w:rsidR="005E2120" w:rsidRPr="0049727F">
        <w:t>the “edge of chaos.”</w:t>
      </w:r>
    </w:p>
    <w:p w:rsidR="00DA3A42" w:rsidRPr="0049727F" w:rsidRDefault="00DA3A42" w:rsidP="001C51FA">
      <w:r w:rsidRPr="0049727F">
        <w:t xml:space="preserve">When a parameter is adjusted to the critical point, the system undergoes a quick, radical change in its qualitative features. A </w:t>
      </w:r>
      <w:r w:rsidRPr="0049727F">
        <w:rPr>
          <w:rStyle w:val="TermChar"/>
          <w:rFonts w:ascii="Minion Pro" w:hAnsi="Minion Pro"/>
        </w:rPr>
        <w:t>parameter</w:t>
      </w:r>
      <w:r w:rsidRPr="0049727F">
        <w:t xml:space="preserve"> is a factor that defines the system. A model parameter is similar to a variable, but is either </w:t>
      </w:r>
      <w:r w:rsidR="00DF371E" w:rsidRPr="0049727F">
        <w:t xml:space="preserve">some universal value or is </w:t>
      </w:r>
      <w:r w:rsidRPr="0049727F">
        <w:t>directly</w:t>
      </w:r>
      <w:r w:rsidR="00DF371E" w:rsidRPr="0049727F">
        <w:t xml:space="preserve"> controlled by the researcher (rather than 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 Alternatively, consider parameters such as the CO2 carrying capacity of the Amazon rain forest, which may be some constant at any given time, but could change through global warming or pollution.</w:t>
      </w:r>
    </w:p>
    <w:p w:rsidR="00DA3A42" w:rsidRPr="0049727F" w:rsidRDefault="00D8024D" w:rsidP="001C51FA">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 xml:space="preserve">can be interpreted as a key historical moment in time when system could go one direction or another, with multiple possible future trajectories. </w:t>
      </w:r>
      <w:r w:rsidR="008B50A6" w:rsidRPr="0049727F">
        <w:t>With a sufficient understanding of the system and its dynamics, p</w:t>
      </w:r>
      <w:r w:rsidR="00DA3A42" w:rsidRPr="0049727F">
        <w:t>lanners may adjust a parameter to shape the trajectory toward socially desirable o</w:t>
      </w:r>
      <w:r w:rsidRPr="0049727F">
        <w:t>utcomes.</w:t>
      </w:r>
    </w:p>
    <w:p w:rsidR="00DA3A42" w:rsidRPr="0049727F" w:rsidRDefault="00DA3A42" w:rsidP="001C51FA"/>
    <w:p w:rsidR="00DA3A42" w:rsidRPr="0049727F" w:rsidRDefault="00DA3A42" w:rsidP="00D265F3">
      <w:pPr>
        <w:pStyle w:val="Heading2"/>
      </w:pPr>
      <w:bookmarkStart w:id="81" w:name="_Toc475721745"/>
      <w:bookmarkStart w:id="82" w:name="_Toc475734165"/>
      <w:r w:rsidRPr="0049727F">
        <w:t>Emergence, Self-Organization, and Resilience</w:t>
      </w:r>
      <w:bookmarkEnd w:id="81"/>
      <w:bookmarkEnd w:id="82"/>
    </w:p>
    <w:p w:rsidR="00DA3A42" w:rsidRPr="0049727F" w:rsidRDefault="00DA3A42" w:rsidP="001C51FA">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 These subcomponents, however, do not themselves display this new system property and the property could not have been deduced merely by examining the </w:t>
      </w:r>
      <w:r w:rsidRPr="0049727F">
        <w:lastRenderedPageBreak/>
        <w:t>subcomponents and their interactions</w:t>
      </w:r>
      <w:r w:rsidR="00824F15" w:rsidRPr="0049727F">
        <w:t xml:space="preserve"> (Aziz-Allaoui and Bertelle 2009)</w:t>
      </w:r>
      <w:r w:rsidRPr="0049727F">
        <w:t xml:space="preserve">. Nonlinearity is the source of emergent system characteristics, as they result from </w:t>
      </w:r>
      <w:r w:rsidR="0021042B" w:rsidRPr="0049727F">
        <w:t xml:space="preserve">many repeated </w:t>
      </w:r>
      <w:r w:rsidRPr="0049727F">
        <w:t xml:space="preserve">interactions among subcomponents that </w:t>
      </w:r>
      <w:r w:rsidR="0021042B" w:rsidRPr="0049727F">
        <w:t xml:space="preserve">eventually </w:t>
      </w:r>
      <w:r w:rsidRPr="0049727F">
        <w:t xml:space="preserve">exceed the sum of the parts (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 This tends to be a </w:t>
      </w:r>
      <w:r w:rsidRPr="0049727F">
        <w:rPr>
          <w:rStyle w:val="TermChar"/>
          <w:rFonts w:ascii="Minion Pro" w:hAnsi="Minion Pro"/>
        </w:rPr>
        <w:t>bottom-up</w:t>
      </w:r>
      <w:r w:rsidRPr="0049727F">
        <w:t xml:space="preserve"> process by which one hierarchical level generates the features of the level above it. The distinction between top-down and bottom-up processes should not be taken to be binary</w:t>
      </w:r>
      <w:r w:rsidR="001E0181">
        <w:t xml:space="preserve"> (</w:t>
      </w:r>
      <w:r w:rsidR="001E0181" w:rsidRPr="001E0181">
        <w:t>Krivỳ</w:t>
      </w:r>
      <w:r w:rsidR="001E0181">
        <w:t xml:space="preserve"> 2016)</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1C51FA">
      <w:r w:rsidRPr="0049727F">
        <w:rPr>
          <w:rStyle w:val="TermChar"/>
          <w:rFonts w:ascii="Minion Pro" w:hAnsi="Minion Pro"/>
        </w:rPr>
        <w:t>Feedback</w:t>
      </w:r>
      <w:r w:rsidRPr="0049727F">
        <w:t xml:space="preserve"> occurs when an output of the system “feeds back” into the system as an inpu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urban agglomerations of humans.</w:t>
      </w:r>
    </w:p>
    <w:p w:rsidR="00DA3A42" w:rsidRPr="0049727F" w:rsidRDefault="00DA3A42" w:rsidP="001C51FA">
      <w:r w:rsidRPr="0049727F">
        <w:t xml:space="preserve">Resilience and robustness are related to self-organization.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w:t>
      </w:r>
      <w:r w:rsidRPr="0049727F">
        <w:lastRenderedPageBreak/>
        <w:t xml:space="preserve">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s despite instability among some system components (Aligica 2014). </w:t>
      </w:r>
      <w:r w:rsidR="002020A8" w:rsidRPr="0049727F">
        <w:t>To put it simply,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1C51FA">
      <w:r w:rsidRPr="0049727F">
        <w:rPr>
          <w:rStyle w:val="TermChar"/>
          <w:rFonts w:ascii="Minion Pro" w:hAnsi="Minion Pro"/>
        </w:rPr>
        <w:t>Self-organized criticality</w:t>
      </w:r>
      <w:r w:rsidRPr="0049727F">
        <w:t xml:space="preserve"> describes a dynamic</w:t>
      </w:r>
      <w:r w:rsidR="00283E52" w:rsidRPr="0049727F">
        <w:t>al</w:t>
      </w:r>
      <w:r w:rsidRPr="0049727F">
        <w:t xml:space="preserve"> system that has a critical point as its attractor and continually evolves itself</w:t>
      </w:r>
      <w:r w:rsidR="00283E52" w:rsidRPr="0049727F">
        <w:t xml:space="preserve"> (without any </w:t>
      </w:r>
      <w:r w:rsidR="00444F53" w:rsidRPr="0049727F">
        <w:t>omnipotent overseer</w:t>
      </w:r>
      <w:r w:rsidR="00283E52" w:rsidRPr="0049727F">
        <w:t>)</w:t>
      </w:r>
      <w:r w:rsidRPr="0049727F">
        <w:t xml:space="preserve"> to </w:t>
      </w:r>
      <w:r w:rsidR="00283E52" w:rsidRPr="0049727F">
        <w:t>this</w:t>
      </w:r>
      <w:r w:rsidRPr="0049727F">
        <w:t xml:space="preserve"> point of p</w:t>
      </w:r>
      <w:r w:rsidR="00283E52" w:rsidRPr="0049727F">
        <w:t>hase transition and catastrophe</w:t>
      </w:r>
      <w:r w:rsidRPr="0049727F">
        <w:t>. At the critical point, system subcomponents are extremely connected and strongly influence each o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it, a sand pile has additional grains </w:t>
      </w:r>
      <w:r w:rsidR="00824F15" w:rsidRPr="0049727F">
        <w:t xml:space="preserve">of sand continuously dropped on </w:t>
      </w:r>
      <w:r w:rsidRPr="0049727F">
        <w:t xml:space="preserve">top of it. The pile evolves to a certain angle of </w:t>
      </w:r>
      <w:r w:rsidR="00824F15" w:rsidRPr="0049727F">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are another</w:t>
      </w:r>
      <w:r w:rsidR="00824F15" w:rsidRPr="0049727F">
        <w:t xml:space="preserve"> example: f</w:t>
      </w:r>
      <w:r w:rsidRPr="0049727F">
        <w:t>requent small fires tend to prevent fuel build-up, but huge fires are occasionally possible if no small fires have cleared the underbrush in a long time</w:t>
      </w:r>
      <w:r w:rsidR="00824F15" w:rsidRPr="0049727F">
        <w:t xml:space="preserve"> (Malamud et al. 1998)</w:t>
      </w:r>
      <w:r w:rsidRPr="0049727F">
        <w:t>.</w:t>
      </w:r>
    </w:p>
    <w:p w:rsidR="00DA3A42" w:rsidRPr="0049727F" w:rsidRDefault="00DA3A42" w:rsidP="001C51FA">
      <w:r w:rsidRPr="0049727F">
        <w:t xml:space="preserve">Such systems accumulate energy over time and dissipate it through many small and few larg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w:t>
      </w:r>
      <w:r w:rsidRPr="0049727F">
        <w:lastRenderedPageBreak/>
        <w:t xml:space="preserve">the other hand, have a characteristic size as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187161" w:rsidRPr="0049727F">
        <w:t xml:space="preserve"> (normal)</w:t>
      </w:r>
      <w:r w:rsidRPr="0049727F">
        <w:t xml:space="preserve"> 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1C51FA">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Pr="0049727F">
        <w:t xml:space="preserve">. Accordingly, in the 1990s power laws became something of a popular signature for </w:t>
      </w:r>
      <w:r w:rsidR="00187161" w:rsidRPr="0049727F">
        <w:t>an underlying complex system</w:t>
      </w:r>
      <w:r w:rsidRPr="0049727F">
        <w:t xml:space="preserve">. However, an over-reliance on power laws and universality has met considerable controversy and criticism in recent years (Stumpf and Porter 2012). It can be challenging to differentiate between a power law distribution and other candidate distributions, particularly lognormal if it is difficult to observe tiny events to the left of the mode peak. Further,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1C51FA">
      <w:r w:rsidRPr="0049727F">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w:t>
      </w:r>
      <w:r w:rsidRPr="0049727F">
        <w:lastRenderedPageBreak/>
        <w:t xml:space="preserve">purpose of complexity studies lies in linking patterns to processes, there is great risk in conflating pattern </w:t>
      </w:r>
      <w:r w:rsidRPr="0049727F">
        <w:rPr>
          <w:i/>
        </w:rPr>
        <w:t>with</w:t>
      </w:r>
      <w:r w:rsidRPr="0049727F">
        <w:t xml:space="preserve"> process.</w:t>
      </w:r>
    </w:p>
    <w:p w:rsidR="00DA3A42" w:rsidRPr="0049727F" w:rsidRDefault="00DA3A42" w:rsidP="001C51FA"/>
    <w:p w:rsidR="00187161" w:rsidRPr="0049727F" w:rsidRDefault="00187161" w:rsidP="00D265F3">
      <w:pPr>
        <w:pStyle w:val="Heading2"/>
      </w:pPr>
      <w:bookmarkStart w:id="83" w:name="_Toc475721746"/>
      <w:bookmarkStart w:id="84" w:name="_Toc475734166"/>
      <w:r w:rsidRPr="0049727F">
        <w:t>Networks</w:t>
      </w:r>
      <w:bookmarkEnd w:id="83"/>
      <w:bookmarkEnd w:id="84"/>
    </w:p>
    <w:p w:rsidR="00652173" w:rsidRPr="0049727F" w:rsidRDefault="00187161" w:rsidP="001C51FA">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is </w:t>
      </w:r>
      <w:r w:rsidR="00652173" w:rsidRPr="0049727F">
        <w:t xml:space="preserve">the subject of network science. </w:t>
      </w:r>
      <w:r w:rsidR="00D67F77" w:rsidRPr="00D67F77">
        <w:t>These attributes influence the way an urban system’s physical links can structure complex interactions, connections, and dynamics.</w:t>
      </w:r>
    </w:p>
    <w:p w:rsidR="00652173" w:rsidRPr="0049727F" w:rsidRDefault="00652173" w:rsidP="001C51FA">
      <w:r w:rsidRPr="0049727F">
        <w:t xml:space="preserve">Network science is built upon the foundation of graph theory, a branch of </w:t>
      </w:r>
      <w:r w:rsidR="006E66F3" w:rsidRPr="0049727F">
        <w:t xml:space="preserve">discrete </w:t>
      </w:r>
      <w:r w:rsidRPr="0049727F">
        <w:t xml:space="preserve">mathematics. 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 For consistency, I will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2063F8" w:rsidRPr="0049727F">
        <w:t xml:space="preserve">Trudeau </w:t>
      </w:r>
      <w:r w:rsidR="002063F8">
        <w:t>(</w:t>
      </w:r>
      <w:r w:rsidR="002063F8" w:rsidRPr="0049727F">
        <w:t>1994</w:t>
      </w:r>
      <w:r w:rsidR="002063F8">
        <w:t>), Newman (2010), and Barthelemy (2011).</w:t>
      </w:r>
      <w:r w:rsidRPr="0049727F">
        <w:t xml:space="preserve"> 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1C51FA">
      <w:r w:rsidRPr="0049727F">
        <w:lastRenderedPageBreak/>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6E66F3" w:rsidRPr="0049727F">
        <w:t xml:space="preserve"> is the sum of the weight attributes of the edges in the path.</w:t>
      </w:r>
    </w:p>
    <w:p w:rsidR="00294AE1" w:rsidRPr="0049727F" w:rsidRDefault="002063F8" w:rsidP="001C51FA">
      <w:r>
        <w:rPr>
          <w:i/>
        </w:rPr>
        <w:t>Network</w:t>
      </w:r>
      <w:r>
        <w:t xml:space="preserve"> </w:t>
      </w:r>
      <w:r w:rsidRPr="002063F8">
        <w:rPr>
          <w:i/>
        </w:rPr>
        <w:t>science</w:t>
      </w:r>
      <w:r>
        <w:t xml:space="preserve"> is the analysis of (typically real-world) graphs – thus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94489A" w:rsidRPr="0049727F">
        <w:t>. 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links that point from one to another)</w:t>
      </w:r>
      <w:r w:rsidR="0094489A" w:rsidRPr="0049727F">
        <w:t xml:space="preserve">. A complex network is one with a nontrivial </w:t>
      </w:r>
      <w:r w:rsidR="0094489A" w:rsidRPr="0049727F">
        <w:rPr>
          <w:i/>
        </w:rPr>
        <w:t>topology</w:t>
      </w:r>
      <w:r w:rsidR="0094489A" w:rsidRPr="0049727F">
        <w:t xml:space="preserve"> (the configuration and structure of its nodes and edges) – that is, the topology is neither fully regular nor fully random. Most large real-world networks are complex</w:t>
      </w:r>
      <w:r w:rsidR="0069189B" w:rsidRPr="0049727F">
        <w:t xml:space="preserve"> (Newman 2010)</w:t>
      </w:r>
      <w:r w:rsidR="0094489A" w:rsidRPr="0049727F">
        <w:t xml:space="preserve">.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O’Sullivan 2014)</w:t>
      </w:r>
      <w:r w:rsidR="0069189B" w:rsidRPr="0049727F">
        <w:t xml:space="preserve">. A street network is an example of a complex spatial network with both nodes </w:t>
      </w:r>
      <w:r w:rsidR="0069189B" w:rsidRPr="0049727F">
        <w:lastRenderedPageBreak/>
        <w:t xml:space="preserve">and edges embedded in space, as are railways, power grids, and water and sewage networks (Barthelemy 2011). </w:t>
      </w:r>
    </w:p>
    <w:p w:rsidR="00652173" w:rsidRPr="0049727F" w:rsidRDefault="0069189B" w:rsidP="001C51FA">
      <w:r w:rsidRPr="0049727F">
        <w:t xml:space="preserve">A spatial network is </w:t>
      </w:r>
      <w:r w:rsidRPr="0049727F">
        <w:rPr>
          <w:i/>
        </w:rPr>
        <w:t>planar</w:t>
      </w:r>
      <w:r w:rsidRPr="0049727F">
        <w:t xml:space="preserve"> if it can be represented in two dimensions with its edges intersecting only at nodes.</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networks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1C51FA">
      <w:r w:rsidRPr="0049727F">
        <w:t>Complex networks have been used extensively by urban scholars</w:t>
      </w:r>
      <w:r w:rsidR="00760292" w:rsidRPr="0049727F">
        <w:t xml:space="preserve"> and planning researchers. From a qualitative perspective, Castells (e.g., 2009) argues that understanding flows and networks, rather than locations themselves, are the key to understanding and designing cities. From a quantitative perspective, Batty (e.g., 2013) places urban modeling in the context of network evolution and flow. Most relevant to this study, however, is 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 and</w:t>
      </w:r>
      <w:r w:rsidR="003F5692" w:rsidRPr="0049727F">
        <w:t xml:space="preserve"> applied empirically in chapters</w:t>
      </w:r>
      <w:r w:rsidR="00760292" w:rsidRPr="0049727F">
        <w:t xml:space="preserve"> 5</w:t>
      </w:r>
      <w:r w:rsidR="003F5692" w:rsidRPr="0049727F">
        <w:t xml:space="preserve"> and 6</w:t>
      </w:r>
      <w:r w:rsidR="00760292" w:rsidRPr="0049727F">
        <w:t>.</w:t>
      </w:r>
    </w:p>
    <w:p w:rsidR="00652173" w:rsidRPr="0049727F" w:rsidRDefault="00652173" w:rsidP="001C51FA"/>
    <w:p w:rsidR="00DA3A42" w:rsidRPr="0049727F" w:rsidRDefault="003A4B0B" w:rsidP="00D265F3">
      <w:pPr>
        <w:pStyle w:val="Heading2"/>
      </w:pPr>
      <w:bookmarkStart w:id="85" w:name="_Toc475721747"/>
      <w:bookmarkStart w:id="86" w:name="_Toc475734167"/>
      <w:r w:rsidRPr="0049727F">
        <w:t>Conclusion</w:t>
      </w:r>
      <w:bookmarkEnd w:id="85"/>
      <w:bookmarkEnd w:id="86"/>
    </w:p>
    <w:p w:rsidR="000F4B21" w:rsidRPr="0049727F" w:rsidRDefault="000F4B21" w:rsidP="001C51FA">
      <w:r w:rsidRPr="0049727F">
        <w:lastRenderedPageBreak/>
        <w:t xml:space="preserve">Complex systems are systems of interacting components that through nonlinearity can create emergent phenomena and self-organized structure. Human society and cities are examples of large, complex systems. </w:t>
      </w:r>
      <w:r w:rsidR="00582838" w:rsidRPr="0049727F">
        <w:t xml:space="preserve">Principles of complexity have been applied in urban planning from the communicative turn and collaborative rationality, to cellular automata and agent-based urban models, to the design of livable neighborhoods. </w:t>
      </w:r>
      <w:r w:rsidRPr="0049727F">
        <w:t>In particular, the emergent features of stability, resilience, robustness, and connectivity are of particular interest to urban scholars. The latter is a key bridge between qualitative theories of cities, such as Castells</w:t>
      </w:r>
      <w:r w:rsidR="00E05270" w:rsidRPr="0049727F">
        <w:t>’</w:t>
      </w:r>
      <w:r w:rsidRPr="0049727F">
        <w:t xml:space="preserve"> spaces of flows, and quantitative studies of the cities – broadly, the study of urban form, design, and transportation.</w:t>
      </w:r>
      <w:r w:rsidR="00B00006" w:rsidRPr="0049727F">
        <w:t xml:space="preserve"> The next chapter </w:t>
      </w:r>
      <w:r w:rsidR="00276538">
        <w:t>explores</w:t>
      </w:r>
      <w:r w:rsidR="00B00006" w:rsidRPr="0049727F">
        <w:t xml:space="preserve"> </w:t>
      </w:r>
      <w:r w:rsidR="00276538">
        <w:t>these theories of complexity in</w:t>
      </w:r>
      <w:r w:rsidR="00B00006" w:rsidRPr="0049727F">
        <w:t xml:space="preserve"> the discipline of urban design and builds a typology of measures of the complexity outcomes of urban design</w:t>
      </w:r>
      <w:r w:rsidR="003F5692" w:rsidRPr="0049727F">
        <w:t xml:space="preserve">, particularly emphasizing those relevant to </w:t>
      </w:r>
      <w:r w:rsidR="00B00006" w:rsidRPr="0049727F">
        <w:t>street network analysis.</w:t>
      </w:r>
    </w:p>
    <w:p w:rsidR="00FC16B3" w:rsidRPr="0049727F" w:rsidRDefault="00FC16B3" w:rsidP="001C51FA">
      <w:r w:rsidRPr="0049727F">
        <w:br w:type="page"/>
      </w:r>
    </w:p>
    <w:p w:rsidR="004B7569" w:rsidRPr="0049727F" w:rsidRDefault="004B7569" w:rsidP="001C3736"/>
    <w:p w:rsidR="007057D3" w:rsidRPr="0049727F" w:rsidRDefault="007057D3" w:rsidP="0014423B">
      <w:pPr>
        <w:pStyle w:val="Heading1"/>
      </w:pPr>
      <w:bookmarkStart w:id="87" w:name="_Toc475721748"/>
      <w:bookmarkStart w:id="88" w:name="_Toc475734168"/>
      <w:r w:rsidRPr="0049727F">
        <w:t xml:space="preserve">Methods for Measuring the Complexity of Urban </w:t>
      </w:r>
      <w:r w:rsidR="00365A26" w:rsidRPr="0049727F">
        <w:t xml:space="preserve">Form and </w:t>
      </w:r>
      <w:r w:rsidRPr="0049727F">
        <w:t>Design</w:t>
      </w:r>
      <w:bookmarkEnd w:id="87"/>
      <w:bookmarkEnd w:id="88"/>
    </w:p>
    <w:p w:rsidR="007057D3" w:rsidRPr="0049727F" w:rsidRDefault="007057D3" w:rsidP="001C51FA"/>
    <w:p w:rsidR="007057D3" w:rsidRPr="0049727F" w:rsidRDefault="007057D3" w:rsidP="001C51FA">
      <w:r w:rsidRPr="0049727F">
        <w:br w:type="page"/>
      </w:r>
    </w:p>
    <w:p w:rsidR="007057D3" w:rsidRPr="0049727F" w:rsidRDefault="007057D3" w:rsidP="00D265F3">
      <w:pPr>
        <w:pStyle w:val="Heading2"/>
      </w:pPr>
      <w:bookmarkStart w:id="89" w:name="_Toc475721749"/>
      <w:bookmarkStart w:id="90" w:name="_Toc475734169"/>
      <w:r w:rsidRPr="0049727F">
        <w:lastRenderedPageBreak/>
        <w:t>Abstract</w:t>
      </w:r>
      <w:bookmarkEnd w:id="89"/>
      <w:bookmarkEnd w:id="90"/>
    </w:p>
    <w:p w:rsidR="007057D3" w:rsidRPr="0049727F" w:rsidRDefault="00085018" w:rsidP="001C51FA">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60292" w:rsidRPr="0049727F" w:rsidRDefault="00760292" w:rsidP="001C51FA"/>
    <w:p w:rsidR="007057D3" w:rsidRPr="0049727F" w:rsidRDefault="007057D3" w:rsidP="00D265F3">
      <w:pPr>
        <w:pStyle w:val="Heading2"/>
      </w:pPr>
      <w:bookmarkStart w:id="91" w:name="_Toc475721750"/>
      <w:bookmarkStart w:id="92" w:name="_Toc475734170"/>
      <w:r w:rsidRPr="0049727F">
        <w:t>Introduction</w:t>
      </w:r>
      <w:bookmarkEnd w:id="91"/>
      <w:bookmarkEnd w:id="92"/>
    </w:p>
    <w:p w:rsidR="007057D3" w:rsidRPr="0049727F" w:rsidRDefault="007057D3" w:rsidP="001C51FA">
      <w:r w:rsidRPr="0049727F">
        <w:t xml:space="preserve">This </w:t>
      </w:r>
      <w:r w:rsidR="00085018" w:rsidRPr="0049727F">
        <w:t>chapter</w:t>
      </w:r>
      <w:r w:rsidRPr="0049727F">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49727F" w:rsidRDefault="007057D3" w:rsidP="001C51FA">
      <w:r w:rsidRPr="0049727F">
        <w:lastRenderedPageBreak/>
        <w:t xml:space="preserve">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p>
    <w:p w:rsidR="007057D3" w:rsidRPr="0049727F" w:rsidRDefault="007057D3" w:rsidP="001C51FA">
      <w:r w:rsidRPr="0049727F">
        <w:t xml:space="preserve">If neighborhood complexity is important, urban planners and designers require better tools to assess design outcomes and understand the built form. </w:t>
      </w:r>
      <w:r w:rsidR="00F96938" w:rsidRPr="0049727F">
        <w:t>This chapter unpacks the connections between neighborhood-scale built form and measures of its complexity, and the typology developed here applies to empirical research of multiple neighborhood types and design standards. Finally, th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nd network measures. Finally, it organizes these various measures into a coherent typology.</w:t>
      </w:r>
    </w:p>
    <w:p w:rsidR="007057D3" w:rsidRPr="0049727F" w:rsidRDefault="007057D3" w:rsidP="001C51FA"/>
    <w:p w:rsidR="007057D3" w:rsidRPr="0049727F" w:rsidRDefault="00F96938" w:rsidP="00D265F3">
      <w:pPr>
        <w:pStyle w:val="Heading2"/>
      </w:pPr>
      <w:bookmarkStart w:id="93" w:name="_Toc475721751"/>
      <w:bookmarkStart w:id="94" w:name="_Toc475734171"/>
      <w:r w:rsidRPr="0049727F">
        <w:t xml:space="preserve">Background: </w:t>
      </w:r>
      <w:r w:rsidR="007057D3" w:rsidRPr="0049727F">
        <w:t>Complexity in Urban Design</w:t>
      </w:r>
      <w:bookmarkEnd w:id="93"/>
      <w:bookmarkEnd w:id="94"/>
    </w:p>
    <w:p w:rsidR="007057D3" w:rsidRPr="0049727F" w:rsidRDefault="007057D3" w:rsidP="001C51FA">
      <w:r w:rsidRPr="0049727F">
        <w:lastRenderedPageBreak/>
        <w:t xml:space="preserve">Urban designers often discuss physical urban form and design projects in terms of “complexity.”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but as discussed in chapter 3, often loosely</w:t>
      </w:r>
      <w:r w:rsidR="00512E31" w:rsidRPr="0049727F">
        <w:t>, making it difficult to</w:t>
      </w:r>
      <w:r w:rsidRPr="0049727F">
        <w:t xml:space="preserve"> assess such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create more lively and enjoyable neighborhoods. </w:t>
      </w:r>
      <w:r w:rsidR="00512E31" w:rsidRPr="0049727F">
        <w:t xml:space="preserve">It can improve urban resilience, </w:t>
      </w:r>
      <w:r w:rsidRPr="0049727F">
        <w:t>robustness</w:t>
      </w:r>
      <w:r w:rsidR="00512E31" w:rsidRPr="0049727F">
        <w:t>, connectivity, and access</w:t>
      </w:r>
      <w:r w:rsidRPr="0049727F">
        <w:t>, playing into wider debates about sustainability and resource efficiency. Complexity can</w:t>
      </w:r>
      <w:r w:rsidR="006829F7">
        <w:t xml:space="preserve"> be emancipatory (Byrne 2003) – improving</w:t>
      </w:r>
      <w:r w:rsidRPr="0049727F">
        <w:t xml:space="preserve"> social equity and spatial distributional justice, and </w:t>
      </w:r>
      <w:r w:rsidR="006829F7">
        <w:t>increasing</w:t>
      </w:r>
      <w:r w:rsidRPr="0049727F">
        <w:t xml:space="preserve"> social contact, exchange, and adaptiveness. In </w:t>
      </w:r>
      <w:r w:rsidR="007C1593" w:rsidRPr="0049727F">
        <w:t xml:space="preserve">this </w:t>
      </w:r>
      <w:r w:rsidRPr="0049727F">
        <w:t xml:space="preserve">section I </w:t>
      </w:r>
      <w:r w:rsidR="00512E31" w:rsidRPr="0049727F">
        <w:t>summarize</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I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1C51FA">
      <w:r w:rsidRPr="0049727F">
        <w:t xml:space="preserve">Urban design is the physical shaping of the public realm and borrows from both architecture and city planning. It includes deliberate top-down acts, informal bottom-up acts, and everything in between. The history of urban design has shifted through eras of classical formalism, romantic organicism, modernist simplifications, and post-Jane Jacobs gestures toward </w:t>
      </w:r>
      <w:r w:rsidR="00D75A1F" w:rsidRPr="0049727F">
        <w:t>“</w:t>
      </w:r>
      <w:r w:rsidRPr="0049727F">
        <w:t>organized complexity</w:t>
      </w:r>
      <w:r w:rsidR="00D75A1F" w:rsidRPr="0049727F">
        <w:t>” (Jacobs 1961)</w:t>
      </w:r>
      <w:r w:rsidRPr="0049727F">
        <w:t xml:space="preserve">. </w:t>
      </w:r>
      <w:r w:rsidR="00C82291">
        <w:t>Jacobs’s notions of complexity and bottom-up urbanism have been embraced by complex systems scholars studying cities – particularly from the physical sciences (</w:t>
      </w:r>
      <w:r w:rsidR="00312EB5">
        <w:t xml:space="preserve">Batty 2005a; 2005b;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7057D3" w:rsidRPr="0049727F" w:rsidRDefault="00C82291" w:rsidP="001C51FA">
      <w:r>
        <w:lastRenderedPageBreak/>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r w:rsidR="00333691" w:rsidRPr="0049727F">
        <w:t xml:space="preserve"> Livability is in turn nested within even broader debates around urban sustainability and justice, as it is inextricably dependent on the city</w:t>
      </w:r>
      <w:r w:rsidR="00E05270" w:rsidRPr="0049727F">
        <w:t>’</w:t>
      </w:r>
      <w:r w:rsidR="00333691" w:rsidRPr="0049727F">
        <w:t>s ability to meet all of its residents</w:t>
      </w:r>
      <w:r w:rsidR="00E05270" w:rsidRPr="0049727F">
        <w:t>’</w:t>
      </w:r>
      <w:r w:rsidR="00333691" w:rsidRPr="0049727F">
        <w:t xml:space="preserve"> ongoing needs into the future.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p>
    <w:p w:rsidR="007057D3" w:rsidRPr="0049727F" w:rsidRDefault="007057D3" w:rsidP="001C51FA">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w:t>
      </w:r>
      <w:r w:rsidR="007C1593" w:rsidRPr="0049727F">
        <w:lastRenderedPageBreak/>
        <w:t xml:space="preserve">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1C51FA">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 Metrics for measuring the outcomes of urban design thus must consider the neighborhood scale.</w:t>
      </w:r>
      <w:r w:rsidR="007C1593" w:rsidRPr="0049727F">
        <w:t xml:space="preserve"> </w:t>
      </w:r>
      <w:r w:rsidR="007057D3" w:rsidRPr="0049727F">
        <w:t xml:space="preserve">Neighborhoods are related to the concept of community, but also have a specific geographic, spatial nature (Larice and Macdonald 2007).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been theorized about by complexity scholars. For example, Portugali (2006) argues that cognitive conceptions of neighborhoods arise out of complex human systems via information compression, an idea based on the reduction of information in synergetics (Haken 2012).</w:t>
      </w:r>
    </w:p>
    <w:p w:rsidR="007057D3" w:rsidRPr="0049727F" w:rsidRDefault="007057D3" w:rsidP="001C51FA">
      <w:r w:rsidRPr="0049727F">
        <w:t>According to Smith (2010, p. 137), “The spatial division of cities into districts or neighborhoods is one of the few universals of urban life from the earliest cities to the present”</w:t>
      </w:r>
      <w:r w:rsidR="00E15A60">
        <w:t xml:space="preserve"> (cf. Madden 2014).</w:t>
      </w:r>
      <w:r w:rsidRPr="0049727F">
        <w:t xml:space="preserve"> Likewise, Mumford (1961, p. 193) points out that since the earliest days of cities, natural neighborhoods would form organically around important points like temples. Most pre-20th century neighborhoods were complete because walking was the most common mode of travel.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w:t>
      </w:r>
      <w:r w:rsidRPr="0049727F">
        <w:lastRenderedPageBreak/>
        <w:t xml:space="preserve">shops, and homes were interspersed, or often located in the same structure” (ibid., p. 15). </w:t>
      </w:r>
      <w:r w:rsidR="007C1593" w:rsidRPr="0049727F">
        <w:t>This draws together themes of completeness and connectivity.</w:t>
      </w:r>
    </w:p>
    <w:p w:rsidR="007057D3" w:rsidRPr="0049727F" w:rsidRDefault="007057D3" w:rsidP="001C51FA">
      <w:r w:rsidRPr="0049727F">
        <w:t xml:space="preserve">Before the revolution in transportation technologies that culminated in the automobile, proximity was paramount and people lived near employment and retail. However, Allan Jacobs (1995, p. 311)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20th 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sprawl – did not (Mumford 1961). Nor did Corbusier and the modernist planners, setting the stage for 20th century auto-dependency and single-use functional zoning (Hall 1996). This </w:t>
      </w:r>
      <w:r w:rsidR="00333691" w:rsidRPr="0049727F">
        <w:t>became the</w:t>
      </w:r>
      <w:r w:rsidRPr="0049727F">
        <w:t xml:space="preserve"> age of anti-complexity.</w:t>
      </w:r>
      <w:r w:rsidR="00333691" w:rsidRPr="0049727F">
        <w:t xml:space="preserve"> Scott (1998) critiques the modernist design of Chandigarh and Brasilia by contrasting Le Corbusier</w:t>
      </w:r>
      <w:r w:rsidR="00E05270" w:rsidRPr="0049727F">
        <w:t>’</w:t>
      </w:r>
      <w:r w:rsidR="00333691" w:rsidRPr="0049727F">
        <w:t>s top-down simplified, rational, polished, utopian cities with Jane Jacobs</w:t>
      </w:r>
      <w:r w:rsidR="00E05270" w:rsidRPr="0049727F">
        <w:t>’</w:t>
      </w:r>
      <w:r w:rsidR="00333691" w:rsidRPr="0049727F">
        <w:t xml:space="preserve">s bottom-up, organically built, messy everyday urbanisms. </w:t>
      </w:r>
      <w:r w:rsidR="00EA5F90">
        <w:t>M</w:t>
      </w:r>
      <w:r w:rsidR="00333691" w:rsidRPr="0049727F">
        <w:t>odernists confused geometric visual order for well-functioning sustainable social order in the built environment</w:t>
      </w:r>
      <w:r w:rsidR="00EA5F90">
        <w:t xml:space="preserve"> (Roy 2005)</w:t>
      </w:r>
      <w:r w:rsidR="00333691" w:rsidRPr="0049727F">
        <w:t>. Diversity, mixed uses, and complexity – grown naturally over t</w:t>
      </w:r>
      <w:r w:rsidR="00EA5F90">
        <w:t xml:space="preserve">ime – make a community livable. </w:t>
      </w:r>
      <w:r w:rsidR="007C1593" w:rsidRPr="0049727F">
        <w:t>Sch</w:t>
      </w:r>
      <w:r w:rsidR="002B579F" w:rsidRPr="0049727F">
        <w:t xml:space="preserve">olars </w:t>
      </w:r>
      <w:r w:rsidR="00654383" w:rsidRPr="0049727F">
        <w:t>following in the mold of Jane</w:t>
      </w:r>
      <w:r w:rsidR="002B579F" w:rsidRPr="0049727F">
        <w:t xml:space="preserve"> Jacobs (1961) </w:t>
      </w:r>
      <w:r w:rsidR="007C1593" w:rsidRPr="0049727F">
        <w:t>argue that s</w:t>
      </w:r>
      <w:r w:rsidRPr="0049727F">
        <w:t>implified single-purpose urban design destroys functional capacity and synergy. Over-simplified plans and interventions can cut into the living tissue of complex city systems, killing vital social processes. Healthy complex adaptive systems are resilient to perturbation, but their resilience and adaptability may be destroyed through too many simplifying interventions</w:t>
      </w:r>
      <w:r w:rsidR="002B579F" w:rsidRPr="0049727F">
        <w:t xml:space="preserve"> (Marshall 2012)</w:t>
      </w:r>
      <w:r w:rsidRPr="0049727F">
        <w:t>.</w:t>
      </w:r>
    </w:p>
    <w:p w:rsidR="007057D3" w:rsidRPr="0049727F" w:rsidRDefault="007057D3" w:rsidP="001C51FA">
      <w:r w:rsidRPr="0049727F">
        <w:t xml:space="preserve">Yet every built environment has some deliberate design – especially in the public realm. </w:t>
      </w:r>
      <w:r w:rsidR="00B51C41" w:rsidRPr="0049727F">
        <w:t>Building facades are designed, r</w:t>
      </w:r>
      <w:r w:rsidRPr="0049727F">
        <w:t>oads are engineered, sidewalk widths are selected, and parks are laid out. Moroni (2010, p. 147) calls for rules that are simple, abstract, general, and purpose-</w:t>
      </w:r>
      <w:r w:rsidRPr="0049727F">
        <w:lastRenderedPageBreak/>
        <w:t>independent to move away from a “flexible system of land-use planning” and toward “rules that enable society itself to be highly flexible.” To this end he suggests urban codes based on principles rather than details, contain few simple rules that remain for long periods of time, give minimal discretion to public officials, and leave flexibility for individual creativity and experimentation (Moroni 2015). Such codes already exist in urban design as form-based codes that aim to balance bottom-up flexibility with top-down predictability (Talen 2011). Marshall (2012, p. 203) similarly calls for a “system of planning” in which design and codes work together as a generative system that can give rise to a kind of emergent urbanism, with no guarantee that it will be optimal. However, development control can then be exercised to nudge what emerges toward the public interest</w:t>
      </w:r>
      <w:r w:rsidR="00C731BD" w:rsidRPr="0049727F">
        <w:t xml:space="preserve"> (cf. Allen 2012)</w:t>
      </w:r>
      <w:r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Pr="0049727F">
        <w:t xml:space="preserve">argued that the role of planners is to generate diversity and supply what is lacking in a neighborhood. </w:t>
      </w:r>
    </w:p>
    <w:p w:rsidR="007057D3" w:rsidRPr="0049727F" w:rsidRDefault="007057D3" w:rsidP="001C51FA">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Beyond these qualitative formulations of complexity in urban form and design, how might it be defined quantitatively</w:t>
      </w:r>
      <w:r w:rsidRPr="0049727F">
        <w:t xml:space="preserve"> – especially at the neighborhood and block scale?</w:t>
      </w:r>
      <w:r w:rsidR="007C1593" w:rsidRPr="0049727F">
        <w:t xml:space="preserve"> In the next section, I define complexity contextually and discuss several potential methods for measuring it.</w:t>
      </w:r>
    </w:p>
    <w:p w:rsidR="007057D3" w:rsidRPr="0049727F" w:rsidRDefault="007057D3" w:rsidP="001C51FA"/>
    <w:p w:rsidR="007057D3" w:rsidRPr="0049727F" w:rsidRDefault="007057D3" w:rsidP="00D265F3">
      <w:pPr>
        <w:pStyle w:val="Heading2"/>
      </w:pPr>
      <w:bookmarkStart w:id="95" w:name="_Toc475721752"/>
      <w:bookmarkStart w:id="96" w:name="_Toc475734172"/>
      <w:r w:rsidRPr="0049727F">
        <w:t xml:space="preserve">Measures of Complexity in Urban </w:t>
      </w:r>
      <w:r w:rsidR="00241558" w:rsidRPr="0049727F">
        <w:t xml:space="preserve">Form and </w:t>
      </w:r>
      <w:r w:rsidRPr="0049727F">
        <w:t>Design</w:t>
      </w:r>
      <w:bookmarkEnd w:id="95"/>
      <w:bookmarkEnd w:id="96"/>
    </w:p>
    <w:p w:rsidR="00C731BD" w:rsidRPr="0049727F" w:rsidRDefault="00C731BD" w:rsidP="00D265F3">
      <w:pPr>
        <w:pStyle w:val="Heading3"/>
      </w:pPr>
      <w:bookmarkStart w:id="97" w:name="_Toc475721753"/>
      <w:bookmarkStart w:id="98" w:name="_Toc475734173"/>
      <w:r w:rsidRPr="0049727F">
        <w:lastRenderedPageBreak/>
        <w:t>Overview</w:t>
      </w:r>
      <w:bookmarkEnd w:id="97"/>
      <w:bookmarkEnd w:id="98"/>
    </w:p>
    <w:p w:rsidR="00F0086F" w:rsidRDefault="00CB2317" w:rsidP="001C51FA">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 xml:space="preserve">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ly focusing on urban processes. </w:t>
      </w:r>
    </w:p>
    <w:p w:rsidR="00312EB5" w:rsidRPr="0049727F" w:rsidRDefault="00312EB5" w:rsidP="00312EB5">
      <w:pPr>
        <w:pStyle w:val="Figure"/>
      </w:pPr>
      <w:r w:rsidRPr="0049727F">
        <w:drawing>
          <wp:inline distT="0" distB="0" distL="0" distR="0" wp14:anchorId="2E7A6C95" wp14:editId="29A45DAE">
            <wp:extent cx="4013200" cy="1746250"/>
            <wp:effectExtent l="0" t="0" r="6350" b="6350"/>
            <wp:docPr id="19" name="Picture 19" descr="shiner-meas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iner-measure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13200" cy="1746250"/>
                    </a:xfrm>
                    <a:prstGeom prst="rect">
                      <a:avLst/>
                    </a:prstGeom>
                    <a:noFill/>
                    <a:ln>
                      <a:noFill/>
                    </a:ln>
                  </pic:spPr>
                </pic:pic>
              </a:graphicData>
            </a:graphic>
          </wp:inline>
        </w:drawing>
      </w:r>
    </w:p>
    <w:p w:rsidR="00312EB5" w:rsidRPr="0049727F" w:rsidRDefault="00312EB5" w:rsidP="00312EB5">
      <w:pPr>
        <w:pStyle w:val="Caption"/>
      </w:pPr>
      <w:bookmarkStart w:id="99" w:name="_Toc475731770"/>
      <w:r w:rsidRPr="0049727F">
        <w:t xml:space="preserve">Figure </w:t>
      </w:r>
      <w:fldSimple w:instr=" STYLEREF 1 \s ">
        <w:r w:rsidR="006715FE">
          <w:rPr>
            <w:noProof/>
          </w:rPr>
          <w:t>4</w:t>
        </w:r>
      </w:fldSimple>
      <w:r w:rsidR="006715FE">
        <w:t>.</w:t>
      </w:r>
      <w:fldSimple w:instr=" SEQ Figure \* ARABIC \s 1 ">
        <w:r w:rsidR="006715FE">
          <w:rPr>
            <w:noProof/>
          </w:rPr>
          <w:t>1</w:t>
        </w:r>
      </w:fldSimple>
      <w:r w:rsidRPr="0049727F">
        <w:t xml:space="preserve"> Three different notions of complexity. Type </w:t>
      </w:r>
      <w:r w:rsidR="00D9624F">
        <w:t>I</w:t>
      </w:r>
      <w:r w:rsidRPr="0049727F">
        <w:t xml:space="preserve"> increases monotonically with disorder. Type </w:t>
      </w:r>
      <w:r w:rsidR="00D9624F">
        <w:t>II</w:t>
      </w:r>
      <w:r w:rsidRPr="0049727F">
        <w:t xml:space="preserve"> is convex, peaking at a midpoint between order and disorder. Type </w:t>
      </w:r>
      <w:r w:rsidR="00D9624F">
        <w:t>III</w:t>
      </w:r>
      <w:r w:rsidRPr="0049727F">
        <w:t xml:space="preserve"> decreases monotonically as disorder increases. Source: Shiner and Davison (1999).</w:t>
      </w:r>
      <w:bookmarkEnd w:id="99"/>
    </w:p>
    <w:p w:rsidR="007057D3" w:rsidRPr="0049727F" w:rsidRDefault="00654383" w:rsidP="001C51FA">
      <w:r w:rsidRPr="0049727F">
        <w:t>To take a step back, a</w:t>
      </w:r>
      <w:r w:rsidR="00B51C41" w:rsidRPr="0049727F">
        <w:t>t a high</w:t>
      </w:r>
      <w:r w:rsidRPr="0049727F">
        <w:t>er</w:t>
      </w:r>
      <w:r w:rsidR="00B51C41" w:rsidRPr="0049727F">
        <w:t xml:space="preserve"> level, </w:t>
      </w:r>
      <w:r w:rsidR="007057D3" w:rsidRPr="0049727F">
        <w:t xml:space="preserve">Shiner and Davison (1999) </w:t>
      </w:r>
      <w:r w:rsidR="00335B1D" w:rsidRPr="0049727F">
        <w:t>characterize</w:t>
      </w:r>
      <w:r w:rsidR="007057D3" w:rsidRPr="0049727F">
        <w:t xml:space="preserve"> complexity from the perspective of order and disorder. They present three types of complexity, and thus three types of</w:t>
      </w:r>
      <w:r w:rsidR="00335B1D" w:rsidRPr="0049727F">
        <w:t xml:space="preserve"> possible</w:t>
      </w:r>
      <w:r w:rsidR="007057D3" w:rsidRPr="0049727F">
        <w:t xml:space="preserve"> measures. The first is positively correlated with disorder and includes algorithmic complexity and most measures of entropy. This type of complexity is highest when objects are scrambled up with the greatest variety and diversity. The second is a convex function of disorder, peaking at some midpoint between order and disorder. This type balances between variety and structure and conforms to traditional definitions of complex adaptive systems. The </w:t>
      </w:r>
      <w:r w:rsidR="007057D3" w:rsidRPr="0049727F">
        <w:lastRenderedPageBreak/>
        <w:t xml:space="preserve">third takes complexity to be related to order or structure, and includes notions of self-organization and emergence in which structure emerges from previous disorder. </w:t>
      </w:r>
      <w:r w:rsidR="00B51C41" w:rsidRPr="0049727F">
        <w:t xml:space="preserve">Gershenson and Fernandez (2012) similarly argue that complexity is best described as a balance between self-organization and emergence, order and chaos. </w:t>
      </w:r>
      <w:r w:rsidR="007057D3" w:rsidRPr="0049727F">
        <w:t xml:space="preserve">This </w:t>
      </w:r>
      <w:r w:rsidR="00FB28FA">
        <w:t>dissertation</w:t>
      </w:r>
      <w:r w:rsidR="007057D3" w:rsidRPr="0049727F">
        <w:t xml:space="preserve"> </w:t>
      </w:r>
      <w:r w:rsidR="00312EB5">
        <w:t xml:space="preserve">uses this typology to consider </w:t>
      </w:r>
      <w:r w:rsidR="00FB28FA">
        <w:t xml:space="preserve">measures of </w:t>
      </w:r>
      <w:r w:rsidR="00312EB5">
        <w:t xml:space="preserve">complexity in the built environment. It </w:t>
      </w:r>
      <w:r w:rsidR="007057D3" w:rsidRPr="0049727F">
        <w:t>touches on all three categories as measures of aggregate complexity in urban design, depending on the context and character, but focuses on the second type: balancing</w:t>
      </w:r>
      <w:r w:rsidR="00F0086F" w:rsidRPr="0049727F">
        <w:t xml:space="preserve"> between variety and structure.</w:t>
      </w:r>
    </w:p>
    <w:p w:rsidR="007057D3" w:rsidRPr="0049727F" w:rsidRDefault="007057D3" w:rsidP="00B00227">
      <w:r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Pr="0049727F">
        <w:t xml:space="preserve"> Such an indicator of complexity </w:t>
      </w:r>
      <w:r w:rsidR="00C731BD" w:rsidRPr="0049727F">
        <w:t>could</w:t>
      </w:r>
      <w:r w:rsidRPr="0049727F">
        <w:t xml:space="preserve"> be a system-level state variable. However, just how to measure the complexity of a city system remains a topic of ongoing debate. </w:t>
      </w:r>
      <w:r w:rsidR="00786758" w:rsidRPr="0049727F">
        <w:t xml:space="preserve">Further, how does this sense – or preference – vary from person to person and culture to culture? </w:t>
      </w:r>
      <w:r w:rsidRPr="0049727F">
        <w:t>We may have some intuitive sense of the complexity of a place simply by observing it or moving through it, but how can this be formalized?</w:t>
      </w:r>
      <w:r w:rsidR="00786758" w:rsidRPr="0049727F">
        <w:t xml:space="preserve"> </w:t>
      </w:r>
    </w:p>
    <w:p w:rsidR="007057D3" w:rsidRPr="0049727F" w:rsidRDefault="007057D3" w:rsidP="001C51FA">
      <w:r w:rsidRPr="0049727F">
        <w:t xml:space="preserve">On one hand, a neighborhood can be examined as an urban ecosystem – a human habitat – that is a </w:t>
      </w:r>
      <w:r w:rsidR="000F00D5" w:rsidRPr="0049727F">
        <w:t xml:space="preserve">dynamical </w:t>
      </w:r>
      <w:r w:rsidRPr="0049727F">
        <w:t xml:space="preserve">complex system. </w:t>
      </w:r>
      <w:r w:rsidR="000F00D5" w:rsidRPr="0049727F">
        <w:t>Thus s</w:t>
      </w:r>
      <w:r w:rsidRPr="0049727F">
        <w:t>tate variables</w:t>
      </w:r>
      <w:r w:rsidR="000F00D5" w:rsidRPr="0049727F">
        <w:t xml:space="preserve"> </w:t>
      </w:r>
      <w:r w:rsidRPr="0049727F">
        <w:t xml:space="preserve">such as population, density, employment, wealth, traffic volume, etc. can </w:t>
      </w:r>
      <w:r w:rsidR="000F00D5" w:rsidRPr="0049727F">
        <w:t xml:space="preserve">be (potentially) </w:t>
      </w:r>
      <w:r w:rsidRPr="0049727F">
        <w:t xml:space="preserve">identified and </w:t>
      </w:r>
      <w:r w:rsidR="000F00D5" w:rsidRPr="0049727F">
        <w:t xml:space="preserve">(potentially) </w:t>
      </w:r>
      <w:r w:rsidRPr="0049727F">
        <w:t xml:space="preserve">calculated at </w:t>
      </w:r>
      <w:r w:rsidR="00233A05" w:rsidRPr="0049727F">
        <w:t>various scales</w:t>
      </w:r>
      <w:r w:rsidRPr="0049727F">
        <w:t xml:space="preserve"> to describe the state of the system as it changes over time. The system</w:t>
      </w:r>
      <w:r w:rsidR="00E05270" w:rsidRPr="0049727F">
        <w:t>’</w:t>
      </w:r>
      <w:r w:rsidRPr="0049727F">
        <w:t>s dynamics can be explored and modeled with mathematical equations,</w:t>
      </w:r>
      <w:r w:rsidR="00233A05" w:rsidRPr="0049727F">
        <w:t xml:space="preserve"> statistical regressions,</w:t>
      </w:r>
      <w:r w:rsidRPr="0049727F">
        <w:t xml:space="preserve"> cellular automata, or agent-based models to describe the processes occurring in the system. Forrester (1969) was an early pioneer of applying systems dynamics analysis to cities, studying their stocks and flows. This use of differential equations and stock/flow modeling has been extended to cycles of urbanization and suburbanization (Orishimo 1987), and to the </w:t>
      </w:r>
      <w:r w:rsidRPr="0049727F">
        <w:lastRenderedPageBreak/>
        <w:t>dynamics of parking (Cao and Menendez 2015).</w:t>
      </w:r>
      <w:r w:rsidR="00B963A8" w:rsidRPr="0049727F">
        <w:t xml:space="preserve"> Such measures are less useful for the characterization and analysis of urban form.</w:t>
      </w:r>
    </w:p>
    <w:p w:rsidR="007057D3" w:rsidRPr="0049727F" w:rsidRDefault="007057D3" w:rsidP="001C51FA">
      <w:r w:rsidRPr="0049727F">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 xml:space="preserve">humans both shape their neighborhoods and are in turn shaped by them. The </w:t>
      </w:r>
      <w:r w:rsidR="00B963A8" w:rsidRPr="0049727F">
        <w:t xml:space="preserve">physical </w:t>
      </w:r>
      <w:r w:rsidRPr="0049727F">
        <w:t>patterns that result ar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Pr="0049727F">
        <w:t>its spatial patterns and structure</w:t>
      </w:r>
      <w:r w:rsidR="00B963A8" w:rsidRPr="0049727F">
        <w:t xml:space="preserve"> in terms of</w:t>
      </w:r>
      <w:r w:rsidRPr="0049727F">
        <w:t xml:space="preserve"> connectedne</w:t>
      </w:r>
      <w:r w:rsidR="00B963A8" w:rsidRPr="0049727F">
        <w:t>ss and efficiency</w:t>
      </w:r>
      <w:r w:rsidR="00233A05" w:rsidRPr="0049727F">
        <w:t>?</w:t>
      </w:r>
    </w:p>
    <w:p w:rsidR="00233A05" w:rsidRPr="0049727F" w:rsidRDefault="00233A05" w:rsidP="001C51FA">
      <w:r w:rsidRPr="0049727F">
        <w:t xml:space="preserve">The following framework borrows, adapts, and reformulates relevant metrics to measure complexity at the neighborhood scale, touching on temporal measures but focusing on spatial and structural measures.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ise not the focus of this work.</w:t>
      </w:r>
    </w:p>
    <w:p w:rsidR="007057D3" w:rsidRPr="0049727F" w:rsidRDefault="007057D3" w:rsidP="001C51FA"/>
    <w:p w:rsidR="007057D3" w:rsidRPr="0049727F" w:rsidRDefault="007057D3" w:rsidP="00D265F3">
      <w:pPr>
        <w:pStyle w:val="Heading3"/>
      </w:pPr>
      <w:bookmarkStart w:id="100" w:name="_Toc475721754"/>
      <w:bookmarkStart w:id="101" w:name="_Toc475734174"/>
      <w:r w:rsidRPr="0049727F">
        <w:t xml:space="preserve">Temporal Measures of Urban </w:t>
      </w:r>
      <w:r w:rsidR="00241558" w:rsidRPr="0049727F">
        <w:t>Form</w:t>
      </w:r>
      <w:bookmarkEnd w:id="100"/>
      <w:bookmarkEnd w:id="101"/>
    </w:p>
    <w:p w:rsidR="007057D3" w:rsidRPr="0049727F" w:rsidRDefault="007057D3" w:rsidP="001C51FA">
      <w:r w:rsidRPr="0049727F">
        <w:lastRenderedPageBreak/>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1C51FA">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have not been found to be particularly effective in the ecology literature (Parrott 2010). Information theory, however, provides some measures of complexity that may be applied to urban design at the neighborhood 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D9624F">
        <w:t>type 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1C51FA">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 in the series: 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 xml:space="preserve">Shannon entropy, mean information gain, and fluctuation complexity can be used to assess time series data arising from urban systems. </w:t>
      </w:r>
      <w:r w:rsidR="00382011" w:rsidRPr="0049727F">
        <w:lastRenderedPageBreak/>
        <w:t>However, more usefully, they might be abstracted and re-appropriated to evaluate the human experience of moving through the physical space that results from urban design.</w:t>
      </w:r>
    </w:p>
    <w:p w:rsidR="007057D3" w:rsidRPr="0049727F" w:rsidRDefault="007057D3" w:rsidP="001C51FA"/>
    <w:p w:rsidR="007057D3" w:rsidRPr="0049727F" w:rsidRDefault="007057D3" w:rsidP="00D265F3">
      <w:pPr>
        <w:pStyle w:val="Heading3"/>
      </w:pPr>
      <w:bookmarkStart w:id="102" w:name="_Toc475721755"/>
      <w:bookmarkStart w:id="103" w:name="_Toc475734175"/>
      <w:r w:rsidRPr="0049727F">
        <w:t xml:space="preserve">Visual Complexity of Urban </w:t>
      </w:r>
      <w:r w:rsidR="00241558" w:rsidRPr="0049727F">
        <w:t>Form</w:t>
      </w:r>
      <w:bookmarkEnd w:id="102"/>
      <w:bookmarkEnd w:id="103"/>
    </w:p>
    <w:p w:rsidR="007057D3" w:rsidRPr="0049727F" w:rsidRDefault="007057D3" w:rsidP="001C51FA">
      <w:r w:rsidRPr="0049727F">
        <w:t xml:space="preserve">In a simplified, low-information urban landscape, little new information is gained by a pedestrian through the visual revelations of each passing step. In a highly complex urban environment (in terms of a typ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7057D3" w:rsidP="001C51FA">
      <w:r w:rsidRPr="0049727F">
        <w:t xml:space="preserve">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Elsheshtawy 1997), implying a type </w:t>
      </w:r>
      <w:r w:rsidR="00D9624F">
        <w:t>II</w:t>
      </w:r>
      <w:r w:rsidRPr="0049727F">
        <w:t xml:space="preserve"> convex measure of complexity.</w:t>
      </w:r>
    </w:p>
    <w:p w:rsidR="007057D3" w:rsidRPr="0049727F" w:rsidRDefault="007057D3" w:rsidP="001C51FA">
      <w:r w:rsidRPr="0049727F">
        <w:t xml:space="preserve">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 These researchers related visual complexity to the number of perceptible differences a person is exposed to while moving through the city. They </w:t>
      </w:r>
      <w:r w:rsidRPr="0049727F">
        <w:lastRenderedPageBreak/>
        <w:t xml:space="preserve">found that humans prefer to experience information at a comfortable rate – too little deprives the senses and too much overloads them. </w:t>
      </w:r>
    </w:p>
    <w:p w:rsidR="007057D3" w:rsidRPr="0049727F" w:rsidRDefault="007057D3" w:rsidP="001C51FA">
      <w:r w:rsidRPr="0049727F">
        <w:t xml:space="preserve">Ewing and Clemente also found that good visual complexity depends on variety: types of buildings, design details, street furniture, signage, human activity, sunlight patterns, and the rich textural details of trees.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type </w:t>
      </w:r>
      <w:r w:rsidR="00D9624F">
        <w:t>II</w:t>
      </w:r>
      <w:r w:rsidRPr="0049727F">
        <w:t xml:space="preserve"> convex function with a maximum value at some midpoint between order and disorder.</w:t>
      </w:r>
    </w:p>
    <w:p w:rsidR="007057D3" w:rsidRPr="0049727F" w:rsidRDefault="007057D3" w:rsidP="001C51FA">
      <w:r w:rsidRPr="0049727F">
        <w:t>Based on their literature review, the researchers provid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7057D3" w:rsidP="001C51FA">
      <w:r w:rsidRPr="0049727F">
        <w:t xml:space="preserve">Jacobs and Appleyard (1987) argue that buildings in varied arrangements add to visual complexity but interminable wide buildings – a hallmark of modernist design – detract from it. Jacobs (1995) argues that buildings need multiple varied surfaces for light to move constantly over to generate visual complexity. Macdonald (2005) explores how Vancouver </w:t>
      </w:r>
      <w:r w:rsidR="00382011" w:rsidRPr="0049727F">
        <w:t>generates</w:t>
      </w:r>
      <w:r w:rsidRPr="0049727F">
        <w:t xml:space="preserve"> visual complexity </w:t>
      </w:r>
      <w:r w:rsidR="00382011" w:rsidRPr="0049727F">
        <w:t xml:space="preserve">to </w:t>
      </w:r>
      <w:r w:rsidRPr="0049727F">
        <w:t xml:space="preserve">put </w:t>
      </w:r>
      <w:r w:rsidR="00382011" w:rsidRPr="0049727F">
        <w:t xml:space="preserve">proverbial </w:t>
      </w:r>
      <w:r w:rsidRPr="0049727F">
        <w:t xml:space="preserve">eyes on the street, with many entryways and interesting ground-level design. </w:t>
      </w:r>
    </w:p>
    <w:p w:rsidR="007057D3" w:rsidRPr="0049727F" w:rsidRDefault="007057D3" w:rsidP="001C51FA">
      <w:r w:rsidRPr="0049727F">
        <w:lastRenderedPageBreak/>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 Marshall (2012) contends that urban environments with perceptual richness are more interesting and enjoyable for humans, possibly because our species evolved in natural environments with a high degree of visual complexity. Thus, appropriate visual complexity is considered a key component of livability because it creates rich, enjoyable, safe environments for humans.</w:t>
      </w:r>
    </w:p>
    <w:p w:rsidR="007057D3" w:rsidRPr="0049727F" w:rsidRDefault="007057D3" w:rsidP="001C51FA"/>
    <w:p w:rsidR="007057D3" w:rsidRPr="0049727F" w:rsidRDefault="007057D3" w:rsidP="00D265F3">
      <w:pPr>
        <w:pStyle w:val="Heading3"/>
      </w:pPr>
      <w:bookmarkStart w:id="104" w:name="_Toc475721756"/>
      <w:bookmarkStart w:id="105" w:name="_Toc475734176"/>
      <w:r w:rsidRPr="0049727F">
        <w:t xml:space="preserve">Spatial Measures of Urban </w:t>
      </w:r>
      <w:r w:rsidR="00241558" w:rsidRPr="0049727F">
        <w:t>Form</w:t>
      </w:r>
      <w:bookmarkEnd w:id="104"/>
      <w:bookmarkEnd w:id="105"/>
    </w:p>
    <w:p w:rsidR="007057D3" w:rsidRPr="0049727F" w:rsidRDefault="007057D3" w:rsidP="001C51FA">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1C51FA">
      <w:r w:rsidRPr="0049727F">
        <w:t>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Boarnet and Crane</w:t>
      </w:r>
      <w:r w:rsidR="00E05270" w:rsidRPr="0049727F">
        <w:t>’</w:t>
      </w:r>
      <w:r w:rsidRPr="0049727F">
        <w:t>s (2001) behav</w:t>
      </w:r>
      <w:r w:rsidR="00382011" w:rsidRPr="0049727F">
        <w:t>ioral framework of the demand for travel</w:t>
      </w:r>
      <w:r w:rsidRPr="0049727F">
        <w:t xml:space="preserve"> fundamentally says that urban design influences the (time) cost of travel by placing origins and destinations in closer </w:t>
      </w:r>
      <w:r w:rsidR="00382011" w:rsidRPr="0049727F">
        <w:t xml:space="preserve">or further </w:t>
      </w:r>
      <w:r w:rsidRPr="0049727F">
        <w:lastRenderedPageBreak/>
        <w:t>proximity to one another. Cervero and Kockelman (1997) also argue for land use diversity as a key feature shaping human travel behavior in urban environments.</w:t>
      </w:r>
    </w:p>
    <w:p w:rsidR="007057D3" w:rsidRPr="0049727F" w:rsidRDefault="007057D3" w:rsidP="001C51FA">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49727F">
        <w:rPr>
          <w:i/>
        </w:rPr>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1C51FA">
      <w:r w:rsidRPr="0049727F">
        <w:t>Wissen Hayek et al. (2015) use UrbanSim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This index is an </w:t>
      </w:r>
      <w:r w:rsidRPr="0049727F">
        <w:rPr>
          <w:i/>
        </w:rPr>
        <w:t>integral measure</w:t>
      </w:r>
      <w:r w:rsidRPr="0049727F">
        <w:t xml:space="preserve"> that considers land use in a district as a whole, ignoring microscale structure</w:t>
      </w:r>
      <w:r w:rsidR="00FA2F36" w:rsidRPr="0049727F">
        <w:t xml:space="preserve"> and pattern (Song et al 2013):</w:t>
      </w:r>
    </w:p>
    <w:p w:rsidR="007057D3" w:rsidRPr="0049727F" w:rsidRDefault="007057D3" w:rsidP="001C51FA">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to consider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 xml:space="preserve">.). </w:t>
      </w:r>
      <w:r w:rsidRPr="0049727F">
        <w:t xml:space="preserve">Similar measures of 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lastRenderedPageBreak/>
        <w:t>is</w:t>
      </w:r>
      <w:r w:rsidRPr="0049727F">
        <w:t xml:space="preserve"> distributed across the city. </w:t>
      </w:r>
      <w:r w:rsidR="00FA2F36" w:rsidRPr="0049727F">
        <w:t>For example, a</w:t>
      </w:r>
      <w:r w:rsidRPr="0049727F">
        <w:t xml:space="preserve">re all schools clustered in wealthy neighborhoods rather than being distributed evenly among all neighborhoods? Are waste treatment facilities clustered in poor neighborhoods rather than being distributed evenly among all neighborhoods? However, in a complex system, centers and clusters may form for </w:t>
      </w:r>
      <w:r w:rsidR="00FA2F36" w:rsidRPr="0049727F">
        <w:t>inevitable or even “good”</w:t>
      </w:r>
      <w:r w:rsidRPr="0049727F">
        <w:t xml:space="preserve"> reasons. Agglomeration economies can cause job centers to cluster in certain areas. Ecosystem services of urban forests are highest when green spaces are concentrated and clustered rather than evenly distributed throughout urban development (Stott et al. 2015). </w:t>
      </w:r>
    </w:p>
    <w:p w:rsidR="007057D3" w:rsidRPr="0049727F" w:rsidRDefault="007057D3" w:rsidP="001C51FA">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FA2F36" w:rsidRPr="0049727F">
        <w:t xml:space="preserve">or lognormal </w:t>
      </w:r>
      <w:r w:rsidRPr="0049727F">
        <w:t xml:space="preserve">distribution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r w:rsidR="00FA2F36" w:rsidRPr="0049727F">
        <w:t>Related to diversity, q</w:t>
      </w:r>
      <w:r w:rsidRPr="0049727F">
        <w:t>uestions of scale and</w:t>
      </w:r>
      <w:r w:rsidR="00241558" w:rsidRPr="0049727F">
        <w:t xml:space="preserve"> topological</w:t>
      </w:r>
      <w:r w:rsidRPr="0049727F">
        <w:t xml:space="preserve"> </w:t>
      </w:r>
      <w:r w:rsidRPr="0049727F">
        <w:rPr>
          <w:i/>
        </w:rPr>
        <w:t>structure</w:t>
      </w:r>
      <w:r w:rsidRPr="0049727F">
        <w:t xml:space="preserve"> are addressed in the following section.</w:t>
      </w:r>
    </w:p>
    <w:p w:rsidR="007057D3" w:rsidRPr="0049727F" w:rsidRDefault="007057D3" w:rsidP="001C51FA"/>
    <w:p w:rsidR="007057D3" w:rsidRPr="0049727F" w:rsidRDefault="007057D3" w:rsidP="00D265F3">
      <w:pPr>
        <w:pStyle w:val="Heading3"/>
      </w:pPr>
      <w:bookmarkStart w:id="106" w:name="_Toc475721757"/>
      <w:bookmarkStart w:id="107" w:name="_Toc475734177"/>
      <w:r w:rsidRPr="0049727F">
        <w:t xml:space="preserve">Structural Measures of Urban </w:t>
      </w:r>
      <w:r w:rsidR="00241558" w:rsidRPr="0049727F">
        <w:t>Form</w:t>
      </w:r>
      <w:r w:rsidR="00423FEE" w:rsidRPr="0049727F">
        <w:t>: Fractal</w:t>
      </w:r>
      <w:bookmarkEnd w:id="106"/>
      <w:bookmarkEnd w:id="107"/>
    </w:p>
    <w:p w:rsidR="007057D3" w:rsidRPr="0049727F" w:rsidRDefault="007057D3" w:rsidP="001C51FA">
      <w:r w:rsidRPr="0049727F">
        <w:t xml:space="preserve">Measures of </w:t>
      </w:r>
      <w:r w:rsidR="00241558" w:rsidRPr="0049727F">
        <w:t xml:space="preserve">topological </w:t>
      </w:r>
      <w:r w:rsidRPr="0049727F">
        <w:t xml:space="preserve">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w:t>
      </w:r>
      <w:r w:rsidRPr="0049727F">
        <w:lastRenderedPageBreak/>
        <w:t>connectivity. At the scale of urban design, these structural measures fall primarily into two categories: measures of fractal structure and network analysis.</w:t>
      </w:r>
    </w:p>
    <w:p w:rsidR="007057D3" w:rsidRPr="0049727F" w:rsidRDefault="007057D3" w:rsidP="001C51FA">
      <w:r w:rsidRPr="0049727F">
        <w:t xml:space="preserve">Fractal structure refers to the “roughness” and self-similarity of some object, and how its detail relates to the scale at which it is observed. </w:t>
      </w:r>
      <w:r w:rsidR="00FA2F36" w:rsidRPr="0049727F">
        <w:t>As discussed in chapter 2, f</w:t>
      </w:r>
      <w:r w:rsidRPr="0049727F">
        <w:t xml:space="preserve">ractals are self-similar, meaning that they have a similar structure at every scale. </w:t>
      </w:r>
      <w:r w:rsidR="00FA2F36" w:rsidRPr="0049727F">
        <w:t>But i</w:t>
      </w:r>
      <w:r w:rsidRPr="0049727F">
        <w:t>n the real wo</w:t>
      </w:r>
      <w:r w:rsidR="00FA2F36" w:rsidRPr="0049727F">
        <w:t xml:space="preserve">rld, fractals are not 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also are fractal.</w:t>
      </w:r>
    </w:p>
    <w:p w:rsidR="007057D3" w:rsidRPr="0049727F" w:rsidRDefault="007057D3" w:rsidP="001C51FA">
      <w:r w:rsidRPr="0049727F">
        <w:t>Fractal structures tend to be distributed according to a power law. As briefly mentioned earlier, in a power law distribution, there are few large objects, a medium amount of medium sized objects, and very many small objects. Consider the earlier 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Default="007057D3" w:rsidP="001C51FA">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B00227">
      <w:pPr>
        <w:rPr>
          <w:vertAlign w:val="superscript"/>
        </w:rPr>
      </w:pPr>
      <w:r w:rsidRPr="00B00227">
        <w:rPr>
          <w:i/>
        </w:rPr>
        <w:t>N</w:t>
      </w:r>
      <w:r>
        <w:t xml:space="preserve"> </w:t>
      </w:r>
      <w:r w:rsidRPr="00B00227">
        <w:rPr>
          <w:rFonts w:ascii="Cambria Math" w:hAnsi="Cambria Math" w:cs="Cambria Math"/>
        </w:rPr>
        <w:t>∝</w:t>
      </w:r>
      <w:r>
        <w:rPr>
          <w:rFonts w:ascii="Cambria Math" w:hAnsi="Cambria Math" w:cs="Cambria Math"/>
        </w:rPr>
        <w:t xml:space="preserve"> </w:t>
      </w:r>
      <w:r w:rsidRPr="00B00227">
        <w:rPr>
          <w:rFonts w:ascii="Cambria Math" w:hAnsi="Cambria Math" w:cs="Cambria Math"/>
          <w:i/>
        </w:rPr>
        <w:t>ε</w:t>
      </w:r>
      <w:r>
        <w:rPr>
          <w:rFonts w:ascii="Cambria Math" w:hAnsi="Cambria Math" w:cs="Cambria Math"/>
          <w:i/>
        </w:rPr>
        <w:t xml:space="preserve"> </w:t>
      </w:r>
      <w:r w:rsidRPr="00B00227">
        <w:rPr>
          <w:vertAlign w:val="superscript"/>
        </w:rPr>
        <w:t>–</w:t>
      </w:r>
      <w:r w:rsidRPr="00B00227">
        <w:rPr>
          <w:rFonts w:ascii="Cambria Math" w:hAnsi="Cambria Math" w:cs="Cambria Math"/>
          <w:i/>
          <w:vertAlign w:val="superscript"/>
        </w:rPr>
        <w:t>D</w:t>
      </w:r>
    </w:p>
    <w:p w:rsidR="00B00227" w:rsidRPr="00B00227" w:rsidRDefault="00B00227" w:rsidP="001C51FA">
      <w:r>
        <w:t>log</w:t>
      </w:r>
      <w:r w:rsidRPr="00B00227">
        <w:rPr>
          <w:rFonts w:ascii="Cambria Math" w:hAnsi="Cambria Math" w:cs="Cambria Math"/>
          <w:i/>
          <w:vertAlign w:val="subscript"/>
        </w:rPr>
        <w:t>ε</w:t>
      </w:r>
      <w:r>
        <w:rPr>
          <w:rFonts w:ascii="Cambria Math" w:hAnsi="Cambria Math" w:cs="Cambria Math"/>
        </w:rPr>
        <w:t xml:space="preserve"> </w:t>
      </w:r>
      <w:r>
        <w:rPr>
          <w:rFonts w:ascii="Cambria Math" w:hAnsi="Cambria Math" w:cs="Cambria Math"/>
          <w:i/>
        </w:rPr>
        <w:t>N</w:t>
      </w:r>
      <w:r>
        <w:rPr>
          <w:rFonts w:ascii="Cambria Math" w:hAnsi="Cambria Math" w:cs="Cambria Math"/>
        </w:rPr>
        <w:t xml:space="preserve"> = –</w:t>
      </w:r>
      <w:r>
        <w:rPr>
          <w:rFonts w:ascii="Cambria Math" w:hAnsi="Cambria Math" w:cs="Cambria Math"/>
          <w:i/>
        </w:rPr>
        <w:t>D</w:t>
      </w:r>
      <w:r>
        <w:rPr>
          <w:rFonts w:ascii="Cambria Math" w:hAnsi="Cambria Math" w:cs="Cambria Math"/>
        </w:rPr>
        <w:t xml:space="preserve"> = (log </w:t>
      </w:r>
      <w:r>
        <w:rPr>
          <w:rFonts w:ascii="Cambria Math" w:hAnsi="Cambria Math" w:cs="Cambria Math"/>
          <w:i/>
        </w:rPr>
        <w:t>N</w:t>
      </w:r>
      <w:r>
        <w:rPr>
          <w:rFonts w:ascii="Cambria Math" w:hAnsi="Cambria Math" w:cs="Cambria Math"/>
        </w:rPr>
        <w:t xml:space="preserve">)/(log </w:t>
      </w:r>
      <w:r w:rsidRPr="00B00227">
        <w:rPr>
          <w:rFonts w:ascii="Cambria Math" w:hAnsi="Cambria Math" w:cs="Cambria Math"/>
          <w:i/>
        </w:rPr>
        <w:t>ε</w:t>
      </w:r>
      <w:r>
        <w:rPr>
          <w:rFonts w:ascii="Cambria Math" w:hAnsi="Cambria Math" w:cs="Cambria Math"/>
        </w:rPr>
        <w:t>)</w:t>
      </w:r>
    </w:p>
    <w:p w:rsidR="007057D3" w:rsidRPr="0049727F" w:rsidRDefault="007057D3" w:rsidP="001C51FA">
      <w:r w:rsidRPr="0049727F">
        <w:lastRenderedPageBreak/>
        <w:t xml:space="preserve">In these formulae, </w:t>
      </w:r>
      <w:r w:rsidRPr="0049727F">
        <w:rPr>
          <w:i/>
        </w:rPr>
        <w:t>N</w:t>
      </w:r>
      <w:r w:rsidRPr="0049727F">
        <w:t xml:space="preserve"> is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D = -log(4)/log(1/3) = 1.26.</w:t>
      </w:r>
    </w:p>
    <w:p w:rsidR="007057D3" w:rsidRDefault="007057D3" w:rsidP="001C51FA">
      <w:r w:rsidRPr="0049727F">
        <w:t>The concept of fractal dimensions can also be applied to two dimensional surfaces, such as the surface of a city, the surface of a building, or the surface of elements of urban design.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49727F">
        <w:rPr>
          <w:i/>
        </w:rPr>
        <w:t>at multiple scales</w:t>
      </w:r>
      <w:r w:rsidRPr="0049727F">
        <w:t>.</w:t>
      </w:r>
      <w:r w:rsidR="003A4B0B" w:rsidRPr="0049727F">
        <w:t xml:space="preserve"> </w:t>
      </w:r>
      <w:r w:rsidRPr="0049727F">
        <w:t>Salingaros (2001)</w:t>
      </w:r>
      <w:r w:rsidR="00545EED">
        <w:t>, for instance,</w:t>
      </w:r>
      <w:r w:rsidRPr="0049727F">
        <w:t xml:space="preserve"> argues </w:t>
      </w:r>
      <w:r w:rsidR="005739C3">
        <w:t xml:space="preserve">(albeit somewhat nebulously)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5739C3" w:rsidRPr="0049727F" w:rsidRDefault="005739C3" w:rsidP="001C51FA"/>
    <w:p w:rsidR="00423FEE" w:rsidRPr="0049727F" w:rsidRDefault="00423FEE" w:rsidP="00D265F3">
      <w:pPr>
        <w:pStyle w:val="Heading3"/>
      </w:pPr>
      <w:bookmarkStart w:id="108" w:name="_Toc475721758"/>
      <w:bookmarkStart w:id="109" w:name="_Toc475734178"/>
      <w:r w:rsidRPr="0049727F">
        <w:t>Structural Measures of Urban Form: Network</w:t>
      </w:r>
      <w:bookmarkEnd w:id="108"/>
      <w:bookmarkEnd w:id="109"/>
    </w:p>
    <w:p w:rsidR="003745B3" w:rsidRPr="0049727F" w:rsidRDefault="007057D3" w:rsidP="00873549">
      <w:r w:rsidRPr="0049727F">
        <w:t>Beyond fractals</w:t>
      </w:r>
      <w:r w:rsidR="00FA2F36" w:rsidRPr="0049727F">
        <w:t>, the second crucial lens with which to examine structure is network science</w:t>
      </w:r>
      <w:r w:rsidRPr="0049727F">
        <w:t>.</w:t>
      </w:r>
      <w:r w:rsidR="00873549">
        <w:t xml:space="preserve"> These measures</w:t>
      </w:r>
      <w:r w:rsidR="00873549" w:rsidRPr="0049727F">
        <w:t xml:space="preserve"> are emergent properties of the complex organizing of the network (Masucci et al. 2009).</w:t>
      </w:r>
      <w:r w:rsidRPr="0049727F">
        <w:t xml:space="preserve"> Accessibility is a </w:t>
      </w:r>
      <w:r w:rsidR="00FA2F36" w:rsidRPr="0049727F">
        <w:t>useful</w:t>
      </w:r>
      <w:r w:rsidRPr="0049727F">
        <w:t xml:space="preserve"> measure of urban design and is related to network </w:t>
      </w:r>
      <w:r w:rsidRPr="0049727F">
        <w:lastRenderedPageBreak/>
        <w:t>analysis. Accessibility concerns proximity, transportation mobility, and social interaction within the public sphere. Popular “walkability” tools – such as WalkScore and Walkonomics – and urban modeling tools such as UrbanSim/pandana use street networks to determine accessibility.</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D9624F">
        <w:t>type 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Extended definitions of and algorithms for the following measures can be found in Newman (2010) and Barthelemy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1C51FA">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xml:space="preserve">, the mean edge length in the undirected representation of the graph, serves as a linear proxy for block size and indicates how fine-grained or coarse-grained the network is.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cul-de-sacs).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 xml:space="preserve">cf. </w:t>
      </w:r>
      <w:r w:rsidR="00836F29" w:rsidRPr="0049727F">
        <w:t>Barthelemy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D77E54" w:rsidP="001C51FA">
      <w:r w:rsidRPr="0049727F">
        <w:rPr>
          <w:i/>
        </w:rPr>
        <w:lastRenderedPageBreak/>
        <w:t>Topological measures</w:t>
      </w:r>
      <w:r w:rsidRPr="0049727F">
        <w:t xml:space="preserve"> of street network structure indicate the connectedness and robustness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nodes, quantifies how well the nodes are</w:t>
      </w:r>
      <w:r w:rsidRPr="0049727F">
        <w:t xml:space="preserve"> connected</w:t>
      </w:r>
      <w:r w:rsidR="00A3131F" w:rsidRPr="0049727F">
        <w:t xml:space="preserve">, are average. Similarly but more concretely, the </w:t>
      </w:r>
      <w:r w:rsidR="00A3131F" w:rsidRPr="0049727F">
        <w:rPr>
          <w:i/>
        </w:rPr>
        <w:t>average streets per intersection</w:t>
      </w:r>
      <w:r w:rsidR="00A3131F" w:rsidRPr="0049727F">
        <w:t xml:space="preserve"> measures the mean number of streets (i.e., edges in the undirected representation of the graph) that emanate from each intersection (i.e., node). This adapts the average node degree for physical form</w:t>
      </w:r>
      <w:r w:rsidR="00F75568" w:rsidRPr="0049727F">
        <w:t xml:space="preserve"> </w:t>
      </w:r>
      <w:r w:rsidR="00A3131F" w:rsidRPr="0049727F">
        <w:t>rather than circulation and flow. The distribution and proportion of number of streets per intersection characterizes the type, prevalence, and spatial distribution of intersection connectedness in the network.</w:t>
      </w:r>
    </w:p>
    <w:p w:rsidR="005F06A4" w:rsidRPr="0049727F" w:rsidRDefault="007057D3" w:rsidP="001C51FA">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5F06A4" w:rsidRPr="0049727F" w:rsidRDefault="005F06A4" w:rsidP="001C51FA">
      <w:r w:rsidRPr="0049727F">
        <w:rPr>
          <w:i/>
        </w:rPr>
        <w:t>Connectivity</w:t>
      </w:r>
      <w:r w:rsidRPr="0049727F">
        <w:t xml:space="preserve"> measures the minimum number of nodes or edges that must be removed from a connected graph to disconnect the network. This is a measure of robustness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connectivity of </w:t>
      </w:r>
      <w:r w:rsidRPr="0049727F">
        <w:rPr>
          <w:i/>
        </w:rPr>
        <w:t>1</w:t>
      </w:r>
      <w:r w:rsidRPr="0049727F">
        <w:t xml:space="preserve">, because the presence of a single cul-de-sac indicates that the removal of just one node or edge will disconnect the network. Rather, the </w:t>
      </w:r>
      <w:r w:rsidRPr="0049727F">
        <w:rPr>
          <w:i/>
        </w:rPr>
        <w:t>average node connectivity</w:t>
      </w:r>
      <w:r w:rsidRPr="0049727F">
        <w:t xml:space="preserve"> of a network – the mean number of internally </w:t>
      </w:r>
      <w:r w:rsidRPr="0049727F">
        <w:lastRenderedPageBreak/>
        <w:t>node-disjoint paths between each pair of nodes in G – more usefully represents the expected number of nodes that must be removed to disconnect a randomly selected pair of non-adjacent nodes</w:t>
      </w:r>
      <w:r w:rsidR="0012566C" w:rsidRPr="0049727F">
        <w:t xml:space="preserve"> (Beineke et al. 2002)</w:t>
      </w:r>
      <w:r w:rsidRPr="0049727F">
        <w:t>.</w:t>
      </w:r>
      <w:r w:rsidR="00745E29" w:rsidRPr="0049727F">
        <w:t xml:space="preserve"> This is a useful indicator of resilience.</w:t>
      </w:r>
      <w:r w:rsidRPr="0049727F">
        <w:t xml:space="preserve"> 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e (Hajrashouliha and Yin 2015). Contrarily, Salingaros (2000) argues that grid networks do not connect cities, only giving the impression of doing so. He emphasizes eight characteristics – couplings, diversity, boundaries, forces, organization, hierarchy, interdependence, and decomposition – in his analysis of connectivity.</w:t>
      </w:r>
    </w:p>
    <w:p w:rsidR="003745B3" w:rsidRPr="0049727F" w:rsidRDefault="00744EF9" w:rsidP="001C51FA">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722E4E" w:rsidRPr="0049727F" w:rsidRDefault="000F3ACD" w:rsidP="001C51FA">
      <w:r w:rsidRPr="0049727F">
        <w:lastRenderedPageBreak/>
        <w:t xml:space="preserve">Measures of centrality indicate the most important nodes in a network.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Barthelemy 2004)</w:t>
      </w:r>
      <w:r w:rsidR="005B4879" w:rsidRPr="0049727F">
        <w:t>. T</w:t>
      </w:r>
      <w:r w:rsidR="007057D3" w:rsidRPr="0049727F">
        <w:t xml:space="preserve">he </w:t>
      </w:r>
      <w:r w:rsidR="005B4879" w:rsidRPr="0049727F">
        <w:t>average betweenness centrality is the mean of betweenness centralities of all the nodes in the network (Barthelemy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This is an indicator of resilience: 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7057D3" w:rsidRPr="0049727F">
        <w:t>Barthelemy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r w:rsidR="00884E6E" w:rsidRPr="0049727F">
        <w:rPr>
          <w:i/>
        </w:rPr>
        <w:t>Closeness centrality</w:t>
      </w:r>
      <w:r w:rsidR="00884E6E"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884E6E" w:rsidRPr="0049727F">
        <w:t xml:space="preserve">. The </w:t>
      </w:r>
      <w:r w:rsidR="00884E6E" w:rsidRPr="0049727F">
        <w:rPr>
          <w:i/>
        </w:rPr>
        <w:t>average closeness centrality</w:t>
      </w:r>
      <w:r w:rsidR="00884E6E" w:rsidRPr="0049727F">
        <w:t xml:space="preserve"> is the mean of the closeness centralities of all the nodes in the network.</w:t>
      </w:r>
      <w:r w:rsidR="005053E5" w:rsidRPr="0049727F">
        <w:t xml:space="preserve"> </w:t>
      </w:r>
      <w:r w:rsidR="00722E4E" w:rsidRPr="0049727F">
        <w:t xml:space="preserve">Finally, </w:t>
      </w:r>
      <w:r w:rsidR="00D0251D" w:rsidRPr="0049727F">
        <w:rPr>
          <w:i/>
        </w:rPr>
        <w:t>PageRank</w:t>
      </w:r>
      <w:r w:rsidR="00722E4E" w:rsidRPr="0049727F">
        <w:t xml:space="preserve"> (the algorithm Google uses to rank web pages) is a variant of network centrality, namely eigenvector centrality (Brin and Page 2012). </w:t>
      </w:r>
      <w:r w:rsidR="00D0251D" w:rsidRPr="0049727F">
        <w:t>PageRank</w:t>
      </w:r>
      <w:r w:rsidR="00722E4E" w:rsidRPr="0049727F">
        <w:t xml:space="preserve"> ranks nodes based on the structure of incoming links and the rank of the source node, and may also be applied to street networks (Agyzkov et al. 2012, Chin and Wen 2015).</w:t>
      </w:r>
    </w:p>
    <w:p w:rsidR="007057D3" w:rsidRPr="0049727F" w:rsidRDefault="00884E6E" w:rsidP="001C51FA">
      <w:r w:rsidRPr="0049727F">
        <w:t xml:space="preserve">Measures of centrality are typically used in combination to assess street networks. </w:t>
      </w:r>
      <w:r w:rsidR="007057D3" w:rsidRPr="0049727F">
        <w:t>Porta et al. (2006a; 2006b)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entrality, closeness centrality</w:t>
      </w:r>
      <w:r w:rsidR="007057D3" w:rsidRPr="0049727F">
        <w:t>, and accessibility in urban street networks.</w:t>
      </w:r>
    </w:p>
    <w:p w:rsidR="007057D3" w:rsidRPr="0049727F" w:rsidRDefault="00884E6E" w:rsidP="001C51FA">
      <w:r w:rsidRPr="0049727F">
        <w:lastRenderedPageBreak/>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2006).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focuses almost entirely on </w:t>
      </w:r>
      <w:r w:rsidR="00265402" w:rsidRPr="0049727F">
        <w:t>primal graphs because they retain all the geographic, spatial, metric information essential to urban form and design, that space syntax must disregard in its dual graphs.</w:t>
      </w:r>
    </w:p>
    <w:p w:rsidR="007057D3" w:rsidRPr="0049727F" w:rsidRDefault="007057D3" w:rsidP="001C51FA"/>
    <w:p w:rsidR="007057D3" w:rsidRPr="0049727F" w:rsidRDefault="007057D3" w:rsidP="00D265F3">
      <w:pPr>
        <w:pStyle w:val="Heading2"/>
      </w:pPr>
      <w:bookmarkStart w:id="110" w:name="_Toc475721759"/>
      <w:bookmarkStart w:id="111" w:name="_Toc475734179"/>
      <w:r w:rsidRPr="0049727F">
        <w:t>Typology</w:t>
      </w:r>
      <w:r w:rsidR="00950CF5" w:rsidRPr="0049727F">
        <w:t xml:space="preserve"> of Complexity Measures</w:t>
      </w:r>
      <w:bookmarkEnd w:id="110"/>
      <w:bookmarkEnd w:id="111"/>
    </w:p>
    <w:p w:rsidR="007057D3" w:rsidRPr="0049727F" w:rsidRDefault="007057D3" w:rsidP="001C51FA">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Spatial, visual, and structural</w:t>
      </w:r>
      <w:r w:rsidR="00873549">
        <w:t xml:space="preserve"> (i.e., fractal and network)</w:t>
      </w:r>
      <w:r w:rsidRPr="0049727F">
        <w:t xml:space="preserve"> </w:t>
      </w:r>
      <w:r w:rsidR="00085836" w:rsidRPr="0049727F">
        <w:t>measures seem t</w:t>
      </w:r>
      <w:r w:rsidRPr="0049727F">
        <w:t xml:space="preserve">he most </w:t>
      </w:r>
      <w:r w:rsidR="00950CF5" w:rsidRPr="0049727F">
        <w:t>promising</w:t>
      </w:r>
      <w:r w:rsidRPr="0049727F">
        <w:t xml:space="preserve"> </w:t>
      </w:r>
      <w:r w:rsidR="00085836" w:rsidRPr="0049727F">
        <w:t xml:space="preserve">for measuring </w:t>
      </w:r>
      <w:r w:rsidR="00950CF5" w:rsidRPr="0049727F">
        <w:t xml:space="preserve">physical </w:t>
      </w:r>
      <w:r w:rsidR="00085836" w:rsidRPr="0049727F">
        <w:t xml:space="preserve">complexity at the </w:t>
      </w:r>
      <w:r w:rsidRPr="0049727F">
        <w:t xml:space="preserve">scale </w:t>
      </w:r>
      <w:r w:rsidR="00085836" w:rsidRPr="0049727F">
        <w:t xml:space="preserve">of </w:t>
      </w:r>
      <w:r w:rsidR="00B758C9" w:rsidRPr="0049727F">
        <w:t>urban design.</w:t>
      </w:r>
    </w:p>
    <w:tbl>
      <w:tblPr>
        <w:tblStyle w:val="TableGrid"/>
        <w:tblW w:w="9355" w:type="dxa"/>
        <w:tblLook w:val="04A0" w:firstRow="1" w:lastRow="0" w:firstColumn="1" w:lastColumn="0" w:noHBand="0" w:noVBand="1"/>
      </w:tblPr>
      <w:tblGrid>
        <w:gridCol w:w="2097"/>
        <w:gridCol w:w="2578"/>
        <w:gridCol w:w="4680"/>
      </w:tblGrid>
      <w:tr w:rsidR="00B758C9" w:rsidRPr="0049727F" w:rsidTr="004266E3">
        <w:tc>
          <w:tcPr>
            <w:tcW w:w="2097" w:type="dxa"/>
            <w:shd w:val="clear" w:color="auto" w:fill="FFFFFF" w:themeFill="background1"/>
          </w:tcPr>
          <w:p w:rsidR="00B758C9" w:rsidRPr="0049727F" w:rsidRDefault="00B758C9" w:rsidP="001C51FA">
            <w:pPr>
              <w:pStyle w:val="TableHeader"/>
            </w:pPr>
            <w:r w:rsidRPr="0049727F">
              <w:lastRenderedPageBreak/>
              <w:t>Category</w:t>
            </w:r>
          </w:p>
        </w:tc>
        <w:tc>
          <w:tcPr>
            <w:tcW w:w="2578" w:type="dxa"/>
            <w:shd w:val="clear" w:color="auto" w:fill="FFFFFF" w:themeFill="background1"/>
          </w:tcPr>
          <w:p w:rsidR="00B758C9" w:rsidRPr="0049727F" w:rsidRDefault="00B758C9" w:rsidP="001C51FA">
            <w:pPr>
              <w:pStyle w:val="TableHeader"/>
            </w:pPr>
            <w:r w:rsidRPr="0049727F">
              <w:t>Measure of complexity</w:t>
            </w:r>
          </w:p>
        </w:tc>
        <w:tc>
          <w:tcPr>
            <w:tcW w:w="4680" w:type="dxa"/>
            <w:shd w:val="clear" w:color="auto" w:fill="FFFFFF" w:themeFill="background1"/>
          </w:tcPr>
          <w:p w:rsidR="00B758C9" w:rsidRPr="0049727F" w:rsidRDefault="00B758C9" w:rsidP="001C51FA">
            <w:pPr>
              <w:pStyle w:val="TableHeader"/>
            </w:pPr>
            <w:r w:rsidRPr="0049727F">
              <w:t>Description</w:t>
            </w:r>
          </w:p>
        </w:tc>
      </w:tr>
      <w:tr w:rsidR="00B758C9" w:rsidRPr="0049727F" w:rsidTr="00B758C9">
        <w:tc>
          <w:tcPr>
            <w:tcW w:w="2097" w:type="dxa"/>
          </w:tcPr>
          <w:p w:rsidR="00B758C9" w:rsidRPr="0049727F" w:rsidRDefault="00B758C9" w:rsidP="001C51FA">
            <w:pPr>
              <w:pStyle w:val="Tablebody"/>
            </w:pPr>
            <w:r w:rsidRPr="0049727F">
              <w:t>Temporal</w:t>
            </w:r>
          </w:p>
        </w:tc>
        <w:tc>
          <w:tcPr>
            <w:tcW w:w="2578" w:type="dxa"/>
          </w:tcPr>
          <w:p w:rsidR="00B758C9" w:rsidRPr="0049727F" w:rsidRDefault="00B758C9" w:rsidP="001C51FA">
            <w:pPr>
              <w:pStyle w:val="Tablebody"/>
            </w:pPr>
            <w:r w:rsidRPr="0049727F">
              <w:t>Embedding time series</w:t>
            </w:r>
          </w:p>
        </w:tc>
        <w:tc>
          <w:tcPr>
            <w:tcW w:w="4680" w:type="dxa"/>
          </w:tcPr>
          <w:p w:rsidR="00B758C9" w:rsidRPr="0049727F" w:rsidRDefault="00B758C9" w:rsidP="001C51FA">
            <w:pPr>
              <w:pStyle w:val="Tablebody"/>
            </w:pPr>
            <w:r w:rsidRPr="0049727F">
              <w:t>Examine variables in state space to reveal possible deep structure and patterns in data</w:t>
            </w:r>
          </w:p>
        </w:tc>
      </w:tr>
      <w:tr w:rsidR="00B758C9" w:rsidRPr="0049727F" w:rsidTr="00B758C9">
        <w:tc>
          <w:tcPr>
            <w:tcW w:w="2097" w:type="dxa"/>
          </w:tcPr>
          <w:p w:rsidR="00B758C9" w:rsidRPr="0049727F" w:rsidRDefault="00B758C9" w:rsidP="001C51FA">
            <w:pPr>
              <w:pStyle w:val="Tablebody"/>
            </w:pPr>
            <w:r w:rsidRPr="0049727F">
              <w:t>Temporal, Spatial</w:t>
            </w:r>
          </w:p>
        </w:tc>
        <w:tc>
          <w:tcPr>
            <w:tcW w:w="2578" w:type="dxa"/>
          </w:tcPr>
          <w:p w:rsidR="00B758C9" w:rsidRPr="0049727F" w:rsidRDefault="00B758C9" w:rsidP="001C51FA">
            <w:pPr>
              <w:pStyle w:val="Tablebody"/>
            </w:pPr>
            <w:r w:rsidRPr="0049727F">
              <w:t>Shannon entropy</w:t>
            </w:r>
          </w:p>
        </w:tc>
        <w:tc>
          <w:tcPr>
            <w:tcW w:w="4680" w:type="dxa"/>
          </w:tcPr>
          <w:p w:rsidR="00B758C9" w:rsidRPr="0049727F" w:rsidRDefault="00B758C9" w:rsidP="001C51FA">
            <w:pPr>
              <w:pStyle w:val="Tablebody"/>
            </w:pPr>
            <w:r w:rsidRPr="0049727F">
              <w:t>How unpredictable a sequence is, based on number of types and proportional abundance</w:t>
            </w:r>
          </w:p>
        </w:tc>
      </w:tr>
      <w:tr w:rsidR="00B758C9" w:rsidRPr="0049727F" w:rsidTr="00B758C9">
        <w:tc>
          <w:tcPr>
            <w:tcW w:w="2097" w:type="dxa"/>
          </w:tcPr>
          <w:p w:rsidR="00B758C9" w:rsidRPr="0049727F" w:rsidRDefault="00B758C9" w:rsidP="001C51FA">
            <w:pPr>
              <w:pStyle w:val="Tablebody"/>
            </w:pPr>
            <w:r w:rsidRPr="0049727F">
              <w:t>Temporal, Spatial</w:t>
            </w:r>
          </w:p>
        </w:tc>
        <w:tc>
          <w:tcPr>
            <w:tcW w:w="2578" w:type="dxa"/>
          </w:tcPr>
          <w:p w:rsidR="00B758C9" w:rsidRPr="0049727F" w:rsidRDefault="00B758C9" w:rsidP="001C51FA">
            <w:pPr>
              <w:pStyle w:val="Tablebody"/>
            </w:pPr>
            <w:r w:rsidRPr="0049727F">
              <w:t>Mean information gain</w:t>
            </w:r>
          </w:p>
        </w:tc>
        <w:tc>
          <w:tcPr>
            <w:tcW w:w="4680" w:type="dxa"/>
          </w:tcPr>
          <w:p w:rsidR="00B758C9" w:rsidRPr="0049727F" w:rsidRDefault="00B758C9" w:rsidP="001C51FA">
            <w:pPr>
              <w:pStyle w:val="Tablebody"/>
            </w:pPr>
            <w:r w:rsidRPr="0049727F">
              <w:t>How much new information is gained from each subsequent datum</w:t>
            </w:r>
          </w:p>
        </w:tc>
      </w:tr>
      <w:tr w:rsidR="00B758C9" w:rsidRPr="0049727F" w:rsidTr="00B758C9">
        <w:tc>
          <w:tcPr>
            <w:tcW w:w="2097" w:type="dxa"/>
          </w:tcPr>
          <w:p w:rsidR="00B758C9" w:rsidRPr="0049727F" w:rsidRDefault="00B758C9" w:rsidP="001C51FA">
            <w:pPr>
              <w:pStyle w:val="Tablebody"/>
            </w:pPr>
            <w:r w:rsidRPr="0049727F">
              <w:t>Temporal</w:t>
            </w:r>
          </w:p>
        </w:tc>
        <w:tc>
          <w:tcPr>
            <w:tcW w:w="2578" w:type="dxa"/>
          </w:tcPr>
          <w:p w:rsidR="00B758C9" w:rsidRPr="0049727F" w:rsidRDefault="00B758C9" w:rsidP="001C51FA">
            <w:pPr>
              <w:pStyle w:val="Tablebody"/>
            </w:pPr>
            <w:r w:rsidRPr="0049727F">
              <w:rPr>
                <w:rStyle w:val="TablebodyChar"/>
                <w:rFonts w:ascii="Minion Pro" w:hAnsi="Minion Pro"/>
              </w:rPr>
              <w:t>Fluctuation</w:t>
            </w:r>
            <w:r w:rsidRPr="0049727F">
              <w:t xml:space="preserve"> complexity</w:t>
            </w:r>
          </w:p>
        </w:tc>
        <w:tc>
          <w:tcPr>
            <w:tcW w:w="4680" w:type="dxa"/>
          </w:tcPr>
          <w:p w:rsidR="00B758C9" w:rsidRPr="0049727F" w:rsidRDefault="00B758C9" w:rsidP="001C51FA">
            <w:pPr>
              <w:pStyle w:val="Tablebody"/>
            </w:pPr>
            <w:r w:rsidRPr="0049727F">
              <w:t>Amount of structure within a time series</w:t>
            </w:r>
          </w:p>
          <w:p w:rsidR="00305244" w:rsidRPr="0049727F" w:rsidRDefault="00305244" w:rsidP="001C51FA">
            <w:pPr>
              <w:pStyle w:val="Tablebody"/>
            </w:pPr>
          </w:p>
        </w:tc>
      </w:tr>
      <w:tr w:rsidR="00B758C9" w:rsidRPr="0049727F" w:rsidTr="00B758C9">
        <w:tc>
          <w:tcPr>
            <w:tcW w:w="2097" w:type="dxa"/>
          </w:tcPr>
          <w:p w:rsidR="00B758C9" w:rsidRPr="0049727F" w:rsidRDefault="00B758C9" w:rsidP="001C51FA">
            <w:pPr>
              <w:pStyle w:val="Tablebody"/>
            </w:pPr>
            <w:r w:rsidRPr="0049727F">
              <w:t>Temporal, Spatial</w:t>
            </w:r>
          </w:p>
        </w:tc>
        <w:tc>
          <w:tcPr>
            <w:tcW w:w="2578" w:type="dxa"/>
          </w:tcPr>
          <w:p w:rsidR="00B758C9" w:rsidRPr="0049727F" w:rsidRDefault="00B758C9" w:rsidP="001C51FA">
            <w:pPr>
              <w:pStyle w:val="Tablebody"/>
            </w:pPr>
            <w:r w:rsidRPr="0049727F">
              <w:t>Urban Transfer Entropy</w:t>
            </w:r>
          </w:p>
        </w:tc>
        <w:tc>
          <w:tcPr>
            <w:tcW w:w="4680" w:type="dxa"/>
          </w:tcPr>
          <w:p w:rsidR="00B758C9" w:rsidRPr="0049727F" w:rsidRDefault="00B758C9" w:rsidP="001C51FA">
            <w:pPr>
              <w:pStyle w:val="Tablebody"/>
            </w:pPr>
            <w:r w:rsidRPr="0049727F">
              <w:t>Analytic tool for examining multi-scale urban patterns and flows</w:t>
            </w:r>
          </w:p>
        </w:tc>
      </w:tr>
      <w:tr w:rsidR="00B758C9" w:rsidRPr="0049727F" w:rsidTr="00B758C9">
        <w:tc>
          <w:tcPr>
            <w:tcW w:w="2097" w:type="dxa"/>
          </w:tcPr>
          <w:p w:rsidR="00B758C9" w:rsidRPr="0049727F" w:rsidRDefault="00B758C9" w:rsidP="001C51FA">
            <w:pPr>
              <w:pStyle w:val="Tablebody"/>
            </w:pPr>
            <w:r w:rsidRPr="0049727F">
              <w:t>Visual</w:t>
            </w:r>
          </w:p>
        </w:tc>
        <w:tc>
          <w:tcPr>
            <w:tcW w:w="2578" w:type="dxa"/>
          </w:tcPr>
          <w:p w:rsidR="00B758C9" w:rsidRPr="0049727F" w:rsidRDefault="00B758C9" w:rsidP="001C51FA">
            <w:pPr>
              <w:pStyle w:val="Tablebody"/>
            </w:pPr>
            <w:r w:rsidRPr="0049727F">
              <w:t>Ewing and Clemente field guide</w:t>
            </w:r>
          </w:p>
        </w:tc>
        <w:tc>
          <w:tcPr>
            <w:tcW w:w="4680" w:type="dxa"/>
          </w:tcPr>
          <w:p w:rsidR="00B758C9" w:rsidRPr="0049727F" w:rsidRDefault="00B758C9" w:rsidP="001C51FA">
            <w:pPr>
              <w:pStyle w:val="Tablebody"/>
            </w:pPr>
            <w:r w:rsidRPr="0049727F">
              <w:t>Set of methods for assessing the physical, visual complexity of the streetscape</w:t>
            </w:r>
          </w:p>
        </w:tc>
      </w:tr>
      <w:tr w:rsidR="00B758C9" w:rsidRPr="0049727F" w:rsidTr="00B758C9">
        <w:tc>
          <w:tcPr>
            <w:tcW w:w="2097" w:type="dxa"/>
          </w:tcPr>
          <w:p w:rsidR="00B758C9" w:rsidRPr="0049727F" w:rsidRDefault="00B758C9" w:rsidP="001C51FA">
            <w:pPr>
              <w:pStyle w:val="Tablebody"/>
            </w:pPr>
            <w:r w:rsidRPr="0049727F">
              <w:t>Visual</w:t>
            </w:r>
          </w:p>
        </w:tc>
        <w:tc>
          <w:tcPr>
            <w:tcW w:w="2578" w:type="dxa"/>
          </w:tcPr>
          <w:p w:rsidR="00B758C9" w:rsidRPr="0049727F" w:rsidRDefault="00B758C9" w:rsidP="001C51FA">
            <w:pPr>
              <w:pStyle w:val="Tablebody"/>
            </w:pPr>
            <w:r w:rsidRPr="0049727F">
              <w:t>Cavalcante streetscape measure</w:t>
            </w:r>
          </w:p>
        </w:tc>
        <w:tc>
          <w:tcPr>
            <w:tcW w:w="4680" w:type="dxa"/>
          </w:tcPr>
          <w:p w:rsidR="00B758C9" w:rsidRPr="0049727F" w:rsidRDefault="00B758C9" w:rsidP="001C51FA">
            <w:pPr>
              <w:pStyle w:val="Tablebody"/>
              <w:rPr>
                <w:noProof/>
              </w:rPr>
            </w:pPr>
            <w:r w:rsidRPr="0049727F">
              <w:rPr>
                <w:noProof/>
              </w:rPr>
              <w:t>Image processing method to assess visual complexity on contrast and spatial frequency</w:t>
            </w:r>
          </w:p>
        </w:tc>
      </w:tr>
      <w:tr w:rsidR="00B758C9" w:rsidRPr="0049727F" w:rsidTr="00B758C9">
        <w:tc>
          <w:tcPr>
            <w:tcW w:w="2097" w:type="dxa"/>
          </w:tcPr>
          <w:p w:rsidR="00B758C9" w:rsidRPr="0049727F" w:rsidRDefault="00B758C9" w:rsidP="001C51FA">
            <w:pPr>
              <w:pStyle w:val="Tablebody"/>
            </w:pPr>
            <w:r w:rsidRPr="0049727F">
              <w:t>Spatial</w:t>
            </w:r>
          </w:p>
        </w:tc>
        <w:tc>
          <w:tcPr>
            <w:tcW w:w="2578" w:type="dxa"/>
          </w:tcPr>
          <w:p w:rsidR="00B758C9" w:rsidRPr="0049727F" w:rsidRDefault="00B758C9" w:rsidP="001C51FA">
            <w:pPr>
              <w:pStyle w:val="Tablebody"/>
            </w:pPr>
            <w:r w:rsidRPr="0049727F">
              <w:t>Simpson diversity index</w:t>
            </w:r>
          </w:p>
        </w:tc>
        <w:tc>
          <w:tcPr>
            <w:tcW w:w="4680" w:type="dxa"/>
          </w:tcPr>
          <w:p w:rsidR="00B758C9" w:rsidRPr="0049727F" w:rsidRDefault="00B758C9" w:rsidP="001C51FA">
            <w:pPr>
              <w:pStyle w:val="Tablebody"/>
            </w:pPr>
            <w:r w:rsidRPr="0049727F">
              <w:rPr>
                <w:noProof/>
              </w:rPr>
              <w:t>Assesses land use mix: how homogenous or heterogenous is the area of analysis?</w:t>
            </w:r>
          </w:p>
        </w:tc>
      </w:tr>
      <w:tr w:rsidR="00B758C9" w:rsidRPr="0049727F" w:rsidTr="00B758C9">
        <w:tc>
          <w:tcPr>
            <w:tcW w:w="2097" w:type="dxa"/>
          </w:tcPr>
          <w:p w:rsidR="00B758C9" w:rsidRPr="0049727F" w:rsidRDefault="00B758C9" w:rsidP="001C51FA">
            <w:pPr>
              <w:pStyle w:val="Tablebody"/>
            </w:pPr>
            <w:r w:rsidRPr="0049727F">
              <w:t>Spatial</w:t>
            </w:r>
          </w:p>
        </w:tc>
        <w:tc>
          <w:tcPr>
            <w:tcW w:w="2578" w:type="dxa"/>
          </w:tcPr>
          <w:p w:rsidR="00B758C9" w:rsidRPr="0049727F" w:rsidRDefault="00B758C9" w:rsidP="001C51FA">
            <w:pPr>
              <w:pStyle w:val="Tablebody"/>
            </w:pPr>
            <w:r w:rsidRPr="0049727F">
              <w:t>Dissimilarity index</w:t>
            </w:r>
          </w:p>
        </w:tc>
        <w:tc>
          <w:tcPr>
            <w:tcW w:w="4680" w:type="dxa"/>
          </w:tcPr>
          <w:p w:rsidR="00B758C9" w:rsidRPr="0049727F" w:rsidRDefault="00B758C9" w:rsidP="001C51FA">
            <w:pPr>
              <w:pStyle w:val="Tablebody"/>
            </w:pPr>
            <w:r w:rsidRPr="0049727F">
              <w:t>How does the land use mix within a subarea relate to the mix across the entire area?</w:t>
            </w:r>
          </w:p>
        </w:tc>
      </w:tr>
      <w:tr w:rsidR="00B758C9" w:rsidRPr="0049727F" w:rsidTr="00B758C9">
        <w:tc>
          <w:tcPr>
            <w:tcW w:w="2097" w:type="dxa"/>
          </w:tcPr>
          <w:p w:rsidR="00B758C9" w:rsidRPr="0049727F" w:rsidRDefault="00B758C9" w:rsidP="001C51FA">
            <w:pPr>
              <w:pStyle w:val="Tablebody"/>
            </w:pPr>
            <w:r w:rsidRPr="0049727F">
              <w:t>Fractal</w:t>
            </w:r>
          </w:p>
        </w:tc>
        <w:tc>
          <w:tcPr>
            <w:tcW w:w="2578" w:type="dxa"/>
          </w:tcPr>
          <w:p w:rsidR="00B758C9" w:rsidRPr="0049727F" w:rsidRDefault="00B758C9" w:rsidP="001C51FA">
            <w:pPr>
              <w:pStyle w:val="Tablebody"/>
            </w:pPr>
            <w:r w:rsidRPr="0049727F">
              <w:t>Hausdorff fractal dimension</w:t>
            </w:r>
          </w:p>
        </w:tc>
        <w:tc>
          <w:tcPr>
            <w:tcW w:w="4680" w:type="dxa"/>
          </w:tcPr>
          <w:p w:rsidR="00B758C9" w:rsidRPr="0049727F" w:rsidRDefault="00B758C9" w:rsidP="001C51FA">
            <w:pPr>
              <w:pStyle w:val="Tablebody"/>
            </w:pPr>
            <w:r w:rsidRPr="0049727F">
              <w:t>How a form’s complexity changes with regard to the scale at which it is measured</w:t>
            </w:r>
          </w:p>
        </w:tc>
      </w:tr>
      <w:tr w:rsidR="00B758C9" w:rsidRPr="0049727F" w:rsidTr="00B758C9">
        <w:tc>
          <w:tcPr>
            <w:tcW w:w="2097" w:type="dxa"/>
          </w:tcPr>
          <w:p w:rsidR="00B758C9" w:rsidRPr="0049727F" w:rsidRDefault="00B758C9" w:rsidP="001C51FA">
            <w:pPr>
              <w:pStyle w:val="Tablebody"/>
            </w:pPr>
            <w:r w:rsidRPr="0049727F">
              <w:t>Fractal</w:t>
            </w:r>
          </w:p>
        </w:tc>
        <w:tc>
          <w:tcPr>
            <w:tcW w:w="2578" w:type="dxa"/>
          </w:tcPr>
          <w:p w:rsidR="00B758C9" w:rsidRPr="0049727F" w:rsidRDefault="00B758C9" w:rsidP="001C51FA">
            <w:pPr>
              <w:pStyle w:val="Tablebody"/>
            </w:pPr>
            <w:r w:rsidRPr="0049727F">
              <w:t>Box-counting fractal dimension</w:t>
            </w:r>
          </w:p>
        </w:tc>
        <w:tc>
          <w:tcPr>
            <w:tcW w:w="4680" w:type="dxa"/>
          </w:tcPr>
          <w:p w:rsidR="00B758C9" w:rsidRPr="0049727F" w:rsidRDefault="00B758C9" w:rsidP="001C51FA">
            <w:pPr>
              <w:pStyle w:val="Tablebody"/>
            </w:pPr>
            <w:r w:rsidRPr="0049727F">
              <w:t>How a form’s complexity changes with regard to the scale at which it is measured</w:t>
            </w:r>
          </w:p>
        </w:tc>
      </w:tr>
      <w:tr w:rsidR="00B758C9" w:rsidRPr="0049727F" w:rsidTr="00B758C9">
        <w:tc>
          <w:tcPr>
            <w:tcW w:w="2097" w:type="dxa"/>
          </w:tcPr>
          <w:p w:rsidR="00B758C9" w:rsidRPr="0049727F" w:rsidRDefault="00B758C9" w:rsidP="001C51FA">
            <w:pPr>
              <w:pStyle w:val="Tablebody"/>
            </w:pPr>
            <w:r w:rsidRPr="0049727F">
              <w:t xml:space="preserve">Spatial, </w:t>
            </w:r>
          </w:p>
          <w:p w:rsidR="00B758C9" w:rsidRPr="0049727F" w:rsidRDefault="00B758C9" w:rsidP="001C51FA">
            <w:pPr>
              <w:pStyle w:val="Tablebody"/>
            </w:pPr>
            <w:r w:rsidRPr="0049727F">
              <w:t>Network</w:t>
            </w:r>
          </w:p>
        </w:tc>
        <w:tc>
          <w:tcPr>
            <w:tcW w:w="2578" w:type="dxa"/>
          </w:tcPr>
          <w:p w:rsidR="00B758C9" w:rsidRPr="0049727F" w:rsidRDefault="00B758C9" w:rsidP="001C51FA">
            <w:pPr>
              <w:pStyle w:val="Tablebody"/>
            </w:pPr>
            <w:r w:rsidRPr="0049727F">
              <w:t xml:space="preserve">Destination </w:t>
            </w:r>
            <w:r w:rsidR="00F75568" w:rsidRPr="0049727F">
              <w:t>a</w:t>
            </w:r>
            <w:r w:rsidRPr="0049727F">
              <w:t>ccessibility</w:t>
            </w:r>
          </w:p>
        </w:tc>
        <w:tc>
          <w:tcPr>
            <w:tcW w:w="4680" w:type="dxa"/>
          </w:tcPr>
          <w:p w:rsidR="00B758C9" w:rsidRPr="0049727F" w:rsidRDefault="00C510E5" w:rsidP="001C51FA">
            <w:pPr>
              <w:pStyle w:val="Tablebody"/>
            </w:pPr>
            <w:r w:rsidRPr="0049727F">
              <w:t>A function of land use entropy, amenity distribution, and network structure</w:t>
            </w:r>
          </w:p>
        </w:tc>
      </w:tr>
      <w:tr w:rsidR="00F75568" w:rsidRPr="0049727F" w:rsidTr="00B758C9">
        <w:tc>
          <w:tcPr>
            <w:tcW w:w="2097" w:type="dxa"/>
          </w:tcPr>
          <w:p w:rsidR="00F75568" w:rsidRPr="0049727F" w:rsidRDefault="00F75568" w:rsidP="001C51FA">
            <w:pPr>
              <w:pStyle w:val="Tablebody"/>
            </w:pPr>
            <w:r w:rsidRPr="0049727F">
              <w:t>Network</w:t>
            </w:r>
          </w:p>
        </w:tc>
        <w:tc>
          <w:tcPr>
            <w:tcW w:w="2578" w:type="dxa"/>
          </w:tcPr>
          <w:p w:rsidR="00F75568" w:rsidRPr="0049727F" w:rsidRDefault="00F75568" w:rsidP="001C51FA">
            <w:pPr>
              <w:pStyle w:val="Tablebody"/>
            </w:pPr>
            <w:r w:rsidRPr="0049727F">
              <w:t>Average streets per intersection</w:t>
            </w:r>
          </w:p>
        </w:tc>
        <w:tc>
          <w:tcPr>
            <w:tcW w:w="4680" w:type="dxa"/>
          </w:tcPr>
          <w:p w:rsidR="00F75568" w:rsidRPr="0049727F" w:rsidRDefault="00F75568" w:rsidP="001C51FA">
            <w:pPr>
              <w:pStyle w:val="Tablebody"/>
            </w:pPr>
            <w:r w:rsidRPr="0049727F">
              <w:t>How well connected and permeable the physical form of the street network is, on average</w:t>
            </w:r>
          </w:p>
        </w:tc>
      </w:tr>
      <w:tr w:rsidR="00F75568" w:rsidRPr="0049727F" w:rsidTr="00B758C9">
        <w:tc>
          <w:tcPr>
            <w:tcW w:w="2097" w:type="dxa"/>
          </w:tcPr>
          <w:p w:rsidR="00F75568" w:rsidRPr="0049727F" w:rsidRDefault="00F75568" w:rsidP="001C51FA">
            <w:pPr>
              <w:pStyle w:val="Tablebody"/>
            </w:pPr>
            <w:r w:rsidRPr="0049727F">
              <w:t>Network</w:t>
            </w:r>
          </w:p>
        </w:tc>
        <w:tc>
          <w:tcPr>
            <w:tcW w:w="2578" w:type="dxa"/>
          </w:tcPr>
          <w:p w:rsidR="00F75568" w:rsidRPr="0049727F" w:rsidRDefault="00F75568" w:rsidP="001C51FA">
            <w:pPr>
              <w:pStyle w:val="Tablebody"/>
            </w:pPr>
            <w:r w:rsidRPr="0049727F">
              <w:t>Proportion of streets per intersection</w:t>
            </w:r>
          </w:p>
        </w:tc>
        <w:tc>
          <w:tcPr>
            <w:tcW w:w="4680" w:type="dxa"/>
          </w:tcPr>
          <w:p w:rsidR="00F75568" w:rsidRPr="0049727F" w:rsidRDefault="00F75568" w:rsidP="001C51FA">
            <w:pPr>
              <w:pStyle w:val="Tablebody"/>
            </w:pPr>
            <w:r w:rsidRPr="0049727F">
              <w:t>Characterizes the type, prevalence, and spatial distribution of intersection connectedness</w:t>
            </w:r>
          </w:p>
        </w:tc>
      </w:tr>
      <w:tr w:rsidR="00F75568" w:rsidRPr="0049727F" w:rsidTr="00B758C9">
        <w:tc>
          <w:tcPr>
            <w:tcW w:w="2097" w:type="dxa"/>
          </w:tcPr>
          <w:p w:rsidR="00F75568" w:rsidRPr="0049727F" w:rsidRDefault="00F75568" w:rsidP="001C51FA">
            <w:pPr>
              <w:pStyle w:val="Tablebody"/>
            </w:pPr>
            <w:r w:rsidRPr="0049727F">
              <w:t>Network</w:t>
            </w:r>
          </w:p>
        </w:tc>
        <w:tc>
          <w:tcPr>
            <w:tcW w:w="2578" w:type="dxa"/>
          </w:tcPr>
          <w:p w:rsidR="00F75568" w:rsidRPr="0049727F" w:rsidRDefault="00F75568" w:rsidP="001C51FA">
            <w:pPr>
              <w:pStyle w:val="Tablebody"/>
            </w:pPr>
            <w:r w:rsidRPr="0049727F">
              <w:t>Average street length</w:t>
            </w:r>
          </w:p>
        </w:tc>
        <w:tc>
          <w:tcPr>
            <w:tcW w:w="4680" w:type="dxa"/>
          </w:tcPr>
          <w:p w:rsidR="00F75568" w:rsidRPr="0049727F" w:rsidRDefault="00F75568" w:rsidP="001C51FA">
            <w:pPr>
              <w:pStyle w:val="Tablebody"/>
            </w:pPr>
            <w:r w:rsidRPr="0049727F">
              <w:t>How long the average block is between intersections; proxy for block size</w:t>
            </w:r>
          </w:p>
        </w:tc>
      </w:tr>
      <w:tr w:rsidR="00F75568" w:rsidRPr="0049727F" w:rsidTr="00B758C9">
        <w:tc>
          <w:tcPr>
            <w:tcW w:w="2097" w:type="dxa"/>
          </w:tcPr>
          <w:p w:rsidR="00F75568" w:rsidRPr="0049727F" w:rsidRDefault="00F75568" w:rsidP="001C51FA">
            <w:pPr>
              <w:pStyle w:val="Tablebody"/>
            </w:pPr>
            <w:r w:rsidRPr="0049727F">
              <w:t>Network</w:t>
            </w:r>
          </w:p>
        </w:tc>
        <w:tc>
          <w:tcPr>
            <w:tcW w:w="2578" w:type="dxa"/>
          </w:tcPr>
          <w:p w:rsidR="00F75568" w:rsidRPr="0049727F" w:rsidRDefault="00F75568" w:rsidP="001C51FA">
            <w:pPr>
              <w:pStyle w:val="Tablebody"/>
            </w:pPr>
            <w:r w:rsidRPr="0049727F">
              <w:t>Node/intersection</w:t>
            </w:r>
            <w:r w:rsidR="0012566C" w:rsidRPr="0049727F">
              <w:t>, edge/street</w:t>
            </w:r>
            <w:r w:rsidRPr="0049727F">
              <w:t xml:space="preserve"> density</w:t>
            </w:r>
          </w:p>
        </w:tc>
        <w:tc>
          <w:tcPr>
            <w:tcW w:w="4680" w:type="dxa"/>
          </w:tcPr>
          <w:p w:rsidR="00F75568" w:rsidRPr="0049727F" w:rsidRDefault="0012566C" w:rsidP="001C51FA">
            <w:pPr>
              <w:pStyle w:val="Tablebody"/>
            </w:pPr>
            <w:r w:rsidRPr="0049727F">
              <w:t>How fine- or coarse-grained the street network is</w:t>
            </w:r>
          </w:p>
        </w:tc>
      </w:tr>
      <w:tr w:rsidR="00F75568" w:rsidRPr="0049727F" w:rsidTr="00B758C9">
        <w:tc>
          <w:tcPr>
            <w:tcW w:w="2097" w:type="dxa"/>
          </w:tcPr>
          <w:p w:rsidR="00F75568" w:rsidRPr="0049727F" w:rsidRDefault="0012566C" w:rsidP="001C51FA">
            <w:pPr>
              <w:pStyle w:val="Tablebody"/>
            </w:pPr>
            <w:r w:rsidRPr="0049727F">
              <w:t xml:space="preserve">Network </w:t>
            </w:r>
          </w:p>
        </w:tc>
        <w:tc>
          <w:tcPr>
            <w:tcW w:w="2578" w:type="dxa"/>
          </w:tcPr>
          <w:p w:rsidR="00F75568" w:rsidRPr="0049727F" w:rsidRDefault="0012566C" w:rsidP="001C51FA">
            <w:pPr>
              <w:pStyle w:val="Tablebody"/>
            </w:pPr>
            <w:r w:rsidRPr="0049727F">
              <w:t>Average circuity</w:t>
            </w:r>
          </w:p>
        </w:tc>
        <w:tc>
          <w:tcPr>
            <w:tcW w:w="4680" w:type="dxa"/>
          </w:tcPr>
          <w:p w:rsidR="00F75568" w:rsidRPr="0049727F" w:rsidRDefault="0012566C" w:rsidP="001C51FA">
            <w:pPr>
              <w:pStyle w:val="Tablebody"/>
            </w:pPr>
            <w:r w:rsidRPr="0049727F">
              <w:t>How similar network distances are to straight-line distances</w:t>
            </w:r>
          </w:p>
        </w:tc>
      </w:tr>
      <w:tr w:rsidR="0012566C" w:rsidRPr="0049727F" w:rsidTr="00B758C9">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Diameter/periphery, radius/center</w:t>
            </w:r>
          </w:p>
        </w:tc>
        <w:tc>
          <w:tcPr>
            <w:tcW w:w="4680" w:type="dxa"/>
          </w:tcPr>
          <w:p w:rsidR="0012566C" w:rsidRPr="0049727F" w:rsidRDefault="0012566C" w:rsidP="001C51FA">
            <w:pPr>
              <w:pStyle w:val="Tablebody"/>
            </w:pPr>
            <w:r w:rsidRPr="0049727F">
              <w:t>Measure network complexity in terms of max/min size, structure, and shape</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Node/edge connectivity</w:t>
            </w:r>
          </w:p>
        </w:tc>
        <w:tc>
          <w:tcPr>
            <w:tcW w:w="4680" w:type="dxa"/>
          </w:tcPr>
          <w:p w:rsidR="0012566C" w:rsidRPr="0049727F" w:rsidRDefault="0012566C" w:rsidP="001C51FA">
            <w:pPr>
              <w:pStyle w:val="Tablebody"/>
            </w:pPr>
            <w:r w:rsidRPr="0049727F">
              <w:t>What is the minimum number of nodes/edges that must be removed to disconnect network?</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Average node connectivity</w:t>
            </w:r>
          </w:p>
        </w:tc>
        <w:tc>
          <w:tcPr>
            <w:tcW w:w="4680" w:type="dxa"/>
          </w:tcPr>
          <w:p w:rsidR="0012566C" w:rsidRPr="0049727F" w:rsidRDefault="0012566C" w:rsidP="001C51FA">
            <w:pPr>
              <w:pStyle w:val="Tablebody"/>
            </w:pPr>
            <w:r w:rsidRPr="0049727F">
              <w:t>Average number of nodes that must be removed to disconnect some pair of non-adjacent nodes</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Clustering coefficient</w:t>
            </w:r>
          </w:p>
        </w:tc>
        <w:tc>
          <w:tcPr>
            <w:tcW w:w="4680" w:type="dxa"/>
          </w:tcPr>
          <w:p w:rsidR="0012566C" w:rsidRPr="0049727F" w:rsidRDefault="0012566C" w:rsidP="001C51FA">
            <w:pPr>
              <w:pStyle w:val="Tablebody"/>
            </w:pPr>
            <w:r w:rsidRPr="0049727F">
              <w:t>Extent to which the neighbors of some node are linked to each other</w:t>
            </w:r>
          </w:p>
        </w:tc>
      </w:tr>
      <w:tr w:rsidR="0012566C" w:rsidRPr="0049727F" w:rsidTr="00B758C9">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Average clustering coefficient</w:t>
            </w:r>
          </w:p>
        </w:tc>
        <w:tc>
          <w:tcPr>
            <w:tcW w:w="4680" w:type="dxa"/>
          </w:tcPr>
          <w:p w:rsidR="0012566C" w:rsidRPr="0049727F" w:rsidRDefault="00773B7B" w:rsidP="001C51FA">
            <w:pPr>
              <w:pStyle w:val="Tablebody"/>
            </w:pPr>
            <w:r w:rsidRPr="0049727F">
              <w:t>Mean of the clustering coefficients for all nodes</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Betweenness centrality</w:t>
            </w:r>
          </w:p>
        </w:tc>
        <w:tc>
          <w:tcPr>
            <w:tcW w:w="4680" w:type="dxa"/>
          </w:tcPr>
          <w:p w:rsidR="0012566C" w:rsidRPr="0049727F" w:rsidRDefault="0012566C" w:rsidP="001C51FA">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Average betweenness centrality</w:t>
            </w:r>
          </w:p>
        </w:tc>
        <w:tc>
          <w:tcPr>
            <w:tcW w:w="4680" w:type="dxa"/>
          </w:tcPr>
          <w:p w:rsidR="0012566C" w:rsidRPr="0049727F" w:rsidRDefault="00773B7B" w:rsidP="001C51FA">
            <w:pPr>
              <w:pStyle w:val="Tablebody"/>
            </w:pPr>
            <w:r w:rsidRPr="0049727F">
              <w:t>Mean</w:t>
            </w:r>
            <w:r w:rsidR="0012566C" w:rsidRPr="0049727F">
              <w:t xml:space="preserve"> of the between</w:t>
            </w:r>
            <w:r w:rsidRPr="0049727F">
              <w:t>ness centralities for all nodes</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773B7B" w:rsidP="001C51FA">
            <w:pPr>
              <w:pStyle w:val="Tablebody"/>
            </w:pPr>
            <w:r w:rsidRPr="0049727F">
              <w:t xml:space="preserve">Closeness </w:t>
            </w:r>
            <w:r w:rsidR="0012566C" w:rsidRPr="0049727F">
              <w:t>centrality</w:t>
            </w:r>
          </w:p>
        </w:tc>
        <w:tc>
          <w:tcPr>
            <w:tcW w:w="4680" w:type="dxa"/>
          </w:tcPr>
          <w:p w:rsidR="0012566C" w:rsidRPr="0049727F" w:rsidRDefault="003F5692" w:rsidP="001C51FA">
            <w:pPr>
              <w:pStyle w:val="Tablebody"/>
            </w:pPr>
            <w:r w:rsidRPr="0049727F">
              <w:t>Nodes rank as more central if they are on average closer to all other nodes</w:t>
            </w:r>
          </w:p>
        </w:tc>
      </w:tr>
      <w:tr w:rsidR="0012566C" w:rsidRPr="0049727F" w:rsidTr="00427BB5">
        <w:tc>
          <w:tcPr>
            <w:tcW w:w="2097" w:type="dxa"/>
          </w:tcPr>
          <w:p w:rsidR="0012566C" w:rsidRPr="0049727F" w:rsidRDefault="0012566C" w:rsidP="001C51FA">
            <w:pPr>
              <w:pStyle w:val="Tablebody"/>
            </w:pPr>
            <w:r w:rsidRPr="0049727F">
              <w:t>Network</w:t>
            </w:r>
          </w:p>
        </w:tc>
        <w:tc>
          <w:tcPr>
            <w:tcW w:w="2578" w:type="dxa"/>
          </w:tcPr>
          <w:p w:rsidR="0012566C" w:rsidRPr="0049727F" w:rsidRDefault="0012566C" w:rsidP="001C51FA">
            <w:pPr>
              <w:pStyle w:val="Tablebody"/>
            </w:pPr>
            <w:r w:rsidRPr="0049727F">
              <w:t xml:space="preserve">Average </w:t>
            </w:r>
            <w:r w:rsidR="00773B7B" w:rsidRPr="0049727F">
              <w:t xml:space="preserve">closeness </w:t>
            </w:r>
            <w:r w:rsidRPr="0049727F">
              <w:t>centrality</w:t>
            </w:r>
          </w:p>
        </w:tc>
        <w:tc>
          <w:tcPr>
            <w:tcW w:w="4680" w:type="dxa"/>
          </w:tcPr>
          <w:p w:rsidR="0012566C" w:rsidRPr="0049727F" w:rsidRDefault="0012566C" w:rsidP="001C51FA">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1C51FA">
            <w:pPr>
              <w:pStyle w:val="Tablebody"/>
            </w:pPr>
          </w:p>
        </w:tc>
      </w:tr>
      <w:tr w:rsidR="003F5692" w:rsidRPr="0049727F" w:rsidTr="00B758C9">
        <w:tc>
          <w:tcPr>
            <w:tcW w:w="2097" w:type="dxa"/>
          </w:tcPr>
          <w:p w:rsidR="003F5692" w:rsidRPr="0049727F" w:rsidRDefault="003F5692" w:rsidP="001C51FA">
            <w:pPr>
              <w:pStyle w:val="Tablebody"/>
            </w:pPr>
            <w:r w:rsidRPr="0049727F">
              <w:lastRenderedPageBreak/>
              <w:t>Network</w:t>
            </w:r>
          </w:p>
        </w:tc>
        <w:tc>
          <w:tcPr>
            <w:tcW w:w="2578" w:type="dxa"/>
          </w:tcPr>
          <w:p w:rsidR="003F5692" w:rsidRPr="0049727F" w:rsidRDefault="00D0251D" w:rsidP="001C51FA">
            <w:pPr>
              <w:pStyle w:val="Tablebody"/>
            </w:pPr>
            <w:r w:rsidRPr="0049727F">
              <w:t>PageRank</w:t>
            </w:r>
          </w:p>
        </w:tc>
        <w:tc>
          <w:tcPr>
            <w:tcW w:w="4680" w:type="dxa"/>
          </w:tcPr>
          <w:p w:rsidR="003F5692" w:rsidRPr="0049727F" w:rsidRDefault="003F5692" w:rsidP="001C51FA">
            <w:pPr>
              <w:pStyle w:val="Tablebody"/>
            </w:pPr>
            <w:r w:rsidRPr="0049727F">
              <w:t>Ranking of node importance based on structure of incoming links</w:t>
            </w:r>
          </w:p>
        </w:tc>
      </w:tr>
      <w:tr w:rsidR="00B758C9" w:rsidRPr="0049727F" w:rsidTr="00B758C9">
        <w:tc>
          <w:tcPr>
            <w:tcW w:w="2097" w:type="dxa"/>
          </w:tcPr>
          <w:p w:rsidR="00B758C9" w:rsidRPr="0049727F" w:rsidRDefault="00B758C9" w:rsidP="001C51FA">
            <w:pPr>
              <w:pStyle w:val="Tablebody"/>
            </w:pPr>
            <w:r w:rsidRPr="0049727F">
              <w:t>Network</w:t>
            </w:r>
          </w:p>
        </w:tc>
        <w:tc>
          <w:tcPr>
            <w:tcW w:w="2578" w:type="dxa"/>
          </w:tcPr>
          <w:p w:rsidR="00B758C9" w:rsidRPr="0049727F" w:rsidRDefault="00B758C9" w:rsidP="001C51FA">
            <w:pPr>
              <w:pStyle w:val="Tablebody"/>
            </w:pPr>
            <w:r w:rsidRPr="0049727F">
              <w:t>Multiple centrality assessment</w:t>
            </w:r>
          </w:p>
        </w:tc>
        <w:tc>
          <w:tcPr>
            <w:tcW w:w="4680" w:type="dxa"/>
          </w:tcPr>
          <w:p w:rsidR="00B758C9" w:rsidRPr="0049727F" w:rsidRDefault="00B758C9" w:rsidP="001C51FA">
            <w:pPr>
              <w:pStyle w:val="Tablebody"/>
            </w:pPr>
            <w:r w:rsidRPr="0049727F">
              <w:t>Uses primal, metric graphs to examine multiple indices of centrality</w:t>
            </w:r>
          </w:p>
        </w:tc>
      </w:tr>
      <w:tr w:rsidR="00B758C9" w:rsidRPr="0049727F" w:rsidTr="00B758C9">
        <w:tc>
          <w:tcPr>
            <w:tcW w:w="2097" w:type="dxa"/>
          </w:tcPr>
          <w:p w:rsidR="00B758C9" w:rsidRPr="0049727F" w:rsidRDefault="00B758C9" w:rsidP="001C51FA">
            <w:pPr>
              <w:pStyle w:val="Tablebody"/>
            </w:pPr>
            <w:r w:rsidRPr="0049727F">
              <w:t>Network</w:t>
            </w:r>
          </w:p>
        </w:tc>
        <w:tc>
          <w:tcPr>
            <w:tcW w:w="2578" w:type="dxa"/>
          </w:tcPr>
          <w:p w:rsidR="00B758C9" w:rsidRPr="0049727F" w:rsidRDefault="00B758C9" w:rsidP="001C51FA">
            <w:pPr>
              <w:pStyle w:val="Tablebody"/>
            </w:pPr>
            <w:r w:rsidRPr="0049727F">
              <w:t>Space syntax</w:t>
            </w:r>
          </w:p>
        </w:tc>
        <w:tc>
          <w:tcPr>
            <w:tcW w:w="4680" w:type="dxa"/>
          </w:tcPr>
          <w:p w:rsidR="00B758C9" w:rsidRPr="0049727F" w:rsidRDefault="00B758C9" w:rsidP="001C51FA">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EB6C52">
      <w:pPr>
        <w:pStyle w:val="Caption"/>
      </w:pPr>
      <w:bookmarkStart w:id="112" w:name="_Toc475721358"/>
      <w:r w:rsidRPr="0049727F">
        <w:t xml:space="preserve">Table </w:t>
      </w:r>
      <w:fldSimple w:instr=" STYLEREF 1 \s ">
        <w:r w:rsidR="00D265F3">
          <w:rPr>
            <w:noProof/>
          </w:rPr>
          <w:t>4</w:t>
        </w:r>
      </w:fldSimple>
      <w:r w:rsidR="00BA0037">
        <w:t>.</w:t>
      </w:r>
      <w:fldSimple w:instr=" SEQ Table \* ARABIC \s 1 ">
        <w:r w:rsidR="00D265F3">
          <w:rPr>
            <w:noProof/>
          </w:rPr>
          <w:t>1</w:t>
        </w:r>
      </w:fldSimple>
      <w:r w:rsidRPr="0049727F">
        <w:t xml:space="preserve"> Typology of measures of the complexity of urban form/design</w:t>
      </w:r>
      <w:r w:rsidR="00754311">
        <w:t xml:space="preserve"> drawn from the discussion in section 4.4</w:t>
      </w:r>
      <w:r w:rsidRPr="0049727F">
        <w:t>.</w:t>
      </w:r>
      <w:bookmarkEnd w:id="112"/>
    </w:p>
    <w:p w:rsidR="00773B7B" w:rsidRPr="0049727F" w:rsidRDefault="00773B7B" w:rsidP="001C51FA"/>
    <w:p w:rsidR="007057D3" w:rsidRPr="0049727F" w:rsidRDefault="003A4B0B" w:rsidP="00D265F3">
      <w:pPr>
        <w:pStyle w:val="Heading2"/>
      </w:pPr>
      <w:bookmarkStart w:id="113" w:name="_Toc475721760"/>
      <w:bookmarkStart w:id="114" w:name="_Toc475734180"/>
      <w:r w:rsidRPr="0049727F">
        <w:t>Discussion</w:t>
      </w:r>
      <w:bookmarkEnd w:id="113"/>
      <w:bookmarkEnd w:id="114"/>
    </w:p>
    <w:p w:rsidR="003F5692" w:rsidRPr="0049727F" w:rsidRDefault="007057D3" w:rsidP="001C51FA">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planning (Jabareen 2013; Mattsson and Jenelius 2015). Path dependence, hysteresis, and historical accidents all arise from complex systems and drastically affect the trajector</w:t>
      </w:r>
      <w:r w:rsidR="003F5692" w:rsidRPr="0049727F">
        <w:t>y of urban form (Siodla 2015): t</w:t>
      </w:r>
      <w:r w:rsidRPr="0049727F">
        <w:t>hese features are both products of urban design and constraints to urban design.</w:t>
      </w:r>
      <w:r w:rsidR="003F5692" w:rsidRPr="0049727F">
        <w:t xml:space="preserve"> </w:t>
      </w:r>
      <w:r w:rsidRPr="0049727F">
        <w:t xml:space="preserve">More complex urban environments are more resilient and robust. They provide greater opportunities for social encounter, mixing, and adaptation through social learning. Complexity entails greater connectivity, diversity, </w:t>
      </w:r>
      <w:r w:rsidR="00873549">
        <w:t xml:space="preserve">variety, </w:t>
      </w:r>
      <w:r w:rsidRPr="0049727F">
        <w:t xml:space="preserve">and sustainability. Today, prominent urban design movements such as the New Urbanism and Smart Growth openly embrace the notion of complexity. </w:t>
      </w:r>
    </w:p>
    <w:p w:rsidR="007057D3" w:rsidRPr="0049727F" w:rsidRDefault="003F5692" w:rsidP="001C51FA">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types of complexity (in terms of order/disorder) presented </w:t>
      </w:r>
      <w:r w:rsidR="00FB28FA">
        <w:t>in section 4.4.1</w:t>
      </w:r>
      <w:r w:rsidR="007057D3" w:rsidRPr="0049727F">
        <w:t xml:space="preserve">, type </w:t>
      </w:r>
      <w:r w:rsidR="00D9624F">
        <w:t>I</w:t>
      </w:r>
      <w:r w:rsidR="007057D3" w:rsidRPr="0049727F">
        <w:t xml:space="preserve"> seems most appropriate for measuring the complexity of </w:t>
      </w:r>
      <w:r w:rsidR="007057D3" w:rsidRPr="0049727F">
        <w:rPr>
          <w:i/>
        </w:rPr>
        <w:t>difference</w:t>
      </w:r>
      <w:r w:rsidR="007057D3" w:rsidRPr="0049727F">
        <w:t xml:space="preserve">: how scrambled up land uses and socioeconomic traits are. The second type seems most appropriate for </w:t>
      </w:r>
      <w:r w:rsidR="007057D3" w:rsidRPr="0049727F">
        <w:rPr>
          <w:i/>
        </w:rPr>
        <w:t>organized complexity</w:t>
      </w:r>
      <w:r w:rsidR="007057D3" w:rsidRPr="0049727F">
        <w:t xml:space="preserve">, where a balance between chaos and order is desirable, such as in visual complexity and structural complexity. Likewise, the third measure is most useful </w:t>
      </w:r>
      <w:r w:rsidR="007057D3" w:rsidRPr="0049727F">
        <w:lastRenderedPageBreak/>
        <w:t xml:space="preserve">when looking for </w:t>
      </w:r>
      <w:r w:rsidR="007057D3" w:rsidRPr="0049727F">
        <w:rPr>
          <w:i/>
        </w:rPr>
        <w:t>ordered</w:t>
      </w:r>
      <w:r w:rsidR="007057D3" w:rsidRPr="0049727F">
        <w:t xml:space="preserve"> elements of urban design, particularly when some have self-organized from an original disordered state.</w:t>
      </w:r>
    </w:p>
    <w:p w:rsidR="00743B2E" w:rsidRPr="0049727F" w:rsidRDefault="007057D3" w:rsidP="00444F53">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different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800AD9" w:rsidRPr="0049727F">
        <w:t xml:space="preserve">influence the way an urban system’s physical links can structure complex interactions, connections, and dynamics. </w:t>
      </w:r>
      <w:r w:rsidR="00743B2E" w:rsidRPr="0049727F">
        <w:rPr>
          <w:i/>
        </w:rPr>
        <w:t>Density</w:t>
      </w:r>
      <w:r w:rsidR="00743B2E"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intersection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00743B2E"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626234" w:rsidRPr="0049727F" w:rsidRDefault="00C406EF" w:rsidP="001C51FA">
      <w:r w:rsidRPr="0049727F">
        <w:t xml:space="preserve">The analytical framework developed here is generalizable to empirical research of multiple neighborhood types and design standards. In particular, network-analytic measures in </w:t>
      </w:r>
      <w:r w:rsidRPr="0049727F">
        <w:lastRenderedPageBreak/>
        <w:t>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 6 conducts a large empirical study of street networks at multiple scales using the metrics introduced in chapter 4 and the toolkit introduced in chapter 5.</w:t>
      </w:r>
    </w:p>
    <w:p w:rsidR="005A07A3" w:rsidRPr="0049727F" w:rsidRDefault="005A07A3" w:rsidP="001C51FA">
      <w:pPr>
        <w:rPr>
          <w:rFonts w:eastAsia="Times New Roman"/>
          <w:color w:val="333333"/>
        </w:rPr>
      </w:pPr>
      <w:r w:rsidRPr="0049727F">
        <w:br w:type="page"/>
      </w:r>
    </w:p>
    <w:p w:rsidR="00950CF5" w:rsidRPr="0049727F" w:rsidRDefault="00950CF5" w:rsidP="001C3736"/>
    <w:p w:rsidR="00DA3A42" w:rsidRPr="0049727F" w:rsidRDefault="005A07A3" w:rsidP="0014423B">
      <w:pPr>
        <w:pStyle w:val="Heading1"/>
      </w:pPr>
      <w:bookmarkStart w:id="115" w:name="_Toc475721761"/>
      <w:bookmarkStart w:id="116" w:name="_Toc475734181"/>
      <w:r w:rsidRPr="0049727F">
        <w:t>Acquiring, Constructing, Analyzing, and Visualizing Street Networ</w:t>
      </w:r>
      <w:r w:rsidR="00B439D2">
        <w:t>ks</w:t>
      </w:r>
      <w:bookmarkEnd w:id="115"/>
      <w:bookmarkEnd w:id="116"/>
    </w:p>
    <w:p w:rsidR="005A07A3" w:rsidRPr="0049727F" w:rsidRDefault="005A07A3" w:rsidP="001C51FA">
      <w:r w:rsidRPr="0049727F">
        <w:br w:type="page"/>
      </w:r>
    </w:p>
    <w:p w:rsidR="005A07A3" w:rsidRPr="0049727F" w:rsidRDefault="00093C73" w:rsidP="00D265F3">
      <w:pPr>
        <w:pStyle w:val="Heading2"/>
      </w:pPr>
      <w:bookmarkStart w:id="117" w:name="_Toc475721762"/>
      <w:bookmarkStart w:id="118" w:name="_Toc475734182"/>
      <w:r w:rsidRPr="0049727F">
        <w:lastRenderedPageBreak/>
        <w:t>Abstract</w:t>
      </w:r>
      <w:bookmarkEnd w:id="117"/>
      <w:bookmarkEnd w:id="118"/>
    </w:p>
    <w:p w:rsidR="007F667C" w:rsidRDefault="0047645D" w:rsidP="001C51FA">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administrative place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47645D" w:rsidRPr="0049727F" w:rsidRDefault="0047645D" w:rsidP="001C51FA"/>
    <w:p w:rsidR="007F667C" w:rsidRPr="0049727F" w:rsidRDefault="00093C73" w:rsidP="00D265F3">
      <w:pPr>
        <w:pStyle w:val="Heading2"/>
      </w:pPr>
      <w:bookmarkStart w:id="119" w:name="_Toc475721763"/>
      <w:bookmarkStart w:id="120" w:name="_Toc475734183"/>
      <w:r w:rsidRPr="0049727F">
        <w:t>Introduction</w:t>
      </w:r>
      <w:bookmarkEnd w:id="119"/>
      <w:bookmarkEnd w:id="120"/>
    </w:p>
    <w:p w:rsidR="00DE5858" w:rsidRPr="0049727F" w:rsidRDefault="00CC33DC" w:rsidP="00CC33DC">
      <w:r w:rsidRPr="00CC33DC">
        <w:t xml:space="preserve">Urban scholars and planners have studied street networks in numerous ways. Some studies focus on the urban form (e.g., Southworth and Ben-Joseph 1997; Strano et al. 2013), others on transportation (e.g., Marshall and Garrick 2010; Parthasarathi et al. 2013), and others on the topology, complexity, and resilience of street networks (e.g., Jiang and Claramunt 2004; Porta et al. 2006). This </w:t>
      </w:r>
      <w:r>
        <w:t>chapter</w:t>
      </w:r>
      <w:r w:rsidRPr="00CC33DC">
        <w:t xml:space="preserve"> argues that current limitations of data availability, consistency, and technology have made researchers’ work gratu</w:t>
      </w:r>
      <w:r>
        <w:t>itously difficult. In turn, the</w:t>
      </w:r>
      <w:r w:rsidRPr="00CC33DC">
        <w:t xml:space="preserve"> empirical </w:t>
      </w:r>
      <w:r w:rsidRPr="00CC33DC">
        <w:lastRenderedPageBreak/>
        <w:t xml:space="preserve">literature often suffers from four shortcomings which this </w:t>
      </w:r>
      <w:r>
        <w:t>chapter</w:t>
      </w:r>
      <w:r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1C51FA">
      <w:r w:rsidRPr="0049727F">
        <w:t xml:space="preserve">To address these challenges, this study presents OSMnx, a new Python package </w:t>
      </w:r>
      <w:r w:rsidR="00926B01" w:rsidRPr="0049727F">
        <w:t xml:space="preserve">I developed </w:t>
      </w:r>
      <w:r w:rsidRPr="0049727F">
        <w:t xml:space="preserve">that downloads administrative boundary shapes and street networks from OpenStreetMap. OSMnx contributes five significant new capabilities for researchers and city planners: first, the automatic downloading of administrative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1C51FA">
      <w:r w:rsidRPr="0049727F">
        <w:t>This chapter is organized as follows. First it discusses the background of networks, street network analysis and representation, and the current landscape of tools for this type of research – including their shortcomings. Next it presents OSMnx and discusses its functionality. Then it presents a simple case study, using OSMnx to construct and analyze street networks in Portland, Oregon. Finally, it ends with a brief conclusion.</w:t>
      </w:r>
    </w:p>
    <w:p w:rsidR="007F667C" w:rsidRPr="0049727F" w:rsidRDefault="007F667C" w:rsidP="001C51FA"/>
    <w:p w:rsidR="001F0059" w:rsidRPr="0049727F" w:rsidRDefault="00093C73" w:rsidP="00D265F3">
      <w:pPr>
        <w:pStyle w:val="Heading2"/>
      </w:pPr>
      <w:bookmarkStart w:id="121" w:name="_Toc475721764"/>
      <w:bookmarkStart w:id="122" w:name="_Toc475734184"/>
      <w:r w:rsidRPr="0049727F">
        <w:t>Background</w:t>
      </w:r>
      <w:bookmarkEnd w:id="121"/>
      <w:bookmarkEnd w:id="122"/>
    </w:p>
    <w:p w:rsidR="00741F55" w:rsidRPr="0049727F" w:rsidRDefault="00741F55" w:rsidP="00D265F3">
      <w:pPr>
        <w:pStyle w:val="Heading3"/>
      </w:pPr>
      <w:bookmarkStart w:id="123" w:name="_Toc475721765"/>
      <w:bookmarkStart w:id="124" w:name="_Toc475734185"/>
      <w:r w:rsidRPr="0049727F">
        <w:lastRenderedPageBreak/>
        <w:t>Rep</w:t>
      </w:r>
      <w:r w:rsidR="00971C59" w:rsidRPr="0049727F">
        <w:t>resentation of S</w:t>
      </w:r>
      <w:r w:rsidRPr="0049727F">
        <w:t xml:space="preserve">treet </w:t>
      </w:r>
      <w:r w:rsidR="00EB6C52" w:rsidRPr="0049727F">
        <w:t>N</w:t>
      </w:r>
      <w:r w:rsidRPr="0049727F">
        <w:t>etworks</w:t>
      </w:r>
      <w:bookmarkEnd w:id="123"/>
      <w:bookmarkEnd w:id="124"/>
    </w:p>
    <w:p w:rsidR="004A1CDC" w:rsidRPr="0049727F" w:rsidRDefault="00EB6C52" w:rsidP="001C51FA">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Buhl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as explained in </w:t>
      </w:r>
      <w:r w:rsidR="0049727F" w:rsidRPr="0049727F">
        <w:t xml:space="preserve">chapter </w:t>
      </w:r>
      <w:r w:rsidRPr="0049727F">
        <w:t>3</w:t>
      </w:r>
      <w:r w:rsidR="004A1CDC" w:rsidRPr="0049727F">
        <w:t>.</w:t>
      </w:r>
    </w:p>
    <w:p w:rsidR="004A1CDC" w:rsidRPr="0049727F" w:rsidRDefault="004A1CDC" w:rsidP="001C51FA">
      <w:r w:rsidRPr="0049727F">
        <w:t xml:space="preserve">The street networks discussed so far are primal: the graphs represent intersections as nodes and street segments as edges. In contrast, a dual graph (namely, the edge-to-node dual graph, also called the line graph) inverts this topology: it represents a city’s streets as nodes and intersections as edges (Porta et al. 2006). Such a representation seems a bit odd, but provides certain advantages in analyzing the network topology based on named streets (Crucitti et al. 2006). Dual graphs form the foundation of space syntax, a method of analyzing urban networks and configuration via axial street lines and the depth from one edge to others (Hillier et al. 1976; cf. Ratti 2004). Jiang and Claramunt (2002) integrate an adapted space syntax – compensating for difficulties with axial lines – into computational GIS. Space syntax has formed the basis of many other adapted approaches to analytical urban design (e.g., Karimi 2012). </w:t>
      </w:r>
    </w:p>
    <w:p w:rsidR="00EE6389" w:rsidRPr="0049727F" w:rsidRDefault="004A1CDC" w:rsidP="001C51FA">
      <w:r w:rsidRPr="0049727F">
        <w:t xml:space="preserve">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w:t>
      </w:r>
      <w:r w:rsidRPr="0049727F">
        <w:lastRenderedPageBreak/>
        <w:t>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p>
    <w:p w:rsidR="00093C73" w:rsidRPr="0049727F" w:rsidRDefault="00093C73" w:rsidP="001C51FA"/>
    <w:p w:rsidR="00093C73" w:rsidRPr="0049727F" w:rsidRDefault="00EB6C52" w:rsidP="00D265F3">
      <w:pPr>
        <w:pStyle w:val="Heading3"/>
      </w:pPr>
      <w:bookmarkStart w:id="125" w:name="_Toc475721766"/>
      <w:bookmarkStart w:id="126" w:name="_Toc475734186"/>
      <w:r w:rsidRPr="0049727F">
        <w:t>Current T</w:t>
      </w:r>
      <w:r w:rsidR="00093C73" w:rsidRPr="0049727F">
        <w:t xml:space="preserve">ool </w:t>
      </w:r>
      <w:r w:rsidRPr="0049727F">
        <w:t>L</w:t>
      </w:r>
      <w:r w:rsidR="00093C73" w:rsidRPr="0049727F">
        <w:t>andscape</w:t>
      </w:r>
      <w:bookmarkEnd w:id="125"/>
      <w:bookmarkEnd w:id="126"/>
    </w:p>
    <w:p w:rsidR="004A1CDC" w:rsidRPr="0049727F" w:rsidRDefault="004A1CDC" w:rsidP="001C51FA">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 In contrast, network analysis software, such as Gephi,</w:t>
      </w:r>
      <w:r w:rsidR="00CC33DC" w:rsidRPr="00CC33DC">
        <w:t xml:space="preserve"> </w:t>
      </w:r>
      <w:r w:rsidR="00CC33DC">
        <w:t>igraph, and graph-tool</w:t>
      </w:r>
      <w:r w:rsidRPr="0049727F">
        <w:t xml:space="preserve"> 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Hagberg and Conway 2010).</w:t>
      </w:r>
    </w:p>
    <w:p w:rsidR="004A1CDC" w:rsidRPr="0049727F" w:rsidRDefault="004A1CDC" w:rsidP="001C51FA">
      <w:r w:rsidRPr="0049727F">
        <w:t xml:space="preserve">Street network data comes from many sources, including city, state, and national data repositories, and typically in shapefile format. In the US, the census bureau provides free TIGER/Line (Topologically Integrated Geographic Encoding and Referencing) shapefiles of geographic data such as cities, census tracts, roads, buildings, and certain natural features. However, TIGER/Line roads shapefiles suffer from inaccuracies (Frizelle et al. 2009), contain quite coarse-grained classifiers (e.g., classifying parking lots as alleys), and topologically depict bollarded intersections as through-streets, which problematizes routing. Furthermore, there is no </w:t>
      </w:r>
      <w:r w:rsidRPr="0049727F">
        <w:lastRenderedPageBreak/>
        <w:t>central repository of worldwide street network data, which can be inconsistent, difficult, or impossible to obtain in many countries.</w:t>
      </w:r>
    </w:p>
    <w:p w:rsidR="004A1CDC" w:rsidRPr="0049727F" w:rsidRDefault="004A1CDC" w:rsidP="001C51FA">
      <w:r w:rsidRPr="0049727F">
        <w:t>OpenStreetMap – a collaborative mapping project that provides a free and publicly editable map of the world – has emerged in recent years as a major player both for mapping and for acquiring spatial data (Corcoran et al. 2013; Jokar Arsanjani 2015). Inspired by Wikipedia’s mass-collaboration model, the project started in 2004 and has grown to over two million users today. Its data quality is generally quite high</w:t>
      </w:r>
      <w:r w:rsidR="00CC33DC">
        <w:t xml:space="preserve"> (Haklay 2010)</w:t>
      </w:r>
      <w:r w:rsidRPr="0049727F">
        <w:t xml:space="preserve"> – for example, Garmin GPS devices can now use OpenStreetMap data for navigation. Although dat</w:t>
      </w:r>
      <w:r w:rsidR="00CC33DC">
        <w:t>a coverage varies worldwide, it</w:t>
      </w:r>
      <w:r w:rsidRPr="0049727F">
        <w:t xml:space="preserve"> is generally good when compared to corresponding estimates from the CIA World Factbook (Maron 2015). In the US, OpenStreetMap imported the 2005 TIGER/Line roads in 2007 as a foundational data source.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4A1CDC" w:rsidP="001C51FA">
      <w:r w:rsidRPr="0049727F">
        <w:t xml:space="preserve">There are several methods of acquiring street network data from OpenStreetMap. First, OpenStreetMap provides an API, called Overpass, which can be queried programmatically to retrieve any data in the database: streets and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w:t>
      </w:r>
      <w:r w:rsidRPr="0049727F">
        <w:lastRenderedPageBreak/>
        <w:t xml:space="preserve">provide an easily scalable or customizable solution. Geofabrik similarly provides data extracts, generally at the national or sub-national scale, but provides shapefiles as a paid service. </w:t>
      </w:r>
    </w:p>
    <w:p w:rsidR="007073CC" w:rsidRPr="0049727F" w:rsidRDefault="004A1CDC" w:rsidP="001C51FA">
      <w:r w:rsidRPr="0049727F">
        <w:t>Finally, GISF2E is a tool (compatible with ArcGIS and an outdated version of Python) that can convert shapefiles (such as Mapzen or Geofabrik extracts) into graph-theoretic network data sets (Karduni et al. 2016). Its creators provide processed shapefiles for several cities online but with some limitations. While GISF2E shapefiles’ roads have a flag denoting one-way streets, it discards to and from nodes, thus making it unclear in which direction the one-way goes. It also can treat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7F667C" w:rsidP="001C51FA"/>
    <w:p w:rsidR="007F667C" w:rsidRPr="0049727F" w:rsidRDefault="00EB6C52" w:rsidP="00D265F3">
      <w:pPr>
        <w:pStyle w:val="Heading3"/>
      </w:pPr>
      <w:bookmarkStart w:id="127" w:name="_Toc475721767"/>
      <w:bookmarkStart w:id="128" w:name="_Toc475734187"/>
      <w:r w:rsidRPr="0049727F">
        <w:t>Current S</w:t>
      </w:r>
      <w:r w:rsidR="004A1CDC" w:rsidRPr="0049727F">
        <w:t>hortcomings</w:t>
      </w:r>
      <w:bookmarkEnd w:id="127"/>
      <w:bookmarkEnd w:id="128"/>
    </w:p>
    <w:p w:rsidR="004A1CDC" w:rsidRPr="0049727F" w:rsidRDefault="004A1CDC" w:rsidP="001C51FA">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clear challenges in acquiring large data sets. Most cross-sectional studies tend to analyze somewhere between 10 and 50 or so networks for tractability at the city or neighborhood scale (e.g., Buhl et al. 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1C51FA">
      <w:r w:rsidRPr="0049727F">
        <w:lastRenderedPageBreak/>
        <w:t>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street network is truly planar, a planar simplification is thus a less-than-ideal representation that potentially yields inaccurate metrics, underestimates the lengths of edges, and overestimates the number of nodes. This may reasonably represent a street network in a European medieval city center, but poorly represents the street network in a city like Los Angeles with numerous grade-separated expressways, bridges, and tunnels in a truly non-planar network. Karduni et al. (2016) suggest the importance of using GIS attribute data to identify such non-planar features to create a correct topology.</w:t>
      </w:r>
    </w:p>
    <w:p w:rsidR="004A1CDC" w:rsidRPr="0049727F" w:rsidRDefault="004A1CDC" w:rsidP="001C51FA">
      <w:r w:rsidRPr="0049727F">
        <w:t>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various studies examine cities out to the urban periphery, but do not explain precisely how and where this periphery was defined (e.g., Strano et al. 2013). Some studies do not report if their networks are directed or undirected (e.g., Porta et al. 2006; Strano et al. 2013). Directedness may not matter for pedestrian studies</w:t>
      </w:r>
      <w:r w:rsidR="00571BD9" w:rsidRPr="0049727F">
        <w:t>,</w:t>
      </w:r>
      <w:r w:rsidRPr="0049727F">
        <w:t xml:space="preserve"> but </w:t>
      </w:r>
      <w:r w:rsidRPr="0049727F">
        <w:lastRenderedPageBreak/>
        <w:t xml:space="preserve">substantially impacts the interpretation and values of various measures when directedness </w:t>
      </w:r>
      <w:r w:rsidRPr="0049727F">
        <w:rPr>
          <w:i/>
        </w:rPr>
        <w:t>does</w:t>
      </w:r>
      <w:r w:rsidRPr="0049727F">
        <w:t xml:space="preserve"> matter. 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elle et al. 2009; Marshall and Garrick 2010; Sevtsuk and Mekonnen 2012).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1C51FA">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4A1CDC" w:rsidRPr="0049727F" w:rsidRDefault="004A1CDC" w:rsidP="001C51FA"/>
    <w:p w:rsidR="00093C73" w:rsidRPr="0049727F" w:rsidRDefault="00EB6C52" w:rsidP="00D265F3">
      <w:pPr>
        <w:pStyle w:val="Heading2"/>
      </w:pPr>
      <w:bookmarkStart w:id="129" w:name="_Toc475721768"/>
      <w:bookmarkStart w:id="130" w:name="_Toc475734188"/>
      <w:r w:rsidRPr="0049727F">
        <w:t xml:space="preserve">OSMnx: </w:t>
      </w:r>
      <w:r w:rsidR="00B439D2">
        <w:t xml:space="preserve">Methodology and </w:t>
      </w:r>
      <w:r w:rsidRPr="0049727F">
        <w:t>Functionality</w:t>
      </w:r>
      <w:bookmarkEnd w:id="129"/>
      <w:bookmarkEnd w:id="130"/>
    </w:p>
    <w:p w:rsidR="0047645D" w:rsidRDefault="00093C73" w:rsidP="0047645D">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 xml:space="preserve">new tool to make the collection of data and creation and analysis of street networks simple, consistent, automatable, and sound from the perspectives of graph theory, transportation, and urban design. OSMnx is a free, open-source Python package I have developed that downloads administrative boundary shapes and street networks from OpenStreetMap. It allows users to easily construct, project, visualize, and analyze non-planar complex street networks consistently. Users can construct a city’s or neighborhood’s walking, driving, or biking network with a single line of Python code. OSMnx is built on top of Python’s </w:t>
      </w:r>
      <w:r w:rsidR="0047645D">
        <w:lastRenderedPageBreak/>
        <w:t>NetworkX, matplotlib, and geopandas libraries for rich network analytic capabilities, beautiful and simple visualizations, and fast spatial queries with R-tree indexing.</w:t>
      </w:r>
    </w:p>
    <w:p w:rsidR="00093C73" w:rsidRPr="0049727F" w:rsidRDefault="0047645D" w:rsidP="0047645D">
      <w:r>
        <w:t>OSMnx contributes five significant new capabilities for urban researchers and practitioners, which the following subsections discuss in order. First, OSMnx allows automated and on-demand downloading of political boundary geometries and building footprints. Second, it can automate and customize the downloading street networks from OpenStreetMap and construct them into NetworkX graphs. Third, it can correct and 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B332EF" w:rsidRPr="0049727F" w:rsidRDefault="00B332EF" w:rsidP="001C51FA"/>
    <w:p w:rsidR="00093C73" w:rsidRPr="0049727F" w:rsidRDefault="00EB6C52" w:rsidP="00D265F3">
      <w:pPr>
        <w:pStyle w:val="Heading3"/>
      </w:pPr>
      <w:bookmarkStart w:id="131" w:name="_Toc475721769"/>
      <w:bookmarkStart w:id="132" w:name="_Toc475734189"/>
      <w:r w:rsidRPr="0049727F">
        <w:t>A</w:t>
      </w:r>
      <w:r w:rsidR="00093C73" w:rsidRPr="0049727F">
        <w:t xml:space="preserve">dministrative </w:t>
      </w:r>
      <w:r w:rsidRPr="0049727F">
        <w:t>B</w:t>
      </w:r>
      <w:r w:rsidR="00093C73" w:rsidRPr="0049727F">
        <w:t>oundaries</w:t>
      </w:r>
      <w:r w:rsidRPr="0049727F">
        <w:t xml:space="preserve"> and Building Footprints</w:t>
      </w:r>
      <w:bookmarkEnd w:id="131"/>
      <w:bookmarkEnd w:id="132"/>
    </w:p>
    <w:p w:rsidR="00093C73" w:rsidRPr="0049727F" w:rsidRDefault="00093C73" w:rsidP="001C51FA">
      <w:r w:rsidRPr="0049727F">
        <w:t xml:space="preserve">To acquire administrati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Pr="0049727F">
        <w:t xml:space="preserve">. </w:t>
      </w:r>
      <w:r w:rsidR="00B332EF" w:rsidRPr="0049727F">
        <w:t>One</w:t>
      </w:r>
      <w:r w:rsidRPr="0049727F">
        <w:t xml:space="preserve"> can just as easily </w:t>
      </w:r>
      <w:r w:rsidR="00B332EF" w:rsidRPr="0049727F">
        <w:t>acquire polygons for</w:t>
      </w:r>
      <w:r w:rsidRPr="0049727F">
        <w:t xml:space="preserve"> other place types, such as neighborhoods, boroughs</w:t>
      </w:r>
      <w:r w:rsidR="00B332EF" w:rsidRPr="0049727F">
        <w:t xml:space="preserve">, counties, states, or nations – </w:t>
      </w:r>
      <w:r w:rsidRPr="0049727F">
        <w:t xml:space="preserve">any place geometry </w:t>
      </w:r>
      <w:r w:rsidR="00B332EF" w:rsidRPr="0049727F">
        <w:t>available in OpenStreetMap.</w:t>
      </w:r>
      <w:r w:rsidRPr="0049727F">
        <w:t xml:space="preserve"> Or</w:t>
      </w:r>
      <w:r w:rsidR="00B332EF" w:rsidRPr="0049727F">
        <w:t>,</w:t>
      </w:r>
      <w:r w:rsidRPr="0049727F">
        <w:t xml:space="preserve"> </w:t>
      </w:r>
      <w:r w:rsidR="00B332EF" w:rsidRPr="0049727F">
        <w:t>one</w:t>
      </w:r>
      <w:r w:rsidRPr="0049727F">
        <w:t xml:space="preserve"> can pass multiple places into a single query to construct a single shapefile </w:t>
      </w:r>
      <w:r w:rsidR="00B332EF" w:rsidRPr="0049727F">
        <w:t xml:space="preserve">with multiple features </w:t>
      </w:r>
      <w:r w:rsidRPr="0049727F">
        <w:t xml:space="preserve">from their geometries. </w:t>
      </w:r>
      <w:r w:rsidR="00B332EF" w:rsidRPr="0049727F">
        <w:t>This can also be done</w:t>
      </w:r>
      <w:r w:rsidRPr="0049727F">
        <w:t xml:space="preserve"> with cities, states, countries o</w:t>
      </w:r>
      <w:r w:rsidR="00B332EF" w:rsidRPr="0049727F">
        <w:t xml:space="preserve">r any other geographic entities, and the results can be </w:t>
      </w:r>
      <w:r w:rsidRPr="0049727F">
        <w:t>save</w:t>
      </w:r>
      <w:r w:rsidR="00B332EF" w:rsidRPr="0049727F">
        <w:t>d</w:t>
      </w:r>
      <w:r w:rsidRPr="0049727F">
        <w:t xml:space="preserve"> as</w:t>
      </w:r>
      <w:r w:rsidR="00B332EF" w:rsidRPr="0049727F">
        <w:t xml:space="preserve"> a </w:t>
      </w:r>
      <w:r w:rsidR="00B332EF" w:rsidRPr="0049727F">
        <w:lastRenderedPageBreak/>
        <w:t>shapefile to a hard drive</w:t>
      </w:r>
      <w:r w:rsidR="001B4F36" w:rsidRPr="0049727F">
        <w:t xml:space="preserve"> (Figure 5.1)</w:t>
      </w:r>
      <w:r w:rsidR="00B332EF" w:rsidRPr="0049727F">
        <w:t>.</w:t>
      </w:r>
      <w:r w:rsidR="00EB6C52" w:rsidRPr="0049727F">
        <w:t xml:space="preserve"> Similarly, building footprints can be retrieved for anywhere that OpenStreetMap has such data.</w:t>
      </w:r>
    </w:p>
    <w:p w:rsidR="001B4F36" w:rsidRPr="0049727F" w:rsidRDefault="0061527E" w:rsidP="001C51FA">
      <w:pPr>
        <w:pStyle w:val="Figure"/>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7.25pt;height:168pt">
            <v:imagedata r:id="rId24" o:title="fig01"/>
          </v:shape>
        </w:pict>
      </w:r>
    </w:p>
    <w:p w:rsidR="001B4F36" w:rsidRPr="0049727F" w:rsidRDefault="001B4F36" w:rsidP="00EB6C52">
      <w:pPr>
        <w:pStyle w:val="Caption"/>
      </w:pPr>
      <w:bookmarkStart w:id="133" w:name="_Toc475731771"/>
      <w:r w:rsidRPr="0049727F">
        <w:t xml:space="preserve">Figure </w:t>
      </w:r>
      <w:fldSimple w:instr=" STYLEREF 1 \s ">
        <w:r w:rsidR="006715FE">
          <w:rPr>
            <w:noProof/>
          </w:rPr>
          <w:t>5</w:t>
        </w:r>
      </w:fldSimple>
      <w:r w:rsidR="006715FE">
        <w:t>.</w:t>
      </w:r>
      <w:fldSimple w:instr=" SEQ Figure \* ARABIC \s 1 ">
        <w:r w:rsidR="006715FE">
          <w:rPr>
            <w:noProof/>
          </w:rPr>
          <w:t>1</w:t>
        </w:r>
      </w:fldSimple>
      <w:r w:rsidRPr="0049727F">
        <w:t xml:space="preserve"> Administrative boundary </w:t>
      </w:r>
      <w:r w:rsidR="00CE02A8" w:rsidRPr="0049727F">
        <w:t xml:space="preserve">vector </w:t>
      </w:r>
      <w:r w:rsidRPr="0049727F">
        <w:t>geometries retrieved for A) Berkeley, California, and B) Zambia, Zimbabwe, and Botswana.</w:t>
      </w:r>
      <w:bookmarkEnd w:id="133"/>
    </w:p>
    <w:p w:rsidR="00B332EF" w:rsidRPr="0049727F" w:rsidRDefault="00B332EF" w:rsidP="001C51FA"/>
    <w:p w:rsidR="00093C73" w:rsidRPr="0049727F" w:rsidRDefault="00093C73" w:rsidP="00D265F3">
      <w:pPr>
        <w:pStyle w:val="Heading3"/>
      </w:pPr>
      <w:bookmarkStart w:id="134" w:name="_Toc475721770"/>
      <w:bookmarkStart w:id="135" w:name="_Toc475734190"/>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4"/>
      <w:bookmarkEnd w:id="135"/>
    </w:p>
    <w:p w:rsidR="00093C73" w:rsidRPr="0049727F" w:rsidRDefault="00B332EF" w:rsidP="001C51FA">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S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 xml:space="preserve">informal paths and pedestrian circulation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1C51FA">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directed </w:t>
      </w:r>
      <w:r w:rsidR="00E05270" w:rsidRPr="0049727F">
        <w:t xml:space="preserve">graphs </w:t>
      </w:r>
      <w:r w:rsidRPr="0049727F">
        <w:t xml:space="preserve">and preserve one-way </w:t>
      </w:r>
      <w:r w:rsidRPr="0049727F">
        <w:lastRenderedPageBreak/>
        <w:t xml:space="preserve">directionality. </w:t>
      </w:r>
      <w:r w:rsidR="00E05270" w:rsidRPr="0049727F">
        <w:t>One</w:t>
      </w:r>
      <w:r w:rsidRPr="0049727F">
        <w:t xml:space="preserve"> can download a street network by providing OSMnx any of the following </w:t>
      </w:r>
      <w:r w:rsidR="00E05270" w:rsidRPr="0049727F">
        <w:t>queries:</w:t>
      </w:r>
    </w:p>
    <w:p w:rsidR="00093C73" w:rsidRPr="0049727F" w:rsidRDefault="00093C73" w:rsidP="001C51FA">
      <w:pPr>
        <w:pStyle w:val="ListParagraph"/>
        <w:numPr>
          <w:ilvl w:val="0"/>
          <w:numId w:val="6"/>
        </w:numPr>
      </w:pPr>
      <w:r w:rsidRPr="0049727F">
        <w:t>a bounding box</w:t>
      </w:r>
    </w:p>
    <w:p w:rsidR="00093C73" w:rsidRPr="0049727F" w:rsidRDefault="00093C73" w:rsidP="001C51FA">
      <w:pPr>
        <w:pStyle w:val="ListParagraph"/>
        <w:numPr>
          <w:ilvl w:val="0"/>
          <w:numId w:val="6"/>
        </w:numPr>
      </w:pPr>
      <w:r w:rsidRPr="0049727F">
        <w:t>a lat</w:t>
      </w:r>
      <w:r w:rsidR="00E05270" w:rsidRPr="0049727F">
        <w:t>itude</w:t>
      </w:r>
      <w:r w:rsidRPr="0049727F">
        <w:t>-long</w:t>
      </w:r>
      <w:r w:rsidR="00E05270" w:rsidRPr="0049727F">
        <w:t>itude</w:t>
      </w:r>
      <w:r w:rsidRPr="0049727F">
        <w:t xml:space="preserve"> point plus a distance</w:t>
      </w:r>
      <w:r w:rsidR="00E05270" w:rsidRPr="0049727F">
        <w:t xml:space="preserve"> in meters (either a distance along the network or a distance in each cardinal direction from the point)</w:t>
      </w:r>
    </w:p>
    <w:p w:rsidR="00093C73" w:rsidRPr="0049727F" w:rsidRDefault="00093C73" w:rsidP="001C51FA">
      <w:pPr>
        <w:pStyle w:val="ListParagraph"/>
        <w:numPr>
          <w:ilvl w:val="0"/>
          <w:numId w:val="6"/>
        </w:numPr>
      </w:pPr>
      <w:r w:rsidRPr="0049727F">
        <w:t>an address plus a distance</w:t>
      </w:r>
      <w:r w:rsidR="00E05270" w:rsidRPr="0049727F">
        <w:t xml:space="preserve"> in meters (also, either a distance along the network or a distance in each cardinal direction from the point)</w:t>
      </w:r>
    </w:p>
    <w:p w:rsidR="00093C73" w:rsidRPr="0049727F" w:rsidRDefault="00093C73" w:rsidP="001C51FA">
      <w:pPr>
        <w:pStyle w:val="ListParagraph"/>
        <w:numPr>
          <w:ilvl w:val="0"/>
          <w:numId w:val="6"/>
        </w:numPr>
      </w:pPr>
      <w:r w:rsidRPr="0049727F">
        <w:t>a polygon of the desired street network</w:t>
      </w:r>
      <w:r w:rsidR="00E05270" w:rsidRPr="0049727F">
        <w:t>’</w:t>
      </w:r>
      <w:r w:rsidRPr="0049727F">
        <w:t>s boundaries</w:t>
      </w:r>
    </w:p>
    <w:p w:rsidR="00093C73" w:rsidRPr="0049727F" w:rsidRDefault="00093C73" w:rsidP="001C51FA">
      <w:pPr>
        <w:pStyle w:val="ListParagraph"/>
        <w:numPr>
          <w:ilvl w:val="0"/>
          <w:numId w:val="6"/>
        </w:numPr>
      </w:pPr>
      <w:r w:rsidRPr="0049727F">
        <w:t>a place name or list of place names</w:t>
      </w:r>
    </w:p>
    <w:p w:rsidR="00093C73" w:rsidRPr="0049727F" w:rsidRDefault="00E05270" w:rsidP="00EB6C52">
      <w:pPr>
        <w:ind w:firstLine="0"/>
      </w:pPr>
      <w:r w:rsidRPr="0049727F">
        <w:t>One</w:t>
      </w:r>
      <w:r w:rsidR="00093C73" w:rsidRPr="0049727F">
        <w:t xml:space="preserve"> can also specify several different network types:</w:t>
      </w:r>
    </w:p>
    <w:p w:rsidR="00093C73" w:rsidRPr="0049727F" w:rsidRDefault="00E05270" w:rsidP="001C51FA">
      <w:pPr>
        <w:pStyle w:val="ListParagraph"/>
        <w:numPr>
          <w:ilvl w:val="0"/>
          <w:numId w:val="8"/>
        </w:numPr>
      </w:pPr>
      <w:r w:rsidRPr="0049727F">
        <w:t>‘</w:t>
      </w:r>
      <w:r w:rsidR="00093C73" w:rsidRPr="0049727F">
        <w:t>drive</w:t>
      </w:r>
      <w:r w:rsidRPr="0049727F">
        <w:t>’</w:t>
      </w:r>
      <w:r w:rsidR="00093C73" w:rsidRPr="0049727F">
        <w:t xml:space="preserve"> - get drivable public streets (but not service roads)</w:t>
      </w:r>
    </w:p>
    <w:p w:rsidR="00093C73" w:rsidRPr="0049727F" w:rsidRDefault="00E05270" w:rsidP="001C51FA">
      <w:pPr>
        <w:pStyle w:val="ListParagraph"/>
        <w:numPr>
          <w:ilvl w:val="0"/>
          <w:numId w:val="8"/>
        </w:numPr>
      </w:pPr>
      <w:r w:rsidRPr="0049727F">
        <w:t>‘</w:t>
      </w:r>
      <w:r w:rsidR="00093C73" w:rsidRPr="0049727F">
        <w:t>drive_service</w:t>
      </w:r>
      <w:r w:rsidRPr="0049727F">
        <w:t>’</w:t>
      </w:r>
      <w:r w:rsidR="00093C73" w:rsidRPr="0049727F">
        <w:t xml:space="preserve"> - get drivable public </w:t>
      </w:r>
      <w:r w:rsidRPr="0049727F">
        <w:t>streets, including service roads</w:t>
      </w:r>
    </w:p>
    <w:p w:rsidR="00093C73" w:rsidRPr="0049727F" w:rsidRDefault="00E05270" w:rsidP="001C51FA">
      <w:pPr>
        <w:pStyle w:val="ListParagraph"/>
        <w:numPr>
          <w:ilvl w:val="0"/>
          <w:numId w:val="8"/>
        </w:numPr>
      </w:pPr>
      <w:r w:rsidRPr="0049727F">
        <w:t>‘</w:t>
      </w:r>
      <w:r w:rsidR="00093C73" w:rsidRPr="0049727F">
        <w:t>walk</w:t>
      </w:r>
      <w:r w:rsidRPr="0049727F">
        <w:t>’</w:t>
      </w:r>
      <w:r w:rsidR="00093C73" w:rsidRPr="0049727F">
        <w:t xml:space="preserve"> - get all streets and paths that pedestrians can use (this network type ignores one-way directionality)</w:t>
      </w:r>
    </w:p>
    <w:p w:rsidR="00093C73" w:rsidRPr="0049727F" w:rsidRDefault="00E05270" w:rsidP="001C51FA">
      <w:pPr>
        <w:pStyle w:val="ListParagraph"/>
        <w:numPr>
          <w:ilvl w:val="0"/>
          <w:numId w:val="8"/>
        </w:numPr>
      </w:pPr>
      <w:r w:rsidRPr="0049727F">
        <w:t>‘</w:t>
      </w:r>
      <w:r w:rsidR="00093C73" w:rsidRPr="0049727F">
        <w:t>bike</w:t>
      </w:r>
      <w:r w:rsidRPr="0049727F">
        <w:t>’</w:t>
      </w:r>
      <w:r w:rsidR="00093C73" w:rsidRPr="0049727F">
        <w:t xml:space="preserve"> - get all streets and paths that cyclists can use</w:t>
      </w:r>
    </w:p>
    <w:p w:rsidR="00093C73" w:rsidRPr="0049727F" w:rsidRDefault="00E05270" w:rsidP="001C51FA">
      <w:pPr>
        <w:pStyle w:val="ListParagraph"/>
        <w:numPr>
          <w:ilvl w:val="0"/>
          <w:numId w:val="8"/>
        </w:numPr>
      </w:pPr>
      <w:r w:rsidRPr="0049727F">
        <w:t>‘</w:t>
      </w:r>
      <w:r w:rsidR="00093C73" w:rsidRPr="0049727F">
        <w:t>all</w:t>
      </w:r>
      <w:r w:rsidRPr="0049727F">
        <w:t>’</w:t>
      </w:r>
      <w:r w:rsidR="00093C73" w:rsidRPr="0049727F">
        <w:t xml:space="preserve"> - download all (non-private) </w:t>
      </w:r>
      <w:r w:rsidRPr="0049727F">
        <w:t>OpenStreetMap</w:t>
      </w:r>
      <w:r w:rsidR="00093C73" w:rsidRPr="0049727F">
        <w:t xml:space="preserve"> streets and paths</w:t>
      </w:r>
    </w:p>
    <w:p w:rsidR="00093C73" w:rsidRPr="0049727F" w:rsidRDefault="00E05270" w:rsidP="001C51FA">
      <w:pPr>
        <w:pStyle w:val="ListParagraph"/>
        <w:numPr>
          <w:ilvl w:val="0"/>
          <w:numId w:val="8"/>
        </w:numPr>
      </w:pPr>
      <w:r w:rsidRPr="0049727F">
        <w:t>‘</w:t>
      </w:r>
      <w:r w:rsidR="00093C73" w:rsidRPr="0049727F">
        <w:t>all_private</w:t>
      </w:r>
      <w:r w:rsidRPr="0049727F">
        <w:t>’</w:t>
      </w:r>
      <w:r w:rsidR="00093C73" w:rsidRPr="0049727F">
        <w:t xml:space="preserve"> - download all </w:t>
      </w:r>
      <w:r w:rsidRPr="0049727F">
        <w:t xml:space="preserve">OpenStreetMap </w:t>
      </w:r>
      <w:r w:rsidR="00093C73" w:rsidRPr="0049727F">
        <w:t xml:space="preserve">streets and </w:t>
      </w:r>
      <w:r w:rsidRPr="0049727F">
        <w:t>paths, including private-access</w:t>
      </w:r>
    </w:p>
    <w:p w:rsidR="005B4896" w:rsidRDefault="005B4896" w:rsidP="005B4896">
      <w:pPr>
        <w:pStyle w:val="Figure"/>
      </w:pPr>
      <w:r w:rsidRPr="005B4896">
        <w:lastRenderedPageBreak/>
        <w:drawing>
          <wp:inline distT="0" distB="0" distL="0" distR="0">
            <wp:extent cx="5943600" cy="2581654"/>
            <wp:effectExtent l="0" t="0" r="0" b="9525"/>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581654"/>
                    </a:xfrm>
                    <a:prstGeom prst="rect">
                      <a:avLst/>
                    </a:prstGeom>
                    <a:noFill/>
                    <a:ln>
                      <a:noFill/>
                    </a:ln>
                  </pic:spPr>
                </pic:pic>
              </a:graphicData>
            </a:graphic>
          </wp:inline>
        </w:drawing>
      </w:r>
    </w:p>
    <w:p w:rsidR="005B4896" w:rsidRDefault="005B4896" w:rsidP="005B4896">
      <w:pPr>
        <w:pStyle w:val="Caption"/>
      </w:pPr>
      <w:bookmarkStart w:id="136" w:name="_Toc475731772"/>
      <w:r>
        <w:t xml:space="preserve">Figure </w:t>
      </w:r>
      <w:fldSimple w:instr=" STYLEREF 1 \s ">
        <w:r w:rsidR="006715FE">
          <w:rPr>
            <w:noProof/>
          </w:rPr>
          <w:t>5</w:t>
        </w:r>
      </w:fldSimple>
      <w:r w:rsidR="006715FE">
        <w:t>.</w:t>
      </w:r>
      <w:fldSimple w:instr=" SEQ Figure \* ARABIC \s 1 ">
        <w:r w:rsidR="006715FE">
          <w:rPr>
            <w:noProof/>
          </w:rPr>
          <w:t>2</w:t>
        </w:r>
      </w:fldSimple>
      <w:r>
        <w:t xml:space="preserve"> Three street networks at the same scale, created by address and network distance (left), bounding box (center), and neighborhood polygon (right).</w:t>
      </w:r>
      <w:bookmarkEnd w:id="136"/>
    </w:p>
    <w:p w:rsidR="0079609A" w:rsidRPr="0049727F" w:rsidRDefault="00E05270" w:rsidP="001C51FA">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administrative boundari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cul-de-sacs simply because an incident edge connects to a node outside the desired polygon)</w:t>
      </w:r>
      <w:r w:rsidRPr="0049727F">
        <w:t>, then truncates the network to the original, desired polygon.</w:t>
      </w:r>
      <w:r w:rsidR="002522B7" w:rsidRPr="0049727F">
        <w:t xml:space="preserve"> </w:t>
      </w:r>
      <w:r w:rsidR="0079609A" w:rsidRPr="0049727F">
        <w:t>One can just as easily request a street network within a borough, county, state, or other geographic entity. One can also pass a list of places (such as several neighboring cities) to create a unified street network within the union of their geometries.</w:t>
      </w:r>
    </w:p>
    <w:p w:rsidR="003D2AC6" w:rsidRPr="0049727F" w:rsidRDefault="0079609A" w:rsidP="001C51FA">
      <w:r w:rsidRPr="0049727F">
        <w:t xml:space="preserve">The geometric operations take advantage of an </w:t>
      </w:r>
      <w:r w:rsidR="00A81B98" w:rsidRPr="0049727F">
        <w:t>R-tree</w:t>
      </w:r>
      <w:r w:rsidRPr="0049727F">
        <w:t xml:space="preserve"> spatial index to quickly identify nodes that lay within/outside of the polygon(s). An </w:t>
      </w:r>
      <w:r w:rsidR="00A81B98" w:rsidRPr="0049727F">
        <w:t>R-tree</w:t>
      </w:r>
      <w:r w:rsidRPr="0049727F">
        <w:t xml:space="preserve"> represents individual objects and their bounding boxes (the “R” is for “rectangle”) as the lowest level of the spatial index. It then </w:t>
      </w:r>
      <w:r w:rsidRPr="0049727F">
        <w:lastRenderedPageBreak/>
        <w:t xml:space="preserve">aggregates nearby objects and represents them with their aggregate bounding box in the next higher level of the index. At yet higher levels, the </w:t>
      </w:r>
      <w:r w:rsidR="00A81B98" w:rsidRPr="0049727F">
        <w:t>R-tree</w:t>
      </w:r>
      <w:r w:rsidRPr="0049727F">
        <w:t xml:space="preserve"> aggregates bounding boxes and represents them by their bounding box, iteratively, until everything is nested into one top-level bounding box. To search, the </w:t>
      </w:r>
      <w:r w:rsidR="00A81B98" w:rsidRPr="0049727F">
        <w:t>R-tree</w:t>
      </w:r>
      <w:r w:rsidRPr="0049727F">
        <w:t xml:space="preserve"> takes a query box and, starting at the top level, sees which (if any) bounding boxes intersect it. It then expands each intersecting bounding box and sees which of the child bounding boxes inside it intersect the query box. This proceeds recursively until all intersecting boxes are searched down to the lowest level, and returns the matching objects from the lowest level. 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 as the bounding box of the polygon intersects every nested rectangle inside the index. This is a limitation of </w:t>
      </w:r>
      <w:r w:rsidR="00A81B98" w:rsidRPr="0049727F">
        <w:t>R-tree</w:t>
      </w:r>
      <w:r w:rsidRPr="0049727F">
        <w:t xml:space="preserve">s themselves. Instead, OSMnx subdivides the polygons into smaller sub-polygons with concomitantly smaller minimum bounding boxes. Then it iterates through these small sub-polygons to quickly identify which points lie within each, taking full advantage of the </w:t>
      </w:r>
      <w:r w:rsidR="00A81B98" w:rsidRPr="0049727F">
        <w:t>R-tree</w:t>
      </w:r>
      <w:r w:rsidRPr="0049727F">
        <w:t xml:space="preserve"> index. This </w:t>
      </w:r>
      <w:r w:rsidR="00D0251D" w:rsidRPr="0049727F">
        <w:t>reduces</w:t>
      </w:r>
      <w:r w:rsidRPr="0049727F">
        <w:t xml:space="preserve"> the processing time of, say, metropolitan Los Angeles</w:t>
      </w:r>
      <w:r w:rsidR="00D0251D" w:rsidRPr="0049727F">
        <w:t>’s street network</w:t>
      </w:r>
      <w:r w:rsidRPr="0049727F">
        <w:t xml:space="preserve"> from approximately an hour to approximately a few seconds.</w:t>
      </w:r>
    </w:p>
    <w:p w:rsidR="00B6094E" w:rsidRPr="0049727F" w:rsidRDefault="0061527E" w:rsidP="001C51FA">
      <w:pPr>
        <w:pStyle w:val="Figure"/>
      </w:pPr>
      <w:r>
        <w:lastRenderedPageBreak/>
        <w:pict>
          <v:shape id="_x0000_i1026" type="#_x0000_t75" style="width:402.75pt;height:455.25pt">
            <v:imagedata r:id="rId26" o:title="fig03"/>
          </v:shape>
        </w:pict>
      </w:r>
    </w:p>
    <w:p w:rsidR="00B6094E" w:rsidRPr="0049727F" w:rsidRDefault="00B6094E" w:rsidP="00EB6C52">
      <w:pPr>
        <w:pStyle w:val="Caption"/>
      </w:pPr>
      <w:bookmarkStart w:id="137" w:name="_Toc475731773"/>
      <w:r w:rsidRPr="0049727F">
        <w:t xml:space="preserve">Figure </w:t>
      </w:r>
      <w:fldSimple w:instr=" STYLEREF 1 \s ">
        <w:r w:rsidR="006715FE">
          <w:rPr>
            <w:noProof/>
          </w:rPr>
          <w:t>5</w:t>
        </w:r>
      </w:fldSimple>
      <w:r w:rsidR="006715FE">
        <w:t>.</w:t>
      </w:r>
      <w:fldSimple w:instr=" SEQ Figure \* ARABIC \s 1 ">
        <w:r w:rsidR="006715FE">
          <w:rPr>
            <w:noProof/>
          </w:rPr>
          <w:t>3</w:t>
        </w:r>
      </w:fldSimple>
      <w:r w:rsidRPr="0049727F">
        <w:t xml:space="preserve"> The drivable street network for municipal Los Angeles, created by simply passing the query phrase "Los Angeles, CA, USA" into OSMnx.</w:t>
      </w:r>
      <w:bookmarkEnd w:id="137"/>
    </w:p>
    <w:p w:rsidR="00093C73" w:rsidRPr="0049727F" w:rsidRDefault="00D0251D" w:rsidP="001C51FA">
      <w:r w:rsidRPr="0049727F">
        <w:t>Also relevant to planning</w:t>
      </w:r>
      <w:r w:rsidR="002522B7" w:rsidRPr="0049727F">
        <w:t xml:space="preserve"> scholars and practitioners, OSMnx enables the acquisition of s</w:t>
      </w:r>
      <w:r w:rsidR="00093C73" w:rsidRPr="0049727F">
        <w:t>treet networks around the world</w:t>
      </w:r>
      <w:r w:rsidR="002522B7" w:rsidRPr="0049727F">
        <w:t xml:space="preserve">. </w:t>
      </w:r>
      <w:r w:rsidR="00093C73" w:rsidRPr="0049727F">
        <w:t xml:space="preserve">In general, US street network data is fairly easy to come by thanks to </w:t>
      </w:r>
      <w:r w:rsidR="002522B7" w:rsidRPr="0049727F">
        <w:t>TIGER</w:t>
      </w:r>
      <w:r w:rsidR="00093C73" w:rsidRPr="0049727F">
        <w:t xml:space="preserve">/Line shapefiles. OSMnx makes it </w:t>
      </w:r>
      <w:r w:rsidR="00093C73" w:rsidRPr="0049727F">
        <w:rPr>
          <w:i/>
        </w:rPr>
        <w:t>easier</w:t>
      </w:r>
      <w:r w:rsidR="00093C73" w:rsidRPr="0049727F">
        <w:t xml:space="preserve"> by making it available with a single line of code, and </w:t>
      </w:r>
      <w:r w:rsidR="00093C73" w:rsidRPr="0049727F">
        <w:rPr>
          <w:i/>
        </w:rPr>
        <w:t>better</w:t>
      </w:r>
      <w:r w:rsidR="00093C73" w:rsidRPr="0049727F">
        <w:t xml:space="preserve"> by supplementing it with all the additional data</w:t>
      </w:r>
      <w:r w:rsidR="002522B7" w:rsidRPr="0049727F">
        <w:t xml:space="preserve"> (both attributes and non-road routes)</w:t>
      </w:r>
      <w:r w:rsidR="00093C73" w:rsidRPr="0049727F">
        <w:t xml:space="preserve"> from OpenStreetMap. However, </w:t>
      </w:r>
      <w:r w:rsidR="002522B7" w:rsidRPr="0049727F">
        <w:t>one</w:t>
      </w:r>
      <w:r w:rsidR="00093C73" w:rsidRPr="0049727F">
        <w:t xml:space="preserve"> can </w:t>
      </w:r>
      <w:r w:rsidR="002522B7" w:rsidRPr="0049727F">
        <w:t>just as easily acquire</w:t>
      </w:r>
      <w:r w:rsidR="00093C73" w:rsidRPr="0049727F">
        <w:t xml:space="preserve"> street networks from </w:t>
      </w:r>
      <w:r w:rsidR="00093C73" w:rsidRPr="0049727F">
        <w:lastRenderedPageBreak/>
        <w:t xml:space="preserve">anywhere in the world - places where such data </w:t>
      </w:r>
      <w:r w:rsidR="0047645D">
        <w:t xml:space="preserve">might otherwise be inconsistent or difficult </w:t>
      </w:r>
      <w:r w:rsidR="00093C73" w:rsidRPr="0049727F">
        <w:t>to come by</w:t>
      </w:r>
      <w:r w:rsidR="002D05E9" w:rsidRPr="0049727F">
        <w:t xml:space="preserve"> (Figure 5.4)</w:t>
      </w:r>
      <w:r w:rsidR="002522B7" w:rsidRPr="0049727F">
        <w:t>.</w:t>
      </w:r>
    </w:p>
    <w:p w:rsidR="00B6094E" w:rsidRPr="0049727F" w:rsidRDefault="0061527E" w:rsidP="001C51FA">
      <w:pPr>
        <w:pStyle w:val="Figure"/>
      </w:pPr>
      <w:r>
        <w:pict>
          <v:shape id="_x0000_i1027" type="#_x0000_t75" style="width:351.75pt;height:339.75pt">
            <v:imagedata r:id="rId27" o:title="fig04"/>
          </v:shape>
        </w:pict>
      </w:r>
    </w:p>
    <w:p w:rsidR="00B6094E" w:rsidRPr="0049727F" w:rsidRDefault="00B6094E" w:rsidP="00EB6C52">
      <w:pPr>
        <w:pStyle w:val="Caption"/>
      </w:pPr>
      <w:bookmarkStart w:id="138" w:name="_Toc475731774"/>
      <w:r w:rsidRPr="0049727F">
        <w:t xml:space="preserve">Figure </w:t>
      </w:r>
      <w:fldSimple w:instr=" STYLEREF 1 \s ">
        <w:r w:rsidR="006715FE">
          <w:rPr>
            <w:noProof/>
          </w:rPr>
          <w:t>5</w:t>
        </w:r>
      </w:fldSimple>
      <w:r w:rsidR="006715FE">
        <w:t>.</w:t>
      </w:r>
      <w:fldSimple w:instr=" SEQ Figure \* ARABIC \s 1 ">
        <w:r w:rsidR="006715FE">
          <w:rPr>
            <w:noProof/>
          </w:rPr>
          <w:t>4</w:t>
        </w:r>
      </w:fldSimple>
      <w:r w:rsidRPr="0049727F">
        <w:t xml:space="preserve"> Street networks for A) Modena, Italy, B) Belgrade, Serbia, C) central Maputo, Mozambique, and D) central Tunis, Tunisia.</w:t>
      </w:r>
      <w:bookmarkEnd w:id="138"/>
    </w:p>
    <w:p w:rsidR="00E05270" w:rsidRPr="0049727F" w:rsidRDefault="00E05270" w:rsidP="001C51FA"/>
    <w:p w:rsidR="00093C73" w:rsidRPr="0049727F" w:rsidRDefault="00093C73" w:rsidP="00D265F3">
      <w:pPr>
        <w:pStyle w:val="Heading3"/>
      </w:pPr>
      <w:bookmarkStart w:id="139" w:name="_Toc475721771"/>
      <w:bookmarkStart w:id="140" w:name="_Toc475734191"/>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9"/>
      <w:bookmarkEnd w:id="140"/>
    </w:p>
    <w:p w:rsidR="002522B7" w:rsidRPr="0049727F" w:rsidRDefault="002D05E9" w:rsidP="001C51FA">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 xml:space="preserve">sense, so we remove them algorithmically and </w:t>
      </w:r>
      <w:r w:rsidR="00093C73" w:rsidRPr="0049727F">
        <w:lastRenderedPageBreak/>
        <w:t>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 into a single unified </w:t>
      </w:r>
      <w:r w:rsidR="00093C73" w:rsidRPr="0049727F">
        <w:t>edge.</w:t>
      </w:r>
      <w:r w:rsidR="007073CC" w:rsidRPr="0049727F">
        <w:t xml:space="preserve"> </w:t>
      </w:r>
      <w:r w:rsidR="002522B7" w:rsidRPr="0049727F">
        <w:t>These edges unified edges between intersections retain the full spatial geometry of the consolidated sub-edges and the relevant attributes, such as the length of the street segment. OSM</w:t>
      </w:r>
      <w:r w:rsidR="007073CC" w:rsidRPr="0049727F">
        <w:t xml:space="preserve">nx </w:t>
      </w:r>
      <w:r w:rsidR="002522B7" w:rsidRPr="0049727F">
        <w:t>provides</w:t>
      </w:r>
      <w:r w:rsidR="007073CC" w:rsidRPr="0049727F">
        <w:t xml:space="preserve"> </w:t>
      </w:r>
      <w:r w:rsidR="002522B7" w:rsidRPr="0049727F">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49727F" w:rsidRDefault="00BA4501" w:rsidP="001C51FA">
      <w:pPr>
        <w:pStyle w:val="ListParagraph"/>
        <w:numPr>
          <w:ilvl w:val="0"/>
          <w:numId w:val="9"/>
        </w:numPr>
      </w:pPr>
      <w:r w:rsidRPr="0049727F">
        <w:t>where an edge dead-ends (i.e., the dead end of a</w:t>
      </w:r>
      <w:r w:rsidR="002522B7" w:rsidRPr="0049727F">
        <w:t xml:space="preserve"> cul-de-sac)</w:t>
      </w:r>
      <w:r w:rsidRPr="0049727F">
        <w:t>, or</w:t>
      </w:r>
    </w:p>
    <w:p w:rsidR="002522B7" w:rsidRPr="0049727F" w:rsidRDefault="00BA4501" w:rsidP="001C51FA">
      <w:pPr>
        <w:pStyle w:val="ListParagraph"/>
        <w:numPr>
          <w:ilvl w:val="0"/>
          <w:numId w:val="9"/>
        </w:numPr>
      </w:pPr>
      <w:r w:rsidRPr="0049727F">
        <w:t>the endpoint from which</w:t>
      </w:r>
      <w:r w:rsidR="007073CC" w:rsidRPr="0049727F">
        <w:t xml:space="preserve"> an edge self-loops, or </w:t>
      </w:r>
    </w:p>
    <w:p w:rsidR="002522B7" w:rsidRPr="0049727F" w:rsidRDefault="007073CC" w:rsidP="001C51FA">
      <w:pPr>
        <w:pStyle w:val="ListParagraph"/>
        <w:numPr>
          <w:ilvl w:val="0"/>
          <w:numId w:val="9"/>
        </w:numPr>
      </w:pPr>
      <w:r w:rsidRPr="0049727F">
        <w:t>the intersection between multiple streets where at least one of the streets continue</w:t>
      </w:r>
      <w:r w:rsidR="002522B7" w:rsidRPr="0049727F">
        <w:t xml:space="preserve">s </w:t>
      </w:r>
      <w:r w:rsidR="002522B7" w:rsidRPr="0049727F">
        <w:rPr>
          <w:i/>
        </w:rPr>
        <w:t>through</w:t>
      </w:r>
      <w:r w:rsidR="002522B7" w:rsidRPr="0049727F">
        <w:t xml:space="preserve"> the intersection (i.e., if two streets dead-end at the same point, creating an elbow, the point is not considered a node)</w:t>
      </w:r>
    </w:p>
    <w:p w:rsidR="00093C73" w:rsidRPr="0049727F" w:rsidRDefault="002522B7" w:rsidP="001C51FA">
      <w:r w:rsidRPr="0049727F">
        <w:t xml:space="preserve">In </w:t>
      </w:r>
      <w:r w:rsidRPr="0049727F">
        <w:rPr>
          <w:i/>
        </w:rPr>
        <w:t>non-strict</w:t>
      </w:r>
      <w:r w:rsidRPr="0049727F">
        <w:t xml:space="preserve"> mode, conditions </w:t>
      </w:r>
      <w:r w:rsidRPr="0049727F">
        <w:rPr>
          <w:i/>
        </w:rPr>
        <w:t>1</w:t>
      </w:r>
      <w:r w:rsidRPr="0049727F">
        <w:t xml:space="preserve"> and </w:t>
      </w:r>
      <w:r w:rsidRPr="0049727F">
        <w:rPr>
          <w:i/>
        </w:rPr>
        <w:t>2</w:t>
      </w:r>
      <w:r w:rsidR="007073CC" w:rsidRPr="0049727F">
        <w:t xml:space="preserve"> </w:t>
      </w:r>
      <w:r w:rsidRPr="0049727F">
        <w:t xml:space="preserve">remain the same, but </w:t>
      </w:r>
      <w:r w:rsidRPr="0049727F">
        <w:rPr>
          <w:i/>
        </w:rPr>
        <w:t>3</w:t>
      </w:r>
      <w:r w:rsidR="007073CC" w:rsidRPr="0049727F">
        <w:t xml:space="preserve"> 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retained if there is a point where a single street changes from one-way to two-way.</w:t>
      </w:r>
      <w:r w:rsidRPr="0049727F">
        <w:t xml:space="preserve"> The process of simplification is illustrated in </w:t>
      </w:r>
      <w:r w:rsidR="00542BDD" w:rsidRPr="0049727F">
        <w:t>f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542BDD" w:rsidRPr="0049727F">
        <w:t>appears as depicted in figure 5.5A</w:t>
      </w:r>
      <w:r w:rsidR="00093C73" w:rsidRPr="0049727F">
        <w:t>.</w:t>
      </w:r>
      <w:r w:rsidR="00801D2F" w:rsidRPr="0049727F">
        <w:t xml:space="preserve"> For one-way streets, directed edges are added from the origin node to the destination node. For two-way streets, directed edges are added in both directions between nodes.</w:t>
      </w:r>
      <w:r w:rsidR="0089342D" w:rsidRPr="0049727F">
        <w:t xml:space="preserve"> </w:t>
      </w:r>
      <w:r w:rsidR="00093C73" w:rsidRPr="0049727F">
        <w:t>We want to simplify this network to only retain the nodes that represent the junction of multiple streets. OSMnx does this automatically</w:t>
      </w:r>
      <w:r w:rsidR="0089342D" w:rsidRPr="0049727F">
        <w:t xml:space="preserve"> in strict mode, unless told to do otherwise</w:t>
      </w:r>
      <w:r w:rsidR="00093C73" w:rsidRPr="0049727F">
        <w:t>. First</w:t>
      </w:r>
      <w:r w:rsidR="0089342D" w:rsidRPr="0049727F">
        <w:t>,</w:t>
      </w:r>
      <w:r w:rsidR="00093C73" w:rsidRPr="0049727F">
        <w:t xml:space="preserve"> it identifies all non-intersection nodes</w:t>
      </w:r>
      <w:r w:rsidR="00BA4501" w:rsidRPr="0049727F">
        <w:t xml:space="preserve"> (i.e., all those that simplify form an expansion graph)</w:t>
      </w:r>
      <w:r w:rsidR="0089342D" w:rsidRPr="0049727F">
        <w:t xml:space="preserve">, as depicted in </w:t>
      </w:r>
      <w:r w:rsidR="00542BDD" w:rsidRPr="0049727F">
        <w:t>figure 5.5B</w:t>
      </w:r>
      <w:r w:rsidR="00093C73" w:rsidRPr="0049727F">
        <w:t>.</w:t>
      </w:r>
      <w:r w:rsidR="0089342D" w:rsidRPr="0049727F">
        <w:t xml:space="preserve"> T</w:t>
      </w:r>
      <w:r w:rsidR="00093C73" w:rsidRPr="0049727F">
        <w:t xml:space="preserve">hen it removes them, but faithfully maintains the spatial geometry </w:t>
      </w:r>
      <w:r w:rsidR="0089342D" w:rsidRPr="0049727F">
        <w:t xml:space="preserve">and attributes </w:t>
      </w:r>
      <w:r w:rsidR="00093C73" w:rsidRPr="0049727F">
        <w:t>of the street segment between the true intersection nodes.</w:t>
      </w:r>
      <w:r w:rsidR="0089342D" w:rsidRPr="0049727F">
        <w:t xml:space="preserve"> In figure </w:t>
      </w:r>
      <w:r w:rsidR="00542BDD" w:rsidRPr="0049727F">
        <w:t>5.5C</w:t>
      </w:r>
      <w:r w:rsidR="00093C73" w:rsidRPr="0049727F">
        <w:t>, all the non-</w:t>
      </w:r>
      <w:r w:rsidR="00093C73" w:rsidRPr="0049727F">
        <w:lastRenderedPageBreak/>
        <w:t>intersection nodes have been removed, all the true intersections (junctions of multiple streets) remain in blue, and self-loop nodes are in purple. In stri</w:t>
      </w:r>
      <w:r w:rsidR="0089342D" w:rsidRPr="0049727F">
        <w:t>ct mode, OSMnx considered</w:t>
      </w:r>
      <w:r w:rsidR="00093C73" w:rsidRPr="0049727F">
        <w:t xml:space="preserve"> two-way intersections to be topologically identical to a single str</w:t>
      </w:r>
      <w:r w:rsidR="0089342D" w:rsidRPr="0049727F">
        <w:t>eet that bends around a curve. Conversely, if one</w:t>
      </w:r>
      <w:r w:rsidR="00093C73" w:rsidRPr="0049727F">
        <w:t xml:space="preserve"> </w:t>
      </w:r>
      <w:r w:rsidR="00BA4501" w:rsidRPr="0049727F">
        <w:t>wishes</w:t>
      </w:r>
      <w:r w:rsidR="00093C73" w:rsidRPr="0049727F">
        <w:t xml:space="preserve"> to retain these intersections when the incident edges have different OSM IDs, </w:t>
      </w:r>
      <w:r w:rsidR="00BA4501" w:rsidRPr="0049727F">
        <w:t xml:space="preserve">he or she may </w:t>
      </w:r>
      <w:r w:rsidR="00093C73" w:rsidRPr="0049727F">
        <w:t>use non-strict mode</w:t>
      </w:r>
      <w:r w:rsidR="0089342D" w:rsidRPr="0049727F">
        <w:t xml:space="preserve">, as depicted in figure </w:t>
      </w:r>
      <w:r w:rsidR="00542BDD" w:rsidRPr="0049727F">
        <w:t>5.5D</w:t>
      </w:r>
      <w:r w:rsidR="00093C73" w:rsidRPr="0049727F">
        <w:t>.</w:t>
      </w:r>
    </w:p>
    <w:p w:rsidR="00542BDD" w:rsidRPr="0049727F" w:rsidRDefault="0061527E" w:rsidP="001C51FA">
      <w:pPr>
        <w:pStyle w:val="Figure"/>
      </w:pPr>
      <w:r>
        <w:pict>
          <v:shape id="_x0000_i1028" type="#_x0000_t75" style="width:387.75pt;height:348pt">
            <v:imagedata r:id="rId28" o:title="fig05"/>
          </v:shape>
        </w:pict>
      </w:r>
    </w:p>
    <w:p w:rsidR="00B6094E" w:rsidRPr="0049727F" w:rsidRDefault="00542BDD" w:rsidP="00EB6C52">
      <w:pPr>
        <w:pStyle w:val="Caption"/>
      </w:pPr>
      <w:bookmarkStart w:id="141" w:name="_Toc475731775"/>
      <w:r w:rsidRPr="0049727F">
        <w:t xml:space="preserve">Figure </w:t>
      </w:r>
      <w:fldSimple w:instr=" STYLEREF 1 \s ">
        <w:r w:rsidR="006715FE">
          <w:rPr>
            <w:noProof/>
          </w:rPr>
          <w:t>5</w:t>
        </w:r>
      </w:fldSimple>
      <w:r w:rsidR="006715FE">
        <w:t>.</w:t>
      </w:r>
      <w:fldSimple w:instr=" SEQ Figure \* ARABIC \s 1 ">
        <w:r w:rsidR="006715FE">
          <w:rPr>
            <w:noProof/>
          </w:rPr>
          <w:t>5</w:t>
        </w:r>
      </w:fldSimple>
      <w:r w:rsidRPr="0049727F">
        <w:t xml:space="preserve"> A) the original graph, B) non-graph-theoretic nodes highlighted in red</w:t>
      </w:r>
      <w:r w:rsidR="00BA4501" w:rsidRPr="0049727F">
        <w:t xml:space="preserve"> and true intersections in blue</w:t>
      </w:r>
      <w:r w:rsidRPr="0049727F">
        <w:t>, C) strictly simplified network</w:t>
      </w:r>
      <w:r w:rsidR="00BA4501" w:rsidRPr="0049727F">
        <w:t>, with self-loops noted in magenta</w:t>
      </w:r>
      <w:r w:rsidRPr="0049727F">
        <w:t>, D) non-strictly simplified network.</w:t>
      </w:r>
      <w:bookmarkEnd w:id="141"/>
    </w:p>
    <w:p w:rsidR="0089342D" w:rsidRPr="0049727F" w:rsidRDefault="0089342D" w:rsidP="001C51FA"/>
    <w:p w:rsidR="00093C73" w:rsidRPr="0049727F" w:rsidRDefault="00093C73" w:rsidP="00D265F3">
      <w:pPr>
        <w:pStyle w:val="Heading3"/>
      </w:pPr>
      <w:bookmarkStart w:id="142" w:name="_Toc475721772"/>
      <w:bookmarkStart w:id="143" w:name="_Toc475734192"/>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2"/>
      <w:bookmarkEnd w:id="143"/>
    </w:p>
    <w:p w:rsidR="00093C73" w:rsidRPr="0049727F" w:rsidRDefault="00093C73" w:rsidP="001C51FA">
      <w:r w:rsidRPr="0049727F">
        <w:t>OSMnx can save the street network to disk as a GraphML file</w:t>
      </w:r>
      <w:r w:rsidR="003A4B0B" w:rsidRPr="0049727F">
        <w:t xml:space="preserve"> (an open, standard file format for representing graphs on disk)</w:t>
      </w:r>
      <w:r w:rsidRPr="0049727F">
        <w:t xml:space="preserve"> to work with later in Gephi or </w:t>
      </w:r>
      <w:r w:rsidR="003A4B0B" w:rsidRPr="0049727F">
        <w:t>N</w:t>
      </w:r>
      <w:r w:rsidRPr="0049727F">
        <w:t>etwor</w:t>
      </w:r>
      <w:r w:rsidR="00801D2F" w:rsidRPr="0049727F">
        <w:t>k</w:t>
      </w:r>
      <w:r w:rsidR="003A4B0B" w:rsidRPr="0049727F">
        <w:t>X</w:t>
      </w:r>
      <w:r w:rsidR="00801D2F" w:rsidRPr="0049727F">
        <w:t xml:space="preserve">. Or it can save </w:t>
      </w:r>
      <w:r w:rsidR="00801D2F" w:rsidRPr="0049727F">
        <w:lastRenderedPageBreak/>
        <w:t xml:space="preserve">the network </w:t>
      </w:r>
      <w:r w:rsidRPr="0049727F">
        <w:t xml:space="preserve">as ESRI shapefiles </w:t>
      </w:r>
      <w:r w:rsidR="00801D2F" w:rsidRPr="0049727F">
        <w:t xml:space="preserve">of nodes and edges </w:t>
      </w:r>
      <w:r w:rsidRPr="0049727F">
        <w:t>to work with in any GIS.</w:t>
      </w:r>
      <w:r w:rsidR="00801D2F" w:rsidRPr="0049727F">
        <w:t xml:space="preserve"> When saving as shapefiles, the network is simplified to an undirected representation; however, one-way directionality and origin/destination nodes are preserved as edge attributes</w:t>
      </w:r>
      <w:r w:rsidR="00BA4501" w:rsidRPr="0049727F">
        <w:t xml:space="preserve"> for GIS routing applications, unlike GISF2E</w:t>
      </w:r>
      <w:r w:rsidR="00801D2F" w:rsidRPr="0049727F">
        <w:t>.</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61527E" w:rsidP="001C51FA">
      <w:pPr>
        <w:pStyle w:val="Figure"/>
      </w:pPr>
      <w:r>
        <w:pict>
          <v:shape id="_x0000_i1029" type="#_x0000_t75" style="width:328.5pt;height:381.75pt">
            <v:imagedata r:id="rId29" o:title="fig06"/>
          </v:shape>
        </w:pict>
      </w:r>
    </w:p>
    <w:p w:rsidR="00542BDD" w:rsidRPr="0049727F" w:rsidRDefault="00542BDD" w:rsidP="00EB6C52">
      <w:pPr>
        <w:pStyle w:val="Caption"/>
      </w:pPr>
      <w:bookmarkStart w:id="144" w:name="_Toc475731776"/>
      <w:r w:rsidRPr="0049727F">
        <w:t xml:space="preserve">Figure </w:t>
      </w:r>
      <w:fldSimple w:instr=" STYLEREF 1 \s ">
        <w:r w:rsidR="006715FE">
          <w:rPr>
            <w:noProof/>
          </w:rPr>
          <w:t>5</w:t>
        </w:r>
      </w:fldSimple>
      <w:r w:rsidR="006715FE">
        <w:t>.</w:t>
      </w:r>
      <w:fldSimple w:instr=" SEQ Figure \* ARABIC \s 1 ">
        <w:r w:rsidR="006715FE">
          <w:rPr>
            <w:noProof/>
          </w:rPr>
          <w:t>6</w:t>
        </w:r>
      </w:fldSimple>
      <w:r w:rsidRPr="0049727F">
        <w:t xml:space="preserve"> S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4"/>
    </w:p>
    <w:p w:rsidR="00801D2F" w:rsidRPr="0049727F" w:rsidRDefault="00801D2F" w:rsidP="001C51FA"/>
    <w:p w:rsidR="00093C73" w:rsidRPr="0049727F" w:rsidRDefault="00093C73" w:rsidP="00D265F3">
      <w:pPr>
        <w:pStyle w:val="Heading3"/>
      </w:pPr>
      <w:bookmarkStart w:id="145" w:name="_Toc475721773"/>
      <w:bookmarkStart w:id="146" w:name="_Toc475734193"/>
      <w:r w:rsidRPr="0049727F">
        <w:t xml:space="preserve">Analyze </w:t>
      </w:r>
      <w:r w:rsidR="00D265F3">
        <w:t xml:space="preserve">and Visualize </w:t>
      </w:r>
      <w:r w:rsidR="00EB6C52" w:rsidRPr="0049727F">
        <w:t>S</w:t>
      </w:r>
      <w:r w:rsidRPr="0049727F">
        <w:t xml:space="preserve">treet </w:t>
      </w:r>
      <w:r w:rsidR="00EB6C52" w:rsidRPr="0049727F">
        <w:t>N</w:t>
      </w:r>
      <w:r w:rsidRPr="0049727F">
        <w:t>etworks</w:t>
      </w:r>
      <w:bookmarkEnd w:id="145"/>
      <w:bookmarkEnd w:id="146"/>
    </w:p>
    <w:p w:rsidR="003D2AC6" w:rsidRDefault="0005355B" w:rsidP="001C51FA">
      <w:r w:rsidRPr="0049727F">
        <w:lastRenderedPageBreak/>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r w:rsidR="00101420" w:rsidRPr="0049727F">
        <w:t xml:space="preserve"> </w:t>
      </w:r>
    </w:p>
    <w:tbl>
      <w:tblPr>
        <w:tblStyle w:val="TableGrid"/>
        <w:tblW w:w="9463" w:type="dxa"/>
        <w:tblLook w:val="04A0" w:firstRow="1" w:lastRow="0" w:firstColumn="1" w:lastColumn="0" w:noHBand="0" w:noVBand="1"/>
      </w:tblPr>
      <w:tblGrid>
        <w:gridCol w:w="3083"/>
        <w:gridCol w:w="6380"/>
      </w:tblGrid>
      <w:tr w:rsidR="000E6397" w:rsidRPr="0049727F" w:rsidTr="00676097">
        <w:tc>
          <w:tcPr>
            <w:tcW w:w="3083" w:type="dxa"/>
          </w:tcPr>
          <w:p w:rsidR="000E6397" w:rsidRPr="0049727F" w:rsidRDefault="00D265F3" w:rsidP="00676097">
            <w:pPr>
              <w:pStyle w:val="TableHeader"/>
            </w:pPr>
            <w:r>
              <w:t>Measure</w:t>
            </w:r>
          </w:p>
        </w:tc>
        <w:tc>
          <w:tcPr>
            <w:tcW w:w="6380" w:type="dxa"/>
          </w:tcPr>
          <w:p w:rsidR="000E6397" w:rsidRPr="0049727F" w:rsidRDefault="000E6397" w:rsidP="00676097">
            <w:pPr>
              <w:pStyle w:val="TableHeader"/>
            </w:pPr>
            <w:r w:rsidRPr="0049727F">
              <w:t>Definition</w:t>
            </w:r>
          </w:p>
        </w:tc>
      </w:tr>
      <w:tr w:rsidR="000E6397" w:rsidRPr="0049727F" w:rsidTr="00676097">
        <w:tc>
          <w:tcPr>
            <w:tcW w:w="3083" w:type="dxa"/>
          </w:tcPr>
          <w:p w:rsidR="000E6397" w:rsidRPr="000E6397" w:rsidRDefault="000E6397" w:rsidP="00676097">
            <w:pPr>
              <w:pStyle w:val="Tablebody"/>
              <w:rPr>
                <w:i/>
              </w:rPr>
            </w:pPr>
            <w:r w:rsidRPr="000E6397">
              <w:rPr>
                <w:i/>
              </w:rPr>
              <w:t>n</w:t>
            </w:r>
          </w:p>
        </w:tc>
        <w:tc>
          <w:tcPr>
            <w:tcW w:w="6380" w:type="dxa"/>
          </w:tcPr>
          <w:p w:rsidR="000E6397" w:rsidRPr="0049727F" w:rsidRDefault="000E6397" w:rsidP="00676097">
            <w:pPr>
              <w:pStyle w:val="Tablebody"/>
            </w:pPr>
            <w:r w:rsidRPr="0049727F">
              <w:t>number of nodes in the graph</w:t>
            </w:r>
          </w:p>
        </w:tc>
      </w:tr>
      <w:tr w:rsidR="000E6397" w:rsidRPr="0049727F" w:rsidTr="00676097">
        <w:tc>
          <w:tcPr>
            <w:tcW w:w="3083" w:type="dxa"/>
          </w:tcPr>
          <w:p w:rsidR="000E6397" w:rsidRPr="000E6397" w:rsidRDefault="000E6397" w:rsidP="00676097">
            <w:pPr>
              <w:pStyle w:val="Tablebody"/>
              <w:rPr>
                <w:i/>
              </w:rPr>
            </w:pPr>
            <w:r w:rsidRPr="000E6397">
              <w:rPr>
                <w:i/>
              </w:rPr>
              <w:t>m</w:t>
            </w:r>
          </w:p>
        </w:tc>
        <w:tc>
          <w:tcPr>
            <w:tcW w:w="6380" w:type="dxa"/>
          </w:tcPr>
          <w:p w:rsidR="000E6397" w:rsidRPr="0049727F" w:rsidRDefault="000E6397" w:rsidP="00676097">
            <w:pPr>
              <w:pStyle w:val="Tablebody"/>
            </w:pPr>
            <w:r w:rsidRPr="0049727F">
              <w:t>number of edges in the graph</w:t>
            </w:r>
          </w:p>
        </w:tc>
      </w:tr>
      <w:tr w:rsidR="000E6397" w:rsidRPr="0049727F" w:rsidTr="00676097">
        <w:tc>
          <w:tcPr>
            <w:tcW w:w="3083" w:type="dxa"/>
          </w:tcPr>
          <w:p w:rsidR="000E6397" w:rsidRPr="0049727F" w:rsidRDefault="000E6397" w:rsidP="00676097">
            <w:pPr>
              <w:pStyle w:val="Tablebody"/>
            </w:pPr>
            <w:r w:rsidRPr="0049727F">
              <w:t>average node degree</w:t>
            </w:r>
          </w:p>
        </w:tc>
        <w:tc>
          <w:tcPr>
            <w:tcW w:w="6380" w:type="dxa"/>
          </w:tcPr>
          <w:p w:rsidR="000E6397" w:rsidRPr="0049727F" w:rsidRDefault="000E6397" w:rsidP="00676097">
            <w:pPr>
              <w:pStyle w:val="Tablebody"/>
            </w:pPr>
            <w:r w:rsidRPr="0049727F">
              <w:t>mean number of edges incident to the nodes</w:t>
            </w:r>
          </w:p>
        </w:tc>
      </w:tr>
      <w:tr w:rsidR="000E6397" w:rsidRPr="0049727F" w:rsidTr="00676097">
        <w:tc>
          <w:tcPr>
            <w:tcW w:w="3083" w:type="dxa"/>
          </w:tcPr>
          <w:p w:rsidR="000E6397" w:rsidRPr="0049727F" w:rsidRDefault="000E6397" w:rsidP="00676097">
            <w:pPr>
              <w:pStyle w:val="Tablebody"/>
            </w:pPr>
            <w:r w:rsidRPr="0049727F">
              <w:t>intersection count</w:t>
            </w:r>
          </w:p>
        </w:tc>
        <w:tc>
          <w:tcPr>
            <w:tcW w:w="6380" w:type="dxa"/>
          </w:tcPr>
          <w:p w:rsidR="000E6397" w:rsidRPr="0049727F" w:rsidRDefault="000E6397" w:rsidP="00676097">
            <w:pPr>
              <w:pStyle w:val="Tablebody"/>
            </w:pPr>
            <w:r w:rsidRPr="0049727F">
              <w:t>number of intersections (non-dead-end nodes) in the graph</w:t>
            </w:r>
          </w:p>
        </w:tc>
      </w:tr>
      <w:tr w:rsidR="000E6397" w:rsidRPr="0049727F" w:rsidTr="00676097">
        <w:tc>
          <w:tcPr>
            <w:tcW w:w="3083" w:type="dxa"/>
          </w:tcPr>
          <w:p w:rsidR="000E6397" w:rsidRPr="0049727F" w:rsidRDefault="000E6397" w:rsidP="00676097">
            <w:pPr>
              <w:pStyle w:val="Tablebody"/>
            </w:pPr>
            <w:r w:rsidRPr="0049727F">
              <w:t>average streets per node</w:t>
            </w:r>
          </w:p>
        </w:tc>
        <w:tc>
          <w:tcPr>
            <w:tcW w:w="6380" w:type="dxa"/>
          </w:tcPr>
          <w:p w:rsidR="000E6397" w:rsidRPr="0049727F" w:rsidRDefault="000E6397" w:rsidP="00676097">
            <w:pPr>
              <w:pStyle w:val="Tablebody"/>
            </w:pPr>
            <w:r w:rsidRPr="0049727F">
              <w:t>mean number of streets (edges in the undirected representation of the graph) that emanate from each node (intersections and dead-ends)</w:t>
            </w:r>
          </w:p>
        </w:tc>
      </w:tr>
      <w:tr w:rsidR="000E6397" w:rsidRPr="0049727F" w:rsidTr="00676097">
        <w:tc>
          <w:tcPr>
            <w:tcW w:w="3083" w:type="dxa"/>
          </w:tcPr>
          <w:p w:rsidR="000E6397" w:rsidRPr="0049727F" w:rsidRDefault="000E6397" w:rsidP="00676097">
            <w:pPr>
              <w:pStyle w:val="Tablebody"/>
            </w:pPr>
            <w:r w:rsidRPr="0049727F">
              <w:t>counts of streets per node</w:t>
            </w:r>
          </w:p>
        </w:tc>
        <w:tc>
          <w:tcPr>
            <w:tcW w:w="6380" w:type="dxa"/>
          </w:tcPr>
          <w:p w:rsidR="000E6397" w:rsidRPr="0049727F" w:rsidRDefault="000E6397" w:rsidP="00676097">
            <w:pPr>
              <w:pStyle w:val="Tablebody"/>
            </w:pPr>
            <w:r w:rsidRPr="0049727F">
              <w:t>a dictionary with keys = the number of streets emanating from the node, and values = the number of nodes with this number</w:t>
            </w:r>
          </w:p>
        </w:tc>
      </w:tr>
      <w:tr w:rsidR="000E6397" w:rsidRPr="0049727F" w:rsidTr="00676097">
        <w:tc>
          <w:tcPr>
            <w:tcW w:w="3083" w:type="dxa"/>
          </w:tcPr>
          <w:p w:rsidR="000E6397" w:rsidRPr="0049727F" w:rsidRDefault="000E6397" w:rsidP="00676097">
            <w:pPr>
              <w:pStyle w:val="Tablebody"/>
            </w:pPr>
            <w:r w:rsidRPr="0049727F">
              <w:t>proportions of streets per node</w:t>
            </w:r>
          </w:p>
        </w:tc>
        <w:tc>
          <w:tcPr>
            <w:tcW w:w="6380" w:type="dxa"/>
          </w:tcPr>
          <w:p w:rsidR="000E6397" w:rsidRPr="0049727F" w:rsidRDefault="000E6397" w:rsidP="00676097">
            <w:pPr>
              <w:pStyle w:val="Tablebody"/>
            </w:pPr>
            <w:r w:rsidRPr="0049727F">
              <w:t>a dictionary, same as above, but represents a proportion of the total, rather than raw counts</w:t>
            </w:r>
          </w:p>
        </w:tc>
      </w:tr>
      <w:tr w:rsidR="000E6397" w:rsidRPr="0049727F" w:rsidTr="00676097">
        <w:tc>
          <w:tcPr>
            <w:tcW w:w="3083" w:type="dxa"/>
          </w:tcPr>
          <w:p w:rsidR="000E6397" w:rsidRPr="0049727F" w:rsidRDefault="000E6397" w:rsidP="00676097">
            <w:pPr>
              <w:pStyle w:val="Tablebody"/>
            </w:pPr>
            <w:r w:rsidRPr="0049727F">
              <w:t>total edge length</w:t>
            </w:r>
          </w:p>
        </w:tc>
        <w:tc>
          <w:tcPr>
            <w:tcW w:w="6380" w:type="dxa"/>
          </w:tcPr>
          <w:p w:rsidR="000E6397" w:rsidRPr="0049727F" w:rsidRDefault="000E6397" w:rsidP="00676097">
            <w:pPr>
              <w:pStyle w:val="Tablebody"/>
            </w:pPr>
            <w:r w:rsidRPr="0049727F">
              <w:t>sum of all edge lengths in the graph, in meters</w:t>
            </w:r>
          </w:p>
        </w:tc>
      </w:tr>
      <w:tr w:rsidR="000E6397" w:rsidRPr="0049727F" w:rsidTr="00676097">
        <w:tc>
          <w:tcPr>
            <w:tcW w:w="3083" w:type="dxa"/>
          </w:tcPr>
          <w:p w:rsidR="000E6397" w:rsidRPr="0049727F" w:rsidRDefault="000E6397" w:rsidP="00676097">
            <w:pPr>
              <w:pStyle w:val="Tablebody"/>
            </w:pPr>
            <w:r w:rsidRPr="0049727F">
              <w:t>average edge length</w:t>
            </w:r>
          </w:p>
        </w:tc>
        <w:tc>
          <w:tcPr>
            <w:tcW w:w="6380" w:type="dxa"/>
          </w:tcPr>
          <w:p w:rsidR="000E6397" w:rsidRPr="0049727F" w:rsidRDefault="000E6397" w:rsidP="00676097">
            <w:pPr>
              <w:pStyle w:val="Tablebody"/>
            </w:pPr>
            <w:r w:rsidRPr="0049727F">
              <w:t>mean edge length in the graph, in meters</w:t>
            </w:r>
          </w:p>
        </w:tc>
      </w:tr>
      <w:tr w:rsidR="000E6397" w:rsidRPr="0049727F" w:rsidTr="00676097">
        <w:tc>
          <w:tcPr>
            <w:tcW w:w="3083" w:type="dxa"/>
          </w:tcPr>
          <w:p w:rsidR="000E6397" w:rsidRPr="0049727F" w:rsidRDefault="000E6397" w:rsidP="00676097">
            <w:pPr>
              <w:pStyle w:val="Tablebody"/>
            </w:pPr>
            <w:r w:rsidRPr="0049727F">
              <w:t>total street length</w:t>
            </w:r>
          </w:p>
        </w:tc>
        <w:tc>
          <w:tcPr>
            <w:tcW w:w="6380" w:type="dxa"/>
          </w:tcPr>
          <w:p w:rsidR="000E6397" w:rsidRPr="0049727F" w:rsidRDefault="000E6397" w:rsidP="00676097">
            <w:pPr>
              <w:pStyle w:val="Tablebody"/>
            </w:pPr>
            <w:r w:rsidRPr="0049727F">
              <w:t>sum of all edges in the undirected representation of the graph</w:t>
            </w:r>
          </w:p>
        </w:tc>
      </w:tr>
      <w:tr w:rsidR="000E6397" w:rsidRPr="0049727F" w:rsidTr="00676097">
        <w:tc>
          <w:tcPr>
            <w:tcW w:w="3083" w:type="dxa"/>
          </w:tcPr>
          <w:p w:rsidR="000E6397" w:rsidRPr="0049727F" w:rsidRDefault="000E6397" w:rsidP="00676097">
            <w:pPr>
              <w:pStyle w:val="Tablebody"/>
            </w:pPr>
            <w:r w:rsidRPr="0049727F">
              <w:t>average street length</w:t>
            </w:r>
          </w:p>
        </w:tc>
        <w:tc>
          <w:tcPr>
            <w:tcW w:w="6380" w:type="dxa"/>
          </w:tcPr>
          <w:p w:rsidR="000E6397" w:rsidRPr="0049727F" w:rsidRDefault="000E6397" w:rsidP="00676097">
            <w:pPr>
              <w:pStyle w:val="Tablebody"/>
            </w:pPr>
            <w:r w:rsidRPr="0049727F">
              <w:t>mean edge length in the undirected representation of the graph, in meters</w:t>
            </w:r>
          </w:p>
        </w:tc>
      </w:tr>
      <w:tr w:rsidR="000E6397" w:rsidRPr="0049727F" w:rsidTr="00676097">
        <w:tc>
          <w:tcPr>
            <w:tcW w:w="3083" w:type="dxa"/>
          </w:tcPr>
          <w:p w:rsidR="000E6397" w:rsidRPr="0049727F" w:rsidRDefault="000E6397" w:rsidP="00676097">
            <w:pPr>
              <w:pStyle w:val="Tablebody"/>
            </w:pPr>
            <w:r w:rsidRPr="0049727F">
              <w:t>count of street segments</w:t>
            </w:r>
          </w:p>
        </w:tc>
        <w:tc>
          <w:tcPr>
            <w:tcW w:w="6380" w:type="dxa"/>
          </w:tcPr>
          <w:p w:rsidR="000E6397" w:rsidRPr="0049727F" w:rsidRDefault="000E6397" w:rsidP="00676097">
            <w:pPr>
              <w:pStyle w:val="Tablebody"/>
            </w:pPr>
            <w:r w:rsidRPr="0049727F">
              <w:t>number of edges in the undirected representation of the graph</w:t>
            </w:r>
          </w:p>
        </w:tc>
      </w:tr>
      <w:tr w:rsidR="000E6397" w:rsidRPr="0049727F" w:rsidTr="00676097">
        <w:tc>
          <w:tcPr>
            <w:tcW w:w="3083" w:type="dxa"/>
          </w:tcPr>
          <w:p w:rsidR="000E6397" w:rsidRPr="0049727F" w:rsidRDefault="000E6397" w:rsidP="00676097">
            <w:pPr>
              <w:pStyle w:val="Tablebody"/>
            </w:pPr>
            <w:r w:rsidRPr="0049727F">
              <w:t>node density</w:t>
            </w:r>
          </w:p>
        </w:tc>
        <w:tc>
          <w:tcPr>
            <w:tcW w:w="6380" w:type="dxa"/>
          </w:tcPr>
          <w:p w:rsidR="000E6397" w:rsidRPr="0049727F" w:rsidRDefault="000E6397" w:rsidP="00676097">
            <w:pPr>
              <w:pStyle w:val="Tablebody"/>
            </w:pPr>
            <w:r w:rsidRPr="0049727F">
              <w:rPr>
                <w:i/>
              </w:rPr>
              <w:t>n</w:t>
            </w:r>
            <w:r w:rsidRPr="0049727F">
              <w:t xml:space="preserve"> divided by area in square kilometers</w:t>
            </w:r>
          </w:p>
        </w:tc>
      </w:tr>
      <w:tr w:rsidR="000E6397" w:rsidRPr="0049727F" w:rsidTr="00676097">
        <w:tc>
          <w:tcPr>
            <w:tcW w:w="3083" w:type="dxa"/>
          </w:tcPr>
          <w:p w:rsidR="000E6397" w:rsidRPr="0049727F" w:rsidRDefault="000E6397" w:rsidP="00676097">
            <w:pPr>
              <w:pStyle w:val="Tablebody"/>
            </w:pPr>
            <w:r w:rsidRPr="0049727F">
              <w:t>edge density</w:t>
            </w:r>
          </w:p>
        </w:tc>
        <w:tc>
          <w:tcPr>
            <w:tcW w:w="6380" w:type="dxa"/>
          </w:tcPr>
          <w:p w:rsidR="000E6397" w:rsidRPr="0049727F" w:rsidRDefault="000E6397" w:rsidP="00676097">
            <w:pPr>
              <w:pStyle w:val="Tablebody"/>
              <w:rPr>
                <w:i/>
              </w:rPr>
            </w:pPr>
            <w:r w:rsidRPr="0049727F">
              <w:t>total edge length divided by area in square kilometers</w:t>
            </w:r>
          </w:p>
        </w:tc>
      </w:tr>
      <w:tr w:rsidR="000E6397" w:rsidRPr="0049727F" w:rsidTr="00676097">
        <w:tc>
          <w:tcPr>
            <w:tcW w:w="3083" w:type="dxa"/>
          </w:tcPr>
          <w:p w:rsidR="000E6397" w:rsidRPr="0049727F" w:rsidRDefault="000E6397" w:rsidP="00676097">
            <w:pPr>
              <w:pStyle w:val="Tablebody"/>
            </w:pPr>
            <w:r w:rsidRPr="0049727F">
              <w:t>street density</w:t>
            </w:r>
          </w:p>
        </w:tc>
        <w:tc>
          <w:tcPr>
            <w:tcW w:w="6380" w:type="dxa"/>
          </w:tcPr>
          <w:p w:rsidR="000E6397" w:rsidRPr="0049727F" w:rsidRDefault="000E6397" w:rsidP="00676097">
            <w:pPr>
              <w:pStyle w:val="Tablebody"/>
            </w:pPr>
            <w:r w:rsidRPr="0049727F">
              <w:t>total street length divided by area in square kilometers</w:t>
            </w:r>
          </w:p>
        </w:tc>
      </w:tr>
      <w:tr w:rsidR="000E6397" w:rsidRPr="0049727F" w:rsidTr="00676097">
        <w:tc>
          <w:tcPr>
            <w:tcW w:w="3083" w:type="dxa"/>
          </w:tcPr>
          <w:p w:rsidR="000E6397" w:rsidRPr="0049727F" w:rsidRDefault="000E6397" w:rsidP="00676097">
            <w:pPr>
              <w:pStyle w:val="Tablebody"/>
            </w:pPr>
            <w:r w:rsidRPr="0049727F">
              <w:t>average circuity</w:t>
            </w:r>
          </w:p>
        </w:tc>
        <w:tc>
          <w:tcPr>
            <w:tcW w:w="6380" w:type="dxa"/>
          </w:tcPr>
          <w:p w:rsidR="000E6397" w:rsidRPr="0049727F" w:rsidRDefault="000E6397" w:rsidP="00676097">
            <w:pPr>
              <w:pStyle w:val="Tablebody"/>
            </w:pPr>
            <w:r w:rsidRPr="0049727F">
              <w:t>total edge length divided by the sum of the great circle distances between the nodes incident to each edge</w:t>
            </w:r>
          </w:p>
        </w:tc>
      </w:tr>
      <w:tr w:rsidR="000E6397" w:rsidRPr="0049727F" w:rsidTr="00676097">
        <w:tc>
          <w:tcPr>
            <w:tcW w:w="3083" w:type="dxa"/>
          </w:tcPr>
          <w:p w:rsidR="000E6397" w:rsidRPr="0049727F" w:rsidRDefault="000E6397" w:rsidP="00676097">
            <w:pPr>
              <w:pStyle w:val="Tablebody"/>
            </w:pPr>
            <w:r w:rsidRPr="0049727F">
              <w:lastRenderedPageBreak/>
              <w:t>self-loop proportion</w:t>
            </w:r>
          </w:p>
        </w:tc>
        <w:tc>
          <w:tcPr>
            <w:tcW w:w="6380" w:type="dxa"/>
          </w:tcPr>
          <w:p w:rsidR="000E6397" w:rsidRPr="0049727F" w:rsidRDefault="000E6397" w:rsidP="00676097">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676097">
        <w:tc>
          <w:tcPr>
            <w:tcW w:w="3083" w:type="dxa"/>
          </w:tcPr>
          <w:p w:rsidR="000E6397" w:rsidRPr="0049727F" w:rsidRDefault="000E6397" w:rsidP="00676097">
            <w:pPr>
              <w:pStyle w:val="Tablebody"/>
            </w:pPr>
            <w:r w:rsidRPr="0049727F">
              <w:t>average neighborhood degree</w:t>
            </w:r>
          </w:p>
        </w:tc>
        <w:tc>
          <w:tcPr>
            <w:tcW w:w="6380" w:type="dxa"/>
          </w:tcPr>
          <w:p w:rsidR="000E6397" w:rsidRPr="0049727F" w:rsidRDefault="000E6397" w:rsidP="00676097">
            <w:pPr>
              <w:pStyle w:val="Tablebody"/>
            </w:pPr>
            <w:r w:rsidRPr="0049727F">
              <w:t>mean degree of the nodes in the neighborhood of each node</w:t>
            </w:r>
          </w:p>
        </w:tc>
      </w:tr>
      <w:tr w:rsidR="000E6397" w:rsidRPr="0049727F" w:rsidTr="00676097">
        <w:tc>
          <w:tcPr>
            <w:tcW w:w="3083" w:type="dxa"/>
          </w:tcPr>
          <w:p w:rsidR="000E6397" w:rsidRPr="0049727F" w:rsidRDefault="000E6397" w:rsidP="00676097">
            <w:pPr>
              <w:pStyle w:val="Tablebody"/>
            </w:pPr>
            <w:r w:rsidRPr="0049727F">
              <w:t>average of the average neighborhood degree</w:t>
            </w:r>
          </w:p>
        </w:tc>
        <w:tc>
          <w:tcPr>
            <w:tcW w:w="6380" w:type="dxa"/>
          </w:tcPr>
          <w:p w:rsidR="000E6397" w:rsidRPr="0049727F" w:rsidRDefault="000E6397" w:rsidP="00676097">
            <w:pPr>
              <w:pStyle w:val="Tablebody"/>
            </w:pPr>
            <w:r w:rsidRPr="0049727F">
              <w:t>mean of all the average neighborhood degrees in the graph</w:t>
            </w:r>
          </w:p>
        </w:tc>
      </w:tr>
      <w:tr w:rsidR="000E6397" w:rsidRPr="0049727F" w:rsidTr="00676097">
        <w:tc>
          <w:tcPr>
            <w:tcW w:w="3083" w:type="dxa"/>
          </w:tcPr>
          <w:p w:rsidR="000E6397" w:rsidRPr="0049727F" w:rsidRDefault="000E6397" w:rsidP="00676097">
            <w:pPr>
              <w:pStyle w:val="Tablebody"/>
            </w:pPr>
            <w:r w:rsidRPr="0049727F">
              <w:t>average weighted neighborhood degree</w:t>
            </w:r>
          </w:p>
        </w:tc>
        <w:tc>
          <w:tcPr>
            <w:tcW w:w="6380" w:type="dxa"/>
          </w:tcPr>
          <w:p w:rsidR="000E6397" w:rsidRPr="0049727F" w:rsidRDefault="000E6397" w:rsidP="00676097">
            <w:pPr>
              <w:pStyle w:val="Tablebody"/>
            </w:pPr>
            <w:r w:rsidRPr="0049727F">
              <w:t>mean degree of the nodes in the neighborhood of each node, weighted by edge length</w:t>
            </w:r>
          </w:p>
        </w:tc>
      </w:tr>
      <w:tr w:rsidR="000E6397" w:rsidRPr="0049727F" w:rsidTr="00676097">
        <w:tc>
          <w:tcPr>
            <w:tcW w:w="3083" w:type="dxa"/>
          </w:tcPr>
          <w:p w:rsidR="000E6397" w:rsidRPr="0049727F" w:rsidRDefault="000E6397" w:rsidP="00676097">
            <w:pPr>
              <w:pStyle w:val="Tablebody"/>
            </w:pPr>
            <w:r w:rsidRPr="0049727F">
              <w:t>average of the average weighted neighborhood degree</w:t>
            </w:r>
          </w:p>
        </w:tc>
        <w:tc>
          <w:tcPr>
            <w:tcW w:w="6380" w:type="dxa"/>
          </w:tcPr>
          <w:p w:rsidR="000E6397" w:rsidRPr="0049727F" w:rsidRDefault="000E6397" w:rsidP="00676097">
            <w:pPr>
              <w:pStyle w:val="Tablebody"/>
            </w:pPr>
            <w:r w:rsidRPr="0049727F">
              <w:t>mean of all the weighted average neighborhood degrees in the graph</w:t>
            </w:r>
          </w:p>
        </w:tc>
      </w:tr>
      <w:tr w:rsidR="000E6397" w:rsidRPr="0049727F" w:rsidTr="00676097">
        <w:tc>
          <w:tcPr>
            <w:tcW w:w="3083" w:type="dxa"/>
          </w:tcPr>
          <w:p w:rsidR="000E6397" w:rsidRPr="0049727F" w:rsidRDefault="000E6397" w:rsidP="00676097">
            <w:pPr>
              <w:pStyle w:val="Tablebody"/>
            </w:pPr>
            <w:r w:rsidRPr="0049727F">
              <w:t>degree centrality</w:t>
            </w:r>
          </w:p>
        </w:tc>
        <w:tc>
          <w:tcPr>
            <w:tcW w:w="6380" w:type="dxa"/>
          </w:tcPr>
          <w:p w:rsidR="000E6397" w:rsidRPr="0049727F" w:rsidRDefault="000E6397" w:rsidP="00676097">
            <w:pPr>
              <w:pStyle w:val="Tablebody"/>
            </w:pPr>
            <w:r w:rsidRPr="0049727F">
              <w:t>the fraction of nodes that each node is connected to</w:t>
            </w:r>
          </w:p>
        </w:tc>
      </w:tr>
      <w:tr w:rsidR="000E6397" w:rsidRPr="0049727F" w:rsidTr="00676097">
        <w:tc>
          <w:tcPr>
            <w:tcW w:w="3083" w:type="dxa"/>
          </w:tcPr>
          <w:p w:rsidR="000E6397" w:rsidRPr="0049727F" w:rsidRDefault="000E6397" w:rsidP="00676097">
            <w:pPr>
              <w:pStyle w:val="Tablebody"/>
            </w:pPr>
            <w:r w:rsidRPr="0049727F">
              <w:t>average degree centrality</w:t>
            </w:r>
          </w:p>
        </w:tc>
        <w:tc>
          <w:tcPr>
            <w:tcW w:w="6380" w:type="dxa"/>
          </w:tcPr>
          <w:p w:rsidR="000E6397" w:rsidRPr="0049727F" w:rsidRDefault="000E6397" w:rsidP="00676097">
            <w:pPr>
              <w:pStyle w:val="Tablebody"/>
            </w:pPr>
            <w:r w:rsidRPr="0049727F">
              <w:t>mean of all the degree centralities in the graph</w:t>
            </w:r>
          </w:p>
        </w:tc>
      </w:tr>
      <w:tr w:rsidR="000E6397" w:rsidRPr="0049727F" w:rsidTr="00676097">
        <w:tc>
          <w:tcPr>
            <w:tcW w:w="3083" w:type="dxa"/>
          </w:tcPr>
          <w:p w:rsidR="000E6397" w:rsidRPr="0049727F" w:rsidRDefault="000E6397" w:rsidP="00676097">
            <w:pPr>
              <w:pStyle w:val="Tablebody"/>
            </w:pPr>
            <w:r w:rsidRPr="0049727F">
              <w:t>clustering coefficient</w:t>
            </w:r>
          </w:p>
        </w:tc>
        <w:tc>
          <w:tcPr>
            <w:tcW w:w="6380" w:type="dxa"/>
          </w:tcPr>
          <w:p w:rsidR="000E6397" w:rsidRPr="0049727F" w:rsidRDefault="000E6397" w:rsidP="00676097">
            <w:pPr>
              <w:pStyle w:val="Tablebody"/>
            </w:pPr>
            <w:r w:rsidRPr="0049727F">
              <w:t>for each node, the extent to which nodes tend to cluster together</w:t>
            </w:r>
          </w:p>
        </w:tc>
      </w:tr>
      <w:tr w:rsidR="000E6397" w:rsidRPr="0049727F" w:rsidTr="00676097">
        <w:tc>
          <w:tcPr>
            <w:tcW w:w="3083" w:type="dxa"/>
          </w:tcPr>
          <w:p w:rsidR="000E6397" w:rsidRPr="0049727F" w:rsidRDefault="000E6397" w:rsidP="00676097">
            <w:pPr>
              <w:pStyle w:val="Tablebody"/>
            </w:pPr>
            <w:r w:rsidRPr="0049727F">
              <w:t>weighted clustering coefficient</w:t>
            </w:r>
          </w:p>
        </w:tc>
        <w:tc>
          <w:tcPr>
            <w:tcW w:w="6380" w:type="dxa"/>
          </w:tcPr>
          <w:p w:rsidR="000E6397" w:rsidRPr="0049727F" w:rsidRDefault="000E6397" w:rsidP="00676097">
            <w:pPr>
              <w:pStyle w:val="Tablebody"/>
            </w:pPr>
            <w:r w:rsidRPr="0049727F">
              <w:t>for each node, the extent to which nodes tend to cluster together, weighted by edge length</w:t>
            </w:r>
          </w:p>
        </w:tc>
      </w:tr>
      <w:tr w:rsidR="000E6397" w:rsidRPr="0049727F" w:rsidTr="00676097">
        <w:tc>
          <w:tcPr>
            <w:tcW w:w="3083" w:type="dxa"/>
          </w:tcPr>
          <w:p w:rsidR="000E6397" w:rsidRPr="0049727F" w:rsidRDefault="000E6397" w:rsidP="00676097">
            <w:pPr>
              <w:pStyle w:val="Tablebody"/>
            </w:pPr>
            <w:r w:rsidRPr="0049727F">
              <w:t>average weighted clustering coefficient</w:t>
            </w:r>
          </w:p>
        </w:tc>
        <w:tc>
          <w:tcPr>
            <w:tcW w:w="6380" w:type="dxa"/>
          </w:tcPr>
          <w:p w:rsidR="000E6397" w:rsidRPr="0049727F" w:rsidRDefault="000E6397" w:rsidP="00676097">
            <w:pPr>
              <w:pStyle w:val="Tablebody"/>
            </w:pPr>
            <w:r w:rsidRPr="0049727F">
              <w:t>mean of the weighted clustering coefficients of all the nodes in the graph</w:t>
            </w:r>
          </w:p>
        </w:tc>
      </w:tr>
      <w:tr w:rsidR="000E6397" w:rsidRPr="0049727F" w:rsidTr="00676097">
        <w:tc>
          <w:tcPr>
            <w:tcW w:w="3083" w:type="dxa"/>
          </w:tcPr>
          <w:p w:rsidR="000E6397" w:rsidRPr="0049727F" w:rsidRDefault="000E6397" w:rsidP="00676097">
            <w:pPr>
              <w:pStyle w:val="Tablebody"/>
            </w:pPr>
            <w:r w:rsidRPr="0049727F">
              <w:t>PageRank</w:t>
            </w:r>
          </w:p>
        </w:tc>
        <w:tc>
          <w:tcPr>
            <w:tcW w:w="6380" w:type="dxa"/>
          </w:tcPr>
          <w:p w:rsidR="000E6397" w:rsidRPr="0049727F" w:rsidRDefault="000E6397" w:rsidP="00676097">
            <w:pPr>
              <w:pStyle w:val="Tablebody"/>
            </w:pPr>
            <w:r w:rsidRPr="0049727F">
              <w:t>ranking of nodes based on structure of incoming edges (link analysis)</w:t>
            </w:r>
          </w:p>
        </w:tc>
      </w:tr>
      <w:tr w:rsidR="000E6397" w:rsidRPr="0049727F" w:rsidTr="00676097">
        <w:tc>
          <w:tcPr>
            <w:tcW w:w="3083" w:type="dxa"/>
          </w:tcPr>
          <w:p w:rsidR="000E6397" w:rsidRPr="0049727F" w:rsidRDefault="000E6397" w:rsidP="00676097">
            <w:pPr>
              <w:pStyle w:val="Tablebody"/>
            </w:pPr>
            <w:r w:rsidRPr="0049727F">
              <w:t>maximum PageRank</w:t>
            </w:r>
          </w:p>
        </w:tc>
        <w:tc>
          <w:tcPr>
            <w:tcW w:w="6380" w:type="dxa"/>
          </w:tcPr>
          <w:p w:rsidR="000E6397" w:rsidRPr="0049727F" w:rsidRDefault="000E6397" w:rsidP="00676097">
            <w:pPr>
              <w:pStyle w:val="Tablebody"/>
            </w:pPr>
            <w:r w:rsidRPr="0049727F">
              <w:t>the highest PageRank value of any node in the graph</w:t>
            </w:r>
          </w:p>
        </w:tc>
      </w:tr>
      <w:tr w:rsidR="000E6397" w:rsidRPr="0049727F" w:rsidTr="00676097">
        <w:tc>
          <w:tcPr>
            <w:tcW w:w="3083" w:type="dxa"/>
          </w:tcPr>
          <w:p w:rsidR="000E6397" w:rsidRPr="0049727F" w:rsidRDefault="000E6397" w:rsidP="00676097">
            <w:pPr>
              <w:pStyle w:val="Tablebody"/>
            </w:pPr>
            <w:r w:rsidRPr="0049727F">
              <w:t>maximum PageRank node</w:t>
            </w:r>
          </w:p>
        </w:tc>
        <w:tc>
          <w:tcPr>
            <w:tcW w:w="6380" w:type="dxa"/>
          </w:tcPr>
          <w:p w:rsidR="000E6397" w:rsidRPr="0049727F" w:rsidRDefault="000E6397" w:rsidP="00676097">
            <w:pPr>
              <w:pStyle w:val="Tablebody"/>
            </w:pPr>
            <w:r w:rsidRPr="0049727F">
              <w:t>the node with the maximum PageRank</w:t>
            </w:r>
          </w:p>
        </w:tc>
      </w:tr>
      <w:tr w:rsidR="000E6397" w:rsidRPr="0049727F" w:rsidTr="00676097">
        <w:tc>
          <w:tcPr>
            <w:tcW w:w="3083" w:type="dxa"/>
          </w:tcPr>
          <w:p w:rsidR="000E6397" w:rsidRPr="0049727F" w:rsidRDefault="000E6397" w:rsidP="00676097">
            <w:pPr>
              <w:pStyle w:val="Tablebody"/>
            </w:pPr>
            <w:r w:rsidRPr="0049727F">
              <w:t>minimum PageRank</w:t>
            </w:r>
          </w:p>
        </w:tc>
        <w:tc>
          <w:tcPr>
            <w:tcW w:w="6380" w:type="dxa"/>
          </w:tcPr>
          <w:p w:rsidR="000E6397" w:rsidRPr="0049727F" w:rsidRDefault="000E6397" w:rsidP="00676097">
            <w:pPr>
              <w:pStyle w:val="Tablebody"/>
            </w:pPr>
            <w:r w:rsidRPr="0049727F">
              <w:t>the lowest PageRank value of any node in the graph</w:t>
            </w:r>
          </w:p>
        </w:tc>
      </w:tr>
      <w:tr w:rsidR="000E6397" w:rsidRPr="0049727F" w:rsidTr="00676097">
        <w:tc>
          <w:tcPr>
            <w:tcW w:w="3083" w:type="dxa"/>
          </w:tcPr>
          <w:p w:rsidR="000E6397" w:rsidRPr="0049727F" w:rsidRDefault="000E6397" w:rsidP="00676097">
            <w:pPr>
              <w:pStyle w:val="Tablebody"/>
            </w:pPr>
            <w:r w:rsidRPr="0049727F">
              <w:t>minimum PageRank node</w:t>
            </w:r>
          </w:p>
        </w:tc>
        <w:tc>
          <w:tcPr>
            <w:tcW w:w="6380" w:type="dxa"/>
          </w:tcPr>
          <w:p w:rsidR="000E6397" w:rsidRPr="0049727F" w:rsidRDefault="000E6397" w:rsidP="00676097">
            <w:pPr>
              <w:pStyle w:val="Tablebody"/>
            </w:pPr>
            <w:r w:rsidRPr="0049727F">
              <w:t>the node with the minimum PageRank</w:t>
            </w:r>
          </w:p>
        </w:tc>
      </w:tr>
      <w:tr w:rsidR="000E6397" w:rsidRPr="0049727F" w:rsidTr="00676097">
        <w:tc>
          <w:tcPr>
            <w:tcW w:w="3083" w:type="dxa"/>
          </w:tcPr>
          <w:p w:rsidR="000E6397" w:rsidRPr="0049727F" w:rsidRDefault="000E6397" w:rsidP="00676097">
            <w:pPr>
              <w:pStyle w:val="Tablebody"/>
            </w:pPr>
            <w:r w:rsidRPr="0049727F">
              <w:t>node connectivity</w:t>
            </w:r>
          </w:p>
        </w:tc>
        <w:tc>
          <w:tcPr>
            <w:tcW w:w="6380" w:type="dxa"/>
          </w:tcPr>
          <w:p w:rsidR="000E6397" w:rsidRPr="0049727F" w:rsidRDefault="000E6397" w:rsidP="00676097">
            <w:pPr>
              <w:pStyle w:val="Tablebody"/>
            </w:pPr>
            <w:r w:rsidRPr="0049727F">
              <w:t>the minimum number of nodes that must be removed to disconnect the graph</w:t>
            </w:r>
          </w:p>
        </w:tc>
      </w:tr>
      <w:tr w:rsidR="000E6397" w:rsidRPr="0049727F" w:rsidTr="00676097">
        <w:tc>
          <w:tcPr>
            <w:tcW w:w="3083" w:type="dxa"/>
          </w:tcPr>
          <w:p w:rsidR="000E6397" w:rsidRPr="0049727F" w:rsidRDefault="000E6397" w:rsidP="00676097">
            <w:pPr>
              <w:pStyle w:val="Tablebody"/>
            </w:pPr>
            <w:r w:rsidRPr="0049727F">
              <w:t>average node connectivity</w:t>
            </w:r>
          </w:p>
        </w:tc>
        <w:tc>
          <w:tcPr>
            <w:tcW w:w="6380" w:type="dxa"/>
          </w:tcPr>
          <w:p w:rsidR="000E6397" w:rsidRPr="0049727F" w:rsidRDefault="000E6397" w:rsidP="00676097">
            <w:pPr>
              <w:pStyle w:val="Tablebody"/>
            </w:pPr>
            <w:r w:rsidRPr="0049727F">
              <w:t>the expected number of nodes that must be removed to disconnect a randomly selected pair of non-adjacent nodes</w:t>
            </w:r>
          </w:p>
        </w:tc>
      </w:tr>
      <w:tr w:rsidR="000E6397" w:rsidRPr="0049727F" w:rsidTr="00676097">
        <w:tc>
          <w:tcPr>
            <w:tcW w:w="3083" w:type="dxa"/>
          </w:tcPr>
          <w:p w:rsidR="000E6397" w:rsidRPr="0049727F" w:rsidRDefault="000E6397" w:rsidP="00676097">
            <w:pPr>
              <w:pStyle w:val="Tablebody"/>
            </w:pPr>
            <w:r w:rsidRPr="0049727F">
              <w:t>edge connectivity</w:t>
            </w:r>
          </w:p>
        </w:tc>
        <w:tc>
          <w:tcPr>
            <w:tcW w:w="6380" w:type="dxa"/>
          </w:tcPr>
          <w:p w:rsidR="000E6397" w:rsidRPr="0049727F" w:rsidRDefault="000E6397" w:rsidP="00676097">
            <w:pPr>
              <w:pStyle w:val="Tablebody"/>
            </w:pPr>
            <w:r w:rsidRPr="0049727F">
              <w:t>the minimum number of edges that must be removed to disconnect the graph</w:t>
            </w:r>
          </w:p>
        </w:tc>
      </w:tr>
      <w:tr w:rsidR="000E6397" w:rsidRPr="0049727F" w:rsidTr="00676097">
        <w:tc>
          <w:tcPr>
            <w:tcW w:w="3083" w:type="dxa"/>
          </w:tcPr>
          <w:p w:rsidR="000E6397" w:rsidRPr="0049727F" w:rsidRDefault="000E6397" w:rsidP="00676097">
            <w:pPr>
              <w:pStyle w:val="Tablebody"/>
            </w:pPr>
            <w:r w:rsidRPr="0049727F">
              <w:t>eccentricity</w:t>
            </w:r>
          </w:p>
        </w:tc>
        <w:tc>
          <w:tcPr>
            <w:tcW w:w="6380" w:type="dxa"/>
          </w:tcPr>
          <w:p w:rsidR="000E6397" w:rsidRPr="0049727F" w:rsidRDefault="000E6397" w:rsidP="00676097">
            <w:pPr>
              <w:pStyle w:val="Tablebody"/>
            </w:pPr>
            <w:r w:rsidRPr="0049727F">
              <w:t>for each node, the maximum distance from it to all other nodes, weighted by length</w:t>
            </w:r>
          </w:p>
        </w:tc>
      </w:tr>
      <w:tr w:rsidR="000E6397" w:rsidRPr="0049727F" w:rsidTr="00676097">
        <w:tc>
          <w:tcPr>
            <w:tcW w:w="3083" w:type="dxa"/>
          </w:tcPr>
          <w:p w:rsidR="000E6397" w:rsidRPr="0049727F" w:rsidRDefault="000E6397" w:rsidP="00676097">
            <w:pPr>
              <w:pStyle w:val="Tablebody"/>
            </w:pPr>
            <w:r w:rsidRPr="0049727F">
              <w:t>diameter</w:t>
            </w:r>
          </w:p>
        </w:tc>
        <w:tc>
          <w:tcPr>
            <w:tcW w:w="6380" w:type="dxa"/>
          </w:tcPr>
          <w:p w:rsidR="000E6397" w:rsidRPr="0049727F" w:rsidRDefault="000E6397" w:rsidP="00676097">
            <w:pPr>
              <w:pStyle w:val="Tablebody"/>
            </w:pPr>
            <w:r w:rsidRPr="0049727F">
              <w:t>the maximum eccentricity of any node in the graph</w:t>
            </w:r>
          </w:p>
        </w:tc>
      </w:tr>
      <w:tr w:rsidR="000E6397" w:rsidRPr="0049727F" w:rsidTr="00676097">
        <w:tc>
          <w:tcPr>
            <w:tcW w:w="3083" w:type="dxa"/>
          </w:tcPr>
          <w:p w:rsidR="000E6397" w:rsidRPr="0049727F" w:rsidRDefault="000E6397" w:rsidP="00676097">
            <w:pPr>
              <w:pStyle w:val="Tablebody"/>
            </w:pPr>
            <w:r w:rsidRPr="0049727F">
              <w:t>radius</w:t>
            </w:r>
          </w:p>
        </w:tc>
        <w:tc>
          <w:tcPr>
            <w:tcW w:w="6380" w:type="dxa"/>
          </w:tcPr>
          <w:p w:rsidR="000E6397" w:rsidRPr="0049727F" w:rsidRDefault="000E6397" w:rsidP="00676097">
            <w:pPr>
              <w:pStyle w:val="Tablebody"/>
            </w:pPr>
            <w:r w:rsidRPr="0049727F">
              <w:t>the minimum eccentricity of any node in the graph</w:t>
            </w:r>
          </w:p>
        </w:tc>
      </w:tr>
      <w:tr w:rsidR="000E6397" w:rsidRPr="0049727F" w:rsidTr="00676097">
        <w:tc>
          <w:tcPr>
            <w:tcW w:w="3083" w:type="dxa"/>
          </w:tcPr>
          <w:p w:rsidR="000E6397" w:rsidRPr="0049727F" w:rsidRDefault="000E6397" w:rsidP="00676097">
            <w:pPr>
              <w:pStyle w:val="Tablebody"/>
            </w:pPr>
            <w:r w:rsidRPr="0049727F">
              <w:t>center</w:t>
            </w:r>
          </w:p>
        </w:tc>
        <w:tc>
          <w:tcPr>
            <w:tcW w:w="6380" w:type="dxa"/>
          </w:tcPr>
          <w:p w:rsidR="000E6397" w:rsidRPr="0049727F" w:rsidRDefault="000E6397" w:rsidP="00676097">
            <w:pPr>
              <w:pStyle w:val="Tablebody"/>
            </w:pPr>
            <w:r w:rsidRPr="0049727F">
              <w:t>the set of all nodes whose eccentricity equals the radius</w:t>
            </w:r>
          </w:p>
        </w:tc>
      </w:tr>
      <w:tr w:rsidR="000E6397" w:rsidRPr="0049727F" w:rsidTr="00676097">
        <w:tc>
          <w:tcPr>
            <w:tcW w:w="3083" w:type="dxa"/>
          </w:tcPr>
          <w:p w:rsidR="000E6397" w:rsidRPr="0049727F" w:rsidRDefault="000E6397" w:rsidP="00676097">
            <w:pPr>
              <w:pStyle w:val="Tablebody"/>
            </w:pPr>
            <w:r w:rsidRPr="0049727F">
              <w:t>periphery</w:t>
            </w:r>
          </w:p>
        </w:tc>
        <w:tc>
          <w:tcPr>
            <w:tcW w:w="6380" w:type="dxa"/>
          </w:tcPr>
          <w:p w:rsidR="000E6397" w:rsidRPr="0049727F" w:rsidRDefault="000E6397" w:rsidP="00676097">
            <w:pPr>
              <w:pStyle w:val="Tablebody"/>
            </w:pPr>
            <w:r w:rsidRPr="0049727F">
              <w:t>the set of all nodes whose eccentricity equals the diameter</w:t>
            </w:r>
          </w:p>
        </w:tc>
      </w:tr>
      <w:tr w:rsidR="000E6397" w:rsidRPr="0049727F" w:rsidTr="00676097">
        <w:tc>
          <w:tcPr>
            <w:tcW w:w="3083" w:type="dxa"/>
          </w:tcPr>
          <w:p w:rsidR="000E6397" w:rsidRPr="0049727F" w:rsidRDefault="000E6397" w:rsidP="00676097">
            <w:pPr>
              <w:pStyle w:val="Tablebody"/>
            </w:pPr>
            <w:r w:rsidRPr="0049727F">
              <w:t>closeness centrality</w:t>
            </w:r>
          </w:p>
        </w:tc>
        <w:tc>
          <w:tcPr>
            <w:tcW w:w="6380" w:type="dxa"/>
          </w:tcPr>
          <w:p w:rsidR="000E6397" w:rsidRPr="0049727F" w:rsidRDefault="000E6397" w:rsidP="00676097">
            <w:pPr>
              <w:pStyle w:val="Tablebody"/>
            </w:pPr>
            <w:r w:rsidRPr="0049727F">
              <w:t>for each node, the reciprocal of the sum of the distance from the node to all other nodes in the graph, weighted by length</w:t>
            </w:r>
          </w:p>
        </w:tc>
      </w:tr>
      <w:tr w:rsidR="000E6397" w:rsidRPr="0049727F" w:rsidTr="00676097">
        <w:tc>
          <w:tcPr>
            <w:tcW w:w="3083" w:type="dxa"/>
          </w:tcPr>
          <w:p w:rsidR="000E6397" w:rsidRPr="0049727F" w:rsidRDefault="000E6397" w:rsidP="00676097">
            <w:pPr>
              <w:pStyle w:val="Tablebody"/>
            </w:pPr>
            <w:r w:rsidRPr="0049727F">
              <w:t>average closeness centrality</w:t>
            </w:r>
          </w:p>
        </w:tc>
        <w:tc>
          <w:tcPr>
            <w:tcW w:w="6380" w:type="dxa"/>
          </w:tcPr>
          <w:p w:rsidR="000E6397" w:rsidRPr="0049727F" w:rsidRDefault="000E6397" w:rsidP="00676097">
            <w:pPr>
              <w:pStyle w:val="Tablebody"/>
            </w:pPr>
            <w:r w:rsidRPr="0049727F">
              <w:t>mean of all the closeness centralities of all the nodes in the graph</w:t>
            </w:r>
          </w:p>
        </w:tc>
      </w:tr>
      <w:tr w:rsidR="000E6397" w:rsidRPr="0049727F" w:rsidTr="00676097">
        <w:tc>
          <w:tcPr>
            <w:tcW w:w="3083" w:type="dxa"/>
          </w:tcPr>
          <w:p w:rsidR="000E6397" w:rsidRPr="0049727F" w:rsidRDefault="000E6397" w:rsidP="00676097">
            <w:pPr>
              <w:pStyle w:val="Tablebody"/>
            </w:pPr>
            <w:r w:rsidRPr="0049727F">
              <w:t>betweenness centrality</w:t>
            </w:r>
          </w:p>
        </w:tc>
        <w:tc>
          <w:tcPr>
            <w:tcW w:w="6380" w:type="dxa"/>
          </w:tcPr>
          <w:p w:rsidR="000E6397" w:rsidRPr="0049727F" w:rsidRDefault="000E6397" w:rsidP="00676097">
            <w:pPr>
              <w:pStyle w:val="Tablebody"/>
            </w:pPr>
            <w:r w:rsidRPr="0049727F">
              <w:t>for each node, the fraction of all shortest paths that pass through the node</w:t>
            </w:r>
          </w:p>
        </w:tc>
      </w:tr>
      <w:tr w:rsidR="000E6397" w:rsidRPr="0049727F" w:rsidTr="00676097">
        <w:tc>
          <w:tcPr>
            <w:tcW w:w="3083" w:type="dxa"/>
          </w:tcPr>
          <w:p w:rsidR="000E6397" w:rsidRPr="0049727F" w:rsidRDefault="000E6397" w:rsidP="00676097">
            <w:pPr>
              <w:pStyle w:val="Tablebody"/>
            </w:pPr>
            <w:r w:rsidRPr="0049727F">
              <w:t>average betweenness centrality</w:t>
            </w:r>
          </w:p>
        </w:tc>
        <w:tc>
          <w:tcPr>
            <w:tcW w:w="6380" w:type="dxa"/>
          </w:tcPr>
          <w:p w:rsidR="000E6397" w:rsidRPr="0049727F" w:rsidRDefault="000E6397" w:rsidP="00676097">
            <w:pPr>
              <w:pStyle w:val="Tablebody"/>
            </w:pPr>
            <w:r w:rsidRPr="0049727F">
              <w:t>mean of all the betweenness centralities of all the nodes in the graph</w:t>
            </w:r>
          </w:p>
        </w:tc>
      </w:tr>
    </w:tbl>
    <w:p w:rsidR="000E6397" w:rsidRPr="0049727F" w:rsidRDefault="000E6397" w:rsidP="000E6397">
      <w:pPr>
        <w:pStyle w:val="Caption"/>
      </w:pPr>
      <w:bookmarkStart w:id="147" w:name="_Toc475721359"/>
      <w:r w:rsidRPr="0049727F">
        <w:t xml:space="preserve">Table </w:t>
      </w:r>
      <w:fldSimple w:instr=" STYLEREF 1 \s ">
        <w:r w:rsidR="00D265F3">
          <w:rPr>
            <w:noProof/>
          </w:rPr>
          <w:t>5</w:t>
        </w:r>
      </w:fldSimple>
      <w:r>
        <w:t>.</w:t>
      </w:r>
      <w:fldSimple w:instr=" SEQ Table \* ARABIC \s 1 ">
        <w:r w:rsidR="00D265F3">
          <w:rPr>
            <w:noProof/>
          </w:rPr>
          <w:t>1</w:t>
        </w:r>
      </w:fldSimple>
      <w:r w:rsidRPr="0049727F">
        <w:t xml:space="preserve"> Network metrics and statistics automatically calculated by OSMnx.</w:t>
      </w:r>
      <w:bookmarkEnd w:id="147"/>
    </w:p>
    <w:p w:rsidR="00135FF5" w:rsidRDefault="00101420" w:rsidP="001C51FA">
      <w:r w:rsidRPr="0049727F">
        <w:t>The counts and proportions of streets per node improves on metrics used in other studies. Most studies simply use the node degree (either directed or undirected) to count how many</w:t>
      </w:r>
      <w:r w:rsidR="003D2AC6" w:rsidRPr="0049727F">
        <w:t xml:space="preserve"> edges are incident to the node. This has a couple of problems. First, it ignores the fact that nodes only have incident edges that connect to other nodes </w:t>
      </w:r>
      <w:r w:rsidR="003D2AC6" w:rsidRPr="0049727F">
        <w:rPr>
          <w:i/>
        </w:rPr>
        <w:t>within the spatial boundaries</w:t>
      </w:r>
      <w:r w:rsidR="003D2AC6" w:rsidRPr="0049727F">
        <w:t xml:space="preserve"> requested. Thus, a 4-way intersection near the periphery may only have 3 incident edges in the </w:t>
      </w:r>
      <w:r w:rsidR="003D2AC6" w:rsidRPr="0049727F">
        <w:lastRenderedPageBreak/>
        <w:t xml:space="preserve">network, because the fourth links a node outside the bounds and was therefore truncated. Second, bi-directional self-loops in a directed graph would count as </w:t>
      </w:r>
      <w:r w:rsidR="003D2AC6" w:rsidRPr="0049727F">
        <w:rPr>
          <w:i/>
        </w:rPr>
        <w:t>four</w:t>
      </w:r>
      <w:r w:rsidR="003D2AC6" w:rsidRPr="0049727F">
        <w:t xml:space="preserve"> physical street segments connected to the intersection.</w:t>
      </w:r>
      <w:r w:rsidRPr="0049727F">
        <w:t xml:space="preserve"> </w:t>
      </w:r>
      <w:r w:rsidR="003D2AC6" w:rsidRPr="0049727F">
        <w:t>This study instead uses a new algorithm to correctly count physical streets per intersection, taking into account one-way and two-way streets, parallel edges, self-loops, and intersections with streets that do not appear in the graph because they link to a node outside the bounds.</w:t>
      </w:r>
    </w:p>
    <w:p w:rsidR="000E6397" w:rsidRPr="0049727F" w:rsidRDefault="000E6397" w:rsidP="000E6397">
      <w:pPr>
        <w:pStyle w:val="Figure"/>
      </w:pPr>
      <w:r>
        <w:drawing>
          <wp:inline distT="0" distB="0" distL="0" distR="0">
            <wp:extent cx="4746716" cy="4343400"/>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52035" cy="4348267"/>
                    </a:xfrm>
                    <a:prstGeom prst="rect">
                      <a:avLst/>
                    </a:prstGeom>
                    <a:noFill/>
                    <a:ln>
                      <a:noFill/>
                    </a:ln>
                  </pic:spPr>
                </pic:pic>
              </a:graphicData>
            </a:graphic>
          </wp:inline>
        </w:drawing>
      </w:r>
    </w:p>
    <w:p w:rsidR="000E6397" w:rsidRPr="0049727F" w:rsidRDefault="000E6397" w:rsidP="000E6397">
      <w:pPr>
        <w:pStyle w:val="Caption"/>
      </w:pPr>
      <w:bookmarkStart w:id="148" w:name="_Toc475731777"/>
      <w:r w:rsidRPr="0049727F">
        <w:t xml:space="preserve">Figure </w:t>
      </w:r>
      <w:fldSimple w:instr=" STYLEREF 1 \s ">
        <w:r w:rsidR="006715FE">
          <w:rPr>
            <w:noProof/>
          </w:rPr>
          <w:t>5</w:t>
        </w:r>
      </w:fldSimple>
      <w:r w:rsidR="006715FE">
        <w:t>.</w:t>
      </w:r>
      <w:fldSimple w:instr=" SEQ Figure \* ARABIC \s 1 ">
        <w:r w:rsidR="006715FE">
          <w:rPr>
            <w:noProof/>
          </w:rPr>
          <w:t>7</w:t>
        </w:r>
      </w:fldSimple>
      <w:r w:rsidRPr="0049727F">
        <w:t xml:space="preserve"> OSMnx calculates the shortest network path between two points</w:t>
      </w:r>
      <w:r>
        <w:t xml:space="preserve"> in Los Angeles</w:t>
      </w:r>
      <w:r w:rsidRPr="0049727F">
        <w:t>, accounting for one-way routes, and plots it.</w:t>
      </w:r>
      <w:bookmarkEnd w:id="148"/>
    </w:p>
    <w:p w:rsidR="00093C73" w:rsidRPr="0049727F" w:rsidRDefault="0005355B" w:rsidP="001C51FA">
      <w:r w:rsidRPr="0049727F">
        <w:t>One</w:t>
      </w:r>
      <w:r w:rsidR="00093C73" w:rsidRPr="0049727F">
        <w:t xml:space="preserve"> can also calculate and plot shortest-path routes between points, taking one-way streets into account</w:t>
      </w:r>
      <w:r w:rsidR="00E87F58" w:rsidRPr="0049727F">
        <w:t xml:space="preserve"> (Figure 5.7)</w:t>
      </w:r>
      <w:r w:rsidR="00093C73" w:rsidRPr="0049727F">
        <w:t>. OSMnx can visualize street segments by length to provide a sense of where a city</w:t>
      </w:r>
      <w:r w:rsidR="00E05270" w:rsidRPr="0049727F">
        <w:t>’</w:t>
      </w:r>
      <w:r w:rsidR="00093C73" w:rsidRPr="0049727F">
        <w:t xml:space="preserve">s longest and shortest blocks are distributed. OSMnx can </w:t>
      </w:r>
      <w:r w:rsidR="00BD71C1" w:rsidRPr="0049727F">
        <w:t>similarly</w:t>
      </w:r>
      <w:r w:rsidR="00093C73" w:rsidRPr="0049727F">
        <w:t xml:space="preserve"> visualize </w:t>
      </w:r>
      <w:r w:rsidR="00093C73" w:rsidRPr="0049727F">
        <w:lastRenderedPageBreak/>
        <w:t>one-way vs two-way edges to provide a sense of where a city</w:t>
      </w:r>
      <w:r w:rsidR="00E05270" w:rsidRPr="0049727F">
        <w:t>’</w:t>
      </w:r>
      <w:r w:rsidR="00093C73" w:rsidRPr="0049727F">
        <w:t xml:space="preserve">s one-way streets and divided roads are distributed. </w:t>
      </w:r>
      <w:r w:rsidRPr="0049727F">
        <w:t>One</w:t>
      </w:r>
      <w:r w:rsidR="00093C73" w:rsidRPr="0049727F">
        <w:t xml:space="preserve"> can also quickly visualize </w:t>
      </w:r>
      <w:r w:rsidR="00BD71C1" w:rsidRPr="0049727F">
        <w:t>the spatial distribution of</w:t>
      </w:r>
      <w:r w:rsidR="00093C73" w:rsidRPr="0049727F">
        <w:t xml:space="preserve"> cul-de-sacs (or intersections of any type) in a city to get a sense of these points of low network connectivity</w:t>
      </w:r>
      <w:r w:rsidR="00E87F58" w:rsidRPr="0049727F">
        <w:t xml:space="preserve"> (Figure 5.8)</w:t>
      </w:r>
      <w:r w:rsidR="00093C73" w:rsidRPr="0049727F">
        <w:t>. Allan Jacobs</w:t>
      </w:r>
      <w:r w:rsidRPr="0049727F">
        <w:t xml:space="preserve"> (1995)</w:t>
      </w:r>
      <w:r w:rsidR="00093C73" w:rsidRPr="0049727F">
        <w:t xml:space="preserve"> compared several cities</w:t>
      </w:r>
      <w:r w:rsidR="00E05270" w:rsidRPr="0049727F">
        <w:t>’</w:t>
      </w:r>
      <w:r w:rsidR="00093C73" w:rsidRPr="0049727F">
        <w:t xml:space="preserve"> urban forms through figure-ground diagrams of </w:t>
      </w:r>
      <w:r w:rsidR="00BD71C1" w:rsidRPr="0049727F">
        <w:t>one</w:t>
      </w:r>
      <w:r w:rsidR="00093C73" w:rsidRPr="0049727F">
        <w:t xml:space="preserve"> square mile of each</w:t>
      </w:r>
      <w:r w:rsidR="00E05270" w:rsidRPr="0049727F">
        <w:t>’</w:t>
      </w:r>
      <w:r w:rsidR="00093C73" w:rsidRPr="0049727F">
        <w:t xml:space="preserve">s street network in his book </w:t>
      </w:r>
      <w:r w:rsidR="00093C73" w:rsidRPr="000E6397">
        <w:rPr>
          <w:i/>
        </w:rPr>
        <w:t>Great Streets</w:t>
      </w:r>
      <w:r w:rsidR="00093C73" w:rsidRPr="0049727F">
        <w:t xml:space="preserve">. We re-create this </w:t>
      </w:r>
      <w:r w:rsidR="000E6397">
        <w:t xml:space="preserve">visualization technique </w:t>
      </w:r>
      <w:r w:rsidR="00093C73" w:rsidRPr="0049727F">
        <w:t>automatically and computationally with OSMnx</w:t>
      </w:r>
      <w:r w:rsidR="000E6397">
        <w:t xml:space="preserve"> in </w:t>
      </w:r>
      <w:r w:rsidR="00E87F58" w:rsidRPr="0049727F">
        <w:t>Figure 5.9</w:t>
      </w:r>
      <w:r w:rsidR="00093C73" w:rsidRPr="0049727F">
        <w:t>. These Jacobsesque figure-ground diagrams are created co</w:t>
      </w:r>
      <w:r w:rsidRPr="0049727F">
        <w:t>mpletely with OSMnx and its network plotting</w:t>
      </w:r>
      <w:r w:rsidR="00093C73" w:rsidRPr="0049727F">
        <w:t xml:space="preserve"> function.</w:t>
      </w:r>
    </w:p>
    <w:p w:rsidR="00E87F58" w:rsidRPr="0049727F" w:rsidRDefault="0061527E" w:rsidP="001C51FA">
      <w:pPr>
        <w:pStyle w:val="Figure"/>
      </w:pPr>
      <w:r>
        <w:pict>
          <v:shape id="_x0000_i1030" type="#_x0000_t75" style="width:311.25pt;height:215.25pt">
            <v:imagedata r:id="rId31" o:title="fig08"/>
          </v:shape>
        </w:pict>
      </w:r>
    </w:p>
    <w:p w:rsidR="00E87F58" w:rsidRPr="0049727F" w:rsidRDefault="00E87F58" w:rsidP="00EB6C52">
      <w:pPr>
        <w:pStyle w:val="Caption"/>
      </w:pPr>
      <w:bookmarkStart w:id="149" w:name="_Toc475731778"/>
      <w:r w:rsidRPr="0049727F">
        <w:t xml:space="preserve">Figure </w:t>
      </w:r>
      <w:fldSimple w:instr=" STYLEREF 1 \s ">
        <w:r w:rsidR="006715FE">
          <w:rPr>
            <w:noProof/>
          </w:rPr>
          <w:t>5</w:t>
        </w:r>
      </w:fldSimple>
      <w:r w:rsidR="006715FE">
        <w:t>.</w:t>
      </w:r>
      <w:fldSimple w:instr=" SEQ Figure \* ARABIC \s 1 ">
        <w:r w:rsidR="006715FE">
          <w:rPr>
            <w:noProof/>
          </w:rPr>
          <w:t>8</w:t>
        </w:r>
      </w:fldSimple>
      <w:r w:rsidRPr="0049727F">
        <w:t xml:space="preserve"> OSMnx visualizes the spatial distribution of cul-de-sacs in Piedmont, California.</w:t>
      </w:r>
      <w:bookmarkEnd w:id="149"/>
    </w:p>
    <w:p w:rsidR="00FB28FA" w:rsidRDefault="0061527E" w:rsidP="00FB28FA">
      <w:pPr>
        <w:pStyle w:val="Figure"/>
      </w:pPr>
      <w:r>
        <w:lastRenderedPageBreak/>
        <w:pict>
          <v:shape id="_x0000_i1031" type="#_x0000_t75" style="width:467.25pt;height:375.75pt">
            <v:imagedata r:id="rId32" o:title="combined"/>
          </v:shape>
        </w:pict>
      </w:r>
    </w:p>
    <w:p w:rsidR="00E87F58" w:rsidRDefault="00FB28FA" w:rsidP="00FB28FA">
      <w:pPr>
        <w:pStyle w:val="Caption"/>
      </w:pPr>
      <w:bookmarkStart w:id="150" w:name="_Toc475731779"/>
      <w:r>
        <w:t xml:space="preserve">Figure </w:t>
      </w:r>
      <w:fldSimple w:instr=" STYLEREF 1 \s ">
        <w:r w:rsidR="006715FE">
          <w:rPr>
            <w:noProof/>
          </w:rPr>
          <w:t>5</w:t>
        </w:r>
      </w:fldSimple>
      <w:r w:rsidR="006715FE">
        <w:t>.</w:t>
      </w:r>
      <w:fldSimple w:instr=" SEQ Figure \* ARABIC \s 1 ">
        <w:r w:rsidR="006715FE">
          <w:rPr>
            <w:noProof/>
          </w:rPr>
          <w:t>9</w:t>
        </w:r>
      </w:fldSimple>
      <w:r>
        <w:t xml:space="preserve"> One square mile of each city, created and plotted automatically by OSMnx.</w:t>
      </w:r>
      <w:r w:rsidR="000E6397">
        <w:t xml:space="preserve"> The consistent spatial scale allows us to easily compare different kinds of street networks and urban forms in different kinds of places.</w:t>
      </w:r>
      <w:bookmarkEnd w:id="150"/>
    </w:p>
    <w:p w:rsidR="00093C73" w:rsidRPr="0049727F" w:rsidRDefault="00FB433F" w:rsidP="001C51FA">
      <w:r w:rsidRPr="0049727F">
        <w:t xml:space="preserve">To summarize, </w:t>
      </w:r>
      <w:r w:rsidR="00093C73" w:rsidRPr="0049727F">
        <w:t xml:space="preserve">OSMnx </w:t>
      </w:r>
      <w:r w:rsidR="00294466" w:rsidRPr="0049727F">
        <w:t>allows researchers and planners to</w:t>
      </w:r>
      <w:r w:rsidR="00093C73" w:rsidRPr="0049727F">
        <w:t xml:space="preserve"> download spatial geometries and construct, project, visualize, and analyze complex street networks. It allows </w:t>
      </w:r>
      <w:r w:rsidR="00294466" w:rsidRPr="0049727F">
        <w:t>one</w:t>
      </w:r>
      <w:r w:rsidR="00093C73" w:rsidRPr="0049727F">
        <w:t xml:space="preserve"> to automate the collection and computational analysis of street networks for powerful and consistent research, transportation engineering, and urban design. OSMnx is built on top of </w:t>
      </w:r>
      <w:r w:rsidR="00294466" w:rsidRPr="0049727F">
        <w:t>NetworkX</w:t>
      </w:r>
      <w:r w:rsidR="00093C73" w:rsidRPr="0049727F">
        <w:t>, matplotlib, and geopandas for rich network analytic capabilities, beautiful and simple visualiza</w:t>
      </w:r>
      <w:r w:rsidR="00294466" w:rsidRPr="0049727F">
        <w:t xml:space="preserve">tions, and fast spatial queries with </w:t>
      </w:r>
      <w:r w:rsidR="00A81B98" w:rsidRPr="0049727F">
        <w:t>R-tree</w:t>
      </w:r>
      <w:r w:rsidR="00294466" w:rsidRPr="0049727F">
        <w:t xml:space="preserve"> indexing. </w:t>
      </w:r>
    </w:p>
    <w:p w:rsidR="00233685" w:rsidRPr="0049727F" w:rsidRDefault="00233685" w:rsidP="001C51FA"/>
    <w:p w:rsidR="00093C73" w:rsidRPr="0049727F" w:rsidRDefault="003A4B0B" w:rsidP="00D265F3">
      <w:pPr>
        <w:pStyle w:val="Heading2"/>
      </w:pPr>
      <w:bookmarkStart w:id="151" w:name="_Toc475721774"/>
      <w:bookmarkStart w:id="152" w:name="_Toc475734194"/>
      <w:r w:rsidRPr="0049727F">
        <w:t>Discussion</w:t>
      </w:r>
      <w:bookmarkEnd w:id="151"/>
      <w:bookmarkEnd w:id="152"/>
    </w:p>
    <w:p w:rsidR="0047645D" w:rsidRDefault="0047645D" w:rsidP="0047645D">
      <w:r w:rsidRPr="0047645D">
        <w:lastRenderedPageBreak/>
        <w:t xml:space="preserve">Street network analysis currently suffers from challenges of usability, planarity, reproducibility, and sample sizes. This </w:t>
      </w:r>
      <w:r>
        <w:t>chapter</w:t>
      </w:r>
      <w:r w:rsidRPr="0047645D">
        <w:t xml:space="preserve"> presented a new open-source tool, OSMnx, to make the collection of data and creation and analysis of street networks easy, consistent, scalable, and automatable for any study site in the world. </w:t>
      </w:r>
      <w:r>
        <w:t>It</w:t>
      </w:r>
      <w:r w:rsidRPr="0049727F">
        <w:t xml:space="preserve"> is </w:t>
      </w:r>
      <w:r>
        <w:t xml:space="preserve">freely </w:t>
      </w:r>
      <w:r w:rsidRPr="0049727F">
        <w:t xml:space="preserve">available on GitHub at: </w:t>
      </w:r>
      <w:r w:rsidRPr="0047645D">
        <w:t>https://github.com/gboeing/osmnx</w:t>
      </w:r>
      <w:r w:rsidRPr="0049727F">
        <w:t>.</w:t>
      </w:r>
      <w:r>
        <w:t xml:space="preserve"> </w:t>
      </w:r>
      <w:r w:rsidRPr="0047645D">
        <w:t>OSMnx contributes five capabilities for researchers and practitioners: downloading place boundaries and building footprints;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p>
    <w:p w:rsidR="001C3736" w:rsidRDefault="0047645D" w:rsidP="001C3736">
      <w:pPr>
        <w:rPr>
          <w:sz w:val="40"/>
          <w:szCs w:val="40"/>
        </w:rPr>
      </w:pPr>
      <w:r w:rsidRPr="0047645D">
        <w:t xml:space="preserve">While these data provide various features about the built environment, they </w:t>
      </w:r>
      <w:r>
        <w:t xml:space="preserve">alone </w:t>
      </w:r>
      <w:r w:rsidRPr="0047645D">
        <w:t>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very good across the United States and Western Europe, developing countries have less thorough, but still quite adequate, street network coverage – especially in cities. Moreover, any researcher 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53" w:name="_Toc475721775"/>
    </w:p>
    <w:p w:rsidR="001C3736" w:rsidRDefault="001C3736">
      <w:pPr>
        <w:spacing w:after="160" w:line="259" w:lineRule="auto"/>
        <w:ind w:firstLine="0"/>
        <w:rPr>
          <w:sz w:val="40"/>
          <w:szCs w:val="40"/>
        </w:rPr>
      </w:pPr>
      <w:r>
        <w:rPr>
          <w:sz w:val="40"/>
          <w:szCs w:val="40"/>
        </w:rPr>
        <w:br w:type="page"/>
      </w:r>
    </w:p>
    <w:p w:rsidR="001C3736" w:rsidRPr="001C3736" w:rsidRDefault="001C3736" w:rsidP="001C3736"/>
    <w:p w:rsidR="0079609A" w:rsidRPr="0049727F" w:rsidRDefault="0079609A" w:rsidP="0014423B">
      <w:pPr>
        <w:pStyle w:val="Heading1"/>
      </w:pPr>
      <w:bookmarkStart w:id="154" w:name="_Toc475734195"/>
      <w:r w:rsidRPr="0049727F">
        <w:t>Case Study: Portland, Oregon</w:t>
      </w:r>
      <w:bookmarkEnd w:id="153"/>
      <w:bookmarkEnd w:id="154"/>
    </w:p>
    <w:p w:rsidR="0079609A" w:rsidRPr="0049727F" w:rsidRDefault="0079609A" w:rsidP="001C51FA">
      <w:pPr>
        <w:rPr>
          <w:sz w:val="40"/>
          <w:szCs w:val="40"/>
        </w:rPr>
      </w:pPr>
      <w:r w:rsidRPr="0049727F">
        <w:br w:type="page"/>
      </w:r>
    </w:p>
    <w:p w:rsidR="007232CE" w:rsidRPr="00D265F3" w:rsidRDefault="007232CE" w:rsidP="00D265F3">
      <w:pPr>
        <w:pStyle w:val="Heading2"/>
      </w:pPr>
      <w:bookmarkStart w:id="155" w:name="_Toc475721776"/>
      <w:bookmarkStart w:id="156" w:name="_Toc475734196"/>
      <w:r w:rsidRPr="00D265F3">
        <w:lastRenderedPageBreak/>
        <w:t>Abstract</w:t>
      </w:r>
      <w:bookmarkEnd w:id="155"/>
      <w:bookmarkEnd w:id="156"/>
    </w:p>
    <w:p w:rsidR="007232CE" w:rsidRPr="0049727F" w:rsidRDefault="00800AD9" w:rsidP="001C51FA">
      <w:r w:rsidRPr="0049727F">
        <w:t xml:space="preserve">This short chapter presents a small case study </w:t>
      </w:r>
      <w:r w:rsidR="007A3250" w:rsidRPr="0049727F">
        <w:t>to simply demonstrate</w:t>
      </w:r>
      <w:r w:rsidRPr="0049727F">
        <w:t xml:space="preserve"> the usage of OSMnx</w:t>
      </w:r>
      <w:r w:rsidR="007A3250" w:rsidRPr="0049727F">
        <w:t xml:space="preserve"> for research. It collects the street networks for three small subsections of Portland, Oregon to perform a cross-sectional analysis. It introduces these neighborhoods first from a brief qualitative and historical perspective then explores their comparative quantitative measures of network complexity and structure. Then it discusses these empirical findings and what insights may be drawn from them.</w:t>
      </w:r>
    </w:p>
    <w:p w:rsidR="007A3250" w:rsidRPr="0049727F" w:rsidRDefault="007A3250" w:rsidP="001C51FA"/>
    <w:p w:rsidR="0077357B" w:rsidRPr="0049727F" w:rsidRDefault="0079609A" w:rsidP="00D265F3">
      <w:pPr>
        <w:pStyle w:val="Heading2"/>
      </w:pPr>
      <w:bookmarkStart w:id="157" w:name="_Toc475721777"/>
      <w:bookmarkStart w:id="158" w:name="_Toc475734197"/>
      <w:r w:rsidRPr="0049727F">
        <w:t>Introduction</w:t>
      </w:r>
      <w:bookmarkEnd w:id="157"/>
      <w:bookmarkEnd w:id="158"/>
    </w:p>
    <w:p w:rsidR="00841524" w:rsidRPr="0049727F" w:rsidRDefault="00E60D7B" w:rsidP="001C51FA">
      <w:r w:rsidRPr="0049727F">
        <w:t>Portland, Oregon is widely regarded today as a model city for American urban planning with compact</w:t>
      </w:r>
      <w:r w:rsidR="00841524" w:rsidRPr="0049727F">
        <w:t xml:space="preserve"> blocks</w:t>
      </w:r>
      <w:r w:rsidRPr="0049727F">
        <w:t xml:space="preserve">, </w:t>
      </w:r>
      <w:r w:rsidR="00841524" w:rsidRPr="0049727F">
        <w:t xml:space="preserve">a </w:t>
      </w:r>
      <w:r w:rsidRPr="0049727F">
        <w:t xml:space="preserve">sustainable urban form, </w:t>
      </w:r>
      <w:r w:rsidR="00841524" w:rsidRPr="0049727F">
        <w:t xml:space="preserve">high </w:t>
      </w:r>
      <w:r w:rsidRPr="0049727F">
        <w:t xml:space="preserve">walkability, and </w:t>
      </w:r>
      <w:r w:rsidR="00841524" w:rsidRPr="0049727F">
        <w:t xml:space="preserve">a </w:t>
      </w:r>
      <w:r w:rsidRPr="0049727F">
        <w:t>robust transit network.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shortly,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79609A" w:rsidRPr="0049727F" w:rsidRDefault="00841524" w:rsidP="001C51FA">
      <w:r w:rsidRPr="0049727F">
        <w:lastRenderedPageBreak/>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F864CE" w:rsidRPr="0049727F">
        <w:t>instead</w:t>
      </w:r>
      <w:r w:rsidRPr="0049727F">
        <w:t xml:space="preserve"> </w:t>
      </w:r>
      <w:r w:rsidR="00F864CE" w:rsidRPr="0049727F">
        <w:t xml:space="preserve">considers the topological characteristics of these one-way street configurations – useful for planners given the aforementioned livability and economic benefits as well as 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projecting, and visualizing street networks from OpenStreetMap data. OSMnx can work with driving, walking, and biking circulation networks. </w:t>
      </w:r>
      <w:r w:rsidR="007232CE" w:rsidRPr="0049727F">
        <w:t xml:space="preserve">This chapter presents a </w:t>
      </w:r>
      <w:r w:rsidR="00800AD9" w:rsidRPr="0049727F">
        <w:t>small</w:t>
      </w:r>
      <w:r w:rsidR="007232CE"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5,000 street networks in the subsequent chapter, chapter 7.</w:t>
      </w:r>
    </w:p>
    <w:p w:rsidR="00D92454" w:rsidRPr="0049727F" w:rsidRDefault="00D92454" w:rsidP="001C51FA">
      <w:r w:rsidRPr="0049727F">
        <w:t>This 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se findings and their insights.</w:t>
      </w:r>
    </w:p>
    <w:p w:rsidR="007232CE" w:rsidRPr="0049727F" w:rsidRDefault="007232CE" w:rsidP="001C51FA"/>
    <w:p w:rsidR="0079609A" w:rsidRPr="0049727F" w:rsidRDefault="0079609A" w:rsidP="00D265F3">
      <w:pPr>
        <w:pStyle w:val="Heading2"/>
      </w:pPr>
      <w:bookmarkStart w:id="159" w:name="_Toc475721778"/>
      <w:bookmarkStart w:id="160" w:name="_Toc475734198"/>
      <w:r w:rsidRPr="0049727F">
        <w:t>Methods</w:t>
      </w:r>
      <w:bookmarkEnd w:id="159"/>
      <w:bookmarkEnd w:id="160"/>
    </w:p>
    <w:p w:rsidR="007232CE" w:rsidRPr="0049727F" w:rsidRDefault="007232CE" w:rsidP="001C51FA">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8</w:t>
      </w:r>
      <w:r w:rsidR="0047645D">
        <w:t>7</w:t>
      </w:r>
      <w:r w:rsidR="00D92454" w:rsidRPr="0049727F">
        <w:t>, -122.6</w:t>
      </w:r>
      <w:r w:rsidR="0047645D">
        <w:t>800</w:t>
      </w:r>
      <w:r w:rsidR="00D92454" w:rsidRPr="0049727F">
        <w:t>), the Laurelhurst study site is centered on the latitude-longitude coordinates (45.527</w:t>
      </w:r>
      <w:r w:rsidR="0047645D">
        <w:t>2</w:t>
      </w:r>
      <w:r w:rsidR="00D92454" w:rsidRPr="0049727F">
        <w:t>, -122.625</w:t>
      </w:r>
      <w:r w:rsidR="0047645D">
        <w:t>1</w:t>
      </w:r>
      <w:r w:rsidR="00D92454" w:rsidRPr="0049727F">
        <w:t>), and the Northwest Heights study site is centered on the latitude</w:t>
      </w:r>
      <w:r w:rsidR="00B632C3">
        <w:t>-longitude coordinates (45.5396, -122.7709</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local neighborhood </w:t>
      </w:r>
      <w:r w:rsidR="003F79EF" w:rsidRPr="0049727F">
        <w:t>extents</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1C51FA">
      <w:r w:rsidRPr="0049727F">
        <w:t>These three study sites were selected for their different urban forms and histories. Downtown Portland is geographically constrained between the Willamette River and the West Hills. Its street network, laid out in the late 1800s, is famous for its dense 200-foot regular, orthogonal blocks (Grammenos and Pollard 2009). This fine-grained, walkable network of streets has been heralded by many urban designers as something of an ideal American urban form (e.g., Duany et al. 2010; Speck 2012). Laurelhurst is a primarily residential streetcar suburb in East Portland</w:t>
      </w:r>
      <w:r w:rsidR="001B753B" w:rsidRPr="0049727F">
        <w:t xml:space="preserve">, developed primarily during the 1910s and 1920s (Snyder 1979). The neighborhood was originally platted by John Charles Olmstead – nephew of Frederick Law Olmstead – and its homes and meandering streets exhibit the character of the American craftsman and garden suburb movements (Guzowski 1990; Works 2016). Northwest Heights is a sprawling neighborhood nestled in the rolling hills west of downtown and north of Beaverton. Developed at </w:t>
      </w:r>
      <w:r w:rsidR="001B753B" w:rsidRPr="0049727F">
        <w:lastRenderedPageBreak/>
        <w:t>the end of the 20</w:t>
      </w:r>
      <w:r w:rsidR="001B753B" w:rsidRPr="0049727F">
        <w:rPr>
          <w:vertAlign w:val="superscript"/>
        </w:rPr>
        <w:t>th</w:t>
      </w:r>
      <w:r w:rsidR="001B753B" w:rsidRPr="0049727F">
        <w:t xml:space="preserve"> century, it features large, single-family homes </w:t>
      </w:r>
      <w:r w:rsidR="00902191" w:rsidRPr="0049727F">
        <w:t>and a winding, disconnected street network.</w:t>
      </w:r>
    </w:p>
    <w:p w:rsidR="00902191" w:rsidRPr="0049727F" w:rsidRDefault="00902191" w:rsidP="001C51FA">
      <w:r w:rsidRPr="0049727F">
        <w:t>This study uses OSMnx to visualize these street networks then measure them quantitatively to assess their complexity, particularly through the lens of connectedness and robustness.</w:t>
      </w:r>
      <w:r w:rsidR="007232CE" w:rsidRPr="0049727F">
        <w:t xml:space="preserve"> OSMnx downloads the drivable street networks for each</w:t>
      </w:r>
      <w:r w:rsidRPr="0049727F">
        <w:t xml:space="preserve"> square study site</w:t>
      </w:r>
      <w:r w:rsidR="007232CE" w:rsidRPr="0049727F">
        <w:t xml:space="preserve">, </w:t>
      </w:r>
      <w:r w:rsidRPr="0049727F">
        <w:t>constructs the network, simplifies the topology to make it correct (as discussed in section 5.4.3), and then calculates full network statistics (as described in section 5.4.5).</w:t>
      </w:r>
    </w:p>
    <w:p w:rsidR="0079609A" w:rsidRPr="0049727F" w:rsidRDefault="0079609A" w:rsidP="001C51FA"/>
    <w:p w:rsidR="0079609A" w:rsidRPr="0049727F" w:rsidRDefault="0079609A" w:rsidP="00D265F3">
      <w:pPr>
        <w:pStyle w:val="Heading2"/>
      </w:pPr>
      <w:bookmarkStart w:id="161" w:name="_Toc475721779"/>
      <w:bookmarkStart w:id="162" w:name="_Toc475734199"/>
      <w:r w:rsidRPr="0049727F">
        <w:t>Findings</w:t>
      </w:r>
      <w:bookmarkEnd w:id="161"/>
      <w:bookmarkEnd w:id="162"/>
    </w:p>
    <w:p w:rsidR="007232CE" w:rsidRPr="0049727F" w:rsidRDefault="00902191" w:rsidP="001C51FA">
      <w:r w:rsidRPr="0049727F">
        <w:t xml:space="preserve">If we project the networks to UTM (zone 10 calculated automatically), and plot them as seen in Figure 5.10, we can get an initial qualitative sense of these small sections of Portland’s street network and how they compare to their disparate histories. </w:t>
      </w:r>
      <w:r w:rsidR="007232CE" w:rsidRPr="0049727F">
        <w:t>OSMnx calculates correct numbers of streets emanating from each intersection (as discussed in section 5.4.5), even for peripheral intersections whose streets were cut off by the bounding box. Also notice in the network of Northwest Heights in Figure 6.1, at the far-right of the panel, there are two nodes that appear to exist in the middle of a street segment, and thus should have been removed during simplification. However, these are actual multi-way intersections that OSMnx properly retained: they simply have a street that would connect to a node outside the right edge of the bounding box.</w:t>
      </w:r>
    </w:p>
    <w:p w:rsidR="00C07ACF" w:rsidRPr="0049727F" w:rsidRDefault="0079609A" w:rsidP="001C51FA">
      <w:pPr>
        <w:pStyle w:val="Figure"/>
      </w:pPr>
      <w:r w:rsidRPr="0049727F">
        <w:lastRenderedPageBreak/>
        <w:drawing>
          <wp:inline distT="0" distB="0" distL="0" distR="0">
            <wp:extent cx="5943600" cy="2105025"/>
            <wp:effectExtent l="0" t="0" r="0" b="9525"/>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C07ACF" w:rsidRPr="0049727F" w:rsidRDefault="00C07ACF" w:rsidP="00EB6C52">
      <w:pPr>
        <w:pStyle w:val="Caption"/>
      </w:pPr>
      <w:bookmarkStart w:id="163" w:name="_Toc475731780"/>
      <w:r w:rsidRPr="0049727F">
        <w:t xml:space="preserve">Figure </w:t>
      </w:r>
      <w:fldSimple w:instr=" STYLEREF 1 \s ">
        <w:r w:rsidR="006715FE">
          <w:rPr>
            <w:noProof/>
          </w:rPr>
          <w:t>6</w:t>
        </w:r>
      </w:fldSimple>
      <w:r w:rsidR="006715FE">
        <w:t>.</w:t>
      </w:r>
      <w:fldSimple w:instr=" SEQ Figure \* ARABIC \s 1 ">
        <w:r w:rsidR="006715FE">
          <w:rPr>
            <w:noProof/>
          </w:rPr>
          <w:t>1</w:t>
        </w:r>
      </w:fldSimple>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63"/>
    </w:p>
    <w:p w:rsidR="0079609A" w:rsidRPr="0049727F" w:rsidRDefault="0079609A" w:rsidP="001C51FA">
      <w:r w:rsidRPr="0049727F">
        <w:t xml:space="preserve">The different histories and designs of these street networks are reflected in Figure 10. These histories and designs represent different historical eras, planning regimes, design paradigms, </w:t>
      </w:r>
      <w:r w:rsidR="00902191" w:rsidRPr="0049727F">
        <w:t>transportation technologies</w:t>
      </w:r>
      <w:r w:rsidRPr="0049727F">
        <w:t xml:space="preserve">, and </w:t>
      </w:r>
      <w:r w:rsidR="00902191" w:rsidRPr="0049727F">
        <w:t>topographies</w:t>
      </w:r>
      <w:r w:rsidRPr="0049727F">
        <w:t>. Several quantitative measures can describe these differences as well (Table 5.2).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little surprise that downtown has approximately 6x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tbl>
      <w:tblPr>
        <w:tblW w:w="83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1374"/>
        <w:gridCol w:w="1388"/>
        <w:gridCol w:w="1637"/>
      </w:tblGrid>
      <w:tr w:rsidR="0079609A" w:rsidRPr="0049727F" w:rsidTr="008A5B47">
        <w:trPr>
          <w:trHeight w:val="300"/>
        </w:trPr>
        <w:tc>
          <w:tcPr>
            <w:tcW w:w="3996" w:type="dxa"/>
            <w:shd w:val="clear" w:color="auto" w:fill="auto"/>
            <w:noWrap/>
            <w:vAlign w:val="bottom"/>
            <w:hideMark/>
          </w:tcPr>
          <w:p w:rsidR="0079609A" w:rsidRPr="0049727F" w:rsidRDefault="0079609A" w:rsidP="001C51FA">
            <w:pPr>
              <w:pStyle w:val="TableHeader"/>
            </w:pPr>
          </w:p>
        </w:tc>
        <w:tc>
          <w:tcPr>
            <w:tcW w:w="1374" w:type="dxa"/>
            <w:vAlign w:val="bottom"/>
          </w:tcPr>
          <w:p w:rsidR="0079609A" w:rsidRPr="0049727F" w:rsidRDefault="0079609A" w:rsidP="001C51FA">
            <w:pPr>
              <w:pStyle w:val="TableHeader"/>
            </w:pPr>
            <w:r w:rsidRPr="0049727F">
              <w:t>Downtown</w:t>
            </w:r>
          </w:p>
        </w:tc>
        <w:tc>
          <w:tcPr>
            <w:tcW w:w="1388" w:type="dxa"/>
            <w:vAlign w:val="bottom"/>
          </w:tcPr>
          <w:p w:rsidR="0079609A" w:rsidRPr="0049727F" w:rsidRDefault="0079609A" w:rsidP="001C51FA">
            <w:pPr>
              <w:pStyle w:val="TableHeader"/>
            </w:pPr>
            <w:r w:rsidRPr="0049727F">
              <w:t>Laurelhurst</w:t>
            </w:r>
          </w:p>
        </w:tc>
        <w:tc>
          <w:tcPr>
            <w:tcW w:w="1637" w:type="dxa"/>
            <w:vAlign w:val="bottom"/>
          </w:tcPr>
          <w:p w:rsidR="0079609A" w:rsidRPr="0049727F" w:rsidRDefault="0079609A" w:rsidP="001C51FA">
            <w:pPr>
              <w:pStyle w:val="TableHeader"/>
            </w:pPr>
            <w:r w:rsidRPr="0049727F">
              <w:t>NW Heights</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rea (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0.5</w:t>
            </w:r>
          </w:p>
        </w:tc>
        <w:tc>
          <w:tcPr>
            <w:tcW w:w="1388" w:type="dxa"/>
            <w:vAlign w:val="bottom"/>
          </w:tcPr>
          <w:p w:rsidR="0079609A" w:rsidRPr="0049727F" w:rsidRDefault="0079609A" w:rsidP="000C1D4B">
            <w:pPr>
              <w:pStyle w:val="Tablebody"/>
            </w:pPr>
            <w:r w:rsidRPr="0049727F">
              <w:t>0.5</w:t>
            </w:r>
          </w:p>
        </w:tc>
        <w:tc>
          <w:tcPr>
            <w:tcW w:w="1637" w:type="dxa"/>
            <w:vAlign w:val="bottom"/>
          </w:tcPr>
          <w:p w:rsidR="0079609A" w:rsidRPr="0049727F" w:rsidRDefault="0079609A" w:rsidP="000C1D4B">
            <w:pPr>
              <w:pStyle w:val="Tablebody"/>
            </w:pPr>
            <w:r w:rsidRPr="0049727F">
              <w:t>0.5</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lastRenderedPageBreak/>
              <w:t>Avg of the avg neighborhood degree</w:t>
            </w:r>
          </w:p>
        </w:tc>
        <w:tc>
          <w:tcPr>
            <w:tcW w:w="1374" w:type="dxa"/>
            <w:vAlign w:val="bottom"/>
          </w:tcPr>
          <w:p w:rsidR="0079609A" w:rsidRPr="0049727F" w:rsidRDefault="0079609A" w:rsidP="000C1D4B">
            <w:pPr>
              <w:pStyle w:val="Tablebody"/>
            </w:pPr>
            <w:r w:rsidRPr="0049727F">
              <w:t>1.64</w:t>
            </w:r>
          </w:p>
        </w:tc>
        <w:tc>
          <w:tcPr>
            <w:tcW w:w="1388" w:type="dxa"/>
            <w:vAlign w:val="bottom"/>
          </w:tcPr>
          <w:p w:rsidR="0079609A" w:rsidRPr="0049727F" w:rsidRDefault="0079609A" w:rsidP="000C1D4B">
            <w:pPr>
              <w:pStyle w:val="Tablebody"/>
            </w:pPr>
            <w:r w:rsidRPr="0049727F">
              <w:t>2.976</w:t>
            </w:r>
          </w:p>
        </w:tc>
        <w:tc>
          <w:tcPr>
            <w:tcW w:w="1637" w:type="dxa"/>
            <w:vAlign w:val="bottom"/>
          </w:tcPr>
          <w:p w:rsidR="0079609A" w:rsidRPr="0049727F" w:rsidRDefault="0079609A" w:rsidP="000C1D4B">
            <w:pPr>
              <w:pStyle w:val="Tablebody"/>
            </w:pPr>
            <w:r w:rsidRPr="0049727F">
              <w:t>2.75</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of the avg weighted neighborhood degree</w:t>
            </w:r>
          </w:p>
        </w:tc>
        <w:tc>
          <w:tcPr>
            <w:tcW w:w="1374" w:type="dxa"/>
            <w:vAlign w:val="bottom"/>
          </w:tcPr>
          <w:p w:rsidR="0079609A" w:rsidRPr="0049727F" w:rsidRDefault="0079609A" w:rsidP="000C1D4B">
            <w:pPr>
              <w:pStyle w:val="Tablebody"/>
            </w:pPr>
            <w:r w:rsidRPr="0049727F">
              <w:t>0.024</w:t>
            </w:r>
          </w:p>
        </w:tc>
        <w:tc>
          <w:tcPr>
            <w:tcW w:w="1388" w:type="dxa"/>
            <w:vAlign w:val="bottom"/>
          </w:tcPr>
          <w:p w:rsidR="0079609A" w:rsidRPr="0049727F" w:rsidRDefault="0079609A" w:rsidP="000C1D4B">
            <w:pPr>
              <w:pStyle w:val="Tablebody"/>
            </w:pPr>
            <w:r w:rsidRPr="0049727F">
              <w:t>0.059</w:t>
            </w:r>
          </w:p>
        </w:tc>
        <w:tc>
          <w:tcPr>
            <w:tcW w:w="1637" w:type="dxa"/>
            <w:vAlign w:val="bottom"/>
          </w:tcPr>
          <w:p w:rsidR="0079609A" w:rsidRPr="0049727F" w:rsidRDefault="0079609A" w:rsidP="000C1D4B">
            <w:pPr>
              <w:pStyle w:val="Tablebody"/>
            </w:pPr>
            <w:r w:rsidRPr="0049727F">
              <w:t>0.03</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betweenness centrality</w:t>
            </w:r>
          </w:p>
        </w:tc>
        <w:tc>
          <w:tcPr>
            <w:tcW w:w="1374" w:type="dxa"/>
            <w:vAlign w:val="bottom"/>
          </w:tcPr>
          <w:p w:rsidR="0079609A" w:rsidRPr="0049727F" w:rsidRDefault="0079609A" w:rsidP="000C1D4B">
            <w:pPr>
              <w:pStyle w:val="Tablebody"/>
            </w:pPr>
            <w:r w:rsidRPr="0049727F">
              <w:t>0.07</w:t>
            </w:r>
          </w:p>
        </w:tc>
        <w:tc>
          <w:tcPr>
            <w:tcW w:w="1388" w:type="dxa"/>
            <w:vAlign w:val="bottom"/>
          </w:tcPr>
          <w:p w:rsidR="0079609A" w:rsidRPr="0049727F" w:rsidRDefault="0079609A" w:rsidP="000C1D4B">
            <w:pPr>
              <w:pStyle w:val="Tablebody"/>
            </w:pPr>
            <w:r w:rsidRPr="0049727F">
              <w:t>0.077</w:t>
            </w:r>
          </w:p>
        </w:tc>
        <w:tc>
          <w:tcPr>
            <w:tcW w:w="1637" w:type="dxa"/>
            <w:vAlign w:val="bottom"/>
          </w:tcPr>
          <w:p w:rsidR="0079609A" w:rsidRPr="0049727F" w:rsidRDefault="0079609A" w:rsidP="000C1D4B">
            <w:pPr>
              <w:pStyle w:val="Tablebody"/>
            </w:pPr>
            <w:r w:rsidRPr="0049727F">
              <w:t>0.13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circuity</w:t>
            </w:r>
          </w:p>
        </w:tc>
        <w:tc>
          <w:tcPr>
            <w:tcW w:w="1374" w:type="dxa"/>
            <w:vAlign w:val="bottom"/>
          </w:tcPr>
          <w:p w:rsidR="0079609A" w:rsidRPr="0049727F" w:rsidRDefault="0079609A" w:rsidP="000C1D4B">
            <w:pPr>
              <w:pStyle w:val="Tablebody"/>
            </w:pPr>
            <w:r w:rsidRPr="0049727F">
              <w:t>1.001</w:t>
            </w:r>
          </w:p>
        </w:tc>
        <w:tc>
          <w:tcPr>
            <w:tcW w:w="1388" w:type="dxa"/>
            <w:vAlign w:val="bottom"/>
          </w:tcPr>
          <w:p w:rsidR="0079609A" w:rsidRPr="0049727F" w:rsidRDefault="0079609A" w:rsidP="000C1D4B">
            <w:pPr>
              <w:pStyle w:val="Tablebody"/>
            </w:pPr>
            <w:r w:rsidRPr="0049727F">
              <w:t>1.007</w:t>
            </w:r>
          </w:p>
        </w:tc>
        <w:tc>
          <w:tcPr>
            <w:tcW w:w="1637" w:type="dxa"/>
            <w:vAlign w:val="bottom"/>
          </w:tcPr>
          <w:p w:rsidR="0079609A" w:rsidRPr="0049727F" w:rsidRDefault="0079609A" w:rsidP="000C1D4B">
            <w:pPr>
              <w:pStyle w:val="Tablebody"/>
            </w:pPr>
            <w:r w:rsidRPr="0049727F">
              <w:t>1.09</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closeness centrality</w:t>
            </w:r>
          </w:p>
        </w:tc>
        <w:tc>
          <w:tcPr>
            <w:tcW w:w="1374" w:type="dxa"/>
            <w:vAlign w:val="bottom"/>
          </w:tcPr>
          <w:p w:rsidR="0079609A" w:rsidRPr="0049727F" w:rsidRDefault="0079609A" w:rsidP="000C1D4B">
            <w:pPr>
              <w:pStyle w:val="Tablebody"/>
            </w:pPr>
            <w:r w:rsidRPr="0049727F">
              <w:t>0.002</w:t>
            </w:r>
          </w:p>
        </w:tc>
        <w:tc>
          <w:tcPr>
            <w:tcW w:w="1388" w:type="dxa"/>
            <w:vAlign w:val="bottom"/>
          </w:tcPr>
          <w:p w:rsidR="0079609A" w:rsidRPr="0049727F" w:rsidRDefault="0079609A" w:rsidP="000C1D4B">
            <w:pPr>
              <w:pStyle w:val="Tablebody"/>
            </w:pPr>
            <w:r w:rsidRPr="0049727F">
              <w:t>0.002</w:t>
            </w:r>
          </w:p>
        </w:tc>
        <w:tc>
          <w:tcPr>
            <w:tcW w:w="1637" w:type="dxa"/>
            <w:vAlign w:val="bottom"/>
          </w:tcPr>
          <w:p w:rsidR="0079609A" w:rsidRPr="0049727F" w:rsidRDefault="0079609A" w:rsidP="000C1D4B">
            <w:pPr>
              <w:pStyle w:val="Tablebody"/>
            </w:pPr>
            <w:r w:rsidRPr="0049727F">
              <w:t>0.002</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clustering coefficient</w:t>
            </w:r>
          </w:p>
        </w:tc>
        <w:tc>
          <w:tcPr>
            <w:tcW w:w="1374" w:type="dxa"/>
            <w:vAlign w:val="bottom"/>
          </w:tcPr>
          <w:p w:rsidR="0079609A" w:rsidRPr="0049727F" w:rsidRDefault="0079609A" w:rsidP="000C1D4B">
            <w:pPr>
              <w:pStyle w:val="Tablebody"/>
            </w:pPr>
            <w:r w:rsidRPr="0049727F">
              <w:t>0</w:t>
            </w:r>
          </w:p>
        </w:tc>
        <w:tc>
          <w:tcPr>
            <w:tcW w:w="1388" w:type="dxa"/>
            <w:vAlign w:val="bottom"/>
          </w:tcPr>
          <w:p w:rsidR="0079609A" w:rsidRPr="0049727F" w:rsidRDefault="0079609A" w:rsidP="000C1D4B">
            <w:pPr>
              <w:pStyle w:val="Tablebody"/>
            </w:pPr>
            <w:r w:rsidRPr="0049727F">
              <w:t>0.108</w:t>
            </w:r>
          </w:p>
        </w:tc>
        <w:tc>
          <w:tcPr>
            <w:tcW w:w="1637" w:type="dxa"/>
            <w:vAlign w:val="bottom"/>
          </w:tcPr>
          <w:p w:rsidR="0079609A" w:rsidRPr="0049727F" w:rsidRDefault="0079609A" w:rsidP="000C1D4B">
            <w:pPr>
              <w:pStyle w:val="Tablebody"/>
            </w:pPr>
            <w:r w:rsidRPr="0049727F">
              <w:t>0</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weighted clustering coefficient</w:t>
            </w:r>
          </w:p>
        </w:tc>
        <w:tc>
          <w:tcPr>
            <w:tcW w:w="1374" w:type="dxa"/>
            <w:vAlign w:val="bottom"/>
          </w:tcPr>
          <w:p w:rsidR="0079609A" w:rsidRPr="0049727F" w:rsidRDefault="0079609A" w:rsidP="000C1D4B">
            <w:pPr>
              <w:pStyle w:val="Tablebody"/>
            </w:pPr>
            <w:r w:rsidRPr="0049727F">
              <w:t>0</w:t>
            </w:r>
          </w:p>
        </w:tc>
        <w:tc>
          <w:tcPr>
            <w:tcW w:w="1388" w:type="dxa"/>
            <w:vAlign w:val="bottom"/>
          </w:tcPr>
          <w:p w:rsidR="0079609A" w:rsidRPr="0049727F" w:rsidRDefault="0079609A" w:rsidP="000C1D4B">
            <w:pPr>
              <w:pStyle w:val="Tablebody"/>
            </w:pPr>
            <w:r w:rsidRPr="0049727F">
              <w:t>0.023</w:t>
            </w:r>
          </w:p>
        </w:tc>
        <w:tc>
          <w:tcPr>
            <w:tcW w:w="1637" w:type="dxa"/>
            <w:vAlign w:val="bottom"/>
          </w:tcPr>
          <w:p w:rsidR="0079609A" w:rsidRPr="0049727F" w:rsidRDefault="0079609A" w:rsidP="000C1D4B">
            <w:pPr>
              <w:pStyle w:val="Tablebody"/>
            </w:pPr>
            <w:r w:rsidRPr="0049727F">
              <w:t>0</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Intersection count</w:t>
            </w:r>
          </w:p>
        </w:tc>
        <w:tc>
          <w:tcPr>
            <w:tcW w:w="1374" w:type="dxa"/>
            <w:vAlign w:val="bottom"/>
          </w:tcPr>
          <w:p w:rsidR="0079609A" w:rsidRPr="0049727F" w:rsidRDefault="0079609A" w:rsidP="000C1D4B">
            <w:pPr>
              <w:pStyle w:val="Tablebody"/>
            </w:pPr>
            <w:r w:rsidRPr="0049727F">
              <w:t>82</w:t>
            </w:r>
          </w:p>
        </w:tc>
        <w:tc>
          <w:tcPr>
            <w:tcW w:w="1388" w:type="dxa"/>
            <w:vAlign w:val="bottom"/>
          </w:tcPr>
          <w:p w:rsidR="0079609A" w:rsidRPr="0049727F" w:rsidRDefault="0079609A" w:rsidP="000C1D4B">
            <w:pPr>
              <w:pStyle w:val="Tablebody"/>
            </w:pPr>
            <w:r w:rsidRPr="0049727F">
              <w:t>55</w:t>
            </w:r>
          </w:p>
        </w:tc>
        <w:tc>
          <w:tcPr>
            <w:tcW w:w="1637" w:type="dxa"/>
            <w:vAlign w:val="bottom"/>
          </w:tcPr>
          <w:p w:rsidR="0079609A" w:rsidRPr="0049727F" w:rsidRDefault="0079609A" w:rsidP="000C1D4B">
            <w:pPr>
              <w:pStyle w:val="Tablebody"/>
            </w:pPr>
            <w:r w:rsidRPr="0049727F">
              <w:t>14</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degree centrality</w:t>
            </w:r>
          </w:p>
        </w:tc>
        <w:tc>
          <w:tcPr>
            <w:tcW w:w="1374" w:type="dxa"/>
            <w:vAlign w:val="bottom"/>
          </w:tcPr>
          <w:p w:rsidR="0079609A" w:rsidRPr="0049727F" w:rsidRDefault="0079609A" w:rsidP="000C1D4B">
            <w:pPr>
              <w:pStyle w:val="Tablebody"/>
            </w:pPr>
            <w:r w:rsidRPr="0049727F">
              <w:t>0.042</w:t>
            </w:r>
          </w:p>
        </w:tc>
        <w:tc>
          <w:tcPr>
            <w:tcW w:w="1388" w:type="dxa"/>
            <w:vAlign w:val="bottom"/>
          </w:tcPr>
          <w:p w:rsidR="0079609A" w:rsidRPr="0049727F" w:rsidRDefault="0079609A" w:rsidP="000C1D4B">
            <w:pPr>
              <w:pStyle w:val="Tablebody"/>
            </w:pPr>
            <w:r w:rsidRPr="0049727F">
              <w:t>0.102</w:t>
            </w:r>
          </w:p>
        </w:tc>
        <w:tc>
          <w:tcPr>
            <w:tcW w:w="1637" w:type="dxa"/>
            <w:vAlign w:val="bottom"/>
          </w:tcPr>
          <w:p w:rsidR="0079609A" w:rsidRPr="0049727F" w:rsidRDefault="0079609A" w:rsidP="000C1D4B">
            <w:pPr>
              <w:pStyle w:val="Tablebody"/>
            </w:pPr>
            <w:r w:rsidRPr="0049727F">
              <w:t>0.219</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Diameter (m)</w:t>
            </w:r>
          </w:p>
        </w:tc>
        <w:tc>
          <w:tcPr>
            <w:tcW w:w="1374" w:type="dxa"/>
            <w:vAlign w:val="bottom"/>
          </w:tcPr>
          <w:p w:rsidR="0079609A" w:rsidRPr="0049727F" w:rsidRDefault="0079609A" w:rsidP="000C1D4B">
            <w:pPr>
              <w:pStyle w:val="Tablebody"/>
            </w:pPr>
            <w:r w:rsidRPr="0049727F">
              <w:t>1278.312</w:t>
            </w:r>
          </w:p>
        </w:tc>
        <w:tc>
          <w:tcPr>
            <w:tcW w:w="1388" w:type="dxa"/>
            <w:vAlign w:val="bottom"/>
          </w:tcPr>
          <w:p w:rsidR="0079609A" w:rsidRPr="0049727F" w:rsidRDefault="0079609A" w:rsidP="000C1D4B">
            <w:pPr>
              <w:pStyle w:val="Tablebody"/>
            </w:pPr>
            <w:r w:rsidRPr="0049727F">
              <w:t>1021.904</w:t>
            </w:r>
          </w:p>
        </w:tc>
        <w:tc>
          <w:tcPr>
            <w:tcW w:w="1637" w:type="dxa"/>
            <w:vAlign w:val="bottom"/>
          </w:tcPr>
          <w:p w:rsidR="0079609A" w:rsidRPr="0049727F" w:rsidRDefault="0079609A" w:rsidP="000C1D4B">
            <w:pPr>
              <w:pStyle w:val="Tablebody"/>
            </w:pPr>
            <w:r w:rsidRPr="0049727F">
              <w:t>898.466</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Edge connectivity</w:t>
            </w:r>
          </w:p>
        </w:tc>
        <w:tc>
          <w:tcPr>
            <w:tcW w:w="1374" w:type="dxa"/>
            <w:vAlign w:val="bottom"/>
          </w:tcPr>
          <w:p w:rsidR="0079609A" w:rsidRPr="0049727F" w:rsidRDefault="0079609A" w:rsidP="000C1D4B">
            <w:pPr>
              <w:pStyle w:val="Tablebody"/>
            </w:pPr>
            <w:r w:rsidRPr="0049727F">
              <w:t>1</w:t>
            </w:r>
          </w:p>
        </w:tc>
        <w:tc>
          <w:tcPr>
            <w:tcW w:w="1388" w:type="dxa"/>
            <w:vAlign w:val="bottom"/>
          </w:tcPr>
          <w:p w:rsidR="0079609A" w:rsidRPr="0049727F" w:rsidRDefault="0079609A" w:rsidP="000C1D4B">
            <w:pPr>
              <w:pStyle w:val="Tablebody"/>
            </w:pPr>
            <w:r w:rsidRPr="0049727F">
              <w:t>1</w:t>
            </w:r>
          </w:p>
        </w:tc>
        <w:tc>
          <w:tcPr>
            <w:tcW w:w="1637" w:type="dxa"/>
            <w:vAlign w:val="bottom"/>
          </w:tcPr>
          <w:p w:rsidR="0079609A" w:rsidRPr="0049727F" w:rsidRDefault="0079609A" w:rsidP="000C1D4B">
            <w:pPr>
              <w:pStyle w:val="Tablebody"/>
            </w:pPr>
            <w:r w:rsidRPr="0049727F">
              <w:t>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Edge density (m/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21315.912</w:t>
            </w:r>
          </w:p>
        </w:tc>
        <w:tc>
          <w:tcPr>
            <w:tcW w:w="1388" w:type="dxa"/>
            <w:vAlign w:val="bottom"/>
          </w:tcPr>
          <w:p w:rsidR="0079609A" w:rsidRPr="0049727F" w:rsidRDefault="0079609A" w:rsidP="000C1D4B">
            <w:pPr>
              <w:pStyle w:val="Tablebody"/>
            </w:pPr>
            <w:r w:rsidRPr="0049727F">
              <w:t>29550.502</w:t>
            </w:r>
          </w:p>
        </w:tc>
        <w:tc>
          <w:tcPr>
            <w:tcW w:w="1637" w:type="dxa"/>
            <w:vAlign w:val="bottom"/>
          </w:tcPr>
          <w:p w:rsidR="0079609A" w:rsidRPr="0049727F" w:rsidRDefault="0079609A" w:rsidP="000C1D4B">
            <w:pPr>
              <w:pStyle w:val="Tablebody"/>
            </w:pPr>
            <w:r w:rsidRPr="0049727F">
              <w:t>10708.362</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edge length (m)</w:t>
            </w:r>
          </w:p>
        </w:tc>
        <w:tc>
          <w:tcPr>
            <w:tcW w:w="1374" w:type="dxa"/>
            <w:vAlign w:val="bottom"/>
          </w:tcPr>
          <w:p w:rsidR="0079609A" w:rsidRPr="0049727F" w:rsidRDefault="0079609A" w:rsidP="000C1D4B">
            <w:pPr>
              <w:pStyle w:val="Tablebody"/>
            </w:pPr>
            <w:r w:rsidRPr="0049727F">
              <w:t>76.261</w:t>
            </w:r>
          </w:p>
        </w:tc>
        <w:tc>
          <w:tcPr>
            <w:tcW w:w="1388" w:type="dxa"/>
            <w:vAlign w:val="bottom"/>
          </w:tcPr>
          <w:p w:rsidR="0079609A" w:rsidRPr="0049727F" w:rsidRDefault="0079609A" w:rsidP="000C1D4B">
            <w:pPr>
              <w:pStyle w:val="Tablebody"/>
            </w:pPr>
            <w:r w:rsidRPr="0049727F">
              <w:t>97.375</w:t>
            </w:r>
          </w:p>
        </w:tc>
        <w:tc>
          <w:tcPr>
            <w:tcW w:w="1637" w:type="dxa"/>
            <w:vAlign w:val="bottom"/>
          </w:tcPr>
          <w:p w:rsidR="0079609A" w:rsidRPr="0049727F" w:rsidRDefault="0079609A" w:rsidP="000C1D4B">
            <w:pPr>
              <w:pStyle w:val="Tablebody"/>
            </w:pPr>
            <w:r w:rsidRPr="0049727F">
              <w:t>116.59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Total edge length (m)</w:t>
            </w:r>
          </w:p>
        </w:tc>
        <w:tc>
          <w:tcPr>
            <w:tcW w:w="1374" w:type="dxa"/>
            <w:vAlign w:val="bottom"/>
          </w:tcPr>
          <w:p w:rsidR="0079609A" w:rsidRPr="0049727F" w:rsidRDefault="0079609A" w:rsidP="000C1D4B">
            <w:pPr>
              <w:pStyle w:val="Tablebody"/>
            </w:pPr>
            <w:r w:rsidRPr="0049727F">
              <w:t>10676.509</w:t>
            </w:r>
          </w:p>
        </w:tc>
        <w:tc>
          <w:tcPr>
            <w:tcW w:w="1388" w:type="dxa"/>
            <w:vAlign w:val="bottom"/>
          </w:tcPr>
          <w:p w:rsidR="0079609A" w:rsidRPr="0049727F" w:rsidRDefault="0079609A" w:rsidP="000C1D4B">
            <w:pPr>
              <w:pStyle w:val="Tablebody"/>
            </w:pPr>
            <w:r w:rsidRPr="0049727F">
              <w:t>14801.056</w:t>
            </w:r>
          </w:p>
        </w:tc>
        <w:tc>
          <w:tcPr>
            <w:tcW w:w="1637" w:type="dxa"/>
            <w:vAlign w:val="bottom"/>
          </w:tcPr>
          <w:p w:rsidR="0079609A" w:rsidRPr="0049727F" w:rsidRDefault="0079609A" w:rsidP="000C1D4B">
            <w:pPr>
              <w:pStyle w:val="Tablebody"/>
            </w:pPr>
            <w:r w:rsidRPr="0049727F">
              <w:t>5363.46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Intersection density (per 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163.715</w:t>
            </w:r>
          </w:p>
        </w:tc>
        <w:tc>
          <w:tcPr>
            <w:tcW w:w="1388" w:type="dxa"/>
            <w:vAlign w:val="bottom"/>
          </w:tcPr>
          <w:p w:rsidR="0079609A" w:rsidRPr="0049727F" w:rsidRDefault="0079609A" w:rsidP="000C1D4B">
            <w:pPr>
              <w:pStyle w:val="Tablebody"/>
            </w:pPr>
            <w:r w:rsidRPr="0049727F">
              <w:t>109.808</w:t>
            </w:r>
          </w:p>
        </w:tc>
        <w:tc>
          <w:tcPr>
            <w:tcW w:w="1637" w:type="dxa"/>
            <w:vAlign w:val="bottom"/>
          </w:tcPr>
          <w:p w:rsidR="0079609A" w:rsidRPr="0049727F" w:rsidRDefault="0079609A" w:rsidP="000C1D4B">
            <w:pPr>
              <w:pStyle w:val="Tablebody"/>
            </w:pPr>
            <w:r w:rsidRPr="0049727F">
              <w:t>27.952</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erage node degree</w:t>
            </w:r>
          </w:p>
        </w:tc>
        <w:tc>
          <w:tcPr>
            <w:tcW w:w="1374" w:type="dxa"/>
            <w:vAlign w:val="bottom"/>
          </w:tcPr>
          <w:p w:rsidR="0079609A" w:rsidRPr="0049727F" w:rsidRDefault="0079609A" w:rsidP="000C1D4B">
            <w:pPr>
              <w:pStyle w:val="Tablebody"/>
            </w:pPr>
            <w:r w:rsidRPr="0049727F">
              <w:t>3.415</w:t>
            </w:r>
          </w:p>
        </w:tc>
        <w:tc>
          <w:tcPr>
            <w:tcW w:w="1388" w:type="dxa"/>
            <w:vAlign w:val="bottom"/>
          </w:tcPr>
          <w:p w:rsidR="0079609A" w:rsidRPr="0049727F" w:rsidRDefault="0079609A" w:rsidP="000C1D4B">
            <w:pPr>
              <w:pStyle w:val="Tablebody"/>
            </w:pPr>
            <w:r w:rsidRPr="0049727F">
              <w:t>5.527</w:t>
            </w:r>
          </w:p>
        </w:tc>
        <w:tc>
          <w:tcPr>
            <w:tcW w:w="1637" w:type="dxa"/>
            <w:vAlign w:val="bottom"/>
          </w:tcPr>
          <w:p w:rsidR="0079609A" w:rsidRPr="0049727F" w:rsidRDefault="0079609A" w:rsidP="000C1D4B">
            <w:pPr>
              <w:pStyle w:val="Tablebody"/>
            </w:pPr>
            <w:r w:rsidRPr="0049727F">
              <w:t>4.381</w:t>
            </w:r>
          </w:p>
        </w:tc>
      </w:tr>
      <w:tr w:rsidR="0079609A" w:rsidRPr="0049727F" w:rsidTr="000C1D4B">
        <w:trPr>
          <w:trHeight w:val="300"/>
        </w:trPr>
        <w:tc>
          <w:tcPr>
            <w:tcW w:w="3996" w:type="dxa"/>
            <w:shd w:val="clear" w:color="auto" w:fill="auto"/>
            <w:noWrap/>
            <w:vAlign w:val="bottom"/>
            <w:hideMark/>
          </w:tcPr>
          <w:p w:rsidR="0079609A" w:rsidRPr="00912361" w:rsidRDefault="0079609A" w:rsidP="000C1D4B">
            <w:pPr>
              <w:pStyle w:val="Tablebody"/>
              <w:rPr>
                <w:i/>
              </w:rPr>
            </w:pPr>
            <w:r w:rsidRPr="00912361">
              <w:rPr>
                <w:i/>
              </w:rPr>
              <w:t xml:space="preserve">m </w:t>
            </w:r>
          </w:p>
        </w:tc>
        <w:tc>
          <w:tcPr>
            <w:tcW w:w="1374" w:type="dxa"/>
            <w:vAlign w:val="bottom"/>
          </w:tcPr>
          <w:p w:rsidR="0079609A" w:rsidRPr="0049727F" w:rsidRDefault="0079609A" w:rsidP="000C1D4B">
            <w:pPr>
              <w:pStyle w:val="Tablebody"/>
            </w:pPr>
            <w:r w:rsidRPr="0049727F">
              <w:t>140</w:t>
            </w:r>
          </w:p>
        </w:tc>
        <w:tc>
          <w:tcPr>
            <w:tcW w:w="1388" w:type="dxa"/>
            <w:vAlign w:val="bottom"/>
          </w:tcPr>
          <w:p w:rsidR="0079609A" w:rsidRPr="0049727F" w:rsidRDefault="0079609A" w:rsidP="000C1D4B">
            <w:pPr>
              <w:pStyle w:val="Tablebody"/>
            </w:pPr>
            <w:r w:rsidRPr="0049727F">
              <w:t>152</w:t>
            </w:r>
          </w:p>
        </w:tc>
        <w:tc>
          <w:tcPr>
            <w:tcW w:w="1637" w:type="dxa"/>
            <w:vAlign w:val="bottom"/>
          </w:tcPr>
          <w:p w:rsidR="0079609A" w:rsidRPr="0049727F" w:rsidRDefault="0079609A" w:rsidP="000C1D4B">
            <w:pPr>
              <w:pStyle w:val="Tablebody"/>
            </w:pPr>
            <w:r w:rsidRPr="0049727F">
              <w:t>46</w:t>
            </w:r>
          </w:p>
        </w:tc>
      </w:tr>
      <w:tr w:rsidR="0079609A" w:rsidRPr="0049727F" w:rsidTr="000C1D4B">
        <w:trPr>
          <w:trHeight w:val="300"/>
        </w:trPr>
        <w:tc>
          <w:tcPr>
            <w:tcW w:w="3996" w:type="dxa"/>
            <w:shd w:val="clear" w:color="auto" w:fill="auto"/>
            <w:noWrap/>
            <w:vAlign w:val="bottom"/>
            <w:hideMark/>
          </w:tcPr>
          <w:p w:rsidR="0079609A" w:rsidRPr="00912361" w:rsidRDefault="0079609A" w:rsidP="000C1D4B">
            <w:pPr>
              <w:pStyle w:val="Tablebody"/>
              <w:rPr>
                <w:i/>
              </w:rPr>
            </w:pPr>
            <w:r w:rsidRPr="00912361">
              <w:rPr>
                <w:i/>
              </w:rPr>
              <w:t xml:space="preserve">n </w:t>
            </w:r>
          </w:p>
        </w:tc>
        <w:tc>
          <w:tcPr>
            <w:tcW w:w="1374" w:type="dxa"/>
            <w:vAlign w:val="bottom"/>
          </w:tcPr>
          <w:p w:rsidR="0079609A" w:rsidRPr="0049727F" w:rsidRDefault="0079609A" w:rsidP="000C1D4B">
            <w:pPr>
              <w:pStyle w:val="Tablebody"/>
            </w:pPr>
            <w:r w:rsidRPr="0049727F">
              <w:t>82</w:t>
            </w:r>
          </w:p>
        </w:tc>
        <w:tc>
          <w:tcPr>
            <w:tcW w:w="1388" w:type="dxa"/>
            <w:vAlign w:val="bottom"/>
          </w:tcPr>
          <w:p w:rsidR="0079609A" w:rsidRPr="0049727F" w:rsidRDefault="0079609A" w:rsidP="000C1D4B">
            <w:pPr>
              <w:pStyle w:val="Tablebody"/>
            </w:pPr>
            <w:r w:rsidRPr="0049727F">
              <w:t>55</w:t>
            </w:r>
          </w:p>
        </w:tc>
        <w:tc>
          <w:tcPr>
            <w:tcW w:w="1637" w:type="dxa"/>
            <w:vAlign w:val="bottom"/>
          </w:tcPr>
          <w:p w:rsidR="0079609A" w:rsidRPr="0049727F" w:rsidRDefault="0079609A" w:rsidP="000C1D4B">
            <w:pPr>
              <w:pStyle w:val="Tablebody"/>
            </w:pPr>
            <w:r w:rsidRPr="0049727F">
              <w:t>2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Node connectivity</w:t>
            </w:r>
          </w:p>
        </w:tc>
        <w:tc>
          <w:tcPr>
            <w:tcW w:w="1374" w:type="dxa"/>
            <w:vAlign w:val="bottom"/>
          </w:tcPr>
          <w:p w:rsidR="0079609A" w:rsidRPr="0049727F" w:rsidRDefault="0079609A" w:rsidP="000C1D4B">
            <w:pPr>
              <w:pStyle w:val="Tablebody"/>
            </w:pPr>
            <w:r w:rsidRPr="0049727F">
              <w:t>1</w:t>
            </w:r>
          </w:p>
        </w:tc>
        <w:tc>
          <w:tcPr>
            <w:tcW w:w="1388" w:type="dxa"/>
            <w:vAlign w:val="bottom"/>
          </w:tcPr>
          <w:p w:rsidR="0079609A" w:rsidRPr="0049727F" w:rsidRDefault="0079609A" w:rsidP="000C1D4B">
            <w:pPr>
              <w:pStyle w:val="Tablebody"/>
            </w:pPr>
            <w:r w:rsidRPr="0049727F">
              <w:t>1</w:t>
            </w:r>
          </w:p>
        </w:tc>
        <w:tc>
          <w:tcPr>
            <w:tcW w:w="1637" w:type="dxa"/>
            <w:vAlign w:val="bottom"/>
          </w:tcPr>
          <w:p w:rsidR="0079609A" w:rsidRPr="0049727F" w:rsidRDefault="0079609A" w:rsidP="000C1D4B">
            <w:pPr>
              <w:pStyle w:val="Tablebody"/>
            </w:pPr>
            <w:r w:rsidRPr="0049727F">
              <w:t>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node connectivity</w:t>
            </w:r>
          </w:p>
        </w:tc>
        <w:tc>
          <w:tcPr>
            <w:tcW w:w="1374" w:type="dxa"/>
            <w:vAlign w:val="bottom"/>
          </w:tcPr>
          <w:p w:rsidR="0079609A" w:rsidRPr="0049727F" w:rsidRDefault="0079609A" w:rsidP="000C1D4B">
            <w:pPr>
              <w:pStyle w:val="Tablebody"/>
            </w:pPr>
            <w:r w:rsidRPr="0049727F">
              <w:t>1.326</w:t>
            </w:r>
          </w:p>
        </w:tc>
        <w:tc>
          <w:tcPr>
            <w:tcW w:w="1388" w:type="dxa"/>
            <w:vAlign w:val="bottom"/>
          </w:tcPr>
          <w:p w:rsidR="0079609A" w:rsidRPr="0049727F" w:rsidRDefault="0079609A" w:rsidP="000C1D4B">
            <w:pPr>
              <w:pStyle w:val="Tablebody"/>
            </w:pPr>
            <w:r w:rsidRPr="0049727F">
              <w:t>2.107</w:t>
            </w:r>
          </w:p>
        </w:tc>
        <w:tc>
          <w:tcPr>
            <w:tcW w:w="1637" w:type="dxa"/>
            <w:vAlign w:val="bottom"/>
          </w:tcPr>
          <w:p w:rsidR="0079609A" w:rsidRPr="0049727F" w:rsidRDefault="0079609A" w:rsidP="000C1D4B">
            <w:pPr>
              <w:pStyle w:val="Tablebody"/>
            </w:pPr>
            <w:r w:rsidRPr="0049727F">
              <w:t>1.443</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g node connectivity (undirected)</w:t>
            </w:r>
          </w:p>
        </w:tc>
        <w:tc>
          <w:tcPr>
            <w:tcW w:w="1374" w:type="dxa"/>
            <w:vAlign w:val="bottom"/>
          </w:tcPr>
          <w:p w:rsidR="0079609A" w:rsidRPr="0049727F" w:rsidRDefault="0079609A" w:rsidP="000C1D4B">
            <w:pPr>
              <w:pStyle w:val="Tablebody"/>
            </w:pPr>
            <w:r w:rsidRPr="0049727F">
              <w:t>2.868</w:t>
            </w:r>
          </w:p>
        </w:tc>
        <w:tc>
          <w:tcPr>
            <w:tcW w:w="1388" w:type="dxa"/>
            <w:vAlign w:val="bottom"/>
          </w:tcPr>
          <w:p w:rsidR="0079609A" w:rsidRPr="0049727F" w:rsidRDefault="0079609A" w:rsidP="000C1D4B">
            <w:pPr>
              <w:pStyle w:val="Tablebody"/>
            </w:pPr>
            <w:r w:rsidRPr="0049727F">
              <w:t>2.496</w:t>
            </w:r>
          </w:p>
        </w:tc>
        <w:tc>
          <w:tcPr>
            <w:tcW w:w="1637" w:type="dxa"/>
            <w:vAlign w:val="bottom"/>
          </w:tcPr>
          <w:p w:rsidR="0079609A" w:rsidRPr="0049727F" w:rsidRDefault="0079609A" w:rsidP="000C1D4B">
            <w:pPr>
              <w:pStyle w:val="Tablebody"/>
            </w:pPr>
            <w:r w:rsidRPr="0049727F">
              <w:t>1.443</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Node density (per 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163.715</w:t>
            </w:r>
          </w:p>
        </w:tc>
        <w:tc>
          <w:tcPr>
            <w:tcW w:w="1388" w:type="dxa"/>
            <w:vAlign w:val="bottom"/>
          </w:tcPr>
          <w:p w:rsidR="0079609A" w:rsidRPr="0049727F" w:rsidRDefault="0079609A" w:rsidP="000C1D4B">
            <w:pPr>
              <w:pStyle w:val="Tablebody"/>
            </w:pPr>
            <w:r w:rsidRPr="0049727F">
              <w:t>109.808</w:t>
            </w:r>
          </w:p>
        </w:tc>
        <w:tc>
          <w:tcPr>
            <w:tcW w:w="1637" w:type="dxa"/>
            <w:vAlign w:val="bottom"/>
          </w:tcPr>
          <w:p w:rsidR="0079609A" w:rsidRPr="0049727F" w:rsidRDefault="0079609A" w:rsidP="000C1D4B">
            <w:pPr>
              <w:pStyle w:val="Tablebody"/>
            </w:pPr>
            <w:r w:rsidRPr="0049727F">
              <w:t>41.92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 xml:space="preserve">Max </w:t>
            </w:r>
            <w:r w:rsidR="00D0251D" w:rsidRPr="0049727F">
              <w:t>PageRank</w:t>
            </w:r>
            <w:r w:rsidRPr="0049727F">
              <w:t xml:space="preserve"> value</w:t>
            </w:r>
          </w:p>
        </w:tc>
        <w:tc>
          <w:tcPr>
            <w:tcW w:w="1374" w:type="dxa"/>
            <w:vAlign w:val="bottom"/>
          </w:tcPr>
          <w:p w:rsidR="0079609A" w:rsidRPr="0049727F" w:rsidRDefault="0079609A" w:rsidP="000C1D4B">
            <w:pPr>
              <w:pStyle w:val="Tablebody"/>
            </w:pPr>
            <w:r w:rsidRPr="0049727F">
              <w:t>0.03</w:t>
            </w:r>
          </w:p>
        </w:tc>
        <w:tc>
          <w:tcPr>
            <w:tcW w:w="1388" w:type="dxa"/>
            <w:vAlign w:val="bottom"/>
          </w:tcPr>
          <w:p w:rsidR="0079609A" w:rsidRPr="0049727F" w:rsidRDefault="0079609A" w:rsidP="000C1D4B">
            <w:pPr>
              <w:pStyle w:val="Tablebody"/>
            </w:pPr>
            <w:r w:rsidRPr="0049727F">
              <w:t>0.029</w:t>
            </w:r>
          </w:p>
        </w:tc>
        <w:tc>
          <w:tcPr>
            <w:tcW w:w="1637" w:type="dxa"/>
            <w:vAlign w:val="bottom"/>
          </w:tcPr>
          <w:p w:rsidR="0079609A" w:rsidRPr="0049727F" w:rsidRDefault="0079609A" w:rsidP="000C1D4B">
            <w:pPr>
              <w:pStyle w:val="Tablebody"/>
            </w:pPr>
            <w:r w:rsidRPr="0049727F">
              <w:t>0.106</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 xml:space="preserve">Min </w:t>
            </w:r>
            <w:r w:rsidR="00D0251D" w:rsidRPr="0049727F">
              <w:t>PageRank</w:t>
            </w:r>
            <w:r w:rsidRPr="0049727F">
              <w:t xml:space="preserve"> value</w:t>
            </w:r>
          </w:p>
        </w:tc>
        <w:tc>
          <w:tcPr>
            <w:tcW w:w="1374" w:type="dxa"/>
            <w:vAlign w:val="bottom"/>
          </w:tcPr>
          <w:p w:rsidR="0079609A" w:rsidRPr="0049727F" w:rsidRDefault="0079609A" w:rsidP="000C1D4B">
            <w:pPr>
              <w:pStyle w:val="Tablebody"/>
            </w:pPr>
            <w:r w:rsidRPr="0049727F">
              <w:t>0.002</w:t>
            </w:r>
          </w:p>
        </w:tc>
        <w:tc>
          <w:tcPr>
            <w:tcW w:w="1388" w:type="dxa"/>
            <w:vAlign w:val="bottom"/>
          </w:tcPr>
          <w:p w:rsidR="0079609A" w:rsidRPr="0049727F" w:rsidRDefault="0079609A" w:rsidP="000C1D4B">
            <w:pPr>
              <w:pStyle w:val="Tablebody"/>
            </w:pPr>
            <w:r w:rsidRPr="0049727F">
              <w:t>0.004</w:t>
            </w:r>
          </w:p>
        </w:tc>
        <w:tc>
          <w:tcPr>
            <w:tcW w:w="1637" w:type="dxa"/>
            <w:vAlign w:val="bottom"/>
          </w:tcPr>
          <w:p w:rsidR="0079609A" w:rsidRPr="0049727F" w:rsidRDefault="0079609A" w:rsidP="000C1D4B">
            <w:pPr>
              <w:pStyle w:val="Tablebody"/>
            </w:pPr>
            <w:r w:rsidRPr="0049727F">
              <w:t>0.01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Radius (m)</w:t>
            </w:r>
          </w:p>
        </w:tc>
        <w:tc>
          <w:tcPr>
            <w:tcW w:w="1374" w:type="dxa"/>
            <w:vAlign w:val="bottom"/>
          </w:tcPr>
          <w:p w:rsidR="0079609A" w:rsidRPr="0049727F" w:rsidRDefault="0079609A" w:rsidP="000C1D4B">
            <w:pPr>
              <w:pStyle w:val="Tablebody"/>
            </w:pPr>
            <w:r w:rsidRPr="0049727F">
              <w:t>742.926</w:t>
            </w:r>
          </w:p>
        </w:tc>
        <w:tc>
          <w:tcPr>
            <w:tcW w:w="1388" w:type="dxa"/>
            <w:vAlign w:val="bottom"/>
          </w:tcPr>
          <w:p w:rsidR="0079609A" w:rsidRPr="0049727F" w:rsidRDefault="0079609A" w:rsidP="000C1D4B">
            <w:pPr>
              <w:pStyle w:val="Tablebody"/>
            </w:pPr>
            <w:r w:rsidRPr="0049727F">
              <w:t>537.055</w:t>
            </w:r>
          </w:p>
        </w:tc>
        <w:tc>
          <w:tcPr>
            <w:tcW w:w="1637" w:type="dxa"/>
            <w:vAlign w:val="bottom"/>
          </w:tcPr>
          <w:p w:rsidR="0079609A" w:rsidRPr="0049727F" w:rsidRDefault="0079609A" w:rsidP="000C1D4B">
            <w:pPr>
              <w:pStyle w:val="Tablebody"/>
            </w:pPr>
            <w:r w:rsidRPr="0049727F">
              <w:t>561.815</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Self-loop proportion</w:t>
            </w:r>
          </w:p>
        </w:tc>
        <w:tc>
          <w:tcPr>
            <w:tcW w:w="1374" w:type="dxa"/>
            <w:vAlign w:val="bottom"/>
          </w:tcPr>
          <w:p w:rsidR="0079609A" w:rsidRPr="0049727F" w:rsidRDefault="0079609A" w:rsidP="000C1D4B">
            <w:pPr>
              <w:pStyle w:val="Tablebody"/>
            </w:pPr>
            <w:r w:rsidRPr="0049727F">
              <w:t>0</w:t>
            </w:r>
          </w:p>
        </w:tc>
        <w:tc>
          <w:tcPr>
            <w:tcW w:w="1388" w:type="dxa"/>
            <w:vAlign w:val="bottom"/>
          </w:tcPr>
          <w:p w:rsidR="0079609A" w:rsidRPr="0049727F" w:rsidRDefault="0079609A" w:rsidP="000C1D4B">
            <w:pPr>
              <w:pStyle w:val="Tablebody"/>
            </w:pPr>
            <w:r w:rsidRPr="0049727F">
              <w:t>0</w:t>
            </w:r>
          </w:p>
        </w:tc>
        <w:tc>
          <w:tcPr>
            <w:tcW w:w="1637" w:type="dxa"/>
            <w:vAlign w:val="bottom"/>
          </w:tcPr>
          <w:p w:rsidR="0079609A" w:rsidRPr="0049727F" w:rsidRDefault="0079609A" w:rsidP="000C1D4B">
            <w:pPr>
              <w:pStyle w:val="Tablebody"/>
            </w:pPr>
            <w:r w:rsidRPr="0049727F">
              <w:t>0</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Street density (m/km</w:t>
            </w:r>
            <w:r w:rsidRPr="0049727F">
              <w:rPr>
                <w:vertAlign w:val="superscript"/>
              </w:rPr>
              <w:t>2</w:t>
            </w:r>
            <w:r w:rsidRPr="0049727F">
              <w:t>)</w:t>
            </w:r>
          </w:p>
        </w:tc>
        <w:tc>
          <w:tcPr>
            <w:tcW w:w="1374" w:type="dxa"/>
            <w:vAlign w:val="bottom"/>
          </w:tcPr>
          <w:p w:rsidR="0079609A" w:rsidRPr="0049727F" w:rsidRDefault="0079609A" w:rsidP="000C1D4B">
            <w:pPr>
              <w:pStyle w:val="Tablebody"/>
            </w:pPr>
            <w:r w:rsidRPr="0049727F">
              <w:t>21315.912</w:t>
            </w:r>
          </w:p>
        </w:tc>
        <w:tc>
          <w:tcPr>
            <w:tcW w:w="1388" w:type="dxa"/>
            <w:vAlign w:val="bottom"/>
          </w:tcPr>
          <w:p w:rsidR="0079609A" w:rsidRPr="0049727F" w:rsidRDefault="0079609A" w:rsidP="000C1D4B">
            <w:pPr>
              <w:pStyle w:val="Tablebody"/>
            </w:pPr>
            <w:r w:rsidRPr="0049727F">
              <w:t>15575.879</w:t>
            </w:r>
          </w:p>
        </w:tc>
        <w:tc>
          <w:tcPr>
            <w:tcW w:w="1637" w:type="dxa"/>
            <w:vAlign w:val="bottom"/>
          </w:tcPr>
          <w:p w:rsidR="0079609A" w:rsidRPr="0049727F" w:rsidRDefault="0079609A" w:rsidP="000C1D4B">
            <w:pPr>
              <w:pStyle w:val="Tablebody"/>
            </w:pPr>
            <w:r w:rsidRPr="0049727F">
              <w:t>5354.18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erage street segment length (m)</w:t>
            </w:r>
          </w:p>
        </w:tc>
        <w:tc>
          <w:tcPr>
            <w:tcW w:w="1374" w:type="dxa"/>
            <w:vAlign w:val="bottom"/>
          </w:tcPr>
          <w:p w:rsidR="0079609A" w:rsidRPr="0049727F" w:rsidRDefault="0079609A" w:rsidP="000C1D4B">
            <w:pPr>
              <w:pStyle w:val="Tablebody"/>
            </w:pPr>
            <w:r w:rsidRPr="0049727F">
              <w:t>76.261</w:t>
            </w:r>
          </w:p>
        </w:tc>
        <w:tc>
          <w:tcPr>
            <w:tcW w:w="1388" w:type="dxa"/>
            <w:vAlign w:val="bottom"/>
          </w:tcPr>
          <w:p w:rsidR="0079609A" w:rsidRPr="0049727F" w:rsidRDefault="0079609A" w:rsidP="000C1D4B">
            <w:pPr>
              <w:pStyle w:val="Tablebody"/>
            </w:pPr>
            <w:r w:rsidRPr="0049727F">
              <w:t>91.783</w:t>
            </w:r>
          </w:p>
        </w:tc>
        <w:tc>
          <w:tcPr>
            <w:tcW w:w="1637" w:type="dxa"/>
            <w:vAlign w:val="bottom"/>
          </w:tcPr>
          <w:p w:rsidR="0079609A" w:rsidRPr="0049727F" w:rsidRDefault="0079609A" w:rsidP="000C1D4B">
            <w:pPr>
              <w:pStyle w:val="Tablebody"/>
            </w:pPr>
            <w:r w:rsidRPr="0049727F">
              <w:t>116.597</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Total street length (m)</w:t>
            </w:r>
          </w:p>
        </w:tc>
        <w:tc>
          <w:tcPr>
            <w:tcW w:w="1374" w:type="dxa"/>
            <w:vAlign w:val="bottom"/>
          </w:tcPr>
          <w:p w:rsidR="0079609A" w:rsidRPr="0049727F" w:rsidRDefault="0079609A" w:rsidP="000C1D4B">
            <w:pPr>
              <w:pStyle w:val="Tablebody"/>
            </w:pPr>
            <w:r w:rsidRPr="0049727F">
              <w:t>10676.509</w:t>
            </w:r>
          </w:p>
        </w:tc>
        <w:tc>
          <w:tcPr>
            <w:tcW w:w="1388" w:type="dxa"/>
            <w:vAlign w:val="bottom"/>
          </w:tcPr>
          <w:p w:rsidR="0079609A" w:rsidRPr="0049727F" w:rsidRDefault="0079609A" w:rsidP="000C1D4B">
            <w:pPr>
              <w:pStyle w:val="Tablebody"/>
            </w:pPr>
            <w:r w:rsidRPr="0049727F">
              <w:t>7801.541</w:t>
            </w:r>
          </w:p>
        </w:tc>
        <w:tc>
          <w:tcPr>
            <w:tcW w:w="1637" w:type="dxa"/>
            <w:vAlign w:val="bottom"/>
          </w:tcPr>
          <w:p w:rsidR="0079609A" w:rsidRPr="0049727F" w:rsidRDefault="0079609A" w:rsidP="000C1D4B">
            <w:pPr>
              <w:pStyle w:val="Tablebody"/>
            </w:pPr>
            <w:r w:rsidRPr="0049727F">
              <w:t>2681.731</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Street segment count</w:t>
            </w:r>
          </w:p>
        </w:tc>
        <w:tc>
          <w:tcPr>
            <w:tcW w:w="1374" w:type="dxa"/>
            <w:vAlign w:val="bottom"/>
          </w:tcPr>
          <w:p w:rsidR="0079609A" w:rsidRPr="0049727F" w:rsidRDefault="0079609A" w:rsidP="000C1D4B">
            <w:pPr>
              <w:pStyle w:val="Tablebody"/>
            </w:pPr>
            <w:r w:rsidRPr="0049727F">
              <w:t>140</w:t>
            </w:r>
          </w:p>
        </w:tc>
        <w:tc>
          <w:tcPr>
            <w:tcW w:w="1388" w:type="dxa"/>
            <w:vAlign w:val="bottom"/>
          </w:tcPr>
          <w:p w:rsidR="0079609A" w:rsidRPr="0049727F" w:rsidRDefault="0079609A" w:rsidP="000C1D4B">
            <w:pPr>
              <w:pStyle w:val="Tablebody"/>
            </w:pPr>
            <w:r w:rsidRPr="0049727F">
              <w:t>85</w:t>
            </w:r>
          </w:p>
        </w:tc>
        <w:tc>
          <w:tcPr>
            <w:tcW w:w="1637" w:type="dxa"/>
            <w:vAlign w:val="bottom"/>
          </w:tcPr>
          <w:p w:rsidR="0079609A" w:rsidRPr="0049727F" w:rsidRDefault="0079609A" w:rsidP="000C1D4B">
            <w:pPr>
              <w:pStyle w:val="Tablebody"/>
            </w:pPr>
            <w:r w:rsidRPr="0049727F">
              <w:t>23</w:t>
            </w:r>
          </w:p>
        </w:tc>
      </w:tr>
      <w:tr w:rsidR="0079609A" w:rsidRPr="0049727F" w:rsidTr="000C1D4B">
        <w:trPr>
          <w:trHeight w:val="300"/>
        </w:trPr>
        <w:tc>
          <w:tcPr>
            <w:tcW w:w="3996" w:type="dxa"/>
            <w:shd w:val="clear" w:color="auto" w:fill="auto"/>
            <w:noWrap/>
            <w:vAlign w:val="bottom"/>
            <w:hideMark/>
          </w:tcPr>
          <w:p w:rsidR="0079609A" w:rsidRPr="0049727F" w:rsidRDefault="0079609A" w:rsidP="000C1D4B">
            <w:pPr>
              <w:pStyle w:val="Tablebody"/>
            </w:pPr>
            <w:r w:rsidRPr="0049727F">
              <w:t>Average streets per node</w:t>
            </w:r>
          </w:p>
        </w:tc>
        <w:tc>
          <w:tcPr>
            <w:tcW w:w="1374" w:type="dxa"/>
            <w:vAlign w:val="bottom"/>
          </w:tcPr>
          <w:p w:rsidR="0079609A" w:rsidRPr="0049727F" w:rsidRDefault="0079609A" w:rsidP="000C1D4B">
            <w:pPr>
              <w:pStyle w:val="Tablebody"/>
            </w:pPr>
            <w:r w:rsidRPr="0049727F">
              <w:t>3.927</w:t>
            </w:r>
          </w:p>
        </w:tc>
        <w:tc>
          <w:tcPr>
            <w:tcW w:w="1388" w:type="dxa"/>
            <w:vAlign w:val="bottom"/>
          </w:tcPr>
          <w:p w:rsidR="0079609A" w:rsidRPr="0049727F" w:rsidRDefault="0079609A" w:rsidP="000C1D4B">
            <w:pPr>
              <w:pStyle w:val="Tablebody"/>
            </w:pPr>
            <w:r w:rsidRPr="0049727F">
              <w:t>3.582</w:t>
            </w:r>
          </w:p>
        </w:tc>
        <w:tc>
          <w:tcPr>
            <w:tcW w:w="1637" w:type="dxa"/>
            <w:vAlign w:val="bottom"/>
          </w:tcPr>
          <w:p w:rsidR="0079609A" w:rsidRPr="0049727F" w:rsidRDefault="0079609A" w:rsidP="000C1D4B">
            <w:pPr>
              <w:pStyle w:val="Tablebody"/>
            </w:pPr>
            <w:r w:rsidRPr="0049727F">
              <w:t>2.381</w:t>
            </w:r>
          </w:p>
        </w:tc>
      </w:tr>
    </w:tbl>
    <w:p w:rsidR="007232CE" w:rsidRPr="0049727F" w:rsidRDefault="007232CE" w:rsidP="00EB6C52">
      <w:pPr>
        <w:pStyle w:val="Caption"/>
      </w:pPr>
      <w:bookmarkStart w:id="164" w:name="_Toc475721360"/>
      <w:r w:rsidRPr="0049727F">
        <w:t xml:space="preserve">Table </w:t>
      </w:r>
      <w:fldSimple w:instr=" STYLEREF 1 \s ">
        <w:r w:rsidR="00D265F3">
          <w:rPr>
            <w:noProof/>
          </w:rPr>
          <w:t>6</w:t>
        </w:r>
      </w:fldSimple>
      <w:r w:rsidR="00BA0037">
        <w:t>.</w:t>
      </w:r>
      <w:fldSimple w:instr=" SEQ Table \* ARABIC \s 1 ">
        <w:r w:rsidR="00D265F3">
          <w:rPr>
            <w:noProof/>
          </w:rPr>
          <w:t>1</w:t>
        </w:r>
      </w:fldSimple>
      <w:r w:rsidRPr="0049727F">
        <w:t xml:space="preserve"> Descriptive statistics for three street network sections in the city of Portland, Oregon.</w:t>
      </w:r>
      <w:r w:rsidR="00912361">
        <w:t xml:space="preserve"> For definitions </w:t>
      </w:r>
      <w:r w:rsidR="00F502E6">
        <w:t xml:space="preserve">and discussion </w:t>
      </w:r>
      <w:r w:rsidR="00912361">
        <w:t xml:space="preserve">of these measures, see </w:t>
      </w:r>
      <w:r w:rsidR="00624C0F">
        <w:t>Table 5.1 in chapter 5 and section 4.4 in chapter 4</w:t>
      </w:r>
      <w:r w:rsidR="00912361">
        <w:t>.</w:t>
      </w:r>
      <w:bookmarkEnd w:id="164"/>
    </w:p>
    <w:p w:rsidR="0079609A" w:rsidRPr="0049727F" w:rsidRDefault="0079609A" w:rsidP="001C51FA">
      <w:r w:rsidRPr="0049727F">
        <w:t xml:space="preserve">Topological measures can tell us more about the complexity, connectivity, and robustness. On average, intersections in </w:t>
      </w:r>
      <w:r w:rsidR="00AB47E0" w:rsidRPr="0049727F">
        <w:t xml:space="preserve">the </w:t>
      </w:r>
      <w:r w:rsidRPr="0049727F">
        <w:t xml:space="preserve">downtown </w:t>
      </w:r>
      <w:r w:rsidR="00AB47E0" w:rsidRPr="0049727F">
        <w:t xml:space="preserve">section </w:t>
      </w:r>
      <w:r w:rsidRPr="0049727F">
        <w:t xml:space="preserve">have 3.9 streets connected to them, in Laurelhurst they have 3.6, and in Northwest Heights they have 2.4 (Table 5.2). Beyond the </w:t>
      </w:r>
      <w:r w:rsidRPr="0049727F">
        <w:rPr>
          <w:i/>
        </w:rPr>
        <w:t>average</w:t>
      </w:r>
      <w:r w:rsidRPr="0049727F">
        <w:t xml:space="preserve">, the statistical distribution of the number of streets per intersection </w:t>
      </w:r>
      <w:r w:rsidR="00AB47E0" w:rsidRPr="0049727F">
        <w:t>reveals more</w:t>
      </w:r>
      <w:r w:rsidRPr="0049727F">
        <w:t xml:space="preserve"> </w:t>
      </w:r>
      <w:r w:rsidRPr="0049727F">
        <w:lastRenderedPageBreak/>
        <w:t>about the type of network. Compare Figure 5.10 to Figure 5.11: most intersections downtown are 4-way intersections, whereas Laurelhurst features a nearly even mix of 3-way and 4-way intersections, and Northwest Heights has mostly 3-way intersections and cul-de-sacs (one-third of its nodes are the latter).</w:t>
      </w:r>
    </w:p>
    <w:p w:rsidR="0079609A" w:rsidRPr="0049727F" w:rsidRDefault="0079609A" w:rsidP="001C51FA">
      <w:pPr>
        <w:pStyle w:val="Figure"/>
      </w:pPr>
      <w:r w:rsidRPr="0049727F">
        <w:drawing>
          <wp:inline distT="0" distB="0" distL="0" distR="0" wp14:anchorId="415CE338" wp14:editId="2385B782">
            <wp:extent cx="5943600" cy="231457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2314575"/>
                    </a:xfrm>
                    <a:prstGeom prst="rect">
                      <a:avLst/>
                    </a:prstGeom>
                    <a:noFill/>
                    <a:ln>
                      <a:noFill/>
                    </a:ln>
                  </pic:spPr>
                </pic:pic>
              </a:graphicData>
            </a:graphic>
          </wp:inline>
        </w:drawing>
      </w:r>
    </w:p>
    <w:p w:rsidR="0079609A" w:rsidRPr="0049727F" w:rsidRDefault="0079609A" w:rsidP="00EB6C52">
      <w:pPr>
        <w:pStyle w:val="Caption"/>
      </w:pPr>
      <w:bookmarkStart w:id="165" w:name="_Toc475731781"/>
      <w:r w:rsidRPr="0049727F">
        <w:t xml:space="preserve">Figure </w:t>
      </w:r>
      <w:fldSimple w:instr=" STYLEREF 1 \s ">
        <w:r w:rsidR="006715FE">
          <w:rPr>
            <w:noProof/>
          </w:rPr>
          <w:t>6</w:t>
        </w:r>
      </w:fldSimple>
      <w:r w:rsidR="006715FE">
        <w:t>.</w:t>
      </w:r>
      <w:fldSimple w:instr=" SEQ Figure \* ARABIC \s 1 ">
        <w:r w:rsidR="006715FE">
          <w:rPr>
            <w:noProof/>
          </w:rPr>
          <w:t>2</w:t>
        </w:r>
      </w:fldSimple>
      <w:r w:rsidRPr="0049727F">
        <w:t xml:space="preserve"> Distribution of intersection types in each street network section: </w:t>
      </w:r>
      <w:r w:rsidRPr="0049727F">
        <w:rPr>
          <w:i/>
        </w:rPr>
        <w:t>x</w:t>
      </w:r>
      <w:r w:rsidRPr="0049727F">
        <w:t>-axis is number of streets</w:t>
      </w:r>
      <w:r w:rsidR="007A3250" w:rsidRPr="0049727F">
        <w:t xml:space="preserve"> at the intersection</w:t>
      </w:r>
      <w:r w:rsidRPr="0049727F">
        <w:t xml:space="preserve"> and </w:t>
      </w:r>
      <w:r w:rsidRPr="0049727F">
        <w:rPr>
          <w:i/>
        </w:rPr>
        <w:t>y</w:t>
      </w:r>
      <w:r w:rsidRPr="0049727F">
        <w:t>-axis is the proportion of intersections with that number</w:t>
      </w:r>
      <w:r w:rsidR="007A3250" w:rsidRPr="0049727F">
        <w:t xml:space="preserve"> of streets</w:t>
      </w:r>
      <w:r w:rsidRPr="0049727F">
        <w:t>.</w:t>
      </w:r>
      <w:bookmarkEnd w:id="165"/>
    </w:p>
    <w:p w:rsidR="0079609A" w:rsidRPr="0049727F" w:rsidRDefault="0079609A" w:rsidP="001C51FA">
      <w:r w:rsidRPr="0049727F">
        <w:t>Unsurprisingly (</w:t>
      </w:r>
      <w:r w:rsidR="00AB47E0" w:rsidRPr="0049727F">
        <w:t>for the reasons</w:t>
      </w:r>
      <w:r w:rsidRPr="0049727F">
        <w:t xml:space="preserve"> discussed in chapter 4), the node and edge connectivity of each network is </w:t>
      </w:r>
      <w:r w:rsidRPr="0049727F">
        <w:rPr>
          <w:i/>
        </w:rPr>
        <w:t>1</w:t>
      </w:r>
      <w:r w:rsidRPr="0049727F">
        <w:t xml:space="preserve">. More useful is the average node connectivity. Recall that this represents the average number of nodes that must be removed to disconnect a randomly selected pair of non-adjacent nodes. In other words, this is how many non-overlapping paths exist on average between two randomly selected nodes. Thus, on average 1.3 nodes must fail for two nodes to be disconnected in downtown, 2.1 in Laurelhurst, and 1.4 in Northwest Heights (Table 5.2). These values may initially seem surprising: downtown has the </w:t>
      </w:r>
      <w:r w:rsidRPr="0049727F">
        <w:rPr>
          <w:i/>
        </w:rPr>
        <w:t>least</w:t>
      </w:r>
      <w:r w:rsidRPr="0049727F">
        <w:t xml:space="preserve"> robust network despite its density and fine grain. However, this is explained by the fact that </w:t>
      </w:r>
      <w:r w:rsidRPr="0049727F">
        <w:rPr>
          <w:i/>
        </w:rPr>
        <w:t>every</w:t>
      </w:r>
      <w:r w:rsidRPr="0049727F">
        <w:t xml:space="preserve"> </w:t>
      </w:r>
      <w:r w:rsidR="00AB47E0" w:rsidRPr="0049727F">
        <w:t xml:space="preserve">street </w:t>
      </w:r>
      <w:r w:rsidRPr="0049727F">
        <w:t xml:space="preserve">edge in </w:t>
      </w:r>
      <w:r w:rsidR="00AB47E0" w:rsidRPr="0049727F">
        <w:t xml:space="preserve">this </w:t>
      </w:r>
      <w:r w:rsidRPr="0049727F">
        <w:t xml:space="preserve">downtown </w:t>
      </w:r>
      <w:r w:rsidR="00AB47E0" w:rsidRPr="0049727F">
        <w:t xml:space="preserve">section </w:t>
      </w:r>
      <w:r w:rsidRPr="0049727F">
        <w:t xml:space="preserve">is one-way, greatly circumscribing the number of paths between nodes. If we instead examine the </w:t>
      </w:r>
      <w:r w:rsidRPr="0049727F">
        <w:rPr>
          <w:i/>
        </w:rPr>
        <w:t>undirected</w:t>
      </w:r>
      <w:r w:rsidRPr="0049727F">
        <w:t xml:space="preserve"> average node connectivity, it is 2.9 in downtown, 2.5 in Laurelhurst, and </w:t>
      </w:r>
      <w:r w:rsidRPr="0049727F">
        <w:lastRenderedPageBreak/>
        <w:t xml:space="preserve">1.4 in Northwest Heights. Thus, were all </w:t>
      </w:r>
      <w:r w:rsidR="00AB47E0" w:rsidRPr="0049727F">
        <w:t xml:space="preserve">the </w:t>
      </w:r>
      <w:r w:rsidRPr="0049727F">
        <w:t>edges in all three networks undirected</w:t>
      </w:r>
      <w:r w:rsidR="00AB47E0" w:rsidRPr="0049727F">
        <w:t xml:space="preserve"> (i.e., two-way streets)</w:t>
      </w:r>
      <w:r w:rsidRPr="0049727F">
        <w:t xml:space="preserve">, downtown’s average node connectivity would more than double and it would have the </w:t>
      </w:r>
      <w:r w:rsidRPr="0049727F">
        <w:rPr>
          <w:i/>
        </w:rPr>
        <w:t>most</w:t>
      </w:r>
      <w:r w:rsidRPr="0049727F">
        <w:t xml:space="preserve"> robust network (by this measure). This finding suggests that there could be considerable complexity, connectivity, and robustness gains in converting downtown’s streets from one-way to two-way.</w:t>
      </w:r>
    </w:p>
    <w:p w:rsidR="0079609A" w:rsidRPr="0049727F" w:rsidRDefault="0079609A" w:rsidP="001C51FA">
      <w:pPr>
        <w:pStyle w:val="Figure"/>
      </w:pPr>
      <w:r w:rsidRPr="0049727F">
        <w:drawing>
          <wp:inline distT="0" distB="0" distL="0" distR="0">
            <wp:extent cx="5943600" cy="2105025"/>
            <wp:effectExtent l="0" t="0" r="0" b="9525"/>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79609A" w:rsidRPr="0049727F" w:rsidRDefault="0079609A" w:rsidP="00EB6C52">
      <w:pPr>
        <w:pStyle w:val="Caption"/>
      </w:pPr>
      <w:bookmarkStart w:id="166" w:name="_Toc475731782"/>
      <w:r w:rsidRPr="0049727F">
        <w:t xml:space="preserve">Figure </w:t>
      </w:r>
      <w:fldSimple w:instr=" STYLEREF 1 \s ">
        <w:r w:rsidR="006715FE">
          <w:rPr>
            <w:noProof/>
          </w:rPr>
          <w:t>6</w:t>
        </w:r>
      </w:fldSimple>
      <w:r w:rsidR="006715FE">
        <w:t>.</w:t>
      </w:r>
      <w:fldSimple w:instr=" SEQ Figure \* ARABIC \s 1 ">
        <w:r w:rsidR="006715FE">
          <w:rPr>
            <w:noProof/>
          </w:rPr>
          <w:t>3</w:t>
        </w:r>
      </w:fldSimple>
      <w:r w:rsidRPr="0049727F">
        <w:t xml:space="preserve"> Three </w:t>
      </w:r>
      <w:r w:rsidR="00417053">
        <w:t>half-square-kilometer</w:t>
      </w:r>
      <w:r w:rsidRPr="0049727F">
        <w:t xml:space="preserve"> sections of the street network in Portland, Oregon. Nodes colored by betweenness centrality from lowest (dark) to highest (light)</w:t>
      </w:r>
      <w:r w:rsidR="00417053">
        <w:t xml:space="preserve"> for</w:t>
      </w:r>
      <w:r w:rsidR="00417053" w:rsidRPr="00417053">
        <w:t xml:space="preserve"> flows originating from and traveling to nodes within the subset</w:t>
      </w:r>
      <w:r w:rsidRPr="0049727F">
        <w:t>.</w:t>
      </w:r>
      <w:bookmarkEnd w:id="166"/>
    </w:p>
    <w:p w:rsidR="0079609A" w:rsidRPr="0049727F" w:rsidRDefault="0079609A" w:rsidP="001C51FA">
      <w:r w:rsidRPr="0049727F">
        <w:t xml:space="preserve">Finally, </w:t>
      </w:r>
      <w:r w:rsidR="00417053">
        <w:t xml:space="preserve">Figure 6.3 depicts </w:t>
      </w:r>
      <w:r w:rsidRPr="0049727F">
        <w:t>the average betweenness centrality</w:t>
      </w:r>
      <w:r w:rsidR="00417053">
        <w:t xml:space="preserve"> of the nodes (note however that these neighborhood-scale analyses show </w:t>
      </w:r>
      <w:r w:rsidR="00417053" w:rsidRPr="0091225D">
        <w:t xml:space="preserve">peripheral edge effects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s, they ignore cross-city flows).</w:t>
      </w:r>
      <w:r w:rsidRPr="0049727F">
        <w:t xml:space="preserve"> </w:t>
      </w:r>
      <w:r w:rsidR="00417053">
        <w:t xml:space="preserve">In </w:t>
      </w:r>
      <w:r w:rsidR="00417053" w:rsidRPr="0049727F">
        <w:t>Table 5.2</w:t>
      </w:r>
      <w:r w:rsidR="00417053">
        <w:t xml:space="preserve">, we see </w:t>
      </w:r>
      <w:r w:rsidRPr="0049727F">
        <w:t>that 7% of all shortest paths pass through an average node in downtown, 8% in Laurelhurst</w:t>
      </w:r>
      <w:r w:rsidR="00417053">
        <w:t>, and 14% in 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w:t>
      </w:r>
      <w:r w:rsidR="00473BF6">
        <w:lastRenderedPageBreak/>
        <w:t>center is not inherently meaningful)</w:t>
      </w:r>
      <w:r w:rsidRPr="0049727F">
        <w:t xml:space="preserve">. 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In fact, t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 is i</w:t>
      </w:r>
      <w:r w:rsidR="00417053">
        <w:t>f its most important node fails</w:t>
      </w:r>
      <w:r w:rsidR="00245D40">
        <w:t>.</w:t>
      </w:r>
    </w:p>
    <w:p w:rsidR="007232CE" w:rsidRPr="0049727F" w:rsidRDefault="007232CE" w:rsidP="001C51FA"/>
    <w:p w:rsidR="007232CE" w:rsidRPr="0049727F" w:rsidRDefault="007232CE" w:rsidP="00D265F3">
      <w:pPr>
        <w:pStyle w:val="Heading2"/>
      </w:pPr>
      <w:bookmarkStart w:id="167" w:name="_Toc475721780"/>
      <w:bookmarkStart w:id="168" w:name="_Toc475734200"/>
      <w:r w:rsidRPr="0049727F">
        <w:t>Discussion</w:t>
      </w:r>
      <w:bookmarkEnd w:id="167"/>
      <w:bookmarkEnd w:id="168"/>
    </w:p>
    <w:p w:rsidR="00950CF5" w:rsidRDefault="007232CE" w:rsidP="001C51FA">
      <w:r w:rsidRPr="0049727F">
        <w:t>This chapter presented a short case study demonstrating the abilities of OSMnx to download street network data from OpenStreetMap’s APIs, construct the data into a graph-theoretic network object with NetworkX, analyze the network with various metric and topological measures of its complexity, and project and plot the network to visualize its characteristics and structure.</w:t>
      </w:r>
    </w:p>
    <w:p w:rsidR="0091225D" w:rsidRPr="0049727F" w:rsidRDefault="0091225D" w:rsidP="0091225D">
      <w:r w:rsidRPr="0091225D">
        <w:t xml:space="preserve">In the simple case study of Portland, Oregon, we saw how to assess the street network from both metric and topological perspectives using OSMnx. The quantitative analysis corresponded with the qualitative assessment of the networks’ visualizations. In particular, we found these networks differed substantially in density, connectedness, 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w:t>
      </w:r>
      <w:r>
        <w:lastRenderedPageBreak/>
        <w:t>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1C51FA">
      <w:r w:rsidRPr="0091225D">
        <w:t>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as well as neighborhood-scale interpretation of street network measures and their implications. However, these network subsets demonstrate peripheral edge effects in that they only consider flows within the subset, ignoring the rest of the city.</w:t>
      </w:r>
      <w:r>
        <w:t xml:space="preserve"> </w:t>
      </w:r>
      <w:r w:rsidR="007232CE" w:rsidRPr="0049727F">
        <w:t xml:space="preserve">The next chapter </w:t>
      </w:r>
      <w:r>
        <w:t xml:space="preserve">addresses these limitations (and </w:t>
      </w:r>
      <w:r w:rsidR="007232CE" w:rsidRPr="0049727F">
        <w:t xml:space="preserve">goes beyond this simple </w:t>
      </w:r>
      <w:r w:rsidR="00504DC9" w:rsidRPr="0049727F">
        <w:t>demonstration</w:t>
      </w:r>
      <w:r w:rsidR="007232CE" w:rsidRPr="0049727F">
        <w:t xml:space="preserve"> of </w:t>
      </w:r>
      <w:r w:rsidR="00504DC9" w:rsidRPr="0049727F">
        <w:t>using the tool to acquire and analyze three</w:t>
      </w:r>
      <w:r w:rsidR="007232CE" w:rsidRPr="0049727F">
        <w:t xml:space="preserve"> small sections of a street network</w:t>
      </w:r>
      <w:r>
        <w:t xml:space="preserve">) by </w:t>
      </w:r>
      <w:r w:rsidR="007A3250" w:rsidRPr="0049727F">
        <w:t>apply</w:t>
      </w:r>
      <w:r>
        <w:t>ing</w:t>
      </w:r>
      <w:r w:rsidR="007A3250" w:rsidRPr="0049727F">
        <w:t xml:space="preserve"> 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1C51FA"/>
    <w:p w:rsidR="00093C73" w:rsidRPr="0049727F" w:rsidRDefault="00B439D2" w:rsidP="0014423B">
      <w:pPr>
        <w:pStyle w:val="Heading1"/>
      </w:pPr>
      <w:bookmarkStart w:id="169" w:name="_Toc475721781"/>
      <w:bookmarkStart w:id="170" w:name="_Toc475734201"/>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69"/>
      <w:bookmarkEnd w:id="170"/>
    </w:p>
    <w:p w:rsidR="00950CF5" w:rsidRPr="0049727F" w:rsidRDefault="00950CF5" w:rsidP="001C51FA">
      <w:r w:rsidRPr="0049727F">
        <w:br w:type="page"/>
      </w:r>
    </w:p>
    <w:p w:rsidR="00095193" w:rsidRPr="0049727F" w:rsidRDefault="00AD62C8" w:rsidP="00D265F3">
      <w:pPr>
        <w:pStyle w:val="Heading2"/>
      </w:pPr>
      <w:bookmarkStart w:id="171" w:name="_Toc475721782"/>
      <w:bookmarkStart w:id="172" w:name="_Toc475734202"/>
      <w:r w:rsidRPr="0049727F">
        <w:lastRenderedPageBreak/>
        <w:t>Abstract</w:t>
      </w:r>
      <w:bookmarkEnd w:id="171"/>
      <w:bookmarkEnd w:id="172"/>
    </w:p>
    <w:p w:rsidR="00DB6935" w:rsidRPr="0049727F" w:rsidRDefault="00DB6935" w:rsidP="001C51FA">
      <w:r w:rsidRPr="0049727F">
        <w:t xml:space="preserve">This chapter </w:t>
      </w:r>
      <w:r w:rsidR="005F144F" w:rsidRPr="0049727F">
        <w:t>serves</w:t>
      </w:r>
      <w:r w:rsidRPr="0049727F">
        <w:t xml:space="preserve"> illustrative purposes as it presents wide-ranging preliminary empirical findings on US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robustness. In total it cross-sectionally analyzes 497 urbanized areas’ street networks, 19,655 cities’ and towns’ street networks, and 6,857 neighborhoods’ street networks. These sample sizes are larger than those in any previous study and the preliminary empirical findings illustrate the use of OSMnx as a new research platform.</w:t>
      </w:r>
    </w:p>
    <w:p w:rsidR="001D0C7C" w:rsidRPr="0049727F" w:rsidRDefault="001D0C7C" w:rsidP="001C51FA"/>
    <w:p w:rsidR="00AD62C8" w:rsidRPr="0049727F" w:rsidRDefault="00AD62C8" w:rsidP="00D265F3">
      <w:pPr>
        <w:pStyle w:val="Heading2"/>
      </w:pPr>
      <w:bookmarkStart w:id="173" w:name="_Toc475721783"/>
      <w:bookmarkStart w:id="174" w:name="_Toc475734203"/>
      <w:r w:rsidRPr="0049727F">
        <w:t>Introduction</w:t>
      </w:r>
      <w:bookmarkEnd w:id="173"/>
      <w:bookmarkEnd w:id="174"/>
    </w:p>
    <w:p w:rsidR="00291D14" w:rsidRPr="0049727F" w:rsidRDefault="00291D14" w:rsidP="001C51FA">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Pr="0049727F">
        <w:t>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ties (Southworth and Ben-Joseph, 1997). Through path dependence, the spatial signatures of these </w:t>
      </w:r>
      <w:r w:rsidR="00F85338" w:rsidRPr="0049727F">
        <w:lastRenderedPageBreak/>
        <w:t>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1C51FA">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t>As discussed in chapter 5,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1C51FA">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w:t>
      </w:r>
      <w:r w:rsidRPr="0049727F">
        <w:lastRenderedPageBreak/>
        <w:t>multidigraphs with possible self-loops – through the framework of complexity developed in this dissertation, focusing on structure, connectedness, centrality, and robustness.</w:t>
      </w:r>
    </w:p>
    <w:p w:rsidR="00095193" w:rsidRPr="0049727F" w:rsidRDefault="00595B14" w:rsidP="001C51FA">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w:t>
      </w:r>
      <w:r w:rsidRPr="0049727F">
        <w:t xml:space="preserve">over </w:t>
      </w:r>
      <w:r w:rsidR="007326D1" w:rsidRPr="0049727F">
        <w:t xml:space="preserve">27,000 urban street networks at multiple </w:t>
      </w:r>
      <w:r w:rsidRPr="0049727F">
        <w:t xml:space="preserve">overlapping </w:t>
      </w:r>
      <w:r w:rsidR="007326D1" w:rsidRPr="0049727F">
        <w:t xml:space="preserve">scales across the United States. Namely, it examines the street networks of </w:t>
      </w:r>
      <w:r w:rsidRPr="0049727F">
        <w:t>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305309" w:rsidRPr="0049727F" w:rsidRDefault="00305309" w:rsidP="001C51FA">
      <w:r w:rsidRPr="0049727F">
        <w:t xml:space="preserve">This chapter is organized as follows. In the next section it presents the </w:t>
      </w:r>
      <w:r w:rsidR="00C07ACF" w:rsidRPr="0049727F">
        <w:t xml:space="preserve">data sources, tools, and </w:t>
      </w:r>
      <w:r w:rsidRPr="0049727F">
        <w:t>methods used to collect</w:t>
      </w:r>
      <w:r w:rsidR="00C07ACF" w:rsidRPr="0049727F">
        <w:t>, construct, and analyze these street networks. Then it presents findings of the analyses at three spatial scales: metropolitan, municipal, and neighborhood. Next it presents a case study of the neighborhood scale in San Francisco. Finally, it concludes with a discussion of these findings and their implications</w:t>
      </w:r>
      <w:r w:rsidR="00E57A81" w:rsidRPr="0049727F">
        <w:t xml:space="preserve"> for street network analysis, urban form complexity, and city planning</w:t>
      </w:r>
      <w:r w:rsidR="00C07ACF" w:rsidRPr="0049727F">
        <w:t>.</w:t>
      </w:r>
    </w:p>
    <w:p w:rsidR="001D0C7C" w:rsidRPr="0049727F" w:rsidRDefault="001D0C7C" w:rsidP="001C51FA"/>
    <w:p w:rsidR="00AD62C8" w:rsidRPr="0049727F" w:rsidRDefault="00AD62C8" w:rsidP="00D265F3">
      <w:pPr>
        <w:pStyle w:val="Heading2"/>
      </w:pPr>
      <w:bookmarkStart w:id="175" w:name="_Toc475721784"/>
      <w:bookmarkStart w:id="176" w:name="_Toc475734204"/>
      <w:r w:rsidRPr="0049727F">
        <w:t>Methods</w:t>
      </w:r>
      <w:bookmarkEnd w:id="175"/>
      <w:bookmarkEnd w:id="176"/>
    </w:p>
    <w:p w:rsidR="00095193" w:rsidRPr="0049727F" w:rsidRDefault="00D87A2F" w:rsidP="001C51FA">
      <w:r w:rsidRPr="0049727F">
        <w:t>This study uses OSMnx</w:t>
      </w:r>
      <w:r w:rsidR="00745E29" w:rsidRPr="0049727F">
        <w:t xml:space="preserve"> – discussed in chapters 5 and 6 – </w:t>
      </w:r>
      <w:r w:rsidRPr="0049727F">
        <w:t xml:space="preserve">to download, construct, correct, analyze, and visualize street networks at metropolitan, municipal, and neighborhood scales. To </w:t>
      </w:r>
      <w:r w:rsidRPr="0049727F">
        <w:lastRenderedPageBreak/>
        <w:t>define the study sites and their spatial boundaries, this s</w:t>
      </w:r>
      <w:r w:rsidR="00E57A81" w:rsidRPr="0049727F">
        <w:t>tudy uses three sets of geometries</w:t>
      </w:r>
      <w:r w:rsidRPr="0049727F">
        <w:t>. The first defines the metropolitan-scale study sites using the 2016 national TIGER/Line shapefile of US census bureau urban areas, released 19 August 2016.</w:t>
      </w:r>
      <w:r w:rsidR="00467853" w:rsidRPr="0049727F">
        <w:t xml:space="preserve"> Census-defined urban areas</w:t>
      </w:r>
      <w:r w:rsidRPr="0049727F">
        <w:t xml:space="preserve"> </w:t>
      </w:r>
      <w:r w:rsidR="00467853" w:rsidRPr="0049727F">
        <w:t xml:space="preserve">comprise a set of census tracts that meet a minimum density threshold (US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S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467853" w:rsidRPr="0049727F">
        <w:t>all</w:t>
      </w:r>
      <w:r w:rsidR="00C6609A" w:rsidRPr="0049727F">
        <w:t xml:space="preserve"> the incorporated cities and towns in the United States. The </w:t>
      </w:r>
      <w:r w:rsidR="00467853" w:rsidRPr="0049727F">
        <w:t xml:space="preserve">third and </w:t>
      </w:r>
      <w:r w:rsidR="00C6609A" w:rsidRPr="0049727F">
        <w:t xml:space="preserve">final set of geometries defines the neighborhood-scale study sites using 42 Zillow neighborhood shapefiles. These shapefiles contain the geometries of neighborhoods in 41 states plus the District of Columbia. This is a fairly new data set comprising nearly 7,000 neighborhoods </w:t>
      </w:r>
      <w:r w:rsidR="00467853" w:rsidRPr="0049727F">
        <w:t xml:space="preserve">in large American cities, but </w:t>
      </w:r>
      <w:r w:rsidR="00305309" w:rsidRPr="0049727F">
        <w:t xml:space="preserve">as Schernthanner et al. (2016) point out, Zillow does not publish the methodology it uses to construct these geometries. However, despite </w:t>
      </w:r>
      <w:r w:rsidR="00C6609A" w:rsidRPr="0049727F">
        <w:t>its newness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00C6609A" w:rsidRPr="0049727F">
        <w:t xml:space="preserve"> </w:t>
      </w:r>
      <w:r w:rsidR="00305309" w:rsidRPr="0049727F">
        <w:t>to examine neighborhood stigma, and Albrecht and Abramowitz (2014) used these data to study neighborhood-level poverty in New York.</w:t>
      </w:r>
    </w:p>
    <w:p w:rsidR="00467853" w:rsidRDefault="00305309" w:rsidP="000742FF">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Next it constructs a street network from this data, corrects the topology, calculates street counts per </w:t>
      </w:r>
      <w:r w:rsidR="00745E29" w:rsidRPr="0049727F">
        <w:t>node</w:t>
      </w:r>
      <w:r w:rsidRPr="0049727F">
        <w:t xml:space="preserve"> (this ensures that intersections are not considered cul-de-sacs simply because an incident </w:t>
      </w:r>
      <w:r w:rsidRPr="0049727F">
        <w:lastRenderedPageBreak/>
        <w:t>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are recapitulated (only briefly, to avoid 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097C0D">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further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097C0D">
      <w:r w:rsidRPr="00097C0D">
        <w:t xml:space="preserve">The </w:t>
      </w:r>
      <w:r w:rsidRPr="00097C0D">
        <w:rPr>
          <w:i/>
        </w:rPr>
        <w:t>average node degree</w:t>
      </w:r>
      <w:r w:rsidRPr="00097C0D">
        <w:t xml:space="preserve">, or mean number of edges incident to each node, quantifies how well the nodes are connected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intersection characterize the type, prevalence, and dispersion of intersection connectedness in the network.</w:t>
      </w:r>
      <w:r w:rsidR="000742FF">
        <w:t xml:space="preserve"> </w:t>
      </w:r>
      <w:r w:rsidRPr="00097C0D">
        <w:rPr>
          <w:i/>
        </w:rPr>
        <w:t>Connectivity</w:t>
      </w:r>
      <w:r w:rsidRPr="00097C0D">
        <w:t xml:space="preserve"> measures the minimum number of </w:t>
      </w:r>
      <w:r w:rsidRPr="00097C0D">
        <w:lastRenderedPageBreak/>
        <w:t xml:space="preserve">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097C0D">
      <w:r w:rsidRPr="00097C0D">
        <w:t xml:space="preserve">The </w:t>
      </w:r>
      <w:r w:rsidRPr="00097C0D">
        <w:rPr>
          <w:i/>
        </w:rPr>
        <w:t>clustering coefficient</w:t>
      </w:r>
      <w:r w:rsidRPr="00097C0D">
        <w:t xml:space="preserve"> of a node is the ratio of the number of edges between its neighbors to the maximum possible number of edges that could exist between these 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0742FF" w:rsidRPr="0049727F" w:rsidRDefault="000742FF" w:rsidP="00097C0D">
      <w:r w:rsidRPr="0049727F">
        <w:t>In total, this study cross-sectionally analyzes 27,009 networks: 497 urbanized areas’ street networks, 19,655 cities’ and towns’ street networks, and 6,857 neighborhoods’ street networks.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s in the city of San Francisco.</w:t>
      </w:r>
    </w:p>
    <w:p w:rsidR="001D0C7C" w:rsidRPr="0049727F" w:rsidRDefault="001D0C7C" w:rsidP="001C51FA"/>
    <w:p w:rsidR="00095193" w:rsidRPr="0049727F" w:rsidRDefault="001D0C7C" w:rsidP="00D265F3">
      <w:pPr>
        <w:pStyle w:val="Heading2"/>
      </w:pPr>
      <w:bookmarkStart w:id="177" w:name="_Toc475721785"/>
      <w:bookmarkStart w:id="178" w:name="_Toc475734205"/>
      <w:r w:rsidRPr="0049727F">
        <w:lastRenderedPageBreak/>
        <w:t>Analysis of Metropolitan-Scale Street Networks</w:t>
      </w:r>
      <w:bookmarkEnd w:id="177"/>
      <w:bookmarkEnd w:id="178"/>
    </w:p>
    <w:p w:rsidR="001D0C7C" w:rsidRPr="0049727F" w:rsidRDefault="00BF7F1C" w:rsidP="001C51FA">
      <w:r w:rsidRPr="0049727F">
        <w:t>There is great variation in street network characteristics a</w:t>
      </w:r>
      <w:r w:rsidR="00B55EB9" w:rsidRPr="0049727F">
        <w:t>cross the entire data set of 497 urbanized areas</w:t>
      </w:r>
      <w:r w:rsidR="00B217DB" w:rsidRPr="0049727F">
        <w:t xml:space="preserve"> (Table 7.1). This is unsurprising:</w:t>
      </w:r>
      <w:r w:rsidRPr="0049727F">
        <w:t xml:space="preserve"> 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r w:rsidR="00B217DB" w:rsidRPr="0049727F">
        <w:t xml:space="preserve"> </w:t>
      </w:r>
    </w:p>
    <w:tbl>
      <w:tblPr>
        <w:tblW w:w="9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972"/>
        <w:gridCol w:w="1127"/>
        <w:gridCol w:w="972"/>
        <w:gridCol w:w="972"/>
        <w:gridCol w:w="1080"/>
      </w:tblGrid>
      <w:tr w:rsidR="008A2475" w:rsidRPr="000C1D4B" w:rsidTr="00C10639">
        <w:trPr>
          <w:trHeight w:val="300"/>
        </w:trPr>
        <w:tc>
          <w:tcPr>
            <w:tcW w:w="3996" w:type="dxa"/>
            <w:shd w:val="clear" w:color="auto" w:fill="auto"/>
            <w:noWrap/>
            <w:vAlign w:val="bottom"/>
            <w:hideMark/>
          </w:tcPr>
          <w:p w:rsidR="008A2475" w:rsidRPr="000C1D4B" w:rsidRDefault="008A2475" w:rsidP="005733E1">
            <w:pPr>
              <w:pStyle w:val="Tablebody"/>
              <w:jc w:val="right"/>
              <w:rPr>
                <w:b/>
              </w:rPr>
            </w:pPr>
          </w:p>
        </w:tc>
        <w:tc>
          <w:tcPr>
            <w:tcW w:w="972" w:type="dxa"/>
            <w:shd w:val="clear" w:color="auto" w:fill="auto"/>
            <w:noWrap/>
            <w:vAlign w:val="bottom"/>
            <w:hideMark/>
          </w:tcPr>
          <w:p w:rsidR="008A2475" w:rsidRPr="000C1D4B" w:rsidRDefault="008A2475" w:rsidP="005733E1">
            <w:pPr>
              <w:pStyle w:val="Tablebody"/>
              <w:jc w:val="right"/>
              <w:rPr>
                <w:b/>
              </w:rPr>
            </w:pPr>
            <w:r w:rsidRPr="000C1D4B">
              <w:rPr>
                <w:b/>
              </w:rPr>
              <w:t>mean</w:t>
            </w:r>
          </w:p>
        </w:tc>
        <w:tc>
          <w:tcPr>
            <w:tcW w:w="1127" w:type="dxa"/>
            <w:shd w:val="clear" w:color="auto" w:fill="auto"/>
            <w:noWrap/>
            <w:vAlign w:val="bottom"/>
            <w:hideMark/>
          </w:tcPr>
          <w:p w:rsidR="008A2475" w:rsidRPr="005733E1" w:rsidRDefault="005733E1" w:rsidP="005733E1">
            <w:pPr>
              <w:pStyle w:val="Tablebody"/>
              <w:jc w:val="right"/>
              <w:rPr>
                <w:b/>
                <w:i/>
              </w:rPr>
            </w:pPr>
            <w:r w:rsidRPr="005733E1">
              <w:rPr>
                <w:b/>
                <w:i/>
              </w:rPr>
              <w:t>σ</w:t>
            </w:r>
          </w:p>
        </w:tc>
        <w:tc>
          <w:tcPr>
            <w:tcW w:w="972" w:type="dxa"/>
            <w:shd w:val="clear" w:color="auto" w:fill="auto"/>
            <w:noWrap/>
            <w:vAlign w:val="bottom"/>
            <w:hideMark/>
          </w:tcPr>
          <w:p w:rsidR="008A2475" w:rsidRPr="000C1D4B" w:rsidRDefault="008A2475" w:rsidP="005733E1">
            <w:pPr>
              <w:pStyle w:val="Tablebody"/>
              <w:jc w:val="right"/>
              <w:rPr>
                <w:b/>
              </w:rPr>
            </w:pPr>
            <w:r w:rsidRPr="000C1D4B">
              <w:rPr>
                <w:b/>
              </w:rPr>
              <w:t>min</w:t>
            </w:r>
          </w:p>
        </w:tc>
        <w:tc>
          <w:tcPr>
            <w:tcW w:w="972" w:type="dxa"/>
            <w:shd w:val="clear" w:color="auto" w:fill="auto"/>
            <w:noWrap/>
            <w:vAlign w:val="bottom"/>
            <w:hideMark/>
          </w:tcPr>
          <w:p w:rsidR="008A2475" w:rsidRPr="000C1D4B" w:rsidRDefault="00C10639" w:rsidP="005733E1">
            <w:pPr>
              <w:pStyle w:val="Tablebody"/>
              <w:jc w:val="right"/>
              <w:rPr>
                <w:b/>
              </w:rPr>
            </w:pPr>
            <w:r>
              <w:rPr>
                <w:b/>
              </w:rPr>
              <w:t>median</w:t>
            </w:r>
          </w:p>
        </w:tc>
        <w:tc>
          <w:tcPr>
            <w:tcW w:w="1080" w:type="dxa"/>
            <w:shd w:val="clear" w:color="auto" w:fill="auto"/>
            <w:noWrap/>
            <w:vAlign w:val="bottom"/>
            <w:hideMark/>
          </w:tcPr>
          <w:p w:rsidR="008A2475" w:rsidRPr="000C1D4B" w:rsidRDefault="008A2475" w:rsidP="005733E1">
            <w:pPr>
              <w:pStyle w:val="Tablebody"/>
              <w:jc w:val="right"/>
              <w:rPr>
                <w:b/>
              </w:rPr>
            </w:pPr>
            <w:r w:rsidRPr="000C1D4B">
              <w:rPr>
                <w:b/>
              </w:rPr>
              <w:t>max</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0C1D4B" w:rsidRPr="0049727F" w:rsidRDefault="000C1D4B" w:rsidP="00C10639">
            <w:pPr>
              <w:pStyle w:val="Tablebody"/>
              <w:jc w:val="right"/>
            </w:pPr>
            <w:r w:rsidRPr="0049727F">
              <w:t>460.657</w:t>
            </w:r>
          </w:p>
        </w:tc>
        <w:tc>
          <w:tcPr>
            <w:tcW w:w="1127" w:type="dxa"/>
            <w:shd w:val="clear" w:color="auto" w:fill="auto"/>
            <w:noWrap/>
            <w:vAlign w:val="bottom"/>
            <w:hideMark/>
          </w:tcPr>
          <w:p w:rsidR="000C1D4B" w:rsidRPr="0049727F" w:rsidRDefault="000C1D4B" w:rsidP="00C10639">
            <w:pPr>
              <w:pStyle w:val="Tablebody"/>
              <w:jc w:val="right"/>
            </w:pPr>
            <w:r w:rsidRPr="0049727F">
              <w:t>858.125</w:t>
            </w:r>
          </w:p>
        </w:tc>
        <w:tc>
          <w:tcPr>
            <w:tcW w:w="972" w:type="dxa"/>
            <w:shd w:val="clear" w:color="auto" w:fill="auto"/>
            <w:noWrap/>
            <w:vAlign w:val="bottom"/>
            <w:hideMark/>
          </w:tcPr>
          <w:p w:rsidR="000C1D4B" w:rsidRPr="0049727F" w:rsidRDefault="000C1D4B" w:rsidP="00C10639">
            <w:pPr>
              <w:pStyle w:val="Tablebody"/>
              <w:jc w:val="right"/>
            </w:pPr>
            <w:r w:rsidRPr="0049727F">
              <w:t>25.685</w:t>
            </w:r>
          </w:p>
        </w:tc>
        <w:tc>
          <w:tcPr>
            <w:tcW w:w="972" w:type="dxa"/>
            <w:shd w:val="clear" w:color="auto" w:fill="auto"/>
            <w:noWrap/>
            <w:vAlign w:val="bottom"/>
            <w:hideMark/>
          </w:tcPr>
          <w:p w:rsidR="000C1D4B" w:rsidRPr="0049727F" w:rsidRDefault="000C1D4B" w:rsidP="00C10639">
            <w:pPr>
              <w:pStyle w:val="Tablebody"/>
              <w:jc w:val="right"/>
            </w:pPr>
            <w:r w:rsidRPr="0049727F">
              <w:t>184.898</w:t>
            </w:r>
          </w:p>
        </w:tc>
        <w:tc>
          <w:tcPr>
            <w:tcW w:w="1080" w:type="dxa"/>
            <w:shd w:val="clear" w:color="auto" w:fill="auto"/>
            <w:noWrap/>
            <w:vAlign w:val="bottom"/>
            <w:hideMark/>
          </w:tcPr>
          <w:p w:rsidR="000C1D4B" w:rsidRPr="0049727F" w:rsidRDefault="000C1D4B" w:rsidP="00C10639">
            <w:pPr>
              <w:pStyle w:val="Tablebody"/>
              <w:jc w:val="right"/>
            </w:pPr>
            <w:r w:rsidRPr="0049727F">
              <w:t>8937.429</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vg of the avg neighborhood degree</w:t>
            </w:r>
          </w:p>
        </w:tc>
        <w:tc>
          <w:tcPr>
            <w:tcW w:w="972" w:type="dxa"/>
            <w:shd w:val="clear" w:color="auto" w:fill="auto"/>
            <w:noWrap/>
            <w:vAlign w:val="bottom"/>
            <w:hideMark/>
          </w:tcPr>
          <w:p w:rsidR="000C1D4B" w:rsidRPr="0049727F" w:rsidRDefault="000C1D4B" w:rsidP="00C10639">
            <w:pPr>
              <w:pStyle w:val="Tablebody"/>
              <w:jc w:val="right"/>
            </w:pPr>
            <w:r w:rsidRPr="0049727F">
              <w:t>2.886</w:t>
            </w:r>
          </w:p>
        </w:tc>
        <w:tc>
          <w:tcPr>
            <w:tcW w:w="1127" w:type="dxa"/>
            <w:shd w:val="clear" w:color="auto" w:fill="auto"/>
            <w:noWrap/>
            <w:vAlign w:val="bottom"/>
            <w:hideMark/>
          </w:tcPr>
          <w:p w:rsidR="000C1D4B" w:rsidRPr="0049727F" w:rsidRDefault="000C1D4B" w:rsidP="00C10639">
            <w:pPr>
              <w:pStyle w:val="Tablebody"/>
              <w:jc w:val="right"/>
            </w:pPr>
            <w:r w:rsidRPr="0049727F">
              <w:t>0.109</w:t>
            </w:r>
          </w:p>
        </w:tc>
        <w:tc>
          <w:tcPr>
            <w:tcW w:w="972" w:type="dxa"/>
            <w:shd w:val="clear" w:color="auto" w:fill="auto"/>
            <w:noWrap/>
            <w:vAlign w:val="bottom"/>
            <w:hideMark/>
          </w:tcPr>
          <w:p w:rsidR="000C1D4B" w:rsidRPr="0049727F" w:rsidRDefault="000C1D4B" w:rsidP="00C10639">
            <w:pPr>
              <w:pStyle w:val="Tablebody"/>
              <w:jc w:val="right"/>
            </w:pPr>
            <w:r w:rsidRPr="0049727F">
              <w:t>2.626</w:t>
            </w:r>
          </w:p>
        </w:tc>
        <w:tc>
          <w:tcPr>
            <w:tcW w:w="972" w:type="dxa"/>
            <w:shd w:val="clear" w:color="auto" w:fill="auto"/>
            <w:noWrap/>
            <w:vAlign w:val="bottom"/>
            <w:hideMark/>
          </w:tcPr>
          <w:p w:rsidR="000C1D4B" w:rsidRPr="0049727F" w:rsidRDefault="000C1D4B" w:rsidP="00C10639">
            <w:pPr>
              <w:pStyle w:val="Tablebody"/>
              <w:jc w:val="right"/>
            </w:pPr>
            <w:r w:rsidRPr="0049727F">
              <w:t>2.875</w:t>
            </w:r>
          </w:p>
        </w:tc>
        <w:tc>
          <w:tcPr>
            <w:tcW w:w="1080" w:type="dxa"/>
            <w:shd w:val="clear" w:color="auto" w:fill="auto"/>
            <w:noWrap/>
            <w:vAlign w:val="bottom"/>
            <w:hideMark/>
          </w:tcPr>
          <w:p w:rsidR="000C1D4B" w:rsidRPr="0049727F" w:rsidRDefault="000C1D4B" w:rsidP="00C10639">
            <w:pPr>
              <w:pStyle w:val="Tablebody"/>
              <w:jc w:val="right"/>
            </w:pPr>
            <w:r w:rsidRPr="0049727F">
              <w:t>3.228</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vg of the avg weighted neighborhood degree</w:t>
            </w:r>
          </w:p>
        </w:tc>
        <w:tc>
          <w:tcPr>
            <w:tcW w:w="972" w:type="dxa"/>
            <w:shd w:val="clear" w:color="auto" w:fill="auto"/>
            <w:noWrap/>
            <w:vAlign w:val="bottom"/>
            <w:hideMark/>
          </w:tcPr>
          <w:p w:rsidR="000C1D4B" w:rsidRPr="0049727F" w:rsidRDefault="000C1D4B" w:rsidP="00C10639">
            <w:pPr>
              <w:pStyle w:val="Tablebody"/>
              <w:jc w:val="right"/>
            </w:pPr>
            <w:r w:rsidRPr="0049727F">
              <w:t>0.032</w:t>
            </w:r>
          </w:p>
        </w:tc>
        <w:tc>
          <w:tcPr>
            <w:tcW w:w="1127" w:type="dxa"/>
            <w:shd w:val="clear" w:color="auto" w:fill="auto"/>
            <w:noWrap/>
            <w:vAlign w:val="bottom"/>
            <w:hideMark/>
          </w:tcPr>
          <w:p w:rsidR="000C1D4B" w:rsidRPr="0049727F" w:rsidRDefault="000C1D4B" w:rsidP="00C10639">
            <w:pPr>
              <w:pStyle w:val="Tablebody"/>
              <w:jc w:val="right"/>
            </w:pPr>
            <w:r w:rsidRPr="0049727F">
              <w:t>0.018</w:t>
            </w:r>
          </w:p>
        </w:tc>
        <w:tc>
          <w:tcPr>
            <w:tcW w:w="972" w:type="dxa"/>
            <w:shd w:val="clear" w:color="auto" w:fill="auto"/>
            <w:noWrap/>
            <w:vAlign w:val="bottom"/>
            <w:hideMark/>
          </w:tcPr>
          <w:p w:rsidR="000C1D4B" w:rsidRPr="0049727F" w:rsidRDefault="000C1D4B" w:rsidP="00C10639">
            <w:pPr>
              <w:pStyle w:val="Tablebody"/>
              <w:jc w:val="right"/>
            </w:pPr>
            <w:r w:rsidRPr="0049727F">
              <w:t>0.021</w:t>
            </w:r>
          </w:p>
        </w:tc>
        <w:tc>
          <w:tcPr>
            <w:tcW w:w="972" w:type="dxa"/>
            <w:shd w:val="clear" w:color="auto" w:fill="auto"/>
            <w:noWrap/>
            <w:vAlign w:val="bottom"/>
            <w:hideMark/>
          </w:tcPr>
          <w:p w:rsidR="000C1D4B" w:rsidRPr="0049727F" w:rsidRDefault="000C1D4B" w:rsidP="00C10639">
            <w:pPr>
              <w:pStyle w:val="Tablebody"/>
              <w:jc w:val="right"/>
            </w:pPr>
            <w:r w:rsidRPr="0049727F">
              <w:t>0.03</w:t>
            </w:r>
          </w:p>
        </w:tc>
        <w:tc>
          <w:tcPr>
            <w:tcW w:w="1080" w:type="dxa"/>
            <w:shd w:val="clear" w:color="auto" w:fill="auto"/>
            <w:noWrap/>
            <w:vAlign w:val="bottom"/>
            <w:hideMark/>
          </w:tcPr>
          <w:p w:rsidR="000C1D4B" w:rsidRPr="0049727F" w:rsidRDefault="000C1D4B" w:rsidP="00C10639">
            <w:pPr>
              <w:pStyle w:val="Tablebody"/>
              <w:jc w:val="right"/>
            </w:pPr>
            <w:r w:rsidRPr="0049727F">
              <w:t>0.321</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vg circuity</w:t>
            </w:r>
          </w:p>
        </w:tc>
        <w:tc>
          <w:tcPr>
            <w:tcW w:w="972" w:type="dxa"/>
            <w:shd w:val="clear" w:color="auto" w:fill="auto"/>
            <w:noWrap/>
            <w:vAlign w:val="bottom"/>
            <w:hideMark/>
          </w:tcPr>
          <w:p w:rsidR="000C1D4B" w:rsidRPr="0049727F" w:rsidRDefault="000C1D4B" w:rsidP="00C10639">
            <w:pPr>
              <w:pStyle w:val="Tablebody"/>
              <w:jc w:val="right"/>
            </w:pPr>
            <w:r w:rsidRPr="0049727F">
              <w:t>1.076</w:t>
            </w:r>
          </w:p>
        </w:tc>
        <w:tc>
          <w:tcPr>
            <w:tcW w:w="1127" w:type="dxa"/>
            <w:shd w:val="clear" w:color="auto" w:fill="auto"/>
            <w:noWrap/>
            <w:vAlign w:val="bottom"/>
            <w:hideMark/>
          </w:tcPr>
          <w:p w:rsidR="000C1D4B" w:rsidRPr="0049727F" w:rsidRDefault="000C1D4B" w:rsidP="00C10639">
            <w:pPr>
              <w:pStyle w:val="Tablebody"/>
              <w:jc w:val="right"/>
            </w:pPr>
            <w:r w:rsidRPr="0049727F">
              <w:t>0.019</w:t>
            </w:r>
          </w:p>
        </w:tc>
        <w:tc>
          <w:tcPr>
            <w:tcW w:w="972" w:type="dxa"/>
            <w:shd w:val="clear" w:color="auto" w:fill="auto"/>
            <w:noWrap/>
            <w:vAlign w:val="bottom"/>
            <w:hideMark/>
          </w:tcPr>
          <w:p w:rsidR="000C1D4B" w:rsidRPr="0049727F" w:rsidRDefault="000C1D4B" w:rsidP="00C10639">
            <w:pPr>
              <w:pStyle w:val="Tablebody"/>
              <w:jc w:val="right"/>
            </w:pPr>
            <w:r w:rsidRPr="0049727F">
              <w:t>1.023</w:t>
            </w:r>
          </w:p>
        </w:tc>
        <w:tc>
          <w:tcPr>
            <w:tcW w:w="972" w:type="dxa"/>
            <w:shd w:val="clear" w:color="auto" w:fill="auto"/>
            <w:noWrap/>
            <w:vAlign w:val="bottom"/>
            <w:hideMark/>
          </w:tcPr>
          <w:p w:rsidR="000C1D4B" w:rsidRPr="0049727F" w:rsidRDefault="000C1D4B" w:rsidP="00C10639">
            <w:pPr>
              <w:pStyle w:val="Tablebody"/>
              <w:jc w:val="right"/>
            </w:pPr>
            <w:r w:rsidRPr="0049727F">
              <w:t>1.074</w:t>
            </w:r>
          </w:p>
        </w:tc>
        <w:tc>
          <w:tcPr>
            <w:tcW w:w="1080" w:type="dxa"/>
            <w:shd w:val="clear" w:color="auto" w:fill="auto"/>
            <w:noWrap/>
            <w:vAlign w:val="bottom"/>
            <w:hideMark/>
          </w:tcPr>
          <w:p w:rsidR="000C1D4B" w:rsidRPr="0049727F" w:rsidRDefault="000C1D4B" w:rsidP="00C10639">
            <w:pPr>
              <w:pStyle w:val="Tablebody"/>
              <w:jc w:val="right"/>
            </w:pPr>
            <w:r w:rsidRPr="0049727F">
              <w:t>1.14</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vg clustering coefficient</w:t>
            </w:r>
          </w:p>
        </w:tc>
        <w:tc>
          <w:tcPr>
            <w:tcW w:w="972" w:type="dxa"/>
            <w:shd w:val="clear" w:color="auto" w:fill="auto"/>
            <w:noWrap/>
            <w:vAlign w:val="bottom"/>
            <w:hideMark/>
          </w:tcPr>
          <w:p w:rsidR="000C1D4B" w:rsidRPr="0049727F" w:rsidRDefault="000C1D4B" w:rsidP="00C10639">
            <w:pPr>
              <w:pStyle w:val="Tablebody"/>
              <w:jc w:val="right"/>
            </w:pPr>
            <w:r w:rsidRPr="0049727F">
              <w:t>0.042</w:t>
            </w:r>
          </w:p>
        </w:tc>
        <w:tc>
          <w:tcPr>
            <w:tcW w:w="1127" w:type="dxa"/>
            <w:shd w:val="clear" w:color="auto" w:fill="auto"/>
            <w:noWrap/>
            <w:vAlign w:val="bottom"/>
            <w:hideMark/>
          </w:tcPr>
          <w:p w:rsidR="000C1D4B" w:rsidRPr="0049727F" w:rsidRDefault="000C1D4B" w:rsidP="00C10639">
            <w:pPr>
              <w:pStyle w:val="Tablebody"/>
              <w:jc w:val="right"/>
            </w:pPr>
            <w:r w:rsidRPr="0049727F">
              <w:t>0.009</w:t>
            </w:r>
          </w:p>
        </w:tc>
        <w:tc>
          <w:tcPr>
            <w:tcW w:w="972" w:type="dxa"/>
            <w:shd w:val="clear" w:color="auto" w:fill="auto"/>
            <w:noWrap/>
            <w:vAlign w:val="bottom"/>
            <w:hideMark/>
          </w:tcPr>
          <w:p w:rsidR="000C1D4B" w:rsidRPr="0049727F" w:rsidRDefault="000C1D4B" w:rsidP="00C10639">
            <w:pPr>
              <w:pStyle w:val="Tablebody"/>
              <w:jc w:val="right"/>
            </w:pPr>
            <w:r w:rsidRPr="0049727F">
              <w:t>0.015</w:t>
            </w:r>
          </w:p>
        </w:tc>
        <w:tc>
          <w:tcPr>
            <w:tcW w:w="972" w:type="dxa"/>
            <w:shd w:val="clear" w:color="auto" w:fill="auto"/>
            <w:noWrap/>
            <w:vAlign w:val="bottom"/>
            <w:hideMark/>
          </w:tcPr>
          <w:p w:rsidR="000C1D4B" w:rsidRPr="0049727F" w:rsidRDefault="000C1D4B" w:rsidP="00C10639">
            <w:pPr>
              <w:pStyle w:val="Tablebody"/>
              <w:jc w:val="right"/>
            </w:pPr>
            <w:r w:rsidRPr="0049727F">
              <w:t>0.042</w:t>
            </w:r>
          </w:p>
        </w:tc>
        <w:tc>
          <w:tcPr>
            <w:tcW w:w="1080" w:type="dxa"/>
            <w:shd w:val="clear" w:color="auto" w:fill="auto"/>
            <w:noWrap/>
            <w:vAlign w:val="bottom"/>
            <w:hideMark/>
          </w:tcPr>
          <w:p w:rsidR="000C1D4B" w:rsidRPr="0049727F" w:rsidRDefault="000C1D4B" w:rsidP="00C10639">
            <w:pPr>
              <w:pStyle w:val="Tablebody"/>
              <w:jc w:val="right"/>
            </w:pPr>
            <w:r w:rsidRPr="0049727F">
              <w:t>0.071</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vg weighted clustering coefficient</w:t>
            </w:r>
          </w:p>
        </w:tc>
        <w:tc>
          <w:tcPr>
            <w:tcW w:w="972" w:type="dxa"/>
            <w:shd w:val="clear" w:color="auto" w:fill="auto"/>
            <w:noWrap/>
            <w:vAlign w:val="bottom"/>
            <w:hideMark/>
          </w:tcPr>
          <w:p w:rsidR="000C1D4B" w:rsidRPr="0049727F" w:rsidRDefault="000C1D4B" w:rsidP="00C10639">
            <w:pPr>
              <w:pStyle w:val="Tablebody"/>
              <w:jc w:val="right"/>
            </w:pPr>
            <w:r w:rsidRPr="0049727F">
              <w:t>0.002</w:t>
            </w:r>
          </w:p>
        </w:tc>
        <w:tc>
          <w:tcPr>
            <w:tcW w:w="1127" w:type="dxa"/>
            <w:shd w:val="clear" w:color="auto" w:fill="auto"/>
            <w:noWrap/>
            <w:vAlign w:val="bottom"/>
            <w:hideMark/>
          </w:tcPr>
          <w:p w:rsidR="000C1D4B" w:rsidRPr="0049727F" w:rsidRDefault="000C1D4B" w:rsidP="00C10639">
            <w:pPr>
              <w:pStyle w:val="Tablebody"/>
              <w:jc w:val="right"/>
            </w:pPr>
            <w:r w:rsidRPr="0049727F">
              <w:t>0.001</w:t>
            </w:r>
          </w:p>
        </w:tc>
        <w:tc>
          <w:tcPr>
            <w:tcW w:w="972" w:type="dxa"/>
            <w:shd w:val="clear" w:color="auto" w:fill="auto"/>
            <w:noWrap/>
            <w:vAlign w:val="bottom"/>
            <w:hideMark/>
          </w:tcPr>
          <w:p w:rsidR="000C1D4B" w:rsidRPr="0049727F" w:rsidRDefault="00C10639" w:rsidP="00C10639">
            <w:pPr>
              <w:pStyle w:val="Tablebody"/>
              <w:jc w:val="right"/>
            </w:pPr>
            <w:r>
              <w:t>&lt;0.0</w:t>
            </w:r>
            <w:r w:rsidR="000C1D4B" w:rsidRPr="0049727F">
              <w:t>0</w:t>
            </w:r>
            <w:r>
              <w:t>1</w:t>
            </w:r>
          </w:p>
        </w:tc>
        <w:tc>
          <w:tcPr>
            <w:tcW w:w="972" w:type="dxa"/>
            <w:shd w:val="clear" w:color="auto" w:fill="auto"/>
            <w:noWrap/>
            <w:vAlign w:val="bottom"/>
            <w:hideMark/>
          </w:tcPr>
          <w:p w:rsidR="000C1D4B" w:rsidRPr="0049727F" w:rsidRDefault="000C1D4B" w:rsidP="00C10639">
            <w:pPr>
              <w:pStyle w:val="Tablebody"/>
              <w:jc w:val="right"/>
            </w:pPr>
            <w:r w:rsidRPr="0049727F">
              <w:t>0.001</w:t>
            </w:r>
          </w:p>
        </w:tc>
        <w:tc>
          <w:tcPr>
            <w:tcW w:w="1080" w:type="dxa"/>
            <w:shd w:val="clear" w:color="auto" w:fill="auto"/>
            <w:noWrap/>
            <w:vAlign w:val="bottom"/>
            <w:hideMark/>
          </w:tcPr>
          <w:p w:rsidR="000C1D4B" w:rsidRPr="0049727F" w:rsidRDefault="000C1D4B" w:rsidP="00C10639">
            <w:pPr>
              <w:pStyle w:val="Tablebody"/>
              <w:jc w:val="right"/>
            </w:pPr>
            <w:r w:rsidRPr="0049727F">
              <w:t>0.006</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Intersection count</w:t>
            </w:r>
          </w:p>
        </w:tc>
        <w:tc>
          <w:tcPr>
            <w:tcW w:w="972" w:type="dxa"/>
            <w:shd w:val="clear" w:color="auto" w:fill="auto"/>
            <w:noWrap/>
            <w:vAlign w:val="bottom"/>
            <w:hideMark/>
          </w:tcPr>
          <w:p w:rsidR="000C1D4B" w:rsidRPr="0049727F" w:rsidRDefault="00C10639" w:rsidP="00C10639">
            <w:pPr>
              <w:pStyle w:val="Tablebody"/>
              <w:jc w:val="right"/>
            </w:pPr>
            <w:r>
              <w:t>12582</w:t>
            </w:r>
          </w:p>
        </w:tc>
        <w:tc>
          <w:tcPr>
            <w:tcW w:w="1127" w:type="dxa"/>
            <w:shd w:val="clear" w:color="auto" w:fill="auto"/>
            <w:noWrap/>
            <w:vAlign w:val="bottom"/>
            <w:hideMark/>
          </w:tcPr>
          <w:p w:rsidR="000C1D4B" w:rsidRPr="0049727F" w:rsidRDefault="00C10639" w:rsidP="00C10639">
            <w:pPr>
              <w:pStyle w:val="Tablebody"/>
              <w:jc w:val="right"/>
            </w:pPr>
            <w:r>
              <w:t>26054</w:t>
            </w:r>
          </w:p>
        </w:tc>
        <w:tc>
          <w:tcPr>
            <w:tcW w:w="972" w:type="dxa"/>
            <w:shd w:val="clear" w:color="auto" w:fill="auto"/>
            <w:noWrap/>
            <w:vAlign w:val="bottom"/>
            <w:hideMark/>
          </w:tcPr>
          <w:p w:rsidR="000C1D4B" w:rsidRPr="0049727F" w:rsidRDefault="000C1D4B" w:rsidP="00C10639">
            <w:pPr>
              <w:pStyle w:val="Tablebody"/>
              <w:jc w:val="right"/>
            </w:pPr>
            <w:r w:rsidRPr="0049727F">
              <w:t>751</w:t>
            </w:r>
          </w:p>
        </w:tc>
        <w:tc>
          <w:tcPr>
            <w:tcW w:w="972" w:type="dxa"/>
            <w:shd w:val="clear" w:color="auto" w:fill="auto"/>
            <w:noWrap/>
            <w:vAlign w:val="bottom"/>
            <w:hideMark/>
          </w:tcPr>
          <w:p w:rsidR="000C1D4B" w:rsidRPr="0049727F" w:rsidRDefault="000C1D4B" w:rsidP="00C10639">
            <w:pPr>
              <w:pStyle w:val="Tablebody"/>
              <w:jc w:val="right"/>
            </w:pPr>
            <w:r w:rsidRPr="0049727F">
              <w:t>4593</w:t>
            </w:r>
          </w:p>
        </w:tc>
        <w:tc>
          <w:tcPr>
            <w:tcW w:w="1080" w:type="dxa"/>
            <w:shd w:val="clear" w:color="auto" w:fill="auto"/>
            <w:noWrap/>
            <w:vAlign w:val="bottom"/>
            <w:hideMark/>
          </w:tcPr>
          <w:p w:rsidR="000C1D4B" w:rsidRPr="0049727F" w:rsidRDefault="000C1D4B" w:rsidP="00C10639">
            <w:pPr>
              <w:pStyle w:val="Tablebody"/>
              <w:jc w:val="right"/>
            </w:pPr>
            <w:r w:rsidRPr="0049727F">
              <w:t>307848</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vg degree centrality</w:t>
            </w:r>
          </w:p>
        </w:tc>
        <w:tc>
          <w:tcPr>
            <w:tcW w:w="972" w:type="dxa"/>
            <w:shd w:val="clear" w:color="auto" w:fill="auto"/>
            <w:noWrap/>
            <w:vAlign w:val="bottom"/>
            <w:hideMark/>
          </w:tcPr>
          <w:p w:rsidR="000C1D4B" w:rsidRPr="0049727F" w:rsidRDefault="000C1D4B" w:rsidP="00C10639">
            <w:pPr>
              <w:pStyle w:val="Tablebody"/>
              <w:jc w:val="right"/>
            </w:pPr>
            <w:r w:rsidRPr="0049727F">
              <w:t>0.001</w:t>
            </w:r>
          </w:p>
        </w:tc>
        <w:tc>
          <w:tcPr>
            <w:tcW w:w="1127" w:type="dxa"/>
            <w:shd w:val="clear" w:color="auto" w:fill="auto"/>
            <w:noWrap/>
            <w:vAlign w:val="bottom"/>
            <w:hideMark/>
          </w:tcPr>
          <w:p w:rsidR="000C1D4B" w:rsidRPr="0049727F" w:rsidRDefault="000C1D4B" w:rsidP="00C10639">
            <w:pPr>
              <w:pStyle w:val="Tablebody"/>
              <w:jc w:val="right"/>
            </w:pPr>
            <w:r w:rsidRPr="0049727F">
              <w:t>0.001</w:t>
            </w:r>
          </w:p>
        </w:tc>
        <w:tc>
          <w:tcPr>
            <w:tcW w:w="972" w:type="dxa"/>
            <w:shd w:val="clear" w:color="auto" w:fill="auto"/>
            <w:noWrap/>
            <w:vAlign w:val="bottom"/>
            <w:hideMark/>
          </w:tcPr>
          <w:p w:rsidR="000C1D4B"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0C1D4B" w:rsidRPr="0049727F" w:rsidRDefault="000C1D4B" w:rsidP="00C10639">
            <w:pPr>
              <w:pStyle w:val="Tablebody"/>
              <w:jc w:val="right"/>
            </w:pPr>
            <w:r w:rsidRPr="0049727F">
              <w:t>0.001</w:t>
            </w:r>
          </w:p>
        </w:tc>
        <w:tc>
          <w:tcPr>
            <w:tcW w:w="1080" w:type="dxa"/>
            <w:shd w:val="clear" w:color="auto" w:fill="auto"/>
            <w:noWrap/>
            <w:vAlign w:val="bottom"/>
            <w:hideMark/>
          </w:tcPr>
          <w:p w:rsidR="000C1D4B" w:rsidRPr="0049727F" w:rsidRDefault="000C1D4B" w:rsidP="00C10639">
            <w:pPr>
              <w:pStyle w:val="Tablebody"/>
              <w:jc w:val="right"/>
            </w:pPr>
            <w:r w:rsidRPr="0049727F">
              <w:t>0.007</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Edge density (</w:t>
            </w:r>
            <w:r w:rsidR="00C10639">
              <w:t>k</w:t>
            </w:r>
            <w:r w:rsidRPr="0049727F">
              <w:t>m/km</w:t>
            </w:r>
            <w:r w:rsidRPr="0049727F">
              <w:rPr>
                <w:vertAlign w:val="superscript"/>
              </w:rPr>
              <w:t>2</w:t>
            </w:r>
            <w:r w:rsidRPr="0049727F">
              <w:t>)</w:t>
            </w:r>
          </w:p>
        </w:tc>
        <w:tc>
          <w:tcPr>
            <w:tcW w:w="972" w:type="dxa"/>
            <w:shd w:val="clear" w:color="auto" w:fill="auto"/>
            <w:noWrap/>
            <w:vAlign w:val="bottom"/>
            <w:hideMark/>
          </w:tcPr>
          <w:p w:rsidR="000C1D4B" w:rsidRPr="0049727F" w:rsidRDefault="00C10639" w:rsidP="00C10639">
            <w:pPr>
              <w:pStyle w:val="Tablebody"/>
              <w:jc w:val="right"/>
            </w:pPr>
            <w:r>
              <w:t>13.455</w:t>
            </w:r>
          </w:p>
        </w:tc>
        <w:tc>
          <w:tcPr>
            <w:tcW w:w="1127" w:type="dxa"/>
            <w:shd w:val="clear" w:color="auto" w:fill="auto"/>
            <w:noWrap/>
            <w:vAlign w:val="bottom"/>
            <w:hideMark/>
          </w:tcPr>
          <w:p w:rsidR="000C1D4B" w:rsidRPr="0049727F" w:rsidRDefault="00C10639" w:rsidP="00C10639">
            <w:pPr>
              <w:pStyle w:val="Tablebody"/>
              <w:jc w:val="right"/>
            </w:pPr>
            <w:r>
              <w:t>2.137</w:t>
            </w:r>
          </w:p>
        </w:tc>
        <w:tc>
          <w:tcPr>
            <w:tcW w:w="972" w:type="dxa"/>
            <w:shd w:val="clear" w:color="auto" w:fill="auto"/>
            <w:noWrap/>
            <w:vAlign w:val="bottom"/>
            <w:hideMark/>
          </w:tcPr>
          <w:p w:rsidR="000C1D4B" w:rsidRPr="0049727F" w:rsidRDefault="00C10639" w:rsidP="00C10639">
            <w:pPr>
              <w:pStyle w:val="Tablebody"/>
              <w:jc w:val="right"/>
            </w:pPr>
            <w:r>
              <w:t>7.961</w:t>
            </w:r>
          </w:p>
        </w:tc>
        <w:tc>
          <w:tcPr>
            <w:tcW w:w="972" w:type="dxa"/>
            <w:shd w:val="clear" w:color="auto" w:fill="auto"/>
            <w:noWrap/>
            <w:vAlign w:val="bottom"/>
            <w:hideMark/>
          </w:tcPr>
          <w:p w:rsidR="000C1D4B" w:rsidRPr="0049727F" w:rsidRDefault="00C10639" w:rsidP="00C10639">
            <w:pPr>
              <w:pStyle w:val="Tablebody"/>
              <w:jc w:val="right"/>
            </w:pPr>
            <w:r>
              <w:t>13.352</w:t>
            </w:r>
          </w:p>
        </w:tc>
        <w:tc>
          <w:tcPr>
            <w:tcW w:w="1080" w:type="dxa"/>
            <w:shd w:val="clear" w:color="auto" w:fill="auto"/>
            <w:noWrap/>
            <w:vAlign w:val="bottom"/>
            <w:hideMark/>
          </w:tcPr>
          <w:p w:rsidR="000C1D4B" w:rsidRPr="0049727F" w:rsidRDefault="00C10639" w:rsidP="00C10639">
            <w:pPr>
              <w:pStyle w:val="Tablebody"/>
              <w:jc w:val="right"/>
            </w:pPr>
            <w:r>
              <w:t>21.233</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Avg edge length (m)</w:t>
            </w:r>
          </w:p>
        </w:tc>
        <w:tc>
          <w:tcPr>
            <w:tcW w:w="972" w:type="dxa"/>
            <w:shd w:val="clear" w:color="auto" w:fill="auto"/>
            <w:noWrap/>
            <w:vAlign w:val="bottom"/>
            <w:hideMark/>
          </w:tcPr>
          <w:p w:rsidR="000C1D4B" w:rsidRPr="0049727F" w:rsidRDefault="000C1D4B" w:rsidP="00C10639">
            <w:pPr>
              <w:pStyle w:val="Tablebody"/>
              <w:jc w:val="right"/>
            </w:pPr>
            <w:r w:rsidRPr="0049727F">
              <w:t>158.588</w:t>
            </w:r>
          </w:p>
        </w:tc>
        <w:tc>
          <w:tcPr>
            <w:tcW w:w="1127" w:type="dxa"/>
            <w:shd w:val="clear" w:color="auto" w:fill="auto"/>
            <w:noWrap/>
            <w:vAlign w:val="bottom"/>
            <w:hideMark/>
          </w:tcPr>
          <w:p w:rsidR="000C1D4B" w:rsidRPr="0049727F" w:rsidRDefault="000C1D4B" w:rsidP="00C10639">
            <w:pPr>
              <w:pStyle w:val="Tablebody"/>
              <w:jc w:val="right"/>
            </w:pPr>
            <w:r w:rsidRPr="0049727F">
              <w:t>17.653</w:t>
            </w:r>
          </w:p>
        </w:tc>
        <w:tc>
          <w:tcPr>
            <w:tcW w:w="972" w:type="dxa"/>
            <w:shd w:val="clear" w:color="auto" w:fill="auto"/>
            <w:noWrap/>
            <w:vAlign w:val="bottom"/>
            <w:hideMark/>
          </w:tcPr>
          <w:p w:rsidR="000C1D4B" w:rsidRPr="0049727F" w:rsidRDefault="000C1D4B" w:rsidP="00C10639">
            <w:pPr>
              <w:pStyle w:val="Tablebody"/>
              <w:jc w:val="right"/>
            </w:pPr>
            <w:r w:rsidRPr="0049727F">
              <w:t>117.341</w:t>
            </w:r>
          </w:p>
        </w:tc>
        <w:tc>
          <w:tcPr>
            <w:tcW w:w="972" w:type="dxa"/>
            <w:shd w:val="clear" w:color="auto" w:fill="auto"/>
            <w:noWrap/>
            <w:vAlign w:val="bottom"/>
            <w:hideMark/>
          </w:tcPr>
          <w:p w:rsidR="000C1D4B" w:rsidRPr="0049727F" w:rsidRDefault="000C1D4B" w:rsidP="00C10639">
            <w:pPr>
              <w:pStyle w:val="Tablebody"/>
              <w:jc w:val="right"/>
            </w:pPr>
            <w:r w:rsidRPr="0049727F">
              <w:t>157.332</w:t>
            </w:r>
          </w:p>
        </w:tc>
        <w:tc>
          <w:tcPr>
            <w:tcW w:w="1080" w:type="dxa"/>
            <w:shd w:val="clear" w:color="auto" w:fill="auto"/>
            <w:noWrap/>
            <w:vAlign w:val="bottom"/>
            <w:hideMark/>
          </w:tcPr>
          <w:p w:rsidR="000C1D4B" w:rsidRPr="0049727F" w:rsidRDefault="000C1D4B" w:rsidP="00C10639">
            <w:pPr>
              <w:pStyle w:val="Tablebody"/>
              <w:jc w:val="right"/>
            </w:pPr>
            <w:r w:rsidRPr="0049727F">
              <w:t>223.08</w:t>
            </w:r>
          </w:p>
        </w:tc>
      </w:tr>
      <w:tr w:rsidR="000C1D4B" w:rsidRPr="0049727F" w:rsidTr="00C10639">
        <w:trPr>
          <w:trHeight w:val="300"/>
        </w:trPr>
        <w:tc>
          <w:tcPr>
            <w:tcW w:w="3996" w:type="dxa"/>
            <w:shd w:val="clear" w:color="auto" w:fill="auto"/>
            <w:noWrap/>
            <w:vAlign w:val="bottom"/>
            <w:hideMark/>
          </w:tcPr>
          <w:p w:rsidR="000C1D4B" w:rsidRPr="0049727F" w:rsidRDefault="000C1D4B" w:rsidP="000C1D4B">
            <w:pPr>
              <w:pStyle w:val="Tablebody"/>
            </w:pPr>
            <w:r w:rsidRPr="0049727F">
              <w:t>Total edge length (</w:t>
            </w:r>
            <w:r w:rsidR="00C10639">
              <w:t>k</w:t>
            </w:r>
            <w:r w:rsidRPr="0049727F">
              <w:t>m)</w:t>
            </w:r>
          </w:p>
        </w:tc>
        <w:tc>
          <w:tcPr>
            <w:tcW w:w="972" w:type="dxa"/>
            <w:shd w:val="clear" w:color="auto" w:fill="auto"/>
            <w:noWrap/>
            <w:vAlign w:val="bottom"/>
            <w:hideMark/>
          </w:tcPr>
          <w:p w:rsidR="000C1D4B" w:rsidRPr="0049727F" w:rsidRDefault="00C10639" w:rsidP="00C10639">
            <w:pPr>
              <w:pStyle w:val="Tablebody"/>
              <w:jc w:val="right"/>
            </w:pPr>
            <w:r>
              <w:t>6353</w:t>
            </w:r>
          </w:p>
        </w:tc>
        <w:tc>
          <w:tcPr>
            <w:tcW w:w="1127" w:type="dxa"/>
            <w:shd w:val="clear" w:color="auto" w:fill="auto"/>
            <w:noWrap/>
            <w:vAlign w:val="bottom"/>
            <w:hideMark/>
          </w:tcPr>
          <w:p w:rsidR="000C1D4B" w:rsidRPr="0049727F" w:rsidRDefault="00C10639" w:rsidP="00C10639">
            <w:pPr>
              <w:pStyle w:val="Tablebody"/>
              <w:jc w:val="right"/>
            </w:pPr>
            <w:r>
              <w:t>12625</w:t>
            </w:r>
          </w:p>
        </w:tc>
        <w:tc>
          <w:tcPr>
            <w:tcW w:w="972" w:type="dxa"/>
            <w:shd w:val="clear" w:color="auto" w:fill="auto"/>
            <w:noWrap/>
            <w:vAlign w:val="bottom"/>
            <w:hideMark/>
          </w:tcPr>
          <w:p w:rsidR="000C1D4B" w:rsidRPr="0049727F" w:rsidRDefault="00C10639" w:rsidP="00C10639">
            <w:pPr>
              <w:pStyle w:val="Tablebody"/>
              <w:jc w:val="right"/>
            </w:pPr>
            <w:r>
              <w:t>427</w:t>
            </w:r>
          </w:p>
        </w:tc>
        <w:tc>
          <w:tcPr>
            <w:tcW w:w="972" w:type="dxa"/>
            <w:shd w:val="clear" w:color="auto" w:fill="auto"/>
            <w:noWrap/>
            <w:vAlign w:val="bottom"/>
            <w:hideMark/>
          </w:tcPr>
          <w:p w:rsidR="000C1D4B" w:rsidRPr="0049727F" w:rsidRDefault="00C10639" w:rsidP="00C10639">
            <w:pPr>
              <w:pStyle w:val="Tablebody"/>
              <w:jc w:val="right"/>
            </w:pPr>
            <w:r>
              <w:t>2393</w:t>
            </w:r>
          </w:p>
        </w:tc>
        <w:tc>
          <w:tcPr>
            <w:tcW w:w="1080" w:type="dxa"/>
            <w:shd w:val="clear" w:color="auto" w:fill="auto"/>
            <w:noWrap/>
            <w:vAlign w:val="bottom"/>
            <w:hideMark/>
          </w:tcPr>
          <w:p w:rsidR="000C1D4B" w:rsidRPr="0049727F" w:rsidRDefault="000C1D4B" w:rsidP="00C10639">
            <w:pPr>
              <w:pStyle w:val="Tablebody"/>
              <w:jc w:val="right"/>
            </w:pPr>
            <w:r>
              <w:t>1.42e</w:t>
            </w:r>
            <w:r w:rsidRPr="0049727F">
              <w:t>8</w:t>
            </w:r>
          </w:p>
        </w:tc>
      </w:tr>
      <w:tr w:rsidR="008A2475" w:rsidRPr="0049727F" w:rsidTr="00C10639">
        <w:trPr>
          <w:trHeight w:val="300"/>
        </w:trPr>
        <w:tc>
          <w:tcPr>
            <w:tcW w:w="3996" w:type="dxa"/>
            <w:shd w:val="clear" w:color="auto" w:fill="auto"/>
            <w:noWrap/>
            <w:vAlign w:val="bottom"/>
            <w:hideMark/>
          </w:tcPr>
          <w:p w:rsidR="008A2475" w:rsidRPr="0049727F" w:rsidRDefault="000C1D4B" w:rsidP="001C51FA">
            <w:pPr>
              <w:pStyle w:val="Tablebody"/>
            </w:pPr>
            <w:r w:rsidRPr="000C1D4B">
              <w:t xml:space="preserve">Proportion of </w:t>
            </w:r>
            <w:r w:rsidR="00273C15">
              <w:t>dead-ends</w:t>
            </w:r>
          </w:p>
        </w:tc>
        <w:tc>
          <w:tcPr>
            <w:tcW w:w="972" w:type="dxa"/>
            <w:shd w:val="clear" w:color="auto" w:fill="auto"/>
            <w:noWrap/>
            <w:vAlign w:val="bottom"/>
            <w:hideMark/>
          </w:tcPr>
          <w:p w:rsidR="008A2475" w:rsidRPr="0049727F" w:rsidRDefault="008A2475" w:rsidP="00C10639">
            <w:pPr>
              <w:pStyle w:val="Tablebody"/>
              <w:jc w:val="right"/>
            </w:pPr>
            <w:r w:rsidRPr="0049727F">
              <w:t>0.213</w:t>
            </w:r>
          </w:p>
        </w:tc>
        <w:tc>
          <w:tcPr>
            <w:tcW w:w="1127" w:type="dxa"/>
            <w:shd w:val="clear" w:color="auto" w:fill="auto"/>
            <w:noWrap/>
            <w:vAlign w:val="bottom"/>
            <w:hideMark/>
          </w:tcPr>
          <w:p w:rsidR="008A2475" w:rsidRPr="0049727F" w:rsidRDefault="008A2475" w:rsidP="00C10639">
            <w:pPr>
              <w:pStyle w:val="Tablebody"/>
              <w:jc w:val="right"/>
            </w:pPr>
            <w:r w:rsidRPr="0049727F">
              <w:t>0.055</w:t>
            </w:r>
          </w:p>
        </w:tc>
        <w:tc>
          <w:tcPr>
            <w:tcW w:w="972" w:type="dxa"/>
            <w:shd w:val="clear" w:color="auto" w:fill="auto"/>
            <w:noWrap/>
            <w:vAlign w:val="bottom"/>
            <w:hideMark/>
          </w:tcPr>
          <w:p w:rsidR="008A2475" w:rsidRPr="0049727F" w:rsidRDefault="008A2475" w:rsidP="00C10639">
            <w:pPr>
              <w:pStyle w:val="Tablebody"/>
              <w:jc w:val="right"/>
            </w:pPr>
            <w:r w:rsidRPr="0049727F">
              <w:t>0.077</w:t>
            </w:r>
          </w:p>
        </w:tc>
        <w:tc>
          <w:tcPr>
            <w:tcW w:w="972" w:type="dxa"/>
            <w:shd w:val="clear" w:color="auto" w:fill="auto"/>
            <w:noWrap/>
            <w:vAlign w:val="bottom"/>
            <w:hideMark/>
          </w:tcPr>
          <w:p w:rsidR="008A2475" w:rsidRPr="0049727F" w:rsidRDefault="008A2475" w:rsidP="00C10639">
            <w:pPr>
              <w:pStyle w:val="Tablebody"/>
              <w:jc w:val="right"/>
            </w:pPr>
            <w:r w:rsidRPr="0049727F">
              <w:t>0.207</w:t>
            </w:r>
          </w:p>
        </w:tc>
        <w:tc>
          <w:tcPr>
            <w:tcW w:w="1080" w:type="dxa"/>
            <w:shd w:val="clear" w:color="auto" w:fill="auto"/>
            <w:noWrap/>
            <w:vAlign w:val="bottom"/>
            <w:hideMark/>
          </w:tcPr>
          <w:p w:rsidR="008A2475" w:rsidRPr="0049727F" w:rsidRDefault="008A2475" w:rsidP="00C10639">
            <w:pPr>
              <w:pStyle w:val="Tablebody"/>
              <w:jc w:val="right"/>
            </w:pPr>
            <w:r w:rsidRPr="0049727F">
              <w:t>0.416</w:t>
            </w:r>
          </w:p>
        </w:tc>
      </w:tr>
      <w:tr w:rsidR="008A2475" w:rsidRPr="0049727F" w:rsidTr="00C10639">
        <w:trPr>
          <w:trHeight w:val="300"/>
        </w:trPr>
        <w:tc>
          <w:tcPr>
            <w:tcW w:w="3996" w:type="dxa"/>
            <w:shd w:val="clear" w:color="auto" w:fill="auto"/>
            <w:noWrap/>
            <w:vAlign w:val="bottom"/>
            <w:hideMark/>
          </w:tcPr>
          <w:p w:rsidR="008A2475" w:rsidRPr="0049727F" w:rsidRDefault="000C1D4B" w:rsidP="001C51FA">
            <w:pPr>
              <w:pStyle w:val="Tablebody"/>
            </w:pPr>
            <w:r w:rsidRPr="000C1D4B">
              <w:t xml:space="preserve">Proportion of </w:t>
            </w:r>
            <w:r w:rsidR="00624C0F">
              <w:t>3-way intersections</w:t>
            </w:r>
          </w:p>
        </w:tc>
        <w:tc>
          <w:tcPr>
            <w:tcW w:w="972" w:type="dxa"/>
            <w:shd w:val="clear" w:color="auto" w:fill="auto"/>
            <w:noWrap/>
            <w:vAlign w:val="bottom"/>
            <w:hideMark/>
          </w:tcPr>
          <w:p w:rsidR="008A2475" w:rsidRPr="0049727F" w:rsidRDefault="008A2475" w:rsidP="00C10639">
            <w:pPr>
              <w:pStyle w:val="Tablebody"/>
              <w:jc w:val="right"/>
            </w:pPr>
            <w:r w:rsidRPr="0049727F">
              <w:t>0.593</w:t>
            </w:r>
          </w:p>
        </w:tc>
        <w:tc>
          <w:tcPr>
            <w:tcW w:w="1127" w:type="dxa"/>
            <w:shd w:val="clear" w:color="auto" w:fill="auto"/>
            <w:noWrap/>
            <w:vAlign w:val="bottom"/>
            <w:hideMark/>
          </w:tcPr>
          <w:p w:rsidR="008A2475" w:rsidRPr="0049727F" w:rsidRDefault="008A2475" w:rsidP="00C10639">
            <w:pPr>
              <w:pStyle w:val="Tablebody"/>
              <w:jc w:val="right"/>
            </w:pPr>
            <w:r w:rsidRPr="0049727F">
              <w:t>0.046</w:t>
            </w:r>
          </w:p>
        </w:tc>
        <w:tc>
          <w:tcPr>
            <w:tcW w:w="972" w:type="dxa"/>
            <w:shd w:val="clear" w:color="auto" w:fill="auto"/>
            <w:noWrap/>
            <w:vAlign w:val="bottom"/>
            <w:hideMark/>
          </w:tcPr>
          <w:p w:rsidR="008A2475" w:rsidRPr="0049727F" w:rsidRDefault="008A2475" w:rsidP="00C10639">
            <w:pPr>
              <w:pStyle w:val="Tablebody"/>
              <w:jc w:val="right"/>
            </w:pPr>
            <w:r w:rsidRPr="0049727F">
              <w:t>0.444</w:t>
            </w:r>
          </w:p>
        </w:tc>
        <w:tc>
          <w:tcPr>
            <w:tcW w:w="972" w:type="dxa"/>
            <w:shd w:val="clear" w:color="auto" w:fill="auto"/>
            <w:noWrap/>
            <w:vAlign w:val="bottom"/>
            <w:hideMark/>
          </w:tcPr>
          <w:p w:rsidR="008A2475" w:rsidRPr="0049727F" w:rsidRDefault="008A2475" w:rsidP="00C10639">
            <w:pPr>
              <w:pStyle w:val="Tablebody"/>
              <w:jc w:val="right"/>
            </w:pPr>
            <w:r w:rsidRPr="0049727F">
              <w:t>0.591</w:t>
            </w:r>
          </w:p>
        </w:tc>
        <w:tc>
          <w:tcPr>
            <w:tcW w:w="1080" w:type="dxa"/>
            <w:shd w:val="clear" w:color="auto" w:fill="auto"/>
            <w:noWrap/>
            <w:vAlign w:val="bottom"/>
            <w:hideMark/>
          </w:tcPr>
          <w:p w:rsidR="008A2475" w:rsidRPr="0049727F" w:rsidRDefault="008A2475" w:rsidP="00C10639">
            <w:pPr>
              <w:pStyle w:val="Tablebody"/>
              <w:jc w:val="right"/>
            </w:pPr>
            <w:r w:rsidRPr="0049727F">
              <w:t>0.778</w:t>
            </w:r>
          </w:p>
        </w:tc>
      </w:tr>
      <w:tr w:rsidR="008A2475" w:rsidRPr="0049727F" w:rsidTr="00C10639">
        <w:trPr>
          <w:trHeight w:val="300"/>
        </w:trPr>
        <w:tc>
          <w:tcPr>
            <w:tcW w:w="3996" w:type="dxa"/>
            <w:shd w:val="clear" w:color="auto" w:fill="auto"/>
            <w:noWrap/>
            <w:vAlign w:val="bottom"/>
            <w:hideMark/>
          </w:tcPr>
          <w:p w:rsidR="008A2475" w:rsidRPr="0049727F" w:rsidRDefault="00624C0F" w:rsidP="001C51FA">
            <w:pPr>
              <w:pStyle w:val="Tablebody"/>
            </w:pPr>
            <w:r w:rsidRPr="00624C0F">
              <w:t xml:space="preserve">Proportion of </w:t>
            </w:r>
            <w:r>
              <w:t>4-way intersections</w:t>
            </w:r>
          </w:p>
        </w:tc>
        <w:tc>
          <w:tcPr>
            <w:tcW w:w="972" w:type="dxa"/>
            <w:shd w:val="clear" w:color="auto" w:fill="auto"/>
            <w:noWrap/>
            <w:vAlign w:val="bottom"/>
            <w:hideMark/>
          </w:tcPr>
          <w:p w:rsidR="008A2475" w:rsidRPr="0049727F" w:rsidRDefault="008A2475" w:rsidP="00C10639">
            <w:pPr>
              <w:pStyle w:val="Tablebody"/>
              <w:jc w:val="right"/>
            </w:pPr>
            <w:r w:rsidRPr="0049727F">
              <w:t>0.187</w:t>
            </w:r>
          </w:p>
        </w:tc>
        <w:tc>
          <w:tcPr>
            <w:tcW w:w="1127" w:type="dxa"/>
            <w:shd w:val="clear" w:color="auto" w:fill="auto"/>
            <w:noWrap/>
            <w:vAlign w:val="bottom"/>
            <w:hideMark/>
          </w:tcPr>
          <w:p w:rsidR="008A2475" w:rsidRPr="0049727F" w:rsidRDefault="008A2475" w:rsidP="00C10639">
            <w:pPr>
              <w:pStyle w:val="Tablebody"/>
              <w:jc w:val="right"/>
            </w:pPr>
            <w:r w:rsidRPr="0049727F">
              <w:t>0.063</w:t>
            </w:r>
          </w:p>
        </w:tc>
        <w:tc>
          <w:tcPr>
            <w:tcW w:w="972" w:type="dxa"/>
            <w:shd w:val="clear" w:color="auto" w:fill="auto"/>
            <w:noWrap/>
            <w:vAlign w:val="bottom"/>
            <w:hideMark/>
          </w:tcPr>
          <w:p w:rsidR="008A2475" w:rsidRPr="0049727F" w:rsidRDefault="008A2475" w:rsidP="00C10639">
            <w:pPr>
              <w:pStyle w:val="Tablebody"/>
              <w:jc w:val="right"/>
            </w:pPr>
            <w:r w:rsidRPr="0049727F">
              <w:t>0.054</w:t>
            </w:r>
          </w:p>
        </w:tc>
        <w:tc>
          <w:tcPr>
            <w:tcW w:w="972" w:type="dxa"/>
            <w:shd w:val="clear" w:color="auto" w:fill="auto"/>
            <w:noWrap/>
            <w:vAlign w:val="bottom"/>
            <w:hideMark/>
          </w:tcPr>
          <w:p w:rsidR="008A2475" w:rsidRPr="0049727F" w:rsidRDefault="008A2475" w:rsidP="00C10639">
            <w:pPr>
              <w:pStyle w:val="Tablebody"/>
              <w:jc w:val="right"/>
            </w:pPr>
            <w:r w:rsidRPr="0049727F">
              <w:t>0.178</w:t>
            </w:r>
          </w:p>
        </w:tc>
        <w:tc>
          <w:tcPr>
            <w:tcW w:w="1080" w:type="dxa"/>
            <w:shd w:val="clear" w:color="auto" w:fill="auto"/>
            <w:noWrap/>
            <w:vAlign w:val="bottom"/>
            <w:hideMark/>
          </w:tcPr>
          <w:p w:rsidR="008A2475" w:rsidRPr="0049727F" w:rsidRDefault="008A2475" w:rsidP="00C10639">
            <w:pPr>
              <w:pStyle w:val="Tablebody"/>
              <w:jc w:val="right"/>
            </w:pPr>
            <w:r w:rsidRPr="0049727F">
              <w:t>0.422</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624C0F" w:rsidRPr="0049727F" w:rsidRDefault="00624C0F" w:rsidP="00C10639">
            <w:pPr>
              <w:pStyle w:val="Tablebody"/>
              <w:jc w:val="right"/>
            </w:pPr>
            <w:r w:rsidRPr="0049727F">
              <w:t>26.469</w:t>
            </w:r>
          </w:p>
        </w:tc>
        <w:tc>
          <w:tcPr>
            <w:tcW w:w="1127" w:type="dxa"/>
            <w:shd w:val="clear" w:color="auto" w:fill="auto"/>
            <w:noWrap/>
            <w:vAlign w:val="bottom"/>
            <w:hideMark/>
          </w:tcPr>
          <w:p w:rsidR="00624C0F" w:rsidRPr="0049727F" w:rsidRDefault="00624C0F" w:rsidP="00C10639">
            <w:pPr>
              <w:pStyle w:val="Tablebody"/>
              <w:jc w:val="right"/>
            </w:pPr>
            <w:r w:rsidRPr="0049727F">
              <w:t>6.256</w:t>
            </w:r>
          </w:p>
        </w:tc>
        <w:tc>
          <w:tcPr>
            <w:tcW w:w="972" w:type="dxa"/>
            <w:shd w:val="clear" w:color="auto" w:fill="auto"/>
            <w:noWrap/>
            <w:vAlign w:val="bottom"/>
            <w:hideMark/>
          </w:tcPr>
          <w:p w:rsidR="00624C0F" w:rsidRPr="0049727F" w:rsidRDefault="00624C0F" w:rsidP="00C10639">
            <w:pPr>
              <w:pStyle w:val="Tablebody"/>
              <w:jc w:val="right"/>
            </w:pPr>
            <w:r w:rsidRPr="0049727F">
              <w:t>12.469</w:t>
            </w:r>
          </w:p>
        </w:tc>
        <w:tc>
          <w:tcPr>
            <w:tcW w:w="972" w:type="dxa"/>
            <w:shd w:val="clear" w:color="auto" w:fill="auto"/>
            <w:noWrap/>
            <w:vAlign w:val="bottom"/>
            <w:hideMark/>
          </w:tcPr>
          <w:p w:rsidR="00624C0F" w:rsidRPr="0049727F" w:rsidRDefault="00624C0F" w:rsidP="00C10639">
            <w:pPr>
              <w:pStyle w:val="Tablebody"/>
              <w:jc w:val="right"/>
            </w:pPr>
            <w:r w:rsidRPr="0049727F">
              <w:t>26.029</w:t>
            </w:r>
          </w:p>
        </w:tc>
        <w:tc>
          <w:tcPr>
            <w:tcW w:w="1080" w:type="dxa"/>
            <w:shd w:val="clear" w:color="auto" w:fill="auto"/>
            <w:noWrap/>
            <w:vAlign w:val="bottom"/>
            <w:hideMark/>
          </w:tcPr>
          <w:p w:rsidR="00624C0F" w:rsidRPr="0049727F" w:rsidRDefault="00624C0F" w:rsidP="00C10639">
            <w:pPr>
              <w:pStyle w:val="Tablebody"/>
              <w:jc w:val="right"/>
            </w:pPr>
            <w:r w:rsidRPr="0049727F">
              <w:t>49.423</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Average node degree</w:t>
            </w:r>
          </w:p>
        </w:tc>
        <w:tc>
          <w:tcPr>
            <w:tcW w:w="972" w:type="dxa"/>
            <w:shd w:val="clear" w:color="auto" w:fill="auto"/>
            <w:noWrap/>
            <w:vAlign w:val="bottom"/>
            <w:hideMark/>
          </w:tcPr>
          <w:p w:rsidR="00624C0F" w:rsidRPr="0049727F" w:rsidRDefault="00624C0F" w:rsidP="00C10639">
            <w:pPr>
              <w:pStyle w:val="Tablebody"/>
              <w:jc w:val="right"/>
            </w:pPr>
            <w:r w:rsidRPr="0049727F">
              <w:t>5.153</w:t>
            </w:r>
          </w:p>
        </w:tc>
        <w:tc>
          <w:tcPr>
            <w:tcW w:w="1127" w:type="dxa"/>
            <w:shd w:val="clear" w:color="auto" w:fill="auto"/>
            <w:noWrap/>
            <w:vAlign w:val="bottom"/>
            <w:hideMark/>
          </w:tcPr>
          <w:p w:rsidR="00624C0F" w:rsidRPr="0049727F" w:rsidRDefault="00624C0F" w:rsidP="00C10639">
            <w:pPr>
              <w:pStyle w:val="Tablebody"/>
              <w:jc w:val="right"/>
            </w:pPr>
            <w:r w:rsidRPr="0049727F">
              <w:t>0.302</w:t>
            </w:r>
          </w:p>
        </w:tc>
        <w:tc>
          <w:tcPr>
            <w:tcW w:w="972" w:type="dxa"/>
            <w:shd w:val="clear" w:color="auto" w:fill="auto"/>
            <w:noWrap/>
            <w:vAlign w:val="bottom"/>
            <w:hideMark/>
          </w:tcPr>
          <w:p w:rsidR="00624C0F" w:rsidRPr="0049727F" w:rsidRDefault="00624C0F" w:rsidP="00C10639">
            <w:pPr>
              <w:pStyle w:val="Tablebody"/>
              <w:jc w:val="right"/>
            </w:pPr>
            <w:r w:rsidRPr="0049727F">
              <w:t>4.307</w:t>
            </w:r>
          </w:p>
        </w:tc>
        <w:tc>
          <w:tcPr>
            <w:tcW w:w="972" w:type="dxa"/>
            <w:shd w:val="clear" w:color="auto" w:fill="auto"/>
            <w:noWrap/>
            <w:vAlign w:val="bottom"/>
            <w:hideMark/>
          </w:tcPr>
          <w:p w:rsidR="00624C0F" w:rsidRPr="0049727F" w:rsidRDefault="00624C0F" w:rsidP="00C10639">
            <w:pPr>
              <w:pStyle w:val="Tablebody"/>
              <w:jc w:val="right"/>
            </w:pPr>
            <w:r w:rsidRPr="0049727F">
              <w:t>5.143</w:t>
            </w:r>
          </w:p>
        </w:tc>
        <w:tc>
          <w:tcPr>
            <w:tcW w:w="1080" w:type="dxa"/>
            <w:shd w:val="clear" w:color="auto" w:fill="auto"/>
            <w:noWrap/>
            <w:vAlign w:val="bottom"/>
            <w:hideMark/>
          </w:tcPr>
          <w:p w:rsidR="00624C0F" w:rsidRPr="0049727F" w:rsidRDefault="00624C0F" w:rsidP="00C10639">
            <w:pPr>
              <w:pStyle w:val="Tablebody"/>
              <w:jc w:val="right"/>
            </w:pPr>
            <w:r w:rsidRPr="0049727F">
              <w:t>6.056</w:t>
            </w:r>
          </w:p>
        </w:tc>
      </w:tr>
      <w:tr w:rsidR="00624C0F" w:rsidRPr="0049727F" w:rsidTr="00C10639">
        <w:trPr>
          <w:trHeight w:val="300"/>
        </w:trPr>
        <w:tc>
          <w:tcPr>
            <w:tcW w:w="3996" w:type="dxa"/>
            <w:shd w:val="clear" w:color="auto" w:fill="auto"/>
            <w:noWrap/>
            <w:vAlign w:val="bottom"/>
            <w:hideMark/>
          </w:tcPr>
          <w:p w:rsidR="00624C0F" w:rsidRPr="00912361" w:rsidRDefault="00624C0F" w:rsidP="00624C0F">
            <w:pPr>
              <w:pStyle w:val="Tablebody"/>
              <w:rPr>
                <w:i/>
              </w:rPr>
            </w:pPr>
            <w:r w:rsidRPr="00912361">
              <w:rPr>
                <w:i/>
              </w:rPr>
              <w:t xml:space="preserve">m </w:t>
            </w:r>
          </w:p>
        </w:tc>
        <w:tc>
          <w:tcPr>
            <w:tcW w:w="972" w:type="dxa"/>
            <w:shd w:val="clear" w:color="auto" w:fill="auto"/>
            <w:noWrap/>
            <w:vAlign w:val="bottom"/>
            <w:hideMark/>
          </w:tcPr>
          <w:p w:rsidR="00624C0F" w:rsidRPr="0049727F" w:rsidRDefault="00C10639" w:rsidP="00C10639">
            <w:pPr>
              <w:pStyle w:val="Tablebody"/>
              <w:jc w:val="right"/>
            </w:pPr>
            <w:r>
              <w:t>40890</w:t>
            </w:r>
          </w:p>
        </w:tc>
        <w:tc>
          <w:tcPr>
            <w:tcW w:w="1127" w:type="dxa"/>
            <w:shd w:val="clear" w:color="auto" w:fill="auto"/>
            <w:noWrap/>
            <w:vAlign w:val="bottom"/>
            <w:hideMark/>
          </w:tcPr>
          <w:p w:rsidR="00624C0F" w:rsidRPr="0049727F" w:rsidRDefault="00C10639" w:rsidP="00C10639">
            <w:pPr>
              <w:pStyle w:val="Tablebody"/>
              <w:jc w:val="right"/>
            </w:pPr>
            <w:r>
              <w:t>83678</w:t>
            </w:r>
          </w:p>
        </w:tc>
        <w:tc>
          <w:tcPr>
            <w:tcW w:w="972" w:type="dxa"/>
            <w:shd w:val="clear" w:color="auto" w:fill="auto"/>
            <w:noWrap/>
            <w:vAlign w:val="bottom"/>
            <w:hideMark/>
          </w:tcPr>
          <w:p w:rsidR="00624C0F" w:rsidRPr="0049727F" w:rsidRDefault="00624C0F" w:rsidP="00C10639">
            <w:pPr>
              <w:pStyle w:val="Tablebody"/>
              <w:jc w:val="right"/>
            </w:pPr>
            <w:r w:rsidRPr="0049727F">
              <w:t>2516</w:t>
            </w:r>
          </w:p>
        </w:tc>
        <w:tc>
          <w:tcPr>
            <w:tcW w:w="972" w:type="dxa"/>
            <w:shd w:val="clear" w:color="auto" w:fill="auto"/>
            <w:noWrap/>
            <w:vAlign w:val="bottom"/>
            <w:hideMark/>
          </w:tcPr>
          <w:p w:rsidR="00624C0F" w:rsidRPr="0049727F" w:rsidRDefault="00624C0F" w:rsidP="00C10639">
            <w:pPr>
              <w:pStyle w:val="Tablebody"/>
              <w:jc w:val="right"/>
            </w:pPr>
            <w:r w:rsidRPr="0049727F">
              <w:t>14955</w:t>
            </w:r>
          </w:p>
        </w:tc>
        <w:tc>
          <w:tcPr>
            <w:tcW w:w="1080" w:type="dxa"/>
            <w:shd w:val="clear" w:color="auto" w:fill="auto"/>
            <w:noWrap/>
            <w:vAlign w:val="bottom"/>
            <w:hideMark/>
          </w:tcPr>
          <w:p w:rsidR="00624C0F" w:rsidRPr="0049727F" w:rsidRDefault="00624C0F" w:rsidP="00C10639">
            <w:pPr>
              <w:pStyle w:val="Tablebody"/>
              <w:jc w:val="right"/>
            </w:pPr>
            <w:r w:rsidRPr="0049727F">
              <w:t>981646</w:t>
            </w:r>
          </w:p>
        </w:tc>
      </w:tr>
      <w:tr w:rsidR="00624C0F" w:rsidRPr="0049727F" w:rsidTr="00C10639">
        <w:trPr>
          <w:trHeight w:val="300"/>
        </w:trPr>
        <w:tc>
          <w:tcPr>
            <w:tcW w:w="3996" w:type="dxa"/>
            <w:shd w:val="clear" w:color="auto" w:fill="auto"/>
            <w:noWrap/>
            <w:vAlign w:val="bottom"/>
            <w:hideMark/>
          </w:tcPr>
          <w:p w:rsidR="00624C0F" w:rsidRPr="00912361" w:rsidRDefault="00624C0F" w:rsidP="00624C0F">
            <w:pPr>
              <w:pStyle w:val="Tablebody"/>
              <w:rPr>
                <w:i/>
              </w:rPr>
            </w:pPr>
            <w:r w:rsidRPr="00912361">
              <w:rPr>
                <w:i/>
              </w:rPr>
              <w:t xml:space="preserve">n </w:t>
            </w:r>
          </w:p>
        </w:tc>
        <w:tc>
          <w:tcPr>
            <w:tcW w:w="972" w:type="dxa"/>
            <w:shd w:val="clear" w:color="auto" w:fill="auto"/>
            <w:noWrap/>
            <w:vAlign w:val="bottom"/>
            <w:hideMark/>
          </w:tcPr>
          <w:p w:rsidR="00624C0F" w:rsidRPr="0049727F" w:rsidRDefault="00C10639" w:rsidP="00C10639">
            <w:pPr>
              <w:pStyle w:val="Tablebody"/>
              <w:jc w:val="right"/>
            </w:pPr>
            <w:r>
              <w:t>16032</w:t>
            </w:r>
          </w:p>
        </w:tc>
        <w:tc>
          <w:tcPr>
            <w:tcW w:w="1127" w:type="dxa"/>
            <w:shd w:val="clear" w:color="auto" w:fill="auto"/>
            <w:noWrap/>
            <w:vAlign w:val="bottom"/>
            <w:hideMark/>
          </w:tcPr>
          <w:p w:rsidR="00624C0F" w:rsidRPr="0049727F" w:rsidRDefault="00C10639" w:rsidP="00C10639">
            <w:pPr>
              <w:pStyle w:val="Tablebody"/>
              <w:jc w:val="right"/>
            </w:pPr>
            <w:r>
              <w:t>32585</w:t>
            </w:r>
          </w:p>
        </w:tc>
        <w:tc>
          <w:tcPr>
            <w:tcW w:w="972" w:type="dxa"/>
            <w:shd w:val="clear" w:color="auto" w:fill="auto"/>
            <w:noWrap/>
            <w:vAlign w:val="bottom"/>
            <w:hideMark/>
          </w:tcPr>
          <w:p w:rsidR="00624C0F" w:rsidRPr="0049727F" w:rsidRDefault="00624C0F" w:rsidP="00C10639">
            <w:pPr>
              <w:pStyle w:val="Tablebody"/>
              <w:jc w:val="right"/>
            </w:pPr>
            <w:r w:rsidRPr="0049727F">
              <w:t>874</w:t>
            </w:r>
          </w:p>
        </w:tc>
        <w:tc>
          <w:tcPr>
            <w:tcW w:w="972" w:type="dxa"/>
            <w:shd w:val="clear" w:color="auto" w:fill="auto"/>
            <w:noWrap/>
            <w:vAlign w:val="bottom"/>
            <w:hideMark/>
          </w:tcPr>
          <w:p w:rsidR="00624C0F" w:rsidRPr="0049727F" w:rsidRDefault="00624C0F" w:rsidP="00C10639">
            <w:pPr>
              <w:pStyle w:val="Tablebody"/>
              <w:jc w:val="right"/>
            </w:pPr>
            <w:r w:rsidRPr="0049727F">
              <w:t>5830</w:t>
            </w:r>
          </w:p>
        </w:tc>
        <w:tc>
          <w:tcPr>
            <w:tcW w:w="1080" w:type="dxa"/>
            <w:shd w:val="clear" w:color="auto" w:fill="auto"/>
            <w:noWrap/>
            <w:vAlign w:val="bottom"/>
            <w:hideMark/>
          </w:tcPr>
          <w:p w:rsidR="00624C0F" w:rsidRPr="0049727F" w:rsidRDefault="00624C0F" w:rsidP="00C10639">
            <w:pPr>
              <w:pStyle w:val="Tablebody"/>
              <w:jc w:val="right"/>
            </w:pPr>
            <w:r w:rsidRPr="0049727F">
              <w:t>373309</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624C0F" w:rsidRPr="0049727F" w:rsidRDefault="00624C0F" w:rsidP="00C10639">
            <w:pPr>
              <w:pStyle w:val="Tablebody"/>
              <w:jc w:val="right"/>
            </w:pPr>
            <w:r w:rsidRPr="0049727F">
              <w:t>33.628</w:t>
            </w:r>
          </w:p>
        </w:tc>
        <w:tc>
          <w:tcPr>
            <w:tcW w:w="1127" w:type="dxa"/>
            <w:shd w:val="clear" w:color="auto" w:fill="auto"/>
            <w:noWrap/>
            <w:vAlign w:val="bottom"/>
            <w:hideMark/>
          </w:tcPr>
          <w:p w:rsidR="00624C0F" w:rsidRPr="0049727F" w:rsidRDefault="00624C0F" w:rsidP="00C10639">
            <w:pPr>
              <w:pStyle w:val="Tablebody"/>
              <w:jc w:val="right"/>
            </w:pPr>
            <w:r w:rsidRPr="0049727F">
              <w:t>7.641</w:t>
            </w:r>
          </w:p>
        </w:tc>
        <w:tc>
          <w:tcPr>
            <w:tcW w:w="972" w:type="dxa"/>
            <w:shd w:val="clear" w:color="auto" w:fill="auto"/>
            <w:noWrap/>
            <w:vAlign w:val="bottom"/>
            <w:hideMark/>
          </w:tcPr>
          <w:p w:rsidR="00624C0F" w:rsidRPr="0049727F" w:rsidRDefault="00624C0F" w:rsidP="00C10639">
            <w:pPr>
              <w:pStyle w:val="Tablebody"/>
              <w:jc w:val="right"/>
            </w:pPr>
            <w:r w:rsidRPr="0049727F">
              <w:t>17.675</w:t>
            </w:r>
          </w:p>
        </w:tc>
        <w:tc>
          <w:tcPr>
            <w:tcW w:w="972" w:type="dxa"/>
            <w:shd w:val="clear" w:color="auto" w:fill="auto"/>
            <w:noWrap/>
            <w:vAlign w:val="bottom"/>
            <w:hideMark/>
          </w:tcPr>
          <w:p w:rsidR="00624C0F" w:rsidRPr="0049727F" w:rsidRDefault="00624C0F" w:rsidP="00C10639">
            <w:pPr>
              <w:pStyle w:val="Tablebody"/>
              <w:jc w:val="right"/>
            </w:pPr>
            <w:r w:rsidRPr="0049727F">
              <w:t>33.071</w:t>
            </w:r>
          </w:p>
        </w:tc>
        <w:tc>
          <w:tcPr>
            <w:tcW w:w="1080" w:type="dxa"/>
            <w:shd w:val="clear" w:color="auto" w:fill="auto"/>
            <w:noWrap/>
            <w:vAlign w:val="bottom"/>
            <w:hideMark/>
          </w:tcPr>
          <w:p w:rsidR="00624C0F" w:rsidRPr="0049727F" w:rsidRDefault="00624C0F" w:rsidP="00C10639">
            <w:pPr>
              <w:pStyle w:val="Tablebody"/>
              <w:jc w:val="right"/>
            </w:pPr>
            <w:r w:rsidRPr="0049727F">
              <w:t>61.655</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Max PageRank value</w:t>
            </w:r>
          </w:p>
        </w:tc>
        <w:tc>
          <w:tcPr>
            <w:tcW w:w="972" w:type="dxa"/>
            <w:shd w:val="clear" w:color="auto" w:fill="auto"/>
            <w:noWrap/>
            <w:vAlign w:val="bottom"/>
            <w:hideMark/>
          </w:tcPr>
          <w:p w:rsidR="00624C0F" w:rsidRPr="0049727F" w:rsidRDefault="00624C0F" w:rsidP="00C10639">
            <w:pPr>
              <w:pStyle w:val="Tablebody"/>
              <w:jc w:val="right"/>
            </w:pPr>
            <w:r w:rsidRPr="0049727F">
              <w:t>0.001</w:t>
            </w:r>
          </w:p>
        </w:tc>
        <w:tc>
          <w:tcPr>
            <w:tcW w:w="1127" w:type="dxa"/>
            <w:shd w:val="clear" w:color="auto" w:fill="auto"/>
            <w:noWrap/>
            <w:vAlign w:val="bottom"/>
            <w:hideMark/>
          </w:tcPr>
          <w:p w:rsidR="00624C0F" w:rsidRPr="0049727F" w:rsidRDefault="00624C0F" w:rsidP="00C10639">
            <w:pPr>
              <w:pStyle w:val="Tablebody"/>
              <w:jc w:val="right"/>
            </w:pPr>
            <w:r w:rsidRPr="0049727F">
              <w:t>0.001</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624C0F" w:rsidRPr="0049727F" w:rsidRDefault="00624C0F" w:rsidP="00C10639">
            <w:pPr>
              <w:pStyle w:val="Tablebody"/>
              <w:jc w:val="right"/>
            </w:pPr>
            <w:r w:rsidRPr="0049727F">
              <w:t>0.001</w:t>
            </w:r>
          </w:p>
        </w:tc>
        <w:tc>
          <w:tcPr>
            <w:tcW w:w="1080" w:type="dxa"/>
            <w:shd w:val="clear" w:color="auto" w:fill="auto"/>
            <w:noWrap/>
            <w:vAlign w:val="bottom"/>
            <w:hideMark/>
          </w:tcPr>
          <w:p w:rsidR="00624C0F" w:rsidRPr="0049727F" w:rsidRDefault="00624C0F" w:rsidP="00C10639">
            <w:pPr>
              <w:pStyle w:val="Tablebody"/>
              <w:jc w:val="right"/>
            </w:pPr>
            <w:r w:rsidRPr="0049727F">
              <w:t>0.003</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Min PageRank value</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1127"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1080" w:type="dxa"/>
            <w:shd w:val="clear" w:color="auto" w:fill="auto"/>
            <w:noWrap/>
            <w:vAlign w:val="bottom"/>
            <w:hideMark/>
          </w:tcPr>
          <w:p w:rsidR="00624C0F" w:rsidRPr="0049727F" w:rsidRDefault="00C10639" w:rsidP="00C10639">
            <w:pPr>
              <w:pStyle w:val="Tablebody"/>
              <w:jc w:val="right"/>
            </w:pPr>
            <w:r>
              <w:t>&lt;0.0</w:t>
            </w:r>
            <w:r w:rsidRPr="0049727F">
              <w:t>0</w:t>
            </w:r>
            <w:r>
              <w:t>1</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Self-loop proportion</w:t>
            </w:r>
          </w:p>
        </w:tc>
        <w:tc>
          <w:tcPr>
            <w:tcW w:w="972" w:type="dxa"/>
            <w:shd w:val="clear" w:color="auto" w:fill="auto"/>
            <w:noWrap/>
            <w:vAlign w:val="bottom"/>
            <w:hideMark/>
          </w:tcPr>
          <w:p w:rsidR="00624C0F" w:rsidRPr="0049727F" w:rsidRDefault="00624C0F" w:rsidP="00C10639">
            <w:pPr>
              <w:pStyle w:val="Tablebody"/>
              <w:jc w:val="right"/>
            </w:pPr>
            <w:r w:rsidRPr="0049727F">
              <w:t>0.008</w:t>
            </w:r>
          </w:p>
        </w:tc>
        <w:tc>
          <w:tcPr>
            <w:tcW w:w="1127" w:type="dxa"/>
            <w:shd w:val="clear" w:color="auto" w:fill="auto"/>
            <w:noWrap/>
            <w:vAlign w:val="bottom"/>
            <w:hideMark/>
          </w:tcPr>
          <w:p w:rsidR="00624C0F" w:rsidRPr="0049727F" w:rsidRDefault="00624C0F" w:rsidP="00C10639">
            <w:pPr>
              <w:pStyle w:val="Tablebody"/>
              <w:jc w:val="right"/>
            </w:pPr>
            <w:r w:rsidRPr="0049727F">
              <w:t>0.008</w:t>
            </w:r>
          </w:p>
        </w:tc>
        <w:tc>
          <w:tcPr>
            <w:tcW w:w="972" w:type="dxa"/>
            <w:shd w:val="clear" w:color="auto" w:fill="auto"/>
            <w:noWrap/>
            <w:vAlign w:val="bottom"/>
            <w:hideMark/>
          </w:tcPr>
          <w:p w:rsidR="00624C0F" w:rsidRPr="0049727F" w:rsidRDefault="00C10639" w:rsidP="00C10639">
            <w:pPr>
              <w:pStyle w:val="Tablebody"/>
              <w:jc w:val="right"/>
            </w:pPr>
            <w:r>
              <w:t>&lt;0.0</w:t>
            </w:r>
            <w:r w:rsidRPr="0049727F">
              <w:t>0</w:t>
            </w:r>
            <w:r>
              <w:t>1</w:t>
            </w:r>
          </w:p>
        </w:tc>
        <w:tc>
          <w:tcPr>
            <w:tcW w:w="972" w:type="dxa"/>
            <w:shd w:val="clear" w:color="auto" w:fill="auto"/>
            <w:noWrap/>
            <w:vAlign w:val="bottom"/>
            <w:hideMark/>
          </w:tcPr>
          <w:p w:rsidR="00624C0F" w:rsidRPr="0049727F" w:rsidRDefault="00624C0F" w:rsidP="00C10639">
            <w:pPr>
              <w:pStyle w:val="Tablebody"/>
              <w:jc w:val="right"/>
            </w:pPr>
            <w:r w:rsidRPr="0049727F">
              <w:t>0.006</w:t>
            </w:r>
          </w:p>
        </w:tc>
        <w:tc>
          <w:tcPr>
            <w:tcW w:w="1080" w:type="dxa"/>
            <w:shd w:val="clear" w:color="auto" w:fill="auto"/>
            <w:noWrap/>
            <w:vAlign w:val="bottom"/>
            <w:hideMark/>
          </w:tcPr>
          <w:p w:rsidR="00624C0F" w:rsidRPr="0049727F" w:rsidRDefault="00624C0F" w:rsidP="00C10639">
            <w:pPr>
              <w:pStyle w:val="Tablebody"/>
              <w:jc w:val="right"/>
            </w:pPr>
            <w:r w:rsidRPr="0049727F">
              <w:t>0.071</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Street density (</w:t>
            </w:r>
            <w:r w:rsidR="00C10639">
              <w:t>k</w:t>
            </w:r>
            <w:r w:rsidRPr="0049727F">
              <w:t>m/km</w:t>
            </w:r>
            <w:r w:rsidRPr="0049727F">
              <w:rPr>
                <w:vertAlign w:val="superscript"/>
              </w:rPr>
              <w:t>2</w:t>
            </w:r>
            <w:r w:rsidRPr="0049727F">
              <w:t>)</w:t>
            </w:r>
          </w:p>
        </w:tc>
        <w:tc>
          <w:tcPr>
            <w:tcW w:w="972" w:type="dxa"/>
            <w:shd w:val="clear" w:color="auto" w:fill="auto"/>
            <w:noWrap/>
            <w:vAlign w:val="bottom"/>
            <w:hideMark/>
          </w:tcPr>
          <w:p w:rsidR="00624C0F" w:rsidRPr="0049727F" w:rsidRDefault="00C10639" w:rsidP="00C10639">
            <w:pPr>
              <w:pStyle w:val="Tablebody"/>
              <w:jc w:val="right"/>
            </w:pPr>
            <w:r>
              <w:t>7.262</w:t>
            </w:r>
          </w:p>
        </w:tc>
        <w:tc>
          <w:tcPr>
            <w:tcW w:w="1127" w:type="dxa"/>
            <w:shd w:val="clear" w:color="auto" w:fill="auto"/>
            <w:noWrap/>
            <w:vAlign w:val="bottom"/>
            <w:hideMark/>
          </w:tcPr>
          <w:p w:rsidR="00624C0F" w:rsidRPr="0049727F" w:rsidRDefault="00C10639" w:rsidP="00C10639">
            <w:pPr>
              <w:pStyle w:val="Tablebody"/>
              <w:jc w:val="right"/>
            </w:pPr>
            <w:r>
              <w:t>1.221</w:t>
            </w:r>
          </w:p>
        </w:tc>
        <w:tc>
          <w:tcPr>
            <w:tcW w:w="972" w:type="dxa"/>
            <w:shd w:val="clear" w:color="auto" w:fill="auto"/>
            <w:noWrap/>
            <w:vAlign w:val="bottom"/>
            <w:hideMark/>
          </w:tcPr>
          <w:p w:rsidR="00624C0F" w:rsidRPr="0049727F" w:rsidRDefault="00C10639" w:rsidP="00C10639">
            <w:pPr>
              <w:pStyle w:val="Tablebody"/>
              <w:jc w:val="right"/>
            </w:pPr>
            <w:r>
              <w:t>4.217</w:t>
            </w:r>
          </w:p>
        </w:tc>
        <w:tc>
          <w:tcPr>
            <w:tcW w:w="972" w:type="dxa"/>
            <w:shd w:val="clear" w:color="auto" w:fill="auto"/>
            <w:noWrap/>
            <w:vAlign w:val="bottom"/>
            <w:hideMark/>
          </w:tcPr>
          <w:p w:rsidR="00624C0F" w:rsidRPr="0049727F" w:rsidRDefault="00C10639" w:rsidP="00C10639">
            <w:pPr>
              <w:pStyle w:val="Tablebody"/>
              <w:jc w:val="right"/>
            </w:pPr>
            <w:r>
              <w:t>7.171</w:t>
            </w:r>
          </w:p>
        </w:tc>
        <w:tc>
          <w:tcPr>
            <w:tcW w:w="1080" w:type="dxa"/>
            <w:shd w:val="clear" w:color="auto" w:fill="auto"/>
            <w:noWrap/>
            <w:vAlign w:val="bottom"/>
            <w:hideMark/>
          </w:tcPr>
          <w:p w:rsidR="00624C0F" w:rsidRPr="0049727F" w:rsidRDefault="00C10639" w:rsidP="00C10639">
            <w:pPr>
              <w:pStyle w:val="Tablebody"/>
              <w:jc w:val="right"/>
            </w:pPr>
            <w:r>
              <w:t>11.797</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Average street segment length (m)</w:t>
            </w:r>
          </w:p>
        </w:tc>
        <w:tc>
          <w:tcPr>
            <w:tcW w:w="972" w:type="dxa"/>
            <w:shd w:val="clear" w:color="auto" w:fill="auto"/>
            <w:noWrap/>
            <w:vAlign w:val="bottom"/>
            <w:hideMark/>
          </w:tcPr>
          <w:p w:rsidR="00624C0F" w:rsidRPr="0049727F" w:rsidRDefault="00624C0F" w:rsidP="00C10639">
            <w:pPr>
              <w:pStyle w:val="Tablebody"/>
              <w:jc w:val="right"/>
            </w:pPr>
            <w:r w:rsidRPr="0049727F">
              <w:t>161.331</w:t>
            </w:r>
          </w:p>
        </w:tc>
        <w:tc>
          <w:tcPr>
            <w:tcW w:w="1127" w:type="dxa"/>
            <w:shd w:val="clear" w:color="auto" w:fill="auto"/>
            <w:noWrap/>
            <w:vAlign w:val="bottom"/>
            <w:hideMark/>
          </w:tcPr>
          <w:p w:rsidR="00624C0F" w:rsidRPr="0049727F" w:rsidRDefault="00624C0F" w:rsidP="00C10639">
            <w:pPr>
              <w:pStyle w:val="Tablebody"/>
              <w:jc w:val="right"/>
            </w:pPr>
            <w:r w:rsidRPr="0049727F">
              <w:t>17.765</w:t>
            </w:r>
          </w:p>
        </w:tc>
        <w:tc>
          <w:tcPr>
            <w:tcW w:w="972" w:type="dxa"/>
            <w:shd w:val="clear" w:color="auto" w:fill="auto"/>
            <w:noWrap/>
            <w:vAlign w:val="bottom"/>
            <w:hideMark/>
          </w:tcPr>
          <w:p w:rsidR="00624C0F" w:rsidRPr="0049727F" w:rsidRDefault="00624C0F" w:rsidP="00C10639">
            <w:pPr>
              <w:pStyle w:val="Tablebody"/>
              <w:jc w:val="right"/>
            </w:pPr>
            <w:r w:rsidRPr="0049727F">
              <w:t>119.573</w:t>
            </w:r>
          </w:p>
        </w:tc>
        <w:tc>
          <w:tcPr>
            <w:tcW w:w="972" w:type="dxa"/>
            <w:shd w:val="clear" w:color="auto" w:fill="auto"/>
            <w:noWrap/>
            <w:vAlign w:val="bottom"/>
            <w:hideMark/>
          </w:tcPr>
          <w:p w:rsidR="00624C0F" w:rsidRPr="0049727F" w:rsidRDefault="00624C0F" w:rsidP="00C10639">
            <w:pPr>
              <w:pStyle w:val="Tablebody"/>
              <w:jc w:val="right"/>
            </w:pPr>
            <w:r w:rsidRPr="0049727F">
              <w:t>160.288</w:t>
            </w:r>
          </w:p>
        </w:tc>
        <w:tc>
          <w:tcPr>
            <w:tcW w:w="1080" w:type="dxa"/>
            <w:shd w:val="clear" w:color="auto" w:fill="auto"/>
            <w:noWrap/>
            <w:vAlign w:val="bottom"/>
            <w:hideMark/>
          </w:tcPr>
          <w:p w:rsidR="00624C0F" w:rsidRPr="0049727F" w:rsidRDefault="00624C0F" w:rsidP="00C10639">
            <w:pPr>
              <w:pStyle w:val="Tablebody"/>
              <w:jc w:val="right"/>
            </w:pPr>
            <w:r w:rsidRPr="0049727F">
              <w:t>225.92</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Total street length (</w:t>
            </w:r>
            <w:r w:rsidR="00C10639">
              <w:t>k</w:t>
            </w:r>
            <w:r w:rsidRPr="0049727F">
              <w:t>m)</w:t>
            </w:r>
          </w:p>
        </w:tc>
        <w:tc>
          <w:tcPr>
            <w:tcW w:w="972" w:type="dxa"/>
            <w:shd w:val="clear" w:color="auto" w:fill="auto"/>
            <w:noWrap/>
            <w:vAlign w:val="bottom"/>
            <w:hideMark/>
          </w:tcPr>
          <w:p w:rsidR="00624C0F" w:rsidRPr="0049727F" w:rsidRDefault="00C10639" w:rsidP="00C10639">
            <w:pPr>
              <w:pStyle w:val="Tablebody"/>
              <w:jc w:val="right"/>
            </w:pPr>
            <w:r>
              <w:t>3480</w:t>
            </w:r>
          </w:p>
        </w:tc>
        <w:tc>
          <w:tcPr>
            <w:tcW w:w="1127" w:type="dxa"/>
            <w:shd w:val="clear" w:color="auto" w:fill="auto"/>
            <w:noWrap/>
            <w:vAlign w:val="bottom"/>
            <w:hideMark/>
          </w:tcPr>
          <w:p w:rsidR="00624C0F" w:rsidRPr="0049727F" w:rsidRDefault="00C10639" w:rsidP="00C10639">
            <w:pPr>
              <w:pStyle w:val="Tablebody"/>
              <w:jc w:val="right"/>
            </w:pPr>
            <w:r>
              <w:t>7026</w:t>
            </w:r>
          </w:p>
        </w:tc>
        <w:tc>
          <w:tcPr>
            <w:tcW w:w="972" w:type="dxa"/>
            <w:shd w:val="clear" w:color="auto" w:fill="auto"/>
            <w:noWrap/>
            <w:vAlign w:val="bottom"/>
            <w:hideMark/>
          </w:tcPr>
          <w:p w:rsidR="00624C0F" w:rsidRPr="0049727F" w:rsidRDefault="00C10639" w:rsidP="00C10639">
            <w:pPr>
              <w:pStyle w:val="Tablebody"/>
              <w:jc w:val="right"/>
            </w:pPr>
            <w:r>
              <w:t>222</w:t>
            </w:r>
          </w:p>
        </w:tc>
        <w:tc>
          <w:tcPr>
            <w:tcW w:w="972" w:type="dxa"/>
            <w:shd w:val="clear" w:color="auto" w:fill="auto"/>
            <w:noWrap/>
            <w:vAlign w:val="bottom"/>
            <w:hideMark/>
          </w:tcPr>
          <w:p w:rsidR="00624C0F" w:rsidRPr="0049727F" w:rsidRDefault="00C10639" w:rsidP="00C10639">
            <w:pPr>
              <w:pStyle w:val="Tablebody"/>
              <w:jc w:val="right"/>
            </w:pPr>
            <w:r>
              <w:t>1269</w:t>
            </w:r>
          </w:p>
        </w:tc>
        <w:tc>
          <w:tcPr>
            <w:tcW w:w="1080" w:type="dxa"/>
            <w:shd w:val="clear" w:color="auto" w:fill="auto"/>
            <w:noWrap/>
            <w:vAlign w:val="bottom"/>
            <w:hideMark/>
          </w:tcPr>
          <w:p w:rsidR="00624C0F" w:rsidRPr="0049727F" w:rsidRDefault="00C10639" w:rsidP="00C10639">
            <w:pPr>
              <w:pStyle w:val="Tablebody"/>
              <w:jc w:val="right"/>
            </w:pPr>
            <w:r>
              <w:t>79046</w:t>
            </w:r>
          </w:p>
        </w:tc>
      </w:tr>
      <w:tr w:rsidR="00624C0F" w:rsidRPr="0049727F" w:rsidTr="00C10639">
        <w:trPr>
          <w:trHeight w:val="300"/>
        </w:trPr>
        <w:tc>
          <w:tcPr>
            <w:tcW w:w="3996" w:type="dxa"/>
            <w:shd w:val="clear" w:color="auto" w:fill="auto"/>
            <w:noWrap/>
            <w:vAlign w:val="bottom"/>
            <w:hideMark/>
          </w:tcPr>
          <w:p w:rsidR="00624C0F" w:rsidRPr="0049727F" w:rsidRDefault="00624C0F" w:rsidP="00624C0F">
            <w:pPr>
              <w:pStyle w:val="Tablebody"/>
            </w:pPr>
            <w:r w:rsidRPr="0049727F">
              <w:t>Street segment count</w:t>
            </w:r>
          </w:p>
        </w:tc>
        <w:tc>
          <w:tcPr>
            <w:tcW w:w="972" w:type="dxa"/>
            <w:shd w:val="clear" w:color="auto" w:fill="auto"/>
            <w:noWrap/>
            <w:vAlign w:val="bottom"/>
            <w:hideMark/>
          </w:tcPr>
          <w:p w:rsidR="00624C0F" w:rsidRPr="0049727F" w:rsidRDefault="00C10639" w:rsidP="00C10639">
            <w:pPr>
              <w:pStyle w:val="Tablebody"/>
              <w:jc w:val="right"/>
            </w:pPr>
            <w:r>
              <w:t>22011</w:t>
            </w:r>
          </w:p>
        </w:tc>
        <w:tc>
          <w:tcPr>
            <w:tcW w:w="1127" w:type="dxa"/>
            <w:shd w:val="clear" w:color="auto" w:fill="auto"/>
            <w:noWrap/>
            <w:vAlign w:val="bottom"/>
            <w:hideMark/>
          </w:tcPr>
          <w:p w:rsidR="00624C0F" w:rsidRPr="0049727F" w:rsidRDefault="00C10639" w:rsidP="00C10639">
            <w:pPr>
              <w:pStyle w:val="Tablebody"/>
              <w:jc w:val="right"/>
            </w:pPr>
            <w:r>
              <w:t>45725</w:t>
            </w:r>
          </w:p>
        </w:tc>
        <w:tc>
          <w:tcPr>
            <w:tcW w:w="972" w:type="dxa"/>
            <w:shd w:val="clear" w:color="auto" w:fill="auto"/>
            <w:noWrap/>
            <w:vAlign w:val="bottom"/>
            <w:hideMark/>
          </w:tcPr>
          <w:p w:rsidR="00624C0F" w:rsidRPr="0049727F" w:rsidRDefault="00624C0F" w:rsidP="00C10639">
            <w:pPr>
              <w:pStyle w:val="Tablebody"/>
              <w:jc w:val="right"/>
            </w:pPr>
            <w:r w:rsidRPr="0049727F">
              <w:t>1281</w:t>
            </w:r>
          </w:p>
        </w:tc>
        <w:tc>
          <w:tcPr>
            <w:tcW w:w="972" w:type="dxa"/>
            <w:shd w:val="clear" w:color="auto" w:fill="auto"/>
            <w:noWrap/>
            <w:vAlign w:val="bottom"/>
            <w:hideMark/>
          </w:tcPr>
          <w:p w:rsidR="00624C0F" w:rsidRPr="0049727F" w:rsidRDefault="00624C0F" w:rsidP="00C10639">
            <w:pPr>
              <w:pStyle w:val="Tablebody"/>
              <w:jc w:val="right"/>
            </w:pPr>
            <w:r w:rsidRPr="0049727F">
              <w:t>7868</w:t>
            </w:r>
          </w:p>
        </w:tc>
        <w:tc>
          <w:tcPr>
            <w:tcW w:w="1080" w:type="dxa"/>
            <w:shd w:val="clear" w:color="auto" w:fill="auto"/>
            <w:noWrap/>
            <w:vAlign w:val="bottom"/>
            <w:hideMark/>
          </w:tcPr>
          <w:p w:rsidR="00624C0F" w:rsidRPr="0049727F" w:rsidRDefault="00624C0F" w:rsidP="00C10639">
            <w:pPr>
              <w:pStyle w:val="Tablebody"/>
              <w:jc w:val="right"/>
            </w:pPr>
            <w:r w:rsidRPr="0049727F">
              <w:t>533757</w:t>
            </w:r>
          </w:p>
        </w:tc>
      </w:tr>
      <w:tr w:rsidR="00624C0F" w:rsidRPr="0049727F" w:rsidTr="00C10639">
        <w:trPr>
          <w:trHeight w:val="300"/>
        </w:trPr>
        <w:tc>
          <w:tcPr>
            <w:tcW w:w="3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624C0F">
            <w:pPr>
              <w:pStyle w:val="Tablebody"/>
            </w:pPr>
            <w:r w:rsidRPr="0049727F">
              <w:t>Average streets per node</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2.764</w:t>
            </w:r>
          </w:p>
        </w:tc>
        <w:tc>
          <w:tcPr>
            <w:tcW w:w="1127"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0.162</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2.223</w:t>
            </w:r>
          </w:p>
        </w:tc>
        <w:tc>
          <w:tcPr>
            <w:tcW w:w="9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2.770</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4C0F" w:rsidRPr="0049727F" w:rsidRDefault="00624C0F" w:rsidP="00C10639">
            <w:pPr>
              <w:pStyle w:val="Tablebody"/>
              <w:jc w:val="right"/>
            </w:pPr>
            <w:r w:rsidRPr="0049727F">
              <w:t>3.217</w:t>
            </w:r>
          </w:p>
        </w:tc>
      </w:tr>
    </w:tbl>
    <w:p w:rsidR="00B55EB9" w:rsidRPr="0049727F" w:rsidRDefault="00F55714" w:rsidP="00EB6C52">
      <w:pPr>
        <w:pStyle w:val="Caption"/>
      </w:pPr>
      <w:bookmarkStart w:id="179" w:name="_Toc475721361"/>
      <w:r w:rsidRPr="0049727F">
        <w:lastRenderedPageBreak/>
        <w:t xml:space="preserve">Table </w:t>
      </w:r>
      <w:fldSimple w:instr=" STYLEREF 1 \s ">
        <w:r w:rsidR="00D265F3">
          <w:rPr>
            <w:noProof/>
          </w:rPr>
          <w:t>7</w:t>
        </w:r>
      </w:fldSimple>
      <w:r w:rsidR="00BA0037">
        <w:t>.</w:t>
      </w:r>
      <w:fldSimple w:instr=" SEQ Table \* ARABIC \s 1 ">
        <w:r w:rsidR="00D265F3">
          <w:rPr>
            <w:noProof/>
          </w:rPr>
          <w:t>1</w:t>
        </w:r>
      </w:fldSimple>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discussion of these measures, see Table 5.1 in chapter 5 and section 4.4 in chapter 4.</w:t>
      </w:r>
      <w:bookmarkEnd w:id="179"/>
    </w:p>
    <w:p w:rsidR="00520A1D" w:rsidRPr="0049727F" w:rsidRDefault="00F329A5" w:rsidP="001C51FA">
      <w:r w:rsidRPr="0049727F">
        <w:t xml:space="preserve">Nevertheless, looking across the data set provides a sense of the breadth of American metropolitan street networks. New York’s urbanized area – America’s largest – has </w:t>
      </w:r>
      <w:r w:rsidR="008A2475" w:rsidRPr="0049727F">
        <w:t xml:space="preserve">373,309 </w:t>
      </w:r>
      <w:r w:rsidRPr="0049727F">
        <w:t>intersections and</w:t>
      </w:r>
      <w:r w:rsidR="008A2475" w:rsidRPr="0049727F">
        <w:t xml:space="preserve"> 79 million</w:t>
      </w:r>
      <w:r w:rsidRPr="0049727F">
        <w:t xml:space="preserve"> meters of linear street</w:t>
      </w:r>
      <w:r w:rsidR="008A2475" w:rsidRPr="0049727F">
        <w:t xml:space="preserve"> (or 417,570 and 83.4 million if you include service roads)</w:t>
      </w:r>
      <w:r w:rsidRPr="0049727F">
        <w:t xml:space="preserve">. Delano, CA’s urbanized area – America’s smallest – has </w:t>
      </w:r>
      <w:r w:rsidR="008A2475" w:rsidRPr="0049727F">
        <w:t xml:space="preserve">874 intersections </w:t>
      </w:r>
      <w:r w:rsidRPr="0049727F">
        <w:t xml:space="preserve">and </w:t>
      </w:r>
      <w:r w:rsidR="005D1291" w:rsidRPr="0049727F">
        <w:t xml:space="preserve">222,328 </w:t>
      </w:r>
      <w:r w:rsidRPr="0049727F">
        <w:t>meters of linear street</w:t>
      </w:r>
      <w:r w:rsidR="008A2475" w:rsidRPr="0049727F">
        <w:t xml:space="preserve"> (or 964 and 231,000 meters if you include service roads)</w:t>
      </w:r>
      <w:r w:rsidRPr="0049727F">
        <w:t xml:space="preserve">. The typical </w:t>
      </w:r>
      <w:r w:rsidR="007E1CBB" w:rsidRPr="0049727F">
        <w:t xml:space="preserve">(Table 7.1, </w:t>
      </w:r>
      <w:r w:rsidR="007E1CBB" w:rsidRPr="0049727F">
        <w:rPr>
          <w:i/>
        </w:rPr>
        <w:t>median</w:t>
      </w:r>
      <w:r w:rsidR="007E1CBB" w:rsidRPr="0049727F">
        <w:t xml:space="preserve">) </w:t>
      </w:r>
      <w:r w:rsidRPr="0049727F">
        <w:t>American urbanized area is approximate</w:t>
      </w:r>
      <w:r w:rsidR="00E81C93">
        <w:t>ly</w:t>
      </w:r>
      <w:r w:rsidRPr="0049727F">
        <w:t xml:space="preserve"> 185 km</w:t>
      </w:r>
      <w:r w:rsidRPr="0049727F">
        <w:rPr>
          <w:vertAlign w:val="superscript"/>
        </w:rPr>
        <w:t>2</w:t>
      </w:r>
      <w:r w:rsidR="00E81C93">
        <w:t xml:space="preserve"> in </w:t>
      </w:r>
      <w:r w:rsidR="00AC6D82" w:rsidRPr="0049727F">
        <w:t>land area</w:t>
      </w:r>
      <w:r w:rsidRPr="0049727F">
        <w:t>, has 5,</w:t>
      </w:r>
      <w:r w:rsidR="007E1CBB" w:rsidRPr="0049727F">
        <w:t>830 intersections, and 1.3</w:t>
      </w:r>
      <w:r w:rsidRPr="0049727F">
        <w:t xml:space="preserve"> million </w:t>
      </w:r>
      <w:r w:rsidR="00995A19" w:rsidRPr="0049727F">
        <w:t xml:space="preserve">linear </w:t>
      </w:r>
      <w:r w:rsidRPr="0049727F">
        <w:t>meters of street. Its street netw</w:t>
      </w:r>
      <w:r w:rsidR="007E1CBB" w:rsidRPr="0049727F">
        <w:t>ork is about 7.4</w:t>
      </w:r>
      <w:r w:rsidRPr="0049727F">
        <w:t>% more circuitous than straight-line</w:t>
      </w:r>
      <w:r w:rsidR="00E81C93">
        <w:t>, as-the-crow-flies</w:t>
      </w:r>
      <w:r w:rsidRPr="0049727F">
        <w:t xml:space="preserve"> edges between nodes would be. The most circuitous network is 14% more circuitous than straight-line would be, and least is only 2%. Looking at network complexity in te</w:t>
      </w:r>
      <w:r w:rsidR="007E1CBB" w:rsidRPr="0049727F">
        <w:t>rms of density and connectivity, i</w:t>
      </w:r>
      <w:r w:rsidR="00094587" w:rsidRPr="0049727F">
        <w:t>n the typical urbanized area, the average street segment length</w:t>
      </w:r>
      <w:r w:rsidR="007E1CBB" w:rsidRPr="0049727F">
        <w:t xml:space="preserve"> (a proxy for block size) is 160</w:t>
      </w:r>
      <w:r w:rsidR="00094587" w:rsidRPr="0049727F">
        <w:t xml:space="preserve"> meters. The longest average street segment is </w:t>
      </w:r>
      <w:r w:rsidR="007E1CBB" w:rsidRPr="0049727F">
        <w:t xml:space="preserve">the </w:t>
      </w:r>
      <w:r w:rsidR="00631EDB" w:rsidRPr="0049727F">
        <w:t>226</w:t>
      </w:r>
      <w:r w:rsidR="00631EDB">
        <w:t>-</w:t>
      </w:r>
      <w:r w:rsidR="00631EDB" w:rsidRPr="0049727F">
        <w:t>meter</w:t>
      </w:r>
      <w:r w:rsidR="00631EDB">
        <w:t xml:space="preserve"> </w:t>
      </w:r>
      <w:r w:rsidR="007E1CBB" w:rsidRPr="0049727F">
        <w:t>average of</w:t>
      </w:r>
      <w:r w:rsidR="00094587" w:rsidRPr="0049727F">
        <w:t xml:space="preserve"> </w:t>
      </w:r>
      <w:r w:rsidR="007E1CBB" w:rsidRPr="0049727F">
        <w:t>urbanized Danbury, CT</w:t>
      </w:r>
      <w:r w:rsidR="00094587" w:rsidRPr="0049727F">
        <w:t>.</w:t>
      </w:r>
      <w:r w:rsidR="007E1CBB" w:rsidRPr="0049727F">
        <w:t xml:space="preserve"> Puerto Rican cities hold the top four positions for shortest average street segment length, but among the 50 states plus DC, t</w:t>
      </w:r>
      <w:r w:rsidR="00094587" w:rsidRPr="0049727F">
        <w:t xml:space="preserve">he shortest average street segment </w:t>
      </w:r>
      <w:r w:rsidR="007E1CBB" w:rsidRPr="0049727F">
        <w:t>is the</w:t>
      </w:r>
      <w:r w:rsidR="00094587" w:rsidRPr="0049727F">
        <w:t xml:space="preserve"> </w:t>
      </w:r>
      <w:r w:rsidR="007E1CBB" w:rsidRPr="0049727F">
        <w:t>125.3</w:t>
      </w:r>
      <w:r w:rsidR="00631EDB">
        <w:t xml:space="preserve">-meter </w:t>
      </w:r>
      <w:r w:rsidR="007E1CBB" w:rsidRPr="0049727F">
        <w:t>average of</w:t>
      </w:r>
      <w:r w:rsidR="00094587" w:rsidRPr="0049727F">
        <w:t xml:space="preserve"> </w:t>
      </w:r>
      <w:r w:rsidR="007E1CBB" w:rsidRPr="0049727F">
        <w:t>urbanized Tracy, CA</w:t>
      </w:r>
      <w:r w:rsidR="00094587" w:rsidRPr="0049727F">
        <w:t xml:space="preserve">, indicating a much finer street network. </w:t>
      </w:r>
      <w:r w:rsidR="007E1CBB" w:rsidRPr="0049727F">
        <w:t xml:space="preserve">The urbanized area of </w:t>
      </w:r>
      <w:r w:rsidR="00094587" w:rsidRPr="0049727F">
        <w:t>Portland, Oregon</w:t>
      </w:r>
      <w:r w:rsidR="00C61EE9" w:rsidRPr="0049727F">
        <w:t>,</w:t>
      </w:r>
      <w:r w:rsidR="00094587" w:rsidRPr="0049727F">
        <w:t xml:space="preserve"> with its famously compact walkable blocks</w:t>
      </w:r>
      <w:r w:rsidR="00C61EE9" w:rsidRPr="0049727F">
        <w:t>,</w:t>
      </w:r>
      <w:r w:rsidR="00094587" w:rsidRPr="0049727F">
        <w:t xml:space="preserve"> ranks </w:t>
      </w:r>
      <w:r w:rsidR="007E1CBB" w:rsidRPr="0049727F">
        <w:t>2</w:t>
      </w:r>
      <w:r w:rsidR="007E1CBB" w:rsidRPr="0049727F">
        <w:rPr>
          <w:vertAlign w:val="superscript"/>
        </w:rPr>
        <w:t>nd</w:t>
      </w:r>
      <w:r w:rsidR="007E1CBB" w:rsidRPr="0049727F">
        <w:t xml:space="preserve"> at 125.5 m</w:t>
      </w:r>
      <w:r w:rsidR="003B7D94">
        <w:t>eters</w:t>
      </w:r>
      <w:r w:rsidR="00C61EE9" w:rsidRPr="0049727F">
        <w:t xml:space="preserve"> on average</w:t>
      </w:r>
      <w:r w:rsidR="00094587" w:rsidRPr="0049727F">
        <w:t>.</w:t>
      </w:r>
    </w:p>
    <w:p w:rsidR="00853286" w:rsidRPr="0049727F" w:rsidRDefault="0061527E" w:rsidP="001C51FA">
      <w:pPr>
        <w:pStyle w:val="Figure"/>
      </w:pPr>
      <w:r>
        <w:lastRenderedPageBreak/>
        <w:pict>
          <v:shape id="_x0000_i1032" type="#_x0000_t75" style="width:468pt;height:319.5pt">
            <v:imagedata r:id="rId36" o:title="Untitled-1"/>
          </v:shape>
        </w:pict>
      </w:r>
    </w:p>
    <w:p w:rsidR="008A2475" w:rsidRPr="0049727F" w:rsidRDefault="00853286" w:rsidP="00EB6C52">
      <w:pPr>
        <w:pStyle w:val="Caption"/>
      </w:pPr>
      <w:bookmarkStart w:id="180" w:name="_Toc475731783"/>
      <w:r w:rsidRPr="0049727F">
        <w:t xml:space="preserve">Figure </w:t>
      </w:r>
      <w:fldSimple w:instr=" STYLEREF 1 \s ">
        <w:r w:rsidR="006715FE">
          <w:rPr>
            <w:noProof/>
          </w:rPr>
          <w:t>7</w:t>
        </w:r>
      </w:fldSimple>
      <w:r w:rsidR="006715FE">
        <w:t>.</w:t>
      </w:r>
      <w:fldSimple w:instr=" SEQ Figure \* ARABIC \s 1 ">
        <w:r w:rsidR="006715FE">
          <w:rPr>
            <w:noProof/>
          </w:rPr>
          <w:t>1</w:t>
        </w:r>
      </w:fldSimple>
      <w:r w:rsidRPr="0049727F">
        <w:t xml:space="preserve"> Intersection density per urbanized area, from lowest (dark red) to highest (light yellow)</w:t>
      </w:r>
      <w:r w:rsidR="00071F0D" w:rsidRPr="0049727F">
        <w:t>, in the contiguous US</w:t>
      </w:r>
      <w:r w:rsidRPr="0049727F">
        <w:t>.</w:t>
      </w:r>
      <w:bookmarkEnd w:id="180"/>
    </w:p>
    <w:p w:rsidR="008A2475" w:rsidRPr="0049727F" w:rsidRDefault="00C61EE9" w:rsidP="001C51FA">
      <w:r w:rsidRPr="0049727F">
        <w:t>The typical urbanized area has 26 intersections per km</w:t>
      </w:r>
      <w:r w:rsidRPr="0049727F">
        <w:rPr>
          <w:vertAlign w:val="superscript"/>
        </w:rPr>
        <w:t>2</w:t>
      </w:r>
      <w:r w:rsidRPr="0049727F">
        <w:t xml:space="preserve">. Both the densest and the sparsest are in the deep south: the sparsest is 12.5 (Gainesville, GA urbanized area) and the densest is 49.4 (New Orleans urbanized area). However, New Orleans is an anomaly in the deep south. Figure 7.1 depicts the intersection density in each American urbanized area, from lowest density in dark red to highest density in light yellow. The map makes clear how the highest intersection densities are concentrated to the west of the Mississippi River. The lowest intersection densities are concentrated in a belt running from Louisiana, up through the Carolinas and Appalachians, and into New England. Only the largest cities on the east coast (e.g., Boston, New York, Philadelphia, Washington) and </w:t>
      </w:r>
      <w:r w:rsidR="00071F0D" w:rsidRPr="0049727F">
        <w:t xml:space="preserve">coastal </w:t>
      </w:r>
      <w:r w:rsidRPr="0049727F">
        <w:t>Florida escape this trend.</w:t>
      </w:r>
    </w:p>
    <w:p w:rsidR="0082558D" w:rsidRPr="0049727F" w:rsidRDefault="0082558D" w:rsidP="001C51FA">
      <w:r w:rsidRPr="0049727F">
        <w:lastRenderedPageBreak/>
        <w:t>The distribution of node types (i.e., intersections and dead ends) provides a clear indicator of network connectedness. The typical urbanized area has 2.8 streets per intersection on average: lots of 3-way intersections, fewer cul-de-sacs, and even fewer 4-way intersections. The grid-like San Angelo, TX urbanized area has the most streets connected to each intersection (3.2) on average, and (outside of Puerto Rico, which contains the seven lowest urbanized areas) the sprawling, disconnected Lexington Park, MD urbanized area has the fewest (2.2). These two urban areas fit the trend seen in the spat</w:t>
      </w:r>
      <w:r w:rsidR="009950F0" w:rsidRPr="0049727F">
        <w:t>ial distribution across the US: urbanized areas in the great plains and upper Midwest have particularly high numbers of streets per intersection on average, indicating more grid-like, connected networks. Cities in the southern and western US tend to have fewer streets per intersection, reflecting more dead-ends and a disconnected network. This finding is discussed in more detail in the upcoming section.</w:t>
      </w:r>
    </w:p>
    <w:p w:rsidR="0082558D" w:rsidRPr="0049727F" w:rsidRDefault="0082558D" w:rsidP="001C51FA">
      <w:r w:rsidRPr="0049727F">
        <w:rPr>
          <w:noProof/>
        </w:rPr>
        <w:drawing>
          <wp:inline distT="0" distB="0" distL="0" distR="0">
            <wp:extent cx="5934075" cy="4038600"/>
            <wp:effectExtent l="0" t="0" r="9525" b="0"/>
            <wp:docPr id="23" name="Picture 23" descr="C:\Users\Geoff\AppData\Local\Microsoft\Windows\INetCacheContent.Word\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Geoff\AppData\Local\Microsoft\Windows\INetCacheContent.Word\Untitled-2.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444" cy="4044976"/>
                    </a:xfrm>
                    <a:prstGeom prst="rect">
                      <a:avLst/>
                    </a:prstGeom>
                    <a:noFill/>
                    <a:ln>
                      <a:noFill/>
                    </a:ln>
                  </pic:spPr>
                </pic:pic>
              </a:graphicData>
            </a:graphic>
          </wp:inline>
        </w:drawing>
      </w:r>
    </w:p>
    <w:p w:rsidR="0082558D" w:rsidRPr="0049727F" w:rsidRDefault="0082558D" w:rsidP="00EB6C52">
      <w:pPr>
        <w:pStyle w:val="Caption"/>
      </w:pPr>
      <w:bookmarkStart w:id="181" w:name="_Toc475731784"/>
      <w:r w:rsidRPr="0049727F">
        <w:lastRenderedPageBreak/>
        <w:t xml:space="preserve">Figure </w:t>
      </w:r>
      <w:fldSimple w:instr=" STYLEREF 1 \s ">
        <w:r w:rsidR="006715FE">
          <w:rPr>
            <w:noProof/>
          </w:rPr>
          <w:t>7</w:t>
        </w:r>
      </w:fldSimple>
      <w:r w:rsidR="006715FE">
        <w:t>.</w:t>
      </w:r>
      <w:fldSimple w:instr=" SEQ Figure \* ARABIC \s 1 ">
        <w:r w:rsidR="006715FE">
          <w:rPr>
            <w:noProof/>
          </w:rPr>
          <w:t>2</w:t>
        </w:r>
      </w:fldSimple>
      <w:r w:rsidRPr="0049727F">
        <w:t xml:space="preserve"> Average streets per intersection per urbanized area, from </w:t>
      </w:r>
      <w:r w:rsidR="009950F0" w:rsidRPr="0049727F">
        <w:t>fewest</w:t>
      </w:r>
      <w:r w:rsidRPr="0049727F">
        <w:t xml:space="preserve"> (dark red) to </w:t>
      </w:r>
      <w:r w:rsidR="009950F0" w:rsidRPr="0049727F">
        <w:t>most</w:t>
      </w:r>
      <w:r w:rsidRPr="0049727F">
        <w:t xml:space="preserve"> (light yellow), in the contiguous US.</w:t>
      </w:r>
      <w:bookmarkEnd w:id="181"/>
    </w:p>
    <w:p w:rsidR="009950F0" w:rsidRPr="0049727F" w:rsidRDefault="009950F0" w:rsidP="001C51FA">
      <w:pPr>
        <w:pStyle w:val="Figure"/>
      </w:pPr>
      <w:r w:rsidRPr="0049727F">
        <w:drawing>
          <wp:inline distT="0" distB="0" distL="0" distR="0" wp14:anchorId="3FD17697" wp14:editId="61BF4536">
            <wp:extent cx="5210175" cy="5276850"/>
            <wp:effectExtent l="0" t="0" r="9525"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10175" cy="5276850"/>
                    </a:xfrm>
                    <a:prstGeom prst="rect">
                      <a:avLst/>
                    </a:prstGeom>
                    <a:noFill/>
                    <a:ln>
                      <a:noFill/>
                    </a:ln>
                  </pic:spPr>
                </pic:pic>
              </a:graphicData>
            </a:graphic>
          </wp:inline>
        </w:drawing>
      </w:r>
    </w:p>
    <w:p w:rsidR="009950F0" w:rsidRPr="0049727F" w:rsidRDefault="009950F0" w:rsidP="00EB6C52">
      <w:pPr>
        <w:pStyle w:val="Caption"/>
      </w:pPr>
      <w:bookmarkStart w:id="182" w:name="_Toc475731785"/>
      <w:r w:rsidRPr="0049727F">
        <w:t xml:space="preserve">Figure </w:t>
      </w:r>
      <w:fldSimple w:instr=" STYLEREF 1 \s ">
        <w:r w:rsidR="006715FE">
          <w:rPr>
            <w:noProof/>
          </w:rPr>
          <w:t>7</w:t>
        </w:r>
      </w:fldSimple>
      <w:r w:rsidR="006715FE">
        <w:t>.</w:t>
      </w:r>
      <w:fldSimple w:instr=" SEQ Figure \* ARABIC \s 1 ">
        <w:r w:rsidR="006715FE">
          <w:rPr>
            <w:noProof/>
          </w:rPr>
          <w:t>3</w:t>
        </w:r>
      </w:fldSimple>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2"/>
    </w:p>
    <w:p w:rsidR="00473BF6" w:rsidRDefault="00094587" w:rsidP="001C51FA">
      <w:r w:rsidRPr="0049727F">
        <w:t>I</w:t>
      </w:r>
      <w:r w:rsidR="00EC3B35" w:rsidRPr="0049727F">
        <w:t>n the typical urbanized area, 18</w:t>
      </w:r>
      <w:r w:rsidRPr="0049727F">
        <w:t>% of n</w:t>
      </w:r>
      <w:r w:rsidR="00EC3B35" w:rsidRPr="0049727F">
        <w:t>odes are 4-way intersections, 59</w:t>
      </w:r>
      <w:r w:rsidRPr="0049727F">
        <w:t xml:space="preserve">% are 3-way intersections, and 21% are dead-ends. </w:t>
      </w:r>
      <w:r w:rsidR="00520A1D" w:rsidRPr="0049727F">
        <w:t xml:space="preserve">However, this distribution varies </w:t>
      </w:r>
      <w:r w:rsidR="00473BF6">
        <w:t xml:space="preserve">somewhat </w:t>
      </w:r>
      <w:r w:rsidR="00520A1D" w:rsidRPr="0049727F">
        <w:t>between urbanized areas. Examining a small sample of 9 urbanized areas</w:t>
      </w:r>
      <w:r w:rsidR="00EC3B35" w:rsidRPr="0049727F">
        <w:t>, chosen to maximize variance,</w:t>
      </w:r>
      <w:r w:rsidR="00520A1D" w:rsidRPr="0049727F">
        <w:t xml:space="preserve"> reveals this in clearer detail. </w:t>
      </w:r>
      <w:r w:rsidR="00EC3B35" w:rsidRPr="0049727F">
        <w:t>In Figure 7.2</w:t>
      </w:r>
      <w:r w:rsidR="00520A1D" w:rsidRPr="0049727F">
        <w:t>, urban Atlanta and Chattanooga have very high proportions of dead-ends, each over 30% of all nodes</w:t>
      </w:r>
      <w:r w:rsidR="00EC3B35" w:rsidRPr="0049727F">
        <w:t xml:space="preserve">, and very few 4-way intersections, </w:t>
      </w:r>
      <w:r w:rsidR="00EC3B35" w:rsidRPr="0049727F">
        <w:lastRenderedPageBreak/>
        <w:t>indicating a disconnected street pattern</w:t>
      </w:r>
      <w:r w:rsidR="00520A1D" w:rsidRPr="0049727F">
        <w:t xml:space="preserve">. </w:t>
      </w:r>
      <w:r w:rsidR="00EC3B35" w:rsidRPr="0049727F">
        <w:t xml:space="preserve">The urban areas of </w:t>
      </w:r>
      <w:r w:rsidR="00520A1D" w:rsidRPr="0049727F">
        <w:t>Phoenix, Boston, Detroit</w:t>
      </w:r>
      <w:r w:rsidR="00EC3B35" w:rsidRPr="0049727F">
        <w:t>, and Chattanooga</w:t>
      </w:r>
      <w:r w:rsidR="00520A1D" w:rsidRPr="0049727F">
        <w:t xml:space="preserve"> have </w:t>
      </w:r>
      <w:r w:rsidR="00EC3B35" w:rsidRPr="0049727F">
        <w:t>particularly</w:t>
      </w:r>
      <w:r w:rsidR="00520A1D" w:rsidRPr="0049727F">
        <w:t xml:space="preserve"> high proportions of 3-way intersections</w:t>
      </w:r>
      <w:r w:rsidR="00EC3B35" w:rsidRPr="0049727F">
        <w:t>, each over 60%, indicating a prevalence of T-intersections</w:t>
      </w:r>
      <w:r w:rsidR="00520A1D" w:rsidRPr="0049727F">
        <w:t xml:space="preserve">. </w:t>
      </w:r>
      <w:r w:rsidRPr="0049727F">
        <w:t xml:space="preserve">Conversely, </w:t>
      </w:r>
      <w:r w:rsidR="00520A1D" w:rsidRPr="0049727F">
        <w:t>Chicago, New Orleans, Duluth, and Lubbock have high pro</w:t>
      </w:r>
      <w:r w:rsidRPr="0049727F">
        <w:t>portions of 4-way intersections, indicating more grid-like connected networks.</w:t>
      </w:r>
      <w:r w:rsidR="00DA5C95" w:rsidRPr="0049727F">
        <w:t xml:space="preserve"> </w:t>
      </w:r>
      <w:r w:rsidR="00473BF6">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r w:rsidR="00D96192">
        <w:t>.</w:t>
      </w:r>
    </w:p>
    <w:p w:rsidR="008A2475" w:rsidRPr="0049727F" w:rsidRDefault="00DA5C95" w:rsidP="001C51FA">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463EC" w:rsidRPr="0049727F" w:rsidRDefault="009463EC" w:rsidP="001C51FA">
      <w:pPr>
        <w:pStyle w:val="Figure"/>
      </w:pPr>
      <w:r w:rsidRPr="0049727F">
        <w:drawing>
          <wp:inline distT="0" distB="0" distL="0" distR="0">
            <wp:extent cx="5934075" cy="2800350"/>
            <wp:effectExtent l="0" t="0" r="9525" b="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rsidR="007A2B3F" w:rsidRPr="0049727F" w:rsidRDefault="009463EC" w:rsidP="00EB6C52">
      <w:pPr>
        <w:pStyle w:val="Caption"/>
      </w:pPr>
      <w:bookmarkStart w:id="183" w:name="_Toc475731786"/>
      <w:r w:rsidRPr="0049727F">
        <w:t xml:space="preserve">Figure </w:t>
      </w:r>
      <w:fldSimple w:instr=" STYLEREF 1 \s ">
        <w:r w:rsidR="006715FE">
          <w:rPr>
            <w:noProof/>
          </w:rPr>
          <w:t>7</w:t>
        </w:r>
      </w:fldSimple>
      <w:r w:rsidR="006715FE">
        <w:t>.</w:t>
      </w:r>
      <w:fldSimple w:instr=" SEQ Figure \* ARABIC \s 1 ">
        <w:r w:rsidR="006715FE">
          <w:rPr>
            <w:noProof/>
          </w:rPr>
          <w:t>4</w:t>
        </w:r>
      </w:fldSimple>
      <w:r w:rsidRPr="0049727F">
        <w:t xml:space="preserve"> Scatterplots of intersection density vs 4-way intersection proportion (left) and average circuity</w:t>
      </w:r>
      <w:r w:rsidRPr="0049727F">
        <w:rPr>
          <w:noProof/>
        </w:rPr>
        <w:t xml:space="preserve"> vs 4-way intersection proportion (right), with simple regression lines to indicate the trend.</w:t>
      </w:r>
      <w:bookmarkEnd w:id="183"/>
    </w:p>
    <w:p w:rsidR="00BA0037" w:rsidRDefault="0033439E" w:rsidP="0033439E">
      <w:r>
        <w:lastRenderedPageBreak/>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00B55EB9" w:rsidRPr="0049727F">
        <w:t>areas</w:t>
      </w:r>
      <w:r>
        <w:t xml:space="preserve"> cross-sectionally to examine </w:t>
      </w:r>
      <w:r w:rsidR="00094587" w:rsidRPr="0049727F">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r w:rsidR="00CB54B1" w:rsidRPr="0049727F">
        <w:t>Among these urban areas, Milwaukee has the least circuitous network (6% more circuitous than straight-line edges would be), and Orlando has the most (12%). San Juan</w:t>
      </w:r>
      <w:r w:rsidR="009950F0" w:rsidRPr="0049727F">
        <w:t xml:space="preserve"> and Atlanta</w:t>
      </w:r>
      <w:r w:rsidR="00CB54B1" w:rsidRPr="0049727F">
        <w:t xml:space="preserve"> ha</w:t>
      </w:r>
      <w:r w:rsidR="009950F0" w:rsidRPr="0049727F">
        <w:t>ve</w:t>
      </w:r>
      <w:r w:rsidR="00CB54B1" w:rsidRPr="0049727F">
        <w:t xml:space="preserve"> the fewest s</w:t>
      </w:r>
      <w:r w:rsidR="009950F0" w:rsidRPr="0049727F">
        <w:t>treets per node on average (2.36 and 2.45, respectively</w:t>
      </w:r>
      <w:r w:rsidR="00CB54B1" w:rsidRPr="0049727F">
        <w:t>), while Milwaukee has the most (</w:t>
      </w:r>
      <w:r w:rsidR="009950F0" w:rsidRPr="0049727F">
        <w:t>3.03</w:t>
      </w:r>
      <w:r w:rsidR="00CB54B1" w:rsidRPr="0049727F">
        <w:t xml:space="preserve">). </w:t>
      </w:r>
      <w:r w:rsidR="00684E20" w:rsidRPr="0049727F">
        <w:t>Cincinnati</w:t>
      </w:r>
      <w:r w:rsidR="00CB54B1" w:rsidRPr="0049727F">
        <w:t xml:space="preserve"> has both the lowest intersection density (</w:t>
      </w:r>
      <w:r w:rsidR="00684E20" w:rsidRPr="0049727F">
        <w:t>18</w:t>
      </w:r>
      <w:r w:rsidR="002F767E">
        <w:t>/</w:t>
      </w:r>
      <w:r w:rsidR="00CB54B1" w:rsidRPr="0049727F">
        <w:t>km</w:t>
      </w:r>
      <w:r w:rsidR="00CB54B1" w:rsidRPr="0049727F">
        <w:rPr>
          <w:vertAlign w:val="superscript"/>
        </w:rPr>
        <w:t>2</w:t>
      </w:r>
      <w:r w:rsidR="00684E20" w:rsidRPr="0049727F">
        <w:t>) and street density (6.1</w:t>
      </w:r>
      <w:r w:rsidR="00624C0F">
        <w:t xml:space="preserve"> km/</w:t>
      </w:r>
      <w:r w:rsidR="00CB54B1" w:rsidRPr="0049727F">
        <w:t>km</w:t>
      </w:r>
      <w:r w:rsidR="00CB54B1" w:rsidRPr="0049727F">
        <w:rPr>
          <w:vertAlign w:val="superscript"/>
        </w:rPr>
        <w:t>2</w:t>
      </w:r>
      <w:r w:rsidR="00CB54B1" w:rsidRPr="0049727F">
        <w:t>) while Denver has the highest intersection density (</w:t>
      </w:r>
      <w:r w:rsidR="00684E20" w:rsidRPr="0049727F">
        <w:t>40.6</w:t>
      </w:r>
      <w:r w:rsidR="002F767E">
        <w:t>/</w:t>
      </w:r>
      <w:r w:rsidR="00CB54B1" w:rsidRPr="0049727F">
        <w:t>km</w:t>
      </w:r>
      <w:r w:rsidR="00CB54B1" w:rsidRPr="0049727F">
        <w:rPr>
          <w:vertAlign w:val="superscript"/>
        </w:rPr>
        <w:t>2</w:t>
      </w:r>
      <w:r w:rsidR="00CB54B1" w:rsidRPr="0049727F">
        <w:t xml:space="preserve">) and </w:t>
      </w:r>
      <w:r w:rsidR="00684E20" w:rsidRPr="0049727F">
        <w:t>Miami and Los Angeles have</w:t>
      </w:r>
      <w:r w:rsidR="00CB54B1" w:rsidRPr="0049727F">
        <w:t xml:space="preserve"> the highest street density (</w:t>
      </w:r>
      <w:r w:rsidR="00684E20" w:rsidRPr="0049727F">
        <w:t>10.6</w:t>
      </w:r>
      <w:r w:rsidR="00624C0F">
        <w:t xml:space="preserve"> km/</w:t>
      </w:r>
      <w:r w:rsidR="00CB54B1" w:rsidRPr="0049727F">
        <w:t>km</w:t>
      </w:r>
      <w:r w:rsidR="00CB54B1" w:rsidRPr="0049727F">
        <w:rPr>
          <w:vertAlign w:val="superscript"/>
        </w:rPr>
        <w:t>2</w:t>
      </w:r>
      <w:r w:rsidR="00F32AAF" w:rsidRPr="0049727F">
        <w:t>,</w:t>
      </w:r>
      <w:r w:rsidR="00684E20" w:rsidRPr="0049727F">
        <w:t xml:space="preserve"> apiece</w:t>
      </w:r>
      <w:r w:rsidR="00CB54B1" w:rsidRPr="0049727F">
        <w:t xml:space="preserve">). In other words, </w:t>
      </w:r>
      <w:r w:rsidR="00684E20" w:rsidRPr="0049727F">
        <w:t>Cincinnati</w:t>
      </w:r>
      <w:r w:rsidR="00CB54B1" w:rsidRPr="0049727F">
        <w:t xml:space="preserve"> has a particularly coarse-grained network with few connections and paths. This can also be seen in the</w:t>
      </w:r>
      <w:r w:rsidR="00624C0F">
        <w:t xml:space="preserve"> average street segment length, </w:t>
      </w:r>
      <w:r w:rsidR="00CB54B1" w:rsidRPr="0049727F">
        <w:t xml:space="preserve">a proxy for block size: </w:t>
      </w:r>
      <w:r w:rsidR="00684E20" w:rsidRPr="0049727F">
        <w:t>Cincinnati</w:t>
      </w:r>
      <w:r w:rsidR="00CB54B1" w:rsidRPr="0049727F">
        <w:t xml:space="preserve"> has the 2</w:t>
      </w:r>
      <w:r w:rsidR="00CB54B1" w:rsidRPr="0049727F">
        <w:rPr>
          <w:vertAlign w:val="superscript"/>
        </w:rPr>
        <w:t>nd</w:t>
      </w:r>
      <w:r w:rsidR="00CB54B1" w:rsidRPr="0049727F">
        <w:t xml:space="preserve"> highest (</w:t>
      </w:r>
      <w:r w:rsidR="00684E20" w:rsidRPr="0049727F">
        <w:t>186</w:t>
      </w:r>
      <w:r w:rsidR="00CB54B1" w:rsidRPr="0049727F">
        <w:t xml:space="preserve"> m), bested only by Cleveland (1</w:t>
      </w:r>
      <w:r w:rsidR="00684E20" w:rsidRPr="0049727F">
        <w:t>98</w:t>
      </w:r>
      <w:r w:rsidR="00CB54B1" w:rsidRPr="0049727F">
        <w:t xml:space="preserve"> m). In contrast, </w:t>
      </w:r>
      <w:r w:rsidR="00684E20" w:rsidRPr="0049727F">
        <w:t>the two lowest are Denver</w:t>
      </w:r>
      <w:r w:rsidR="00CB54B1" w:rsidRPr="0049727F">
        <w:t xml:space="preserve">’s </w:t>
      </w:r>
      <w:r w:rsidR="003B7D94">
        <w:t>138-</w:t>
      </w:r>
      <w:r w:rsidR="00684E20" w:rsidRPr="0049727F">
        <w:t>m</w:t>
      </w:r>
      <w:r w:rsidR="003B7D94">
        <w:t>eter</w:t>
      </w:r>
      <w:r w:rsidR="00684E20" w:rsidRPr="0049727F">
        <w:t xml:space="preserve"> av</w:t>
      </w:r>
      <w:r w:rsidR="003B7D94">
        <w:t>erage and San Juan’s 131-</w:t>
      </w:r>
      <w:r w:rsidR="00684E20" w:rsidRPr="0049727F">
        <w:t>m</w:t>
      </w:r>
      <w:r w:rsidR="003B7D94">
        <w:t>eter</w:t>
      </w:r>
      <w:r w:rsidR="00684E20" w:rsidRPr="0049727F">
        <w:t xml:space="preserve"> average</w:t>
      </w:r>
      <w:r w:rsidR="00BA0037">
        <w:t>.</w:t>
      </w: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650"/>
        <w:gridCol w:w="630"/>
        <w:gridCol w:w="780"/>
        <w:gridCol w:w="750"/>
        <w:gridCol w:w="630"/>
        <w:gridCol w:w="622"/>
        <w:gridCol w:w="957"/>
        <w:gridCol w:w="1031"/>
        <w:gridCol w:w="1080"/>
        <w:gridCol w:w="826"/>
      </w:tblGrid>
      <w:tr w:rsidR="002F767E" w:rsidRPr="00BA0037" w:rsidTr="002F767E">
        <w:trPr>
          <w:trHeight w:val="300"/>
        </w:trPr>
        <w:tc>
          <w:tcPr>
            <w:tcW w:w="1325"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 xml:space="preserve">Urban area </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core city</w:t>
            </w:r>
          </w:p>
        </w:tc>
        <w:tc>
          <w:tcPr>
            <w:tcW w:w="65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 xml:space="preserve">Land </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 xml:space="preserve">area </w:t>
            </w:r>
          </w:p>
          <w:p w:rsidR="00BA0037" w:rsidRPr="00BA0037" w:rsidRDefault="00BA0037" w:rsidP="00BA0037">
            <w:pPr>
              <w:spacing w:line="240" w:lineRule="auto"/>
              <w:ind w:firstLine="0"/>
              <w:rPr>
                <w:rFonts w:eastAsia="Times New Roman"/>
                <w:b/>
                <w:bCs/>
                <w:color w:val="333333"/>
                <w:sz w:val="20"/>
                <w:szCs w:val="20"/>
                <w:vertAlign w:val="superscript"/>
              </w:rPr>
            </w:pPr>
            <w:r w:rsidRPr="00BA0037">
              <w:rPr>
                <w:rFonts w:eastAsia="Times New Roman"/>
                <w:b/>
                <w:bCs/>
                <w:color w:val="333333"/>
                <w:sz w:val="20"/>
                <w:szCs w:val="20"/>
              </w:rPr>
              <w:t>km</w:t>
            </w:r>
            <w:r w:rsidRPr="00BA0037">
              <w:rPr>
                <w:rFonts w:eastAsia="Times New Roman"/>
                <w:b/>
                <w:bCs/>
                <w:color w:val="333333"/>
                <w:sz w:val="20"/>
                <w:szCs w:val="20"/>
                <w:vertAlign w:val="superscript"/>
              </w:rPr>
              <w:t>2</w:t>
            </w:r>
          </w:p>
        </w:tc>
        <w:tc>
          <w:tcPr>
            <w:tcW w:w="63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Avg</w:t>
            </w:r>
          </w:p>
          <w:p w:rsidR="002F767E" w:rsidRDefault="002F767E" w:rsidP="00BA0037">
            <w:pPr>
              <w:spacing w:line="240" w:lineRule="auto"/>
              <w:ind w:firstLine="0"/>
              <w:rPr>
                <w:rFonts w:eastAsia="Times New Roman"/>
                <w:b/>
                <w:bCs/>
                <w:color w:val="333333"/>
                <w:sz w:val="20"/>
                <w:szCs w:val="20"/>
              </w:rPr>
            </w:pPr>
            <w:r>
              <w:rPr>
                <w:rFonts w:eastAsia="Times New Roman"/>
                <w:b/>
                <w:bCs/>
                <w:color w:val="333333"/>
                <w:sz w:val="20"/>
                <w:szCs w:val="20"/>
              </w:rPr>
              <w:t>c</w:t>
            </w:r>
            <w:r w:rsidR="00BA0037" w:rsidRPr="00BA0037">
              <w:rPr>
                <w:rFonts w:eastAsia="Times New Roman"/>
                <w:b/>
                <w:bCs/>
                <w:color w:val="333333"/>
                <w:sz w:val="20"/>
                <w:szCs w:val="20"/>
              </w:rPr>
              <w:t>irc</w:t>
            </w:r>
            <w:r>
              <w:rPr>
                <w:rFonts w:eastAsia="Times New Roman"/>
                <w:b/>
                <w:bCs/>
                <w:color w:val="333333"/>
                <w:sz w:val="20"/>
                <w:szCs w:val="20"/>
              </w:rPr>
              <w:t>-</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uity</w:t>
            </w:r>
          </w:p>
        </w:tc>
        <w:tc>
          <w:tcPr>
            <w:tcW w:w="78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 xml:space="preserve">Avg </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cluster</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coeff.</w:t>
            </w:r>
          </w:p>
        </w:tc>
        <w:tc>
          <w:tcPr>
            <w:tcW w:w="75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Dead-</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end</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ratio</w:t>
            </w:r>
          </w:p>
        </w:tc>
        <w:tc>
          <w:tcPr>
            <w:tcW w:w="630" w:type="dxa"/>
            <w:shd w:val="clear" w:color="auto" w:fill="auto"/>
            <w:noWrap/>
            <w:vAlign w:val="bottom"/>
            <w:hideMark/>
          </w:tcPr>
          <w:p w:rsidR="002F767E"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3-</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way</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ratio</w:t>
            </w:r>
          </w:p>
        </w:tc>
        <w:tc>
          <w:tcPr>
            <w:tcW w:w="622" w:type="dxa"/>
            <w:shd w:val="clear" w:color="auto" w:fill="auto"/>
            <w:noWrap/>
            <w:vAlign w:val="bottom"/>
            <w:hideMark/>
          </w:tcPr>
          <w:p w:rsidR="002F767E"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4-</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way</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ratio</w:t>
            </w:r>
          </w:p>
        </w:tc>
        <w:tc>
          <w:tcPr>
            <w:tcW w:w="957"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Intersect</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density</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w:t>
            </w:r>
            <w:r w:rsidR="002F767E">
              <w:rPr>
                <w:rFonts w:eastAsia="Times New Roman"/>
                <w:b/>
                <w:bCs/>
                <w:color w:val="333333"/>
                <w:sz w:val="20"/>
                <w:szCs w:val="20"/>
              </w:rPr>
              <w:t>/</w:t>
            </w:r>
            <w:r w:rsidRPr="00BA0037">
              <w:rPr>
                <w:rFonts w:eastAsia="Times New Roman"/>
                <w:b/>
                <w:bCs/>
                <w:color w:val="333333"/>
                <w:sz w:val="20"/>
                <w:szCs w:val="20"/>
              </w:rPr>
              <w:t>km</w:t>
            </w:r>
            <w:r w:rsidRPr="00BA0037">
              <w:rPr>
                <w:rFonts w:eastAsia="Times New Roman"/>
                <w:b/>
                <w:bCs/>
                <w:color w:val="333333"/>
                <w:sz w:val="20"/>
                <w:szCs w:val="20"/>
                <w:vertAlign w:val="superscript"/>
              </w:rPr>
              <w:t>2</w:t>
            </w:r>
            <w:r w:rsidRPr="00BA0037">
              <w:rPr>
                <w:rFonts w:eastAsia="Times New Roman"/>
                <w:b/>
                <w:bCs/>
                <w:color w:val="333333"/>
                <w:sz w:val="20"/>
                <w:szCs w:val="20"/>
              </w:rPr>
              <w:t>)</w:t>
            </w:r>
          </w:p>
        </w:tc>
        <w:tc>
          <w:tcPr>
            <w:tcW w:w="1031"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Street</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density</w:t>
            </w:r>
          </w:p>
          <w:p w:rsidR="00BA0037" w:rsidRPr="00BA0037" w:rsidRDefault="002F767E" w:rsidP="00BA0037">
            <w:pPr>
              <w:spacing w:line="240" w:lineRule="auto"/>
              <w:ind w:firstLine="0"/>
              <w:rPr>
                <w:rFonts w:eastAsia="Times New Roman"/>
                <w:b/>
                <w:bCs/>
                <w:color w:val="333333"/>
                <w:sz w:val="20"/>
                <w:szCs w:val="20"/>
              </w:rPr>
            </w:pPr>
            <w:r>
              <w:rPr>
                <w:rFonts w:eastAsia="Times New Roman"/>
                <w:b/>
                <w:bCs/>
                <w:color w:val="333333"/>
                <w:sz w:val="20"/>
                <w:szCs w:val="20"/>
              </w:rPr>
              <w:t>(km/</w:t>
            </w:r>
            <w:r w:rsidR="00BA0037" w:rsidRPr="00BA0037">
              <w:rPr>
                <w:rFonts w:eastAsia="Times New Roman"/>
                <w:b/>
                <w:bCs/>
                <w:color w:val="333333"/>
                <w:sz w:val="20"/>
                <w:szCs w:val="20"/>
              </w:rPr>
              <w:t>km</w:t>
            </w:r>
            <w:r w:rsidR="00BA0037" w:rsidRPr="00BA0037">
              <w:rPr>
                <w:rFonts w:eastAsia="Times New Roman"/>
                <w:b/>
                <w:bCs/>
                <w:color w:val="333333"/>
                <w:sz w:val="20"/>
                <w:szCs w:val="20"/>
                <w:vertAlign w:val="superscript"/>
              </w:rPr>
              <w:t>2</w:t>
            </w:r>
            <w:r w:rsidR="00BA0037" w:rsidRPr="00BA0037">
              <w:rPr>
                <w:rFonts w:eastAsia="Times New Roman"/>
                <w:b/>
                <w:bCs/>
                <w:color w:val="333333"/>
                <w:sz w:val="20"/>
                <w:szCs w:val="20"/>
              </w:rPr>
              <w:t>)</w:t>
            </w:r>
          </w:p>
        </w:tc>
        <w:tc>
          <w:tcPr>
            <w:tcW w:w="108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Avg street</w:t>
            </w:r>
          </w:p>
          <w:p w:rsidR="002F767E" w:rsidRDefault="002F767E" w:rsidP="002F767E">
            <w:pPr>
              <w:spacing w:line="240" w:lineRule="auto"/>
              <w:ind w:firstLine="0"/>
              <w:rPr>
                <w:rFonts w:eastAsia="Times New Roman"/>
                <w:b/>
                <w:bCs/>
                <w:color w:val="333333"/>
                <w:sz w:val="20"/>
                <w:szCs w:val="20"/>
              </w:rPr>
            </w:pPr>
            <w:r w:rsidRPr="00BA0037">
              <w:rPr>
                <w:rFonts w:eastAsia="Times New Roman"/>
                <w:b/>
                <w:bCs/>
                <w:color w:val="333333"/>
                <w:sz w:val="20"/>
                <w:szCs w:val="20"/>
              </w:rPr>
              <w:t>L</w:t>
            </w:r>
            <w:r w:rsidR="00BA0037" w:rsidRPr="00BA0037">
              <w:rPr>
                <w:rFonts w:eastAsia="Times New Roman"/>
                <w:b/>
                <w:bCs/>
                <w:color w:val="333333"/>
                <w:sz w:val="20"/>
                <w:szCs w:val="20"/>
              </w:rPr>
              <w:t>en</w:t>
            </w:r>
            <w:r>
              <w:rPr>
                <w:rFonts w:eastAsia="Times New Roman"/>
                <w:b/>
                <w:bCs/>
                <w:color w:val="333333"/>
                <w:sz w:val="20"/>
                <w:szCs w:val="20"/>
              </w:rPr>
              <w:t>gth</w:t>
            </w:r>
          </w:p>
          <w:p w:rsidR="00BA0037" w:rsidRPr="00BA0037" w:rsidRDefault="00BA0037" w:rsidP="002F767E">
            <w:pPr>
              <w:spacing w:line="240" w:lineRule="auto"/>
              <w:ind w:firstLine="0"/>
              <w:rPr>
                <w:rFonts w:eastAsia="Times New Roman"/>
                <w:b/>
                <w:bCs/>
                <w:color w:val="333333"/>
                <w:sz w:val="20"/>
                <w:szCs w:val="20"/>
              </w:rPr>
            </w:pPr>
            <w:r w:rsidRPr="00BA0037">
              <w:rPr>
                <w:rFonts w:eastAsia="Times New Roman"/>
                <w:b/>
                <w:bCs/>
                <w:color w:val="333333"/>
                <w:sz w:val="20"/>
                <w:szCs w:val="20"/>
              </w:rPr>
              <w:t>(m)</w:t>
            </w:r>
          </w:p>
        </w:tc>
        <w:tc>
          <w:tcPr>
            <w:tcW w:w="720" w:type="dxa"/>
            <w:shd w:val="clear" w:color="auto" w:fill="auto"/>
            <w:noWrap/>
            <w:vAlign w:val="bottom"/>
            <w:hideMark/>
          </w:tcPr>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 xml:space="preserve">Avg </w:t>
            </w:r>
          </w:p>
          <w:p w:rsidR="002F767E" w:rsidRDefault="002F767E" w:rsidP="00BA0037">
            <w:pPr>
              <w:spacing w:line="240" w:lineRule="auto"/>
              <w:ind w:firstLine="0"/>
              <w:rPr>
                <w:rFonts w:eastAsia="Times New Roman"/>
                <w:b/>
                <w:bCs/>
                <w:color w:val="333333"/>
                <w:sz w:val="20"/>
                <w:szCs w:val="20"/>
              </w:rPr>
            </w:pPr>
            <w:r>
              <w:rPr>
                <w:rFonts w:eastAsia="Times New Roman"/>
                <w:b/>
                <w:bCs/>
                <w:color w:val="333333"/>
                <w:sz w:val="20"/>
                <w:szCs w:val="20"/>
              </w:rPr>
              <w:t>streets/</w:t>
            </w:r>
          </w:p>
          <w:p w:rsidR="00BA0037" w:rsidRPr="00BA0037" w:rsidRDefault="00BA0037" w:rsidP="00BA0037">
            <w:pPr>
              <w:spacing w:line="240" w:lineRule="auto"/>
              <w:ind w:firstLine="0"/>
              <w:rPr>
                <w:rFonts w:eastAsia="Times New Roman"/>
                <w:b/>
                <w:bCs/>
                <w:color w:val="333333"/>
                <w:sz w:val="20"/>
                <w:szCs w:val="20"/>
              </w:rPr>
            </w:pPr>
            <w:r w:rsidRPr="00BA0037">
              <w:rPr>
                <w:rFonts w:eastAsia="Times New Roman"/>
                <w:b/>
                <w:bCs/>
                <w:color w:val="333333"/>
                <w:sz w:val="20"/>
                <w:szCs w:val="20"/>
              </w:rPr>
              <w:t>node</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New York</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93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2</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4.44</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84</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8</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6</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Atlanta</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85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w:t>
            </w:r>
            <w:r w:rsidR="002F767E">
              <w:rPr>
                <w:rFonts w:eastAsia="Times New Roman"/>
                <w:bCs/>
                <w:color w:val="333333"/>
                <w:sz w:val="20"/>
                <w:szCs w:val="20"/>
              </w:rPr>
              <w:t>0</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8</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9</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39</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1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6</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45</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Chicago</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32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5</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05</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77</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3</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Philadelphia</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513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3</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65</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3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9</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7</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Boston</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85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8</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1</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4.23</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44</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4</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1</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Dalla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61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1</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4.16</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9.1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6</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5</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Los Angele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49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1</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9.45</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59</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1</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Houston</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30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3.49</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62</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5</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3</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Detroit</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461</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3</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1.1</w:t>
            </w:r>
            <w:r w:rsidR="002F767E">
              <w:rPr>
                <w:rFonts w:eastAsia="Times New Roman"/>
                <w:bCs/>
                <w:color w:val="333333"/>
                <w:sz w:val="20"/>
                <w:szCs w:val="20"/>
              </w:rPr>
              <w:t>0</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5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9</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3</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Washington</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424</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6</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1.22</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2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6</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6</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Miami</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204</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w:t>
            </w:r>
            <w:r w:rsidR="002F767E">
              <w:rPr>
                <w:rFonts w:eastAsia="Times New Roman"/>
                <w:bCs/>
                <w:color w:val="333333"/>
                <w:sz w:val="20"/>
                <w:szCs w:val="20"/>
              </w:rPr>
              <w:t>0</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9</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0.54</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9</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9</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lastRenderedPageBreak/>
              <w:t>Phoenix</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6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2</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5.31</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9.1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0</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7</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Minneapoli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4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9</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54</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68</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7</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4</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eattl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4</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6</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1.57</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2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3</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57</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Tampa</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479</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w:t>
            </w:r>
            <w:r w:rsidR="002F767E">
              <w:rPr>
                <w:rFonts w:eastAsia="Times New Roman"/>
                <w:bCs/>
                <w:color w:val="333333"/>
                <w:sz w:val="20"/>
                <w:szCs w:val="20"/>
              </w:rPr>
              <w:t>0</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8</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1</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1.35</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4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3</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3</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t. Loui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39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w:t>
            </w:r>
            <w:r w:rsidR="002F767E">
              <w:rPr>
                <w:rFonts w:eastAsia="Times New Roman"/>
                <w:bCs/>
                <w:color w:val="333333"/>
                <w:sz w:val="20"/>
                <w:szCs w:val="20"/>
              </w:rPr>
              <w:t>0</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2</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5</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9.68</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1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4</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3</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Pittsburgh</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34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6</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3.57</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7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5</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an Juan</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245</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1</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2</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6</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8</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57</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43</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31</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36</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Cincinnati</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04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1</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4</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4</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7.96</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1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6</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51</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Cleveland</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004</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9</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4</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9.13</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5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98</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6</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Charlott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92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1</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1</w:t>
            </w:r>
            <w:r w:rsidR="002F767E">
              <w:rPr>
                <w:rFonts w:eastAsia="Times New Roman"/>
                <w:bCs/>
                <w:color w:val="333333"/>
                <w:sz w:val="20"/>
                <w:szCs w:val="20"/>
              </w:rPr>
              <w:t>.00</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43</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70</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51</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an Diego</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9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4</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89</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32</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9</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Baltimor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5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9</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9</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72</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56</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2</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2</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Indianapolis</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2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9</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62</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63</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7</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w:t>
            </w:r>
            <w:r w:rsidR="002F767E">
              <w:rPr>
                <w:rFonts w:eastAsia="Times New Roman"/>
                <w:bCs/>
                <w:color w:val="333333"/>
                <w:sz w:val="20"/>
                <w:szCs w:val="20"/>
              </w:rPr>
              <w:t>0</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Kansas City</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756</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4</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1</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8</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32.09</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8.57</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2</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9</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Denver</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729</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7</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2</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40.6</w:t>
            </w:r>
            <w:r w:rsidR="002F767E">
              <w:rPr>
                <w:rFonts w:eastAsia="Times New Roman"/>
                <w:bCs/>
                <w:color w:val="333333"/>
                <w:sz w:val="20"/>
                <w:szCs w:val="20"/>
              </w:rPr>
              <w:t>0</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9.84</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38</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4</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Orlando</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48</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11</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6</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w:t>
            </w:r>
            <w:r w:rsidR="002F767E">
              <w:rPr>
                <w:rFonts w:eastAsia="Times New Roman"/>
                <w:bCs/>
                <w:color w:val="333333"/>
                <w:sz w:val="20"/>
                <w:szCs w:val="20"/>
              </w:rPr>
              <w:t>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1</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8</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3</w:t>
            </w:r>
            <w:r w:rsidR="002F767E">
              <w:rPr>
                <w:rFonts w:eastAsia="Times New Roman"/>
                <w:bCs/>
                <w:color w:val="333333"/>
                <w:sz w:val="20"/>
                <w:szCs w:val="20"/>
              </w:rPr>
              <w:t>0</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44</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3</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79</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San Antonio</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4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7</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5</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6</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1</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33</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9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62</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7</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Nashvill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60</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8</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3</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27</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9</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4</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9.08</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6.10</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81</w:t>
            </w:r>
          </w:p>
        </w:tc>
        <w:tc>
          <w:tcPr>
            <w:tcW w:w="72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6</w:t>
            </w:r>
            <w:r w:rsidR="002F767E">
              <w:rPr>
                <w:rFonts w:eastAsia="Times New Roman"/>
                <w:bCs/>
                <w:color w:val="333333"/>
                <w:sz w:val="20"/>
                <w:szCs w:val="20"/>
              </w:rPr>
              <w:t>0</w:t>
            </w:r>
          </w:p>
        </w:tc>
      </w:tr>
      <w:tr w:rsidR="002F767E" w:rsidRPr="00BA0037" w:rsidTr="002F767E">
        <w:trPr>
          <w:trHeight w:val="300"/>
        </w:trPr>
        <w:tc>
          <w:tcPr>
            <w:tcW w:w="1325" w:type="dxa"/>
            <w:shd w:val="clear" w:color="auto" w:fill="auto"/>
            <w:noWrap/>
            <w:vAlign w:val="bottom"/>
            <w:hideMark/>
          </w:tcPr>
          <w:p w:rsidR="00BA0037" w:rsidRPr="00BA0037" w:rsidRDefault="00BA0037" w:rsidP="002F767E">
            <w:pPr>
              <w:spacing w:line="240" w:lineRule="auto"/>
              <w:ind w:firstLine="0"/>
              <w:rPr>
                <w:rFonts w:eastAsia="Times New Roman"/>
                <w:bCs/>
                <w:color w:val="333333"/>
                <w:sz w:val="20"/>
                <w:szCs w:val="20"/>
              </w:rPr>
            </w:pPr>
            <w:r w:rsidRPr="00BA0037">
              <w:rPr>
                <w:rFonts w:eastAsia="Times New Roman"/>
                <w:bCs/>
                <w:color w:val="333333"/>
                <w:sz w:val="20"/>
                <w:szCs w:val="20"/>
              </w:rPr>
              <w:t>Milwaukee</w:t>
            </w:r>
          </w:p>
        </w:tc>
        <w:tc>
          <w:tcPr>
            <w:tcW w:w="6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413</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06</w:t>
            </w:r>
          </w:p>
        </w:tc>
        <w:tc>
          <w:tcPr>
            <w:tcW w:w="7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06</w:t>
            </w:r>
          </w:p>
        </w:tc>
        <w:tc>
          <w:tcPr>
            <w:tcW w:w="75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14</w:t>
            </w:r>
          </w:p>
        </w:tc>
        <w:tc>
          <w:tcPr>
            <w:tcW w:w="63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55</w:t>
            </w:r>
          </w:p>
        </w:tc>
        <w:tc>
          <w:tcPr>
            <w:tcW w:w="622"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0.3</w:t>
            </w:r>
            <w:r w:rsidR="002F767E">
              <w:rPr>
                <w:rFonts w:eastAsia="Times New Roman"/>
                <w:bCs/>
                <w:color w:val="333333"/>
                <w:sz w:val="20"/>
                <w:szCs w:val="20"/>
              </w:rPr>
              <w:t>0</w:t>
            </w:r>
          </w:p>
        </w:tc>
        <w:tc>
          <w:tcPr>
            <w:tcW w:w="957"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28.27</w:t>
            </w:r>
          </w:p>
        </w:tc>
        <w:tc>
          <w:tcPr>
            <w:tcW w:w="1031"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7.81</w:t>
            </w:r>
          </w:p>
        </w:tc>
        <w:tc>
          <w:tcPr>
            <w:tcW w:w="1080" w:type="dxa"/>
            <w:shd w:val="clear" w:color="auto" w:fill="auto"/>
            <w:noWrap/>
            <w:vAlign w:val="bottom"/>
            <w:hideMark/>
          </w:tcPr>
          <w:p w:rsidR="00BA0037" w:rsidRPr="00BA0037" w:rsidRDefault="00BA0037" w:rsidP="002F767E">
            <w:pPr>
              <w:spacing w:line="240" w:lineRule="auto"/>
              <w:ind w:firstLine="0"/>
              <w:jc w:val="right"/>
              <w:rPr>
                <w:rFonts w:eastAsia="Times New Roman"/>
                <w:bCs/>
                <w:color w:val="333333"/>
                <w:sz w:val="20"/>
                <w:szCs w:val="20"/>
              </w:rPr>
            </w:pPr>
            <w:r w:rsidRPr="00BA0037">
              <w:rPr>
                <w:rFonts w:eastAsia="Times New Roman"/>
                <w:bCs/>
                <w:color w:val="333333"/>
                <w:sz w:val="20"/>
                <w:szCs w:val="20"/>
              </w:rPr>
              <w:t>157</w:t>
            </w:r>
          </w:p>
        </w:tc>
        <w:tc>
          <w:tcPr>
            <w:tcW w:w="720" w:type="dxa"/>
            <w:shd w:val="clear" w:color="auto" w:fill="auto"/>
            <w:noWrap/>
            <w:vAlign w:val="bottom"/>
            <w:hideMark/>
          </w:tcPr>
          <w:p w:rsidR="00BA0037" w:rsidRPr="00BA0037" w:rsidRDefault="00BA0037" w:rsidP="002F767E">
            <w:pPr>
              <w:keepNext/>
              <w:spacing w:line="240" w:lineRule="auto"/>
              <w:ind w:firstLine="0"/>
              <w:jc w:val="right"/>
              <w:rPr>
                <w:rFonts w:eastAsia="Times New Roman"/>
                <w:bCs/>
                <w:color w:val="333333"/>
                <w:sz w:val="20"/>
                <w:szCs w:val="20"/>
              </w:rPr>
            </w:pPr>
            <w:r w:rsidRPr="00BA0037">
              <w:rPr>
                <w:rFonts w:eastAsia="Times New Roman"/>
                <w:bCs/>
                <w:color w:val="333333"/>
                <w:sz w:val="20"/>
                <w:szCs w:val="20"/>
              </w:rPr>
              <w:t>3.03</w:t>
            </w:r>
          </w:p>
        </w:tc>
      </w:tr>
    </w:tbl>
    <w:p w:rsidR="00B55EB9" w:rsidRDefault="00BA0037" w:rsidP="00BA0037">
      <w:pPr>
        <w:pStyle w:val="Caption"/>
      </w:pPr>
      <w:bookmarkStart w:id="184" w:name="_Toc475721362"/>
      <w:r>
        <w:t xml:space="preserve">Table </w:t>
      </w:r>
      <w:fldSimple w:instr=" STYLEREF 1 \s ">
        <w:r w:rsidR="00D265F3">
          <w:rPr>
            <w:noProof/>
          </w:rPr>
          <w:t>7</w:t>
        </w:r>
      </w:fldSimple>
      <w:r>
        <w:t>.</w:t>
      </w:r>
      <w:fldSimple w:instr=" SEQ Table \* ARABIC \s 1 ">
        <w:r w:rsidR="00D265F3">
          <w:rPr>
            <w:noProof/>
          </w:rPr>
          <w:t>2</w:t>
        </w:r>
      </w:fldSimple>
      <w:r>
        <w:t xml:space="preserve"> </w:t>
      </w:r>
      <w:r w:rsidRPr="00CF352E">
        <w:t>Selected street network stats for the 30 largest urbanized areas (by land area).</w:t>
      </w:r>
      <w:r w:rsidR="00E81C93">
        <w:t xml:space="preserve"> For definitions and discussion of these measures, see Table 5.1 in chapter 5 and section 4.4 in chapter 4.</w:t>
      </w:r>
      <w:bookmarkEnd w:id="184"/>
    </w:p>
    <w:p w:rsidR="00BA0037" w:rsidRDefault="0033439E" w:rsidP="000F5776">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 xml:space="preserve">heterogen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33439E" w:rsidRDefault="0033439E" w:rsidP="000F5776"/>
    <w:p w:rsidR="001D0C7C" w:rsidRPr="0049727F" w:rsidRDefault="001D0C7C" w:rsidP="00D265F3">
      <w:pPr>
        <w:pStyle w:val="Heading2"/>
      </w:pPr>
      <w:bookmarkStart w:id="185" w:name="_Toc475721786"/>
      <w:bookmarkStart w:id="186" w:name="_Toc475734206"/>
      <w:r w:rsidRPr="0049727F">
        <w:t>Analysis of Municipal-Scale Street Networks</w:t>
      </w:r>
      <w:bookmarkEnd w:id="185"/>
      <w:bookmarkEnd w:id="186"/>
    </w:p>
    <w:p w:rsidR="00E21928" w:rsidRPr="0049727F" w:rsidRDefault="000E68D5" w:rsidP="001C51FA">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Barthelemy </w:t>
      </w:r>
      <w:r w:rsidR="00702408" w:rsidRPr="0049727F">
        <w:lastRenderedPageBreak/>
        <w:t xml:space="preserve">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Barthelemy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702408" w:rsidRPr="0049727F">
        <w:t xml:space="preserve"> and Strano et al. claimed to confirm this finding empirically with a small sample of ten European cities’ street networks. How</w:t>
      </w:r>
      <w:r w:rsidR="002D61F4" w:rsidRPr="0049727F">
        <w:t>ever, their</w:t>
      </w:r>
      <w:r w:rsidR="00702408" w:rsidRPr="0049727F">
        <w:t xml:space="preserve"> sm</w:t>
      </w:r>
      <w:r w:rsidR="002D61F4" w:rsidRPr="0049727F">
        <w:t xml:space="preserve">all sample size </w:t>
      </w:r>
      <w:r w:rsidR="005D4843">
        <w:t>limits the generalizability and interpretability of this finding</w:t>
      </w:r>
      <w:r w:rsidR="002D61F4" w:rsidRPr="0049727F">
        <w:t>. To investigate this</w:t>
      </w:r>
      <w:r w:rsidR="000F5776">
        <w:t xml:space="preserve"> empirically</w:t>
      </w:r>
      <w:r w:rsidR="002D61F4" w:rsidRPr="0049727F">
        <w:t xml:space="preserve">, we examine the 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 xml:space="preserve">for 19,655 US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0.98), contradicting Strano et al., as depicted in Figure 7.5.</w:t>
      </w:r>
      <w:r w:rsidR="008C6462" w:rsidRPr="0049727F">
        <w:t xml:space="preserve"> </w:t>
      </w:r>
      <w:r w:rsidR="0048581F" w:rsidRPr="0049727F">
        <w:t>A nearly identical linear relationship is found at the metropolitan scale.</w:t>
      </w:r>
    </w:p>
    <w:tbl>
      <w:tblPr>
        <w:tblW w:w="8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972"/>
        <w:gridCol w:w="972"/>
        <w:gridCol w:w="960"/>
        <w:gridCol w:w="972"/>
        <w:gridCol w:w="1030"/>
      </w:tblGrid>
      <w:tr w:rsidR="00395B28" w:rsidRPr="0049727F" w:rsidTr="00E81C93">
        <w:trPr>
          <w:trHeight w:val="300"/>
        </w:trPr>
        <w:tc>
          <w:tcPr>
            <w:tcW w:w="3996" w:type="dxa"/>
            <w:shd w:val="clear" w:color="auto" w:fill="auto"/>
            <w:noWrap/>
            <w:vAlign w:val="bottom"/>
            <w:hideMark/>
          </w:tcPr>
          <w:p w:rsidR="00395B28" w:rsidRPr="0049727F" w:rsidRDefault="00395B28" w:rsidP="005733E1">
            <w:pPr>
              <w:pStyle w:val="Tablebody"/>
              <w:jc w:val="right"/>
            </w:pPr>
          </w:p>
        </w:tc>
        <w:tc>
          <w:tcPr>
            <w:tcW w:w="972" w:type="dxa"/>
            <w:shd w:val="clear" w:color="auto" w:fill="auto"/>
            <w:noWrap/>
            <w:vAlign w:val="bottom"/>
            <w:hideMark/>
          </w:tcPr>
          <w:p w:rsidR="00395B28" w:rsidRPr="00E81C93" w:rsidRDefault="00395B28" w:rsidP="005733E1">
            <w:pPr>
              <w:pStyle w:val="TableHeader"/>
              <w:jc w:val="right"/>
            </w:pPr>
            <w:r w:rsidRPr="00E81C93">
              <w:t>mean</w:t>
            </w:r>
          </w:p>
        </w:tc>
        <w:tc>
          <w:tcPr>
            <w:tcW w:w="972" w:type="dxa"/>
            <w:shd w:val="clear" w:color="auto" w:fill="auto"/>
            <w:noWrap/>
            <w:vAlign w:val="bottom"/>
            <w:hideMark/>
          </w:tcPr>
          <w:p w:rsidR="00395B28" w:rsidRPr="00977115" w:rsidRDefault="00977115" w:rsidP="005733E1">
            <w:pPr>
              <w:pStyle w:val="TableHeader"/>
              <w:jc w:val="right"/>
              <w:rPr>
                <w:i/>
              </w:rPr>
            </w:pPr>
            <w:r w:rsidRPr="00977115">
              <w:rPr>
                <w:i/>
              </w:rPr>
              <w:t>σ</w:t>
            </w:r>
          </w:p>
        </w:tc>
        <w:tc>
          <w:tcPr>
            <w:tcW w:w="960" w:type="dxa"/>
            <w:shd w:val="clear" w:color="auto" w:fill="auto"/>
            <w:noWrap/>
            <w:vAlign w:val="bottom"/>
            <w:hideMark/>
          </w:tcPr>
          <w:p w:rsidR="00395B28" w:rsidRPr="00E81C93" w:rsidRDefault="00395B28" w:rsidP="005733E1">
            <w:pPr>
              <w:pStyle w:val="TableHeader"/>
              <w:jc w:val="right"/>
            </w:pPr>
            <w:r w:rsidRPr="00E81C93">
              <w:t>min</w:t>
            </w:r>
          </w:p>
        </w:tc>
        <w:tc>
          <w:tcPr>
            <w:tcW w:w="972" w:type="dxa"/>
            <w:shd w:val="clear" w:color="auto" w:fill="auto"/>
            <w:noWrap/>
            <w:vAlign w:val="bottom"/>
            <w:hideMark/>
          </w:tcPr>
          <w:p w:rsidR="00395B28" w:rsidRPr="00E81C93" w:rsidRDefault="00E81C93" w:rsidP="005733E1">
            <w:pPr>
              <w:pStyle w:val="TableHeader"/>
              <w:jc w:val="right"/>
            </w:pPr>
            <w:r>
              <w:t>median</w:t>
            </w:r>
          </w:p>
        </w:tc>
        <w:tc>
          <w:tcPr>
            <w:tcW w:w="1016" w:type="dxa"/>
            <w:shd w:val="clear" w:color="auto" w:fill="auto"/>
            <w:noWrap/>
            <w:vAlign w:val="bottom"/>
            <w:hideMark/>
          </w:tcPr>
          <w:p w:rsidR="00395B28" w:rsidRPr="00E81C93" w:rsidRDefault="00395B28" w:rsidP="005733E1">
            <w:pPr>
              <w:pStyle w:val="TableHeader"/>
              <w:jc w:val="right"/>
            </w:pPr>
            <w:r w:rsidRPr="00E81C93">
              <w:t>max</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5733E1">
            <w:pPr>
              <w:pStyle w:val="Tablebody"/>
              <w:jc w:val="right"/>
            </w:pPr>
            <w:r w:rsidRPr="0049727F">
              <w:t>16.703</w:t>
            </w:r>
          </w:p>
        </w:tc>
        <w:tc>
          <w:tcPr>
            <w:tcW w:w="972" w:type="dxa"/>
            <w:shd w:val="clear" w:color="auto" w:fill="auto"/>
            <w:noWrap/>
            <w:vAlign w:val="bottom"/>
            <w:hideMark/>
          </w:tcPr>
          <w:p w:rsidR="00E81C93" w:rsidRPr="0049727F" w:rsidRDefault="00E81C93" w:rsidP="005733E1">
            <w:pPr>
              <w:pStyle w:val="Tablebody"/>
              <w:jc w:val="right"/>
            </w:pPr>
            <w:r w:rsidRPr="0049727F">
              <w:t>107.499</w:t>
            </w:r>
          </w:p>
        </w:tc>
        <w:tc>
          <w:tcPr>
            <w:tcW w:w="960" w:type="dxa"/>
            <w:shd w:val="clear" w:color="auto" w:fill="auto"/>
            <w:noWrap/>
            <w:vAlign w:val="bottom"/>
            <w:hideMark/>
          </w:tcPr>
          <w:p w:rsidR="00E81C93" w:rsidRPr="0049727F" w:rsidRDefault="00E81C93" w:rsidP="005733E1">
            <w:pPr>
              <w:pStyle w:val="Tablebody"/>
              <w:jc w:val="right"/>
            </w:pPr>
            <w:r w:rsidRPr="0049727F">
              <w:t>0.039</w:t>
            </w:r>
          </w:p>
        </w:tc>
        <w:tc>
          <w:tcPr>
            <w:tcW w:w="972" w:type="dxa"/>
            <w:shd w:val="clear" w:color="auto" w:fill="auto"/>
            <w:noWrap/>
            <w:vAlign w:val="bottom"/>
            <w:hideMark/>
          </w:tcPr>
          <w:p w:rsidR="00E81C93" w:rsidRPr="0049727F" w:rsidRDefault="00E81C93" w:rsidP="005733E1">
            <w:pPr>
              <w:pStyle w:val="Tablebody"/>
              <w:jc w:val="right"/>
            </w:pPr>
            <w:r w:rsidRPr="0049727F">
              <w:t>3.918</w:t>
            </w:r>
          </w:p>
        </w:tc>
        <w:tc>
          <w:tcPr>
            <w:tcW w:w="1016" w:type="dxa"/>
            <w:shd w:val="clear" w:color="auto" w:fill="auto"/>
            <w:noWrap/>
            <w:vAlign w:val="bottom"/>
            <w:hideMark/>
          </w:tcPr>
          <w:p w:rsidR="00E81C93" w:rsidRPr="0049727F" w:rsidRDefault="00E81C93" w:rsidP="005733E1">
            <w:pPr>
              <w:pStyle w:val="Tablebody"/>
              <w:jc w:val="right"/>
            </w:pPr>
            <w:r w:rsidRPr="0049727F">
              <w:t>7434.258</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g of the avg neighborhood degree</w:t>
            </w:r>
          </w:p>
        </w:tc>
        <w:tc>
          <w:tcPr>
            <w:tcW w:w="972" w:type="dxa"/>
            <w:shd w:val="clear" w:color="auto" w:fill="auto"/>
            <w:noWrap/>
            <w:vAlign w:val="bottom"/>
            <w:hideMark/>
          </w:tcPr>
          <w:p w:rsidR="00E81C93" w:rsidRPr="0049727F" w:rsidRDefault="00E81C93" w:rsidP="005733E1">
            <w:pPr>
              <w:pStyle w:val="Tablebody"/>
              <w:jc w:val="right"/>
            </w:pPr>
            <w:r w:rsidRPr="0049727F">
              <w:t>2.94</w:t>
            </w:r>
            <w:r w:rsidR="005733E1">
              <w:t>0</w:t>
            </w:r>
          </w:p>
        </w:tc>
        <w:tc>
          <w:tcPr>
            <w:tcW w:w="972" w:type="dxa"/>
            <w:shd w:val="clear" w:color="auto" w:fill="auto"/>
            <w:noWrap/>
            <w:vAlign w:val="bottom"/>
            <w:hideMark/>
          </w:tcPr>
          <w:p w:rsidR="00E81C93" w:rsidRPr="0049727F" w:rsidRDefault="00E81C93" w:rsidP="005733E1">
            <w:pPr>
              <w:pStyle w:val="Tablebody"/>
              <w:jc w:val="right"/>
            </w:pPr>
            <w:r w:rsidRPr="0049727F">
              <w:t>0.297</w:t>
            </w:r>
          </w:p>
        </w:tc>
        <w:tc>
          <w:tcPr>
            <w:tcW w:w="960" w:type="dxa"/>
            <w:shd w:val="clear" w:color="auto" w:fill="auto"/>
            <w:noWrap/>
            <w:vAlign w:val="bottom"/>
            <w:hideMark/>
          </w:tcPr>
          <w:p w:rsidR="00E81C93" w:rsidRPr="0049727F" w:rsidRDefault="00E81C93" w:rsidP="005733E1">
            <w:pPr>
              <w:pStyle w:val="Tablebody"/>
              <w:jc w:val="right"/>
            </w:pPr>
            <w:r w:rsidRPr="0049727F">
              <w:t>0.4</w:t>
            </w:r>
            <w:r w:rsidR="005733E1">
              <w:t>00</w:t>
            </w:r>
          </w:p>
        </w:tc>
        <w:tc>
          <w:tcPr>
            <w:tcW w:w="972" w:type="dxa"/>
            <w:shd w:val="clear" w:color="auto" w:fill="auto"/>
            <w:noWrap/>
            <w:vAlign w:val="bottom"/>
            <w:hideMark/>
          </w:tcPr>
          <w:p w:rsidR="00E81C93" w:rsidRPr="0049727F" w:rsidRDefault="00E81C93" w:rsidP="005733E1">
            <w:pPr>
              <w:pStyle w:val="Tablebody"/>
              <w:jc w:val="right"/>
            </w:pPr>
            <w:r w:rsidRPr="0049727F">
              <w:t>2.953</w:t>
            </w:r>
          </w:p>
        </w:tc>
        <w:tc>
          <w:tcPr>
            <w:tcW w:w="1016" w:type="dxa"/>
            <w:shd w:val="clear" w:color="auto" w:fill="auto"/>
            <w:noWrap/>
            <w:vAlign w:val="bottom"/>
            <w:hideMark/>
          </w:tcPr>
          <w:p w:rsidR="00E81C93" w:rsidRPr="0049727F" w:rsidRDefault="00E81C93" w:rsidP="005733E1">
            <w:pPr>
              <w:pStyle w:val="Tablebody"/>
              <w:jc w:val="right"/>
            </w:pPr>
            <w:r w:rsidRPr="0049727F">
              <w:t>3.735</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g of the avg weighted neighborhood degree</w:t>
            </w:r>
          </w:p>
        </w:tc>
        <w:tc>
          <w:tcPr>
            <w:tcW w:w="972" w:type="dxa"/>
            <w:shd w:val="clear" w:color="auto" w:fill="auto"/>
            <w:noWrap/>
            <w:vAlign w:val="bottom"/>
            <w:hideMark/>
          </w:tcPr>
          <w:p w:rsidR="00E81C93" w:rsidRPr="0049727F" w:rsidRDefault="00E81C93" w:rsidP="005733E1">
            <w:pPr>
              <w:pStyle w:val="Tablebody"/>
              <w:jc w:val="right"/>
            </w:pPr>
            <w:r w:rsidRPr="0049727F">
              <w:t>0.033</w:t>
            </w:r>
          </w:p>
        </w:tc>
        <w:tc>
          <w:tcPr>
            <w:tcW w:w="972" w:type="dxa"/>
            <w:shd w:val="clear" w:color="auto" w:fill="auto"/>
            <w:noWrap/>
            <w:vAlign w:val="bottom"/>
            <w:hideMark/>
          </w:tcPr>
          <w:p w:rsidR="00E81C93" w:rsidRPr="0049727F" w:rsidRDefault="00E81C93" w:rsidP="005733E1">
            <w:pPr>
              <w:pStyle w:val="Tablebody"/>
              <w:jc w:val="right"/>
            </w:pPr>
            <w:r w:rsidRPr="0049727F">
              <w:t>0.141</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29</w:t>
            </w:r>
          </w:p>
        </w:tc>
        <w:tc>
          <w:tcPr>
            <w:tcW w:w="1016" w:type="dxa"/>
            <w:shd w:val="clear" w:color="auto" w:fill="auto"/>
            <w:noWrap/>
            <w:vAlign w:val="bottom"/>
            <w:hideMark/>
          </w:tcPr>
          <w:p w:rsidR="00E81C93" w:rsidRPr="0049727F" w:rsidRDefault="00E81C93" w:rsidP="005733E1">
            <w:pPr>
              <w:pStyle w:val="Tablebody"/>
              <w:jc w:val="right"/>
            </w:pPr>
            <w:r w:rsidRPr="0049727F">
              <w:t>9.35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g circuity</w:t>
            </w:r>
          </w:p>
        </w:tc>
        <w:tc>
          <w:tcPr>
            <w:tcW w:w="972" w:type="dxa"/>
            <w:shd w:val="clear" w:color="auto" w:fill="auto"/>
            <w:noWrap/>
            <w:vAlign w:val="bottom"/>
            <w:hideMark/>
          </w:tcPr>
          <w:p w:rsidR="00E81C93" w:rsidRPr="0049727F" w:rsidRDefault="00E81C93" w:rsidP="005733E1">
            <w:pPr>
              <w:pStyle w:val="Tablebody"/>
              <w:jc w:val="right"/>
            </w:pPr>
            <w:r w:rsidRPr="0049727F">
              <w:t>1.067</w:t>
            </w:r>
          </w:p>
        </w:tc>
        <w:tc>
          <w:tcPr>
            <w:tcW w:w="972" w:type="dxa"/>
            <w:shd w:val="clear" w:color="auto" w:fill="auto"/>
            <w:noWrap/>
            <w:vAlign w:val="bottom"/>
            <w:hideMark/>
          </w:tcPr>
          <w:p w:rsidR="00E81C93" w:rsidRPr="0049727F" w:rsidRDefault="00E81C93" w:rsidP="005733E1">
            <w:pPr>
              <w:pStyle w:val="Tablebody"/>
              <w:jc w:val="right"/>
            </w:pPr>
            <w:r w:rsidRPr="0049727F">
              <w:t>0.159</w:t>
            </w:r>
          </w:p>
        </w:tc>
        <w:tc>
          <w:tcPr>
            <w:tcW w:w="960" w:type="dxa"/>
            <w:shd w:val="clear" w:color="auto" w:fill="auto"/>
            <w:noWrap/>
            <w:vAlign w:val="bottom"/>
            <w:hideMark/>
          </w:tcPr>
          <w:p w:rsidR="00E81C93" w:rsidRPr="0049727F" w:rsidRDefault="00E81C93" w:rsidP="005733E1">
            <w:pPr>
              <w:pStyle w:val="Tablebody"/>
              <w:jc w:val="right"/>
            </w:pPr>
            <w:r w:rsidRPr="0049727F">
              <w:t>1</w:t>
            </w:r>
            <w:r w:rsidR="005733E1">
              <w:t>.000</w:t>
            </w:r>
          </w:p>
        </w:tc>
        <w:tc>
          <w:tcPr>
            <w:tcW w:w="972" w:type="dxa"/>
            <w:shd w:val="clear" w:color="auto" w:fill="auto"/>
            <w:noWrap/>
            <w:vAlign w:val="bottom"/>
            <w:hideMark/>
          </w:tcPr>
          <w:p w:rsidR="00E81C93" w:rsidRPr="0049727F" w:rsidRDefault="00E81C93" w:rsidP="005733E1">
            <w:pPr>
              <w:pStyle w:val="Tablebody"/>
              <w:jc w:val="right"/>
            </w:pPr>
            <w:r w:rsidRPr="0049727F">
              <w:t>1.055</w:t>
            </w:r>
          </w:p>
        </w:tc>
        <w:tc>
          <w:tcPr>
            <w:tcW w:w="1016" w:type="dxa"/>
            <w:shd w:val="clear" w:color="auto" w:fill="auto"/>
            <w:noWrap/>
            <w:vAlign w:val="bottom"/>
            <w:hideMark/>
          </w:tcPr>
          <w:p w:rsidR="00E81C93" w:rsidRPr="0049727F" w:rsidRDefault="00E81C93" w:rsidP="005733E1">
            <w:pPr>
              <w:pStyle w:val="Tablebody"/>
              <w:jc w:val="right"/>
            </w:pPr>
            <w:r w:rsidRPr="0049727F">
              <w:t>20.452</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g clustering coefficient</w:t>
            </w:r>
          </w:p>
        </w:tc>
        <w:tc>
          <w:tcPr>
            <w:tcW w:w="972" w:type="dxa"/>
            <w:shd w:val="clear" w:color="auto" w:fill="auto"/>
            <w:noWrap/>
            <w:vAlign w:val="bottom"/>
            <w:hideMark/>
          </w:tcPr>
          <w:p w:rsidR="00E81C93" w:rsidRPr="0049727F" w:rsidRDefault="00E81C93" w:rsidP="005733E1">
            <w:pPr>
              <w:pStyle w:val="Tablebody"/>
              <w:jc w:val="right"/>
            </w:pPr>
            <w:r w:rsidRPr="0049727F">
              <w:t>0.048</w:t>
            </w:r>
          </w:p>
        </w:tc>
        <w:tc>
          <w:tcPr>
            <w:tcW w:w="972" w:type="dxa"/>
            <w:shd w:val="clear" w:color="auto" w:fill="auto"/>
            <w:noWrap/>
            <w:vAlign w:val="bottom"/>
            <w:hideMark/>
          </w:tcPr>
          <w:p w:rsidR="00E81C93" w:rsidRPr="0049727F" w:rsidRDefault="00E81C93" w:rsidP="005733E1">
            <w:pPr>
              <w:pStyle w:val="Tablebody"/>
              <w:jc w:val="right"/>
            </w:pPr>
            <w:r w:rsidRPr="0049727F">
              <w:t>0.041</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4</w:t>
            </w:r>
            <w:r w:rsidR="005733E1">
              <w:t>0</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g weighted clustering coefficient</w:t>
            </w:r>
          </w:p>
        </w:tc>
        <w:tc>
          <w:tcPr>
            <w:tcW w:w="972" w:type="dxa"/>
            <w:shd w:val="clear" w:color="auto" w:fill="auto"/>
            <w:noWrap/>
            <w:vAlign w:val="bottom"/>
            <w:hideMark/>
          </w:tcPr>
          <w:p w:rsidR="00E81C93" w:rsidRPr="0049727F" w:rsidRDefault="00E81C93" w:rsidP="005733E1">
            <w:pPr>
              <w:pStyle w:val="Tablebody"/>
              <w:jc w:val="right"/>
            </w:pPr>
            <w:r w:rsidRPr="0049727F">
              <w:t>0.01</w:t>
            </w:r>
            <w:r w:rsidR="005733E1">
              <w:t>0</w:t>
            </w:r>
          </w:p>
        </w:tc>
        <w:tc>
          <w:tcPr>
            <w:tcW w:w="972" w:type="dxa"/>
            <w:shd w:val="clear" w:color="auto" w:fill="auto"/>
            <w:noWrap/>
            <w:vAlign w:val="bottom"/>
            <w:hideMark/>
          </w:tcPr>
          <w:p w:rsidR="00E81C93" w:rsidRPr="0049727F" w:rsidRDefault="00E81C93" w:rsidP="005733E1">
            <w:pPr>
              <w:pStyle w:val="Tablebody"/>
              <w:jc w:val="right"/>
            </w:pPr>
            <w:r w:rsidRPr="0049727F">
              <w:t>0.018</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05</w:t>
            </w:r>
          </w:p>
        </w:tc>
        <w:tc>
          <w:tcPr>
            <w:tcW w:w="1016" w:type="dxa"/>
            <w:shd w:val="clear" w:color="auto" w:fill="auto"/>
            <w:noWrap/>
            <w:vAlign w:val="bottom"/>
            <w:hideMark/>
          </w:tcPr>
          <w:p w:rsidR="00E81C93" w:rsidRPr="0049727F" w:rsidRDefault="00E81C93" w:rsidP="005733E1">
            <w:pPr>
              <w:pStyle w:val="Tablebody"/>
              <w:jc w:val="right"/>
            </w:pPr>
            <w:r w:rsidRPr="0049727F">
              <w:t>0.524</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Intersection count</w:t>
            </w:r>
          </w:p>
        </w:tc>
        <w:tc>
          <w:tcPr>
            <w:tcW w:w="972" w:type="dxa"/>
            <w:shd w:val="clear" w:color="auto" w:fill="auto"/>
            <w:noWrap/>
            <w:vAlign w:val="bottom"/>
            <w:hideMark/>
          </w:tcPr>
          <w:p w:rsidR="00E81C93" w:rsidRPr="0049727F" w:rsidRDefault="005733E1" w:rsidP="005733E1">
            <w:pPr>
              <w:pStyle w:val="Tablebody"/>
              <w:jc w:val="right"/>
            </w:pPr>
            <w:r>
              <w:t>324</w:t>
            </w:r>
          </w:p>
        </w:tc>
        <w:tc>
          <w:tcPr>
            <w:tcW w:w="972" w:type="dxa"/>
            <w:shd w:val="clear" w:color="auto" w:fill="auto"/>
            <w:noWrap/>
            <w:vAlign w:val="bottom"/>
            <w:hideMark/>
          </w:tcPr>
          <w:p w:rsidR="00E81C93" w:rsidRPr="0049727F" w:rsidRDefault="005733E1" w:rsidP="005733E1">
            <w:pPr>
              <w:pStyle w:val="Tablebody"/>
              <w:jc w:val="right"/>
            </w:pPr>
            <w:r>
              <w:t>1266</w:t>
            </w:r>
          </w:p>
        </w:tc>
        <w:tc>
          <w:tcPr>
            <w:tcW w:w="960" w:type="dxa"/>
            <w:shd w:val="clear" w:color="auto" w:fill="auto"/>
            <w:noWrap/>
            <w:vAlign w:val="bottom"/>
            <w:hideMark/>
          </w:tcPr>
          <w:p w:rsidR="00E81C93" w:rsidRPr="0049727F" w:rsidRDefault="005733E1" w:rsidP="005733E1">
            <w:pPr>
              <w:pStyle w:val="Tablebody"/>
              <w:jc w:val="right"/>
            </w:pPr>
            <w:r>
              <w:t>0</w:t>
            </w:r>
          </w:p>
        </w:tc>
        <w:tc>
          <w:tcPr>
            <w:tcW w:w="972" w:type="dxa"/>
            <w:shd w:val="clear" w:color="auto" w:fill="auto"/>
            <w:noWrap/>
            <w:vAlign w:val="bottom"/>
            <w:hideMark/>
          </w:tcPr>
          <w:p w:rsidR="00E81C93" w:rsidRPr="0049727F" w:rsidRDefault="00E81C93" w:rsidP="005733E1">
            <w:pPr>
              <w:pStyle w:val="Tablebody"/>
              <w:jc w:val="right"/>
            </w:pPr>
            <w:r w:rsidRPr="0049727F">
              <w:t>83</w:t>
            </w:r>
          </w:p>
        </w:tc>
        <w:tc>
          <w:tcPr>
            <w:tcW w:w="1016" w:type="dxa"/>
            <w:shd w:val="clear" w:color="auto" w:fill="auto"/>
            <w:noWrap/>
            <w:vAlign w:val="bottom"/>
            <w:hideMark/>
          </w:tcPr>
          <w:p w:rsidR="00E81C93" w:rsidRPr="0049727F" w:rsidRDefault="00E81C93" w:rsidP="005733E1">
            <w:pPr>
              <w:pStyle w:val="Tablebody"/>
              <w:jc w:val="right"/>
            </w:pPr>
            <w:r w:rsidRPr="0049727F">
              <w:t>62996</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g degree centrality</w:t>
            </w:r>
          </w:p>
        </w:tc>
        <w:tc>
          <w:tcPr>
            <w:tcW w:w="972" w:type="dxa"/>
            <w:shd w:val="clear" w:color="auto" w:fill="auto"/>
            <w:noWrap/>
            <w:vAlign w:val="bottom"/>
            <w:hideMark/>
          </w:tcPr>
          <w:p w:rsidR="00E81C93" w:rsidRPr="0049727F" w:rsidRDefault="00E81C93" w:rsidP="005733E1">
            <w:pPr>
              <w:pStyle w:val="Tablebody"/>
              <w:jc w:val="right"/>
            </w:pPr>
            <w:r w:rsidRPr="0049727F">
              <w:t>0.093</w:t>
            </w:r>
          </w:p>
        </w:tc>
        <w:tc>
          <w:tcPr>
            <w:tcW w:w="972" w:type="dxa"/>
            <w:shd w:val="clear" w:color="auto" w:fill="auto"/>
            <w:noWrap/>
            <w:vAlign w:val="bottom"/>
            <w:hideMark/>
          </w:tcPr>
          <w:p w:rsidR="00E81C93" w:rsidRPr="0049727F" w:rsidRDefault="00E81C93" w:rsidP="005733E1">
            <w:pPr>
              <w:pStyle w:val="Tablebody"/>
              <w:jc w:val="right"/>
            </w:pPr>
            <w:r w:rsidRPr="0049727F">
              <w:t>0.136</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52</w:t>
            </w:r>
          </w:p>
        </w:tc>
        <w:tc>
          <w:tcPr>
            <w:tcW w:w="1016" w:type="dxa"/>
            <w:shd w:val="clear" w:color="auto" w:fill="auto"/>
            <w:noWrap/>
            <w:vAlign w:val="bottom"/>
            <w:hideMark/>
          </w:tcPr>
          <w:p w:rsidR="00E81C93" w:rsidRPr="0049727F" w:rsidRDefault="00E81C93" w:rsidP="005733E1">
            <w:pPr>
              <w:pStyle w:val="Tablebody"/>
              <w:jc w:val="right"/>
            </w:pPr>
            <w:r w:rsidRPr="0049727F">
              <w:t>2.66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Edge density (</w:t>
            </w:r>
            <w:r w:rsidR="005733E1">
              <w:t>k</w:t>
            </w:r>
            <w:r w:rsidRPr="0049727F">
              <w:t>m/km</w:t>
            </w:r>
            <w:r w:rsidRPr="0049727F">
              <w:rPr>
                <w:vertAlign w:val="superscript"/>
              </w:rPr>
              <w:t>2</w:t>
            </w:r>
            <w:r w:rsidRPr="0049727F">
              <w:t>)</w:t>
            </w:r>
          </w:p>
        </w:tc>
        <w:tc>
          <w:tcPr>
            <w:tcW w:w="972" w:type="dxa"/>
            <w:shd w:val="clear" w:color="auto" w:fill="auto"/>
            <w:noWrap/>
            <w:vAlign w:val="bottom"/>
            <w:hideMark/>
          </w:tcPr>
          <w:p w:rsidR="00E81C93" w:rsidRPr="0049727F" w:rsidRDefault="005733E1" w:rsidP="005733E1">
            <w:pPr>
              <w:pStyle w:val="Tablebody"/>
              <w:jc w:val="right"/>
            </w:pPr>
            <w:r>
              <w:t>12.654</w:t>
            </w:r>
          </w:p>
        </w:tc>
        <w:tc>
          <w:tcPr>
            <w:tcW w:w="972" w:type="dxa"/>
            <w:shd w:val="clear" w:color="auto" w:fill="auto"/>
            <w:noWrap/>
            <w:vAlign w:val="bottom"/>
            <w:hideMark/>
          </w:tcPr>
          <w:p w:rsidR="00E81C93" w:rsidRPr="0049727F" w:rsidRDefault="005733E1" w:rsidP="005733E1">
            <w:pPr>
              <w:pStyle w:val="Tablebody"/>
              <w:jc w:val="right"/>
            </w:pPr>
            <w:r>
              <w:t>6.705</w:t>
            </w:r>
          </w:p>
        </w:tc>
        <w:tc>
          <w:tcPr>
            <w:tcW w:w="960" w:type="dxa"/>
            <w:shd w:val="clear" w:color="auto" w:fill="auto"/>
            <w:noWrap/>
            <w:vAlign w:val="bottom"/>
            <w:hideMark/>
          </w:tcPr>
          <w:p w:rsidR="00E81C93" w:rsidRPr="0049727F" w:rsidRDefault="005733E1" w:rsidP="005733E1">
            <w:pPr>
              <w:pStyle w:val="Tablebody"/>
              <w:jc w:val="right"/>
            </w:pPr>
            <w:r>
              <w:t>0.006</w:t>
            </w:r>
          </w:p>
        </w:tc>
        <w:tc>
          <w:tcPr>
            <w:tcW w:w="972" w:type="dxa"/>
            <w:shd w:val="clear" w:color="auto" w:fill="auto"/>
            <w:noWrap/>
            <w:vAlign w:val="bottom"/>
            <w:hideMark/>
          </w:tcPr>
          <w:p w:rsidR="00E81C93" w:rsidRPr="0049727F" w:rsidRDefault="00E81C93" w:rsidP="005733E1">
            <w:pPr>
              <w:pStyle w:val="Tablebody"/>
              <w:jc w:val="right"/>
            </w:pPr>
            <w:r w:rsidRPr="0049727F">
              <w:t>11</w:t>
            </w:r>
            <w:r w:rsidR="005733E1">
              <w:t>.</w:t>
            </w:r>
            <w:r w:rsidRPr="0049727F">
              <w:t>81</w:t>
            </w:r>
            <w:r w:rsidR="005733E1">
              <w:t>4</w:t>
            </w:r>
          </w:p>
        </w:tc>
        <w:tc>
          <w:tcPr>
            <w:tcW w:w="1016" w:type="dxa"/>
            <w:shd w:val="clear" w:color="auto" w:fill="auto"/>
            <w:noWrap/>
            <w:vAlign w:val="bottom"/>
            <w:hideMark/>
          </w:tcPr>
          <w:p w:rsidR="00E81C93" w:rsidRPr="0049727F" w:rsidRDefault="005733E1" w:rsidP="005733E1">
            <w:pPr>
              <w:pStyle w:val="Tablebody"/>
              <w:jc w:val="right"/>
            </w:pPr>
            <w:r>
              <w:t>58.603</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g edge length (m)</w:t>
            </w:r>
          </w:p>
        </w:tc>
        <w:tc>
          <w:tcPr>
            <w:tcW w:w="972" w:type="dxa"/>
            <w:shd w:val="clear" w:color="auto" w:fill="auto"/>
            <w:noWrap/>
            <w:vAlign w:val="bottom"/>
            <w:hideMark/>
          </w:tcPr>
          <w:p w:rsidR="00E81C93" w:rsidRPr="0049727F" w:rsidRDefault="00E81C93" w:rsidP="005733E1">
            <w:pPr>
              <w:pStyle w:val="Tablebody"/>
              <w:jc w:val="right"/>
            </w:pPr>
            <w:r w:rsidRPr="0049727F">
              <w:t>161.184</w:t>
            </w:r>
          </w:p>
        </w:tc>
        <w:tc>
          <w:tcPr>
            <w:tcW w:w="972" w:type="dxa"/>
            <w:shd w:val="clear" w:color="auto" w:fill="auto"/>
            <w:noWrap/>
            <w:vAlign w:val="bottom"/>
            <w:hideMark/>
          </w:tcPr>
          <w:p w:rsidR="00E81C93" w:rsidRPr="0049727F" w:rsidRDefault="00E81C93" w:rsidP="005733E1">
            <w:pPr>
              <w:pStyle w:val="Tablebody"/>
              <w:jc w:val="right"/>
            </w:pPr>
            <w:r w:rsidRPr="0049727F">
              <w:t>80.769</w:t>
            </w:r>
          </w:p>
        </w:tc>
        <w:tc>
          <w:tcPr>
            <w:tcW w:w="960" w:type="dxa"/>
            <w:shd w:val="clear" w:color="auto" w:fill="auto"/>
            <w:noWrap/>
            <w:vAlign w:val="bottom"/>
            <w:hideMark/>
          </w:tcPr>
          <w:p w:rsidR="00E81C93" w:rsidRPr="0049727F" w:rsidRDefault="00E81C93" w:rsidP="005733E1">
            <w:pPr>
              <w:pStyle w:val="Tablebody"/>
              <w:jc w:val="right"/>
            </w:pPr>
            <w:r w:rsidRPr="0049727F">
              <w:t>25.822</w:t>
            </w:r>
          </w:p>
        </w:tc>
        <w:tc>
          <w:tcPr>
            <w:tcW w:w="972" w:type="dxa"/>
            <w:shd w:val="clear" w:color="auto" w:fill="auto"/>
            <w:noWrap/>
            <w:vAlign w:val="bottom"/>
            <w:hideMark/>
          </w:tcPr>
          <w:p w:rsidR="00E81C93" w:rsidRPr="0049727F" w:rsidRDefault="00E81C93" w:rsidP="005733E1">
            <w:pPr>
              <w:pStyle w:val="Tablebody"/>
              <w:jc w:val="right"/>
            </w:pPr>
            <w:r w:rsidRPr="0049727F">
              <w:t>144.447</w:t>
            </w:r>
          </w:p>
        </w:tc>
        <w:tc>
          <w:tcPr>
            <w:tcW w:w="1016" w:type="dxa"/>
            <w:shd w:val="clear" w:color="auto" w:fill="auto"/>
            <w:noWrap/>
            <w:vAlign w:val="bottom"/>
            <w:hideMark/>
          </w:tcPr>
          <w:p w:rsidR="00E81C93" w:rsidRPr="0049727F" w:rsidRDefault="00E81C93" w:rsidP="005733E1">
            <w:pPr>
              <w:pStyle w:val="Tablebody"/>
              <w:jc w:val="right"/>
            </w:pPr>
            <w:r w:rsidRPr="0049727F">
              <w:t>3036.95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Total edge length (</w:t>
            </w:r>
            <w:r w:rsidR="005733E1">
              <w:t>k</w:t>
            </w:r>
            <w:r w:rsidRPr="0049727F">
              <w:t>m)</w:t>
            </w:r>
          </w:p>
        </w:tc>
        <w:tc>
          <w:tcPr>
            <w:tcW w:w="972" w:type="dxa"/>
            <w:shd w:val="clear" w:color="auto" w:fill="auto"/>
            <w:noWrap/>
            <w:vAlign w:val="bottom"/>
            <w:hideMark/>
          </w:tcPr>
          <w:p w:rsidR="00E81C93" w:rsidRPr="0049727F" w:rsidRDefault="00E81C93" w:rsidP="005733E1">
            <w:pPr>
              <w:pStyle w:val="Tablebody"/>
              <w:jc w:val="right"/>
            </w:pPr>
            <w:r w:rsidRPr="0049727F">
              <w:t>159</w:t>
            </w:r>
            <w:r w:rsidR="005733E1">
              <w:t>.</w:t>
            </w:r>
            <w:r w:rsidRPr="0049727F">
              <w:t>067</w:t>
            </w:r>
          </w:p>
        </w:tc>
        <w:tc>
          <w:tcPr>
            <w:tcW w:w="972" w:type="dxa"/>
            <w:shd w:val="clear" w:color="auto" w:fill="auto"/>
            <w:noWrap/>
            <w:vAlign w:val="bottom"/>
            <w:hideMark/>
          </w:tcPr>
          <w:p w:rsidR="00E81C93" w:rsidRPr="0049727F" w:rsidRDefault="005733E1" w:rsidP="005733E1">
            <w:pPr>
              <w:pStyle w:val="Tablebody"/>
              <w:jc w:val="right"/>
            </w:pPr>
            <w:r>
              <w:t>578.521</w:t>
            </w:r>
          </w:p>
        </w:tc>
        <w:tc>
          <w:tcPr>
            <w:tcW w:w="960" w:type="dxa"/>
            <w:shd w:val="clear" w:color="auto" w:fill="auto"/>
            <w:noWrap/>
            <w:vAlign w:val="bottom"/>
            <w:hideMark/>
          </w:tcPr>
          <w:p w:rsidR="00E81C93" w:rsidRPr="0049727F" w:rsidRDefault="005733E1" w:rsidP="005733E1">
            <w:pPr>
              <w:pStyle w:val="Tablebody"/>
              <w:jc w:val="right"/>
            </w:pPr>
            <w:r>
              <w:t>0.052</w:t>
            </w:r>
          </w:p>
        </w:tc>
        <w:tc>
          <w:tcPr>
            <w:tcW w:w="972" w:type="dxa"/>
            <w:shd w:val="clear" w:color="auto" w:fill="auto"/>
            <w:noWrap/>
            <w:vAlign w:val="bottom"/>
            <w:hideMark/>
          </w:tcPr>
          <w:p w:rsidR="00E81C93" w:rsidRPr="0049727F" w:rsidRDefault="005733E1" w:rsidP="005733E1">
            <w:pPr>
              <w:pStyle w:val="Tablebody"/>
              <w:jc w:val="right"/>
            </w:pPr>
            <w:r>
              <w:t>40.986</w:t>
            </w:r>
          </w:p>
        </w:tc>
        <w:tc>
          <w:tcPr>
            <w:tcW w:w="1016" w:type="dxa"/>
            <w:shd w:val="clear" w:color="auto" w:fill="auto"/>
            <w:noWrap/>
            <w:vAlign w:val="bottom"/>
            <w:hideMark/>
          </w:tcPr>
          <w:p w:rsidR="00E81C93" w:rsidRPr="0049727F" w:rsidRDefault="00E81C93" w:rsidP="005733E1">
            <w:pPr>
              <w:pStyle w:val="Tablebody"/>
              <w:jc w:val="right"/>
            </w:pPr>
            <w:r w:rsidRPr="0049727F">
              <w:t>24728</w:t>
            </w:r>
            <w:r w:rsidR="005733E1">
              <w:t>.</w:t>
            </w:r>
            <w:r w:rsidRPr="0049727F">
              <w:t>326</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0C1D4B">
              <w:t xml:space="preserve">Proportion of </w:t>
            </w:r>
            <w:r w:rsidR="00273C15">
              <w:t>dead-ends</w:t>
            </w:r>
          </w:p>
        </w:tc>
        <w:tc>
          <w:tcPr>
            <w:tcW w:w="972" w:type="dxa"/>
            <w:shd w:val="clear" w:color="auto" w:fill="auto"/>
            <w:noWrap/>
            <w:vAlign w:val="bottom"/>
            <w:hideMark/>
          </w:tcPr>
          <w:p w:rsidR="00E81C93" w:rsidRPr="0049727F" w:rsidRDefault="00E81C93" w:rsidP="005733E1">
            <w:pPr>
              <w:pStyle w:val="Tablebody"/>
              <w:jc w:val="right"/>
            </w:pPr>
            <w:r w:rsidRPr="0049727F">
              <w:t>0.192</w:t>
            </w:r>
          </w:p>
        </w:tc>
        <w:tc>
          <w:tcPr>
            <w:tcW w:w="972" w:type="dxa"/>
            <w:shd w:val="clear" w:color="auto" w:fill="auto"/>
            <w:noWrap/>
            <w:vAlign w:val="bottom"/>
            <w:hideMark/>
          </w:tcPr>
          <w:p w:rsidR="00E81C93" w:rsidRPr="0049727F" w:rsidRDefault="00E81C93" w:rsidP="005733E1">
            <w:pPr>
              <w:pStyle w:val="Tablebody"/>
              <w:jc w:val="right"/>
            </w:pPr>
            <w:r w:rsidRPr="0049727F">
              <w:t>0.093</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184</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0C1D4B">
              <w:t xml:space="preserve">Proportion of </w:t>
            </w:r>
            <w:r>
              <w:t>3-way intersections</w:t>
            </w:r>
          </w:p>
        </w:tc>
        <w:tc>
          <w:tcPr>
            <w:tcW w:w="972" w:type="dxa"/>
            <w:shd w:val="clear" w:color="auto" w:fill="auto"/>
            <w:noWrap/>
            <w:vAlign w:val="bottom"/>
            <w:hideMark/>
          </w:tcPr>
          <w:p w:rsidR="00E81C93" w:rsidRPr="0049727F" w:rsidRDefault="00E81C93" w:rsidP="005733E1">
            <w:pPr>
              <w:pStyle w:val="Tablebody"/>
              <w:jc w:val="right"/>
            </w:pPr>
            <w:r w:rsidRPr="0049727F">
              <w:t>0.572</w:t>
            </w:r>
          </w:p>
        </w:tc>
        <w:tc>
          <w:tcPr>
            <w:tcW w:w="972" w:type="dxa"/>
            <w:shd w:val="clear" w:color="auto" w:fill="auto"/>
            <w:noWrap/>
            <w:vAlign w:val="bottom"/>
            <w:hideMark/>
          </w:tcPr>
          <w:p w:rsidR="00E81C93" w:rsidRPr="0049727F" w:rsidRDefault="00E81C93" w:rsidP="005733E1">
            <w:pPr>
              <w:pStyle w:val="Tablebody"/>
              <w:jc w:val="right"/>
            </w:pPr>
            <w:r w:rsidRPr="0049727F">
              <w:t>0.11</w:t>
            </w:r>
            <w:r w:rsidR="005733E1">
              <w:t>0</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579</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624C0F">
              <w:t xml:space="preserve">Proportion of </w:t>
            </w:r>
            <w:r>
              <w:t>4-way intersections</w:t>
            </w:r>
          </w:p>
        </w:tc>
        <w:tc>
          <w:tcPr>
            <w:tcW w:w="972" w:type="dxa"/>
            <w:shd w:val="clear" w:color="auto" w:fill="auto"/>
            <w:noWrap/>
            <w:vAlign w:val="bottom"/>
            <w:hideMark/>
          </w:tcPr>
          <w:p w:rsidR="00E81C93" w:rsidRPr="0049727F" w:rsidRDefault="00E81C93" w:rsidP="005733E1">
            <w:pPr>
              <w:pStyle w:val="Tablebody"/>
              <w:jc w:val="right"/>
            </w:pPr>
            <w:r w:rsidRPr="0049727F">
              <w:t>0.237</w:t>
            </w:r>
          </w:p>
        </w:tc>
        <w:tc>
          <w:tcPr>
            <w:tcW w:w="972" w:type="dxa"/>
            <w:shd w:val="clear" w:color="auto" w:fill="auto"/>
            <w:noWrap/>
            <w:vAlign w:val="bottom"/>
            <w:hideMark/>
          </w:tcPr>
          <w:p w:rsidR="00E81C93" w:rsidRPr="0049727F" w:rsidRDefault="00E81C93" w:rsidP="005733E1">
            <w:pPr>
              <w:pStyle w:val="Tablebody"/>
              <w:jc w:val="right"/>
            </w:pPr>
            <w:r w:rsidRPr="0049727F">
              <w:t>0.129</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217</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5733E1">
            <w:pPr>
              <w:pStyle w:val="Tablebody"/>
              <w:jc w:val="right"/>
            </w:pPr>
            <w:r w:rsidRPr="0049727F">
              <w:t>29.363</w:t>
            </w:r>
          </w:p>
        </w:tc>
        <w:tc>
          <w:tcPr>
            <w:tcW w:w="972" w:type="dxa"/>
            <w:shd w:val="clear" w:color="auto" w:fill="auto"/>
            <w:noWrap/>
            <w:vAlign w:val="bottom"/>
            <w:hideMark/>
          </w:tcPr>
          <w:p w:rsidR="00E81C93" w:rsidRPr="0049727F" w:rsidRDefault="00E81C93" w:rsidP="005733E1">
            <w:pPr>
              <w:pStyle w:val="Tablebody"/>
              <w:jc w:val="right"/>
            </w:pPr>
            <w:r w:rsidRPr="0049727F">
              <w:t>21.607</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24.719</w:t>
            </w:r>
          </w:p>
        </w:tc>
        <w:tc>
          <w:tcPr>
            <w:tcW w:w="1016" w:type="dxa"/>
            <w:shd w:val="clear" w:color="auto" w:fill="auto"/>
            <w:noWrap/>
            <w:vAlign w:val="bottom"/>
            <w:hideMark/>
          </w:tcPr>
          <w:p w:rsidR="00E81C93" w:rsidRPr="0049727F" w:rsidRDefault="00E81C93" w:rsidP="005733E1">
            <w:pPr>
              <w:pStyle w:val="Tablebody"/>
              <w:jc w:val="right"/>
            </w:pPr>
            <w:r w:rsidRPr="0049727F">
              <w:t>259.64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erage node degree</w:t>
            </w:r>
          </w:p>
        </w:tc>
        <w:tc>
          <w:tcPr>
            <w:tcW w:w="972" w:type="dxa"/>
            <w:shd w:val="clear" w:color="auto" w:fill="auto"/>
            <w:noWrap/>
            <w:vAlign w:val="bottom"/>
            <w:hideMark/>
          </w:tcPr>
          <w:p w:rsidR="00E81C93" w:rsidRPr="0049727F" w:rsidRDefault="00E81C93" w:rsidP="005733E1">
            <w:pPr>
              <w:pStyle w:val="Tablebody"/>
              <w:jc w:val="right"/>
            </w:pPr>
            <w:r w:rsidRPr="0049727F">
              <w:t>5.251</w:t>
            </w:r>
          </w:p>
        </w:tc>
        <w:tc>
          <w:tcPr>
            <w:tcW w:w="972" w:type="dxa"/>
            <w:shd w:val="clear" w:color="auto" w:fill="auto"/>
            <w:noWrap/>
            <w:vAlign w:val="bottom"/>
            <w:hideMark/>
          </w:tcPr>
          <w:p w:rsidR="00E81C93" w:rsidRPr="0049727F" w:rsidRDefault="00E81C93" w:rsidP="005733E1">
            <w:pPr>
              <w:pStyle w:val="Tablebody"/>
              <w:jc w:val="right"/>
            </w:pPr>
            <w:r w:rsidRPr="0049727F">
              <w:t>0.668</w:t>
            </w:r>
          </w:p>
        </w:tc>
        <w:tc>
          <w:tcPr>
            <w:tcW w:w="960" w:type="dxa"/>
            <w:shd w:val="clear" w:color="auto" w:fill="auto"/>
            <w:noWrap/>
            <w:vAlign w:val="bottom"/>
            <w:hideMark/>
          </w:tcPr>
          <w:p w:rsidR="00E81C93" w:rsidRPr="0049727F" w:rsidRDefault="00E81C93" w:rsidP="005733E1">
            <w:pPr>
              <w:pStyle w:val="Tablebody"/>
              <w:jc w:val="right"/>
            </w:pPr>
            <w:r w:rsidRPr="0049727F">
              <w:t>0.8</w:t>
            </w:r>
            <w:r w:rsidR="005733E1">
              <w:t>00</w:t>
            </w:r>
          </w:p>
        </w:tc>
        <w:tc>
          <w:tcPr>
            <w:tcW w:w="972" w:type="dxa"/>
            <w:shd w:val="clear" w:color="auto" w:fill="auto"/>
            <w:noWrap/>
            <w:vAlign w:val="bottom"/>
            <w:hideMark/>
          </w:tcPr>
          <w:p w:rsidR="00E81C93" w:rsidRPr="0049727F" w:rsidRDefault="00E81C93" w:rsidP="005733E1">
            <w:pPr>
              <w:pStyle w:val="Tablebody"/>
              <w:jc w:val="right"/>
            </w:pPr>
            <w:r w:rsidRPr="0049727F">
              <w:t>5.268</w:t>
            </w:r>
          </w:p>
        </w:tc>
        <w:tc>
          <w:tcPr>
            <w:tcW w:w="1016" w:type="dxa"/>
            <w:shd w:val="clear" w:color="auto" w:fill="auto"/>
            <w:noWrap/>
            <w:vAlign w:val="bottom"/>
            <w:hideMark/>
          </w:tcPr>
          <w:p w:rsidR="00E81C93" w:rsidRPr="0049727F" w:rsidRDefault="00E81C93" w:rsidP="005733E1">
            <w:pPr>
              <w:pStyle w:val="Tablebody"/>
              <w:jc w:val="right"/>
            </w:pPr>
            <w:r w:rsidRPr="0049727F">
              <w:t>7.166</w:t>
            </w:r>
          </w:p>
        </w:tc>
      </w:tr>
      <w:tr w:rsidR="00E81C93" w:rsidRPr="0049727F" w:rsidTr="00E81C93">
        <w:trPr>
          <w:trHeight w:val="300"/>
        </w:trPr>
        <w:tc>
          <w:tcPr>
            <w:tcW w:w="3996" w:type="dxa"/>
            <w:shd w:val="clear" w:color="auto" w:fill="auto"/>
            <w:noWrap/>
            <w:vAlign w:val="bottom"/>
            <w:hideMark/>
          </w:tcPr>
          <w:p w:rsidR="00E81C93" w:rsidRPr="00912361" w:rsidRDefault="00E81C93" w:rsidP="00E81C93">
            <w:pPr>
              <w:pStyle w:val="Tablebody"/>
              <w:rPr>
                <w:i/>
              </w:rPr>
            </w:pPr>
            <w:r w:rsidRPr="00912361">
              <w:rPr>
                <w:i/>
              </w:rPr>
              <w:t xml:space="preserve">m </w:t>
            </w:r>
          </w:p>
        </w:tc>
        <w:tc>
          <w:tcPr>
            <w:tcW w:w="972" w:type="dxa"/>
            <w:shd w:val="clear" w:color="auto" w:fill="auto"/>
            <w:noWrap/>
            <w:vAlign w:val="bottom"/>
            <w:hideMark/>
          </w:tcPr>
          <w:p w:rsidR="00E81C93" w:rsidRPr="0049727F" w:rsidRDefault="005733E1" w:rsidP="005733E1">
            <w:pPr>
              <w:pStyle w:val="Tablebody"/>
              <w:jc w:val="right"/>
            </w:pPr>
            <w:r>
              <w:t>1046</w:t>
            </w:r>
          </w:p>
        </w:tc>
        <w:tc>
          <w:tcPr>
            <w:tcW w:w="972" w:type="dxa"/>
            <w:shd w:val="clear" w:color="auto" w:fill="auto"/>
            <w:noWrap/>
            <w:vAlign w:val="bottom"/>
            <w:hideMark/>
          </w:tcPr>
          <w:p w:rsidR="00E81C93" w:rsidRPr="0049727F" w:rsidRDefault="005733E1" w:rsidP="005733E1">
            <w:pPr>
              <w:pStyle w:val="Tablebody"/>
              <w:jc w:val="right"/>
            </w:pPr>
            <w:r>
              <w:t>3924</w:t>
            </w:r>
          </w:p>
        </w:tc>
        <w:tc>
          <w:tcPr>
            <w:tcW w:w="960" w:type="dxa"/>
            <w:shd w:val="clear" w:color="auto" w:fill="auto"/>
            <w:noWrap/>
            <w:vAlign w:val="bottom"/>
            <w:hideMark/>
          </w:tcPr>
          <w:p w:rsidR="00E81C93" w:rsidRPr="0049727F" w:rsidRDefault="00E81C93" w:rsidP="005733E1">
            <w:pPr>
              <w:pStyle w:val="Tablebody"/>
              <w:jc w:val="right"/>
            </w:pPr>
            <w:r w:rsidRPr="0049727F">
              <w:t>2</w:t>
            </w:r>
          </w:p>
        </w:tc>
        <w:tc>
          <w:tcPr>
            <w:tcW w:w="972" w:type="dxa"/>
            <w:shd w:val="clear" w:color="auto" w:fill="auto"/>
            <w:noWrap/>
            <w:vAlign w:val="bottom"/>
            <w:hideMark/>
          </w:tcPr>
          <w:p w:rsidR="00E81C93" w:rsidRPr="0049727F" w:rsidRDefault="00E81C93" w:rsidP="005733E1">
            <w:pPr>
              <w:pStyle w:val="Tablebody"/>
              <w:jc w:val="right"/>
            </w:pPr>
            <w:r w:rsidRPr="0049727F">
              <w:t>275</w:t>
            </w:r>
          </w:p>
        </w:tc>
        <w:tc>
          <w:tcPr>
            <w:tcW w:w="1016" w:type="dxa"/>
            <w:shd w:val="clear" w:color="auto" w:fill="auto"/>
            <w:noWrap/>
            <w:vAlign w:val="bottom"/>
            <w:hideMark/>
          </w:tcPr>
          <w:p w:rsidR="00E81C93" w:rsidRPr="0049727F" w:rsidRDefault="00E81C93" w:rsidP="005733E1">
            <w:pPr>
              <w:pStyle w:val="Tablebody"/>
              <w:jc w:val="right"/>
            </w:pPr>
            <w:r w:rsidRPr="0049727F">
              <w:t>176161</w:t>
            </w:r>
          </w:p>
        </w:tc>
      </w:tr>
      <w:tr w:rsidR="00E81C93" w:rsidRPr="0049727F" w:rsidTr="00E81C93">
        <w:trPr>
          <w:trHeight w:val="300"/>
        </w:trPr>
        <w:tc>
          <w:tcPr>
            <w:tcW w:w="3996" w:type="dxa"/>
            <w:shd w:val="clear" w:color="auto" w:fill="auto"/>
            <w:noWrap/>
            <w:vAlign w:val="bottom"/>
            <w:hideMark/>
          </w:tcPr>
          <w:p w:rsidR="00E81C93" w:rsidRPr="00912361" w:rsidRDefault="00E81C93" w:rsidP="00E81C93">
            <w:pPr>
              <w:pStyle w:val="Tablebody"/>
              <w:rPr>
                <w:i/>
              </w:rPr>
            </w:pPr>
            <w:r w:rsidRPr="00912361">
              <w:rPr>
                <w:i/>
              </w:rPr>
              <w:t xml:space="preserve">n </w:t>
            </w:r>
          </w:p>
        </w:tc>
        <w:tc>
          <w:tcPr>
            <w:tcW w:w="972" w:type="dxa"/>
            <w:shd w:val="clear" w:color="auto" w:fill="auto"/>
            <w:noWrap/>
            <w:vAlign w:val="bottom"/>
            <w:hideMark/>
          </w:tcPr>
          <w:p w:rsidR="00E81C93" w:rsidRPr="0049727F" w:rsidRDefault="005733E1" w:rsidP="005733E1">
            <w:pPr>
              <w:pStyle w:val="Tablebody"/>
              <w:jc w:val="right"/>
            </w:pPr>
            <w:r>
              <w:t>401</w:t>
            </w:r>
          </w:p>
        </w:tc>
        <w:tc>
          <w:tcPr>
            <w:tcW w:w="972" w:type="dxa"/>
            <w:shd w:val="clear" w:color="auto" w:fill="auto"/>
            <w:noWrap/>
            <w:vAlign w:val="bottom"/>
            <w:hideMark/>
          </w:tcPr>
          <w:p w:rsidR="00E81C93" w:rsidRPr="0049727F" w:rsidRDefault="005733E1" w:rsidP="005733E1">
            <w:pPr>
              <w:pStyle w:val="Tablebody"/>
              <w:jc w:val="right"/>
            </w:pPr>
            <w:r>
              <w:t>1516</w:t>
            </w:r>
          </w:p>
        </w:tc>
        <w:tc>
          <w:tcPr>
            <w:tcW w:w="960" w:type="dxa"/>
            <w:shd w:val="clear" w:color="auto" w:fill="auto"/>
            <w:noWrap/>
            <w:vAlign w:val="bottom"/>
            <w:hideMark/>
          </w:tcPr>
          <w:p w:rsidR="00E81C93" w:rsidRPr="0049727F" w:rsidRDefault="00E81C93" w:rsidP="005733E1">
            <w:pPr>
              <w:pStyle w:val="Tablebody"/>
              <w:jc w:val="right"/>
            </w:pPr>
            <w:r w:rsidRPr="0049727F">
              <w:t>2</w:t>
            </w:r>
          </w:p>
        </w:tc>
        <w:tc>
          <w:tcPr>
            <w:tcW w:w="972" w:type="dxa"/>
            <w:shd w:val="clear" w:color="auto" w:fill="auto"/>
            <w:noWrap/>
            <w:vAlign w:val="bottom"/>
            <w:hideMark/>
          </w:tcPr>
          <w:p w:rsidR="00E81C93" w:rsidRPr="0049727F" w:rsidRDefault="00E81C93" w:rsidP="005733E1">
            <w:pPr>
              <w:pStyle w:val="Tablebody"/>
              <w:jc w:val="right"/>
            </w:pPr>
            <w:r w:rsidRPr="0049727F">
              <w:t>103</w:t>
            </w:r>
          </w:p>
        </w:tc>
        <w:tc>
          <w:tcPr>
            <w:tcW w:w="1016" w:type="dxa"/>
            <w:shd w:val="clear" w:color="auto" w:fill="auto"/>
            <w:noWrap/>
            <w:vAlign w:val="bottom"/>
            <w:hideMark/>
          </w:tcPr>
          <w:p w:rsidR="00E81C93" w:rsidRPr="0049727F" w:rsidRDefault="00E81C93" w:rsidP="005733E1">
            <w:pPr>
              <w:pStyle w:val="Tablebody"/>
              <w:jc w:val="right"/>
            </w:pPr>
            <w:r w:rsidRPr="0049727F">
              <w:t>71993</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5733E1">
            <w:pPr>
              <w:pStyle w:val="Tablebody"/>
              <w:jc w:val="right"/>
            </w:pPr>
            <w:r w:rsidRPr="0049727F">
              <w:t>35.449</w:t>
            </w:r>
          </w:p>
        </w:tc>
        <w:tc>
          <w:tcPr>
            <w:tcW w:w="972" w:type="dxa"/>
            <w:shd w:val="clear" w:color="auto" w:fill="auto"/>
            <w:noWrap/>
            <w:vAlign w:val="bottom"/>
            <w:hideMark/>
          </w:tcPr>
          <w:p w:rsidR="00E81C93" w:rsidRPr="0049727F" w:rsidRDefault="00E81C93" w:rsidP="005733E1">
            <w:pPr>
              <w:pStyle w:val="Tablebody"/>
              <w:jc w:val="right"/>
            </w:pPr>
            <w:r w:rsidRPr="0049727F">
              <w:t>24.409</w:t>
            </w:r>
          </w:p>
        </w:tc>
        <w:tc>
          <w:tcPr>
            <w:tcW w:w="960" w:type="dxa"/>
            <w:shd w:val="clear" w:color="auto" w:fill="auto"/>
            <w:noWrap/>
            <w:vAlign w:val="bottom"/>
            <w:hideMark/>
          </w:tcPr>
          <w:p w:rsidR="00E81C93" w:rsidRPr="0049727F" w:rsidRDefault="00E81C93" w:rsidP="005733E1">
            <w:pPr>
              <w:pStyle w:val="Tablebody"/>
              <w:jc w:val="right"/>
            </w:pPr>
            <w:r w:rsidRPr="0049727F">
              <w:t>0.047</w:t>
            </w:r>
          </w:p>
        </w:tc>
        <w:tc>
          <w:tcPr>
            <w:tcW w:w="972" w:type="dxa"/>
            <w:shd w:val="clear" w:color="auto" w:fill="auto"/>
            <w:noWrap/>
            <w:vAlign w:val="bottom"/>
            <w:hideMark/>
          </w:tcPr>
          <w:p w:rsidR="00E81C93" w:rsidRPr="0049727F" w:rsidRDefault="00E81C93" w:rsidP="005733E1">
            <w:pPr>
              <w:pStyle w:val="Tablebody"/>
              <w:jc w:val="right"/>
            </w:pPr>
            <w:r w:rsidRPr="0049727F">
              <w:t>30.718</w:t>
            </w:r>
          </w:p>
        </w:tc>
        <w:tc>
          <w:tcPr>
            <w:tcW w:w="1016" w:type="dxa"/>
            <w:shd w:val="clear" w:color="auto" w:fill="auto"/>
            <w:noWrap/>
            <w:vAlign w:val="bottom"/>
            <w:hideMark/>
          </w:tcPr>
          <w:p w:rsidR="00E81C93" w:rsidRPr="0049727F" w:rsidRDefault="00E81C93" w:rsidP="005733E1">
            <w:pPr>
              <w:pStyle w:val="Tablebody"/>
              <w:jc w:val="right"/>
            </w:pPr>
            <w:r w:rsidRPr="0049727F">
              <w:t>296.74</w:t>
            </w:r>
            <w:r w:rsidR="005733E1">
              <w:t>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Max PageRank value</w:t>
            </w:r>
          </w:p>
        </w:tc>
        <w:tc>
          <w:tcPr>
            <w:tcW w:w="972" w:type="dxa"/>
            <w:shd w:val="clear" w:color="auto" w:fill="auto"/>
            <w:noWrap/>
            <w:vAlign w:val="bottom"/>
            <w:hideMark/>
          </w:tcPr>
          <w:p w:rsidR="00E81C93" w:rsidRPr="0049727F" w:rsidRDefault="00E81C93" w:rsidP="005733E1">
            <w:pPr>
              <w:pStyle w:val="Tablebody"/>
              <w:jc w:val="right"/>
            </w:pPr>
            <w:r w:rsidRPr="0049727F">
              <w:t>0.034</w:t>
            </w:r>
          </w:p>
        </w:tc>
        <w:tc>
          <w:tcPr>
            <w:tcW w:w="972" w:type="dxa"/>
            <w:shd w:val="clear" w:color="auto" w:fill="auto"/>
            <w:noWrap/>
            <w:vAlign w:val="bottom"/>
            <w:hideMark/>
          </w:tcPr>
          <w:p w:rsidR="00E81C93" w:rsidRPr="0049727F" w:rsidRDefault="00E81C93" w:rsidP="005733E1">
            <w:pPr>
              <w:pStyle w:val="Tablebody"/>
              <w:jc w:val="right"/>
            </w:pPr>
            <w:r w:rsidRPr="0049727F">
              <w:t>0.046</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21</w:t>
            </w:r>
          </w:p>
        </w:tc>
        <w:tc>
          <w:tcPr>
            <w:tcW w:w="1016" w:type="dxa"/>
            <w:shd w:val="clear" w:color="auto" w:fill="auto"/>
            <w:noWrap/>
            <w:vAlign w:val="bottom"/>
            <w:hideMark/>
          </w:tcPr>
          <w:p w:rsidR="00E81C93" w:rsidRPr="0049727F" w:rsidRDefault="00E81C93" w:rsidP="005733E1">
            <w:pPr>
              <w:pStyle w:val="Tablebody"/>
              <w:jc w:val="right"/>
            </w:pPr>
            <w:r w:rsidRPr="0049727F">
              <w:t>0.87</w:t>
            </w:r>
            <w:r w:rsidR="005733E1">
              <w:t>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Min PageRank value</w:t>
            </w:r>
          </w:p>
        </w:tc>
        <w:tc>
          <w:tcPr>
            <w:tcW w:w="972" w:type="dxa"/>
            <w:shd w:val="clear" w:color="auto" w:fill="auto"/>
            <w:noWrap/>
            <w:vAlign w:val="bottom"/>
            <w:hideMark/>
          </w:tcPr>
          <w:p w:rsidR="00E81C93" w:rsidRPr="0049727F" w:rsidRDefault="00E81C93" w:rsidP="005733E1">
            <w:pPr>
              <w:pStyle w:val="Tablebody"/>
              <w:jc w:val="right"/>
            </w:pPr>
            <w:r w:rsidRPr="0049727F">
              <w:t>0.005</w:t>
            </w:r>
          </w:p>
        </w:tc>
        <w:tc>
          <w:tcPr>
            <w:tcW w:w="972" w:type="dxa"/>
            <w:shd w:val="clear" w:color="auto" w:fill="auto"/>
            <w:noWrap/>
            <w:vAlign w:val="bottom"/>
            <w:hideMark/>
          </w:tcPr>
          <w:p w:rsidR="00E81C93" w:rsidRPr="0049727F" w:rsidRDefault="00E81C93" w:rsidP="005733E1">
            <w:pPr>
              <w:pStyle w:val="Tablebody"/>
              <w:jc w:val="right"/>
            </w:pPr>
            <w:r w:rsidRPr="0049727F">
              <w:t>0.018</w:t>
            </w:r>
          </w:p>
        </w:tc>
        <w:tc>
          <w:tcPr>
            <w:tcW w:w="960"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972" w:type="dxa"/>
            <w:shd w:val="clear" w:color="auto" w:fill="auto"/>
            <w:noWrap/>
            <w:vAlign w:val="bottom"/>
            <w:hideMark/>
          </w:tcPr>
          <w:p w:rsidR="00E81C93" w:rsidRPr="0049727F" w:rsidRDefault="00E81C93" w:rsidP="005733E1">
            <w:pPr>
              <w:pStyle w:val="Tablebody"/>
              <w:jc w:val="right"/>
            </w:pPr>
            <w:r w:rsidRPr="0049727F">
              <w:t>0.002</w:t>
            </w:r>
          </w:p>
        </w:tc>
        <w:tc>
          <w:tcPr>
            <w:tcW w:w="1016" w:type="dxa"/>
            <w:shd w:val="clear" w:color="auto" w:fill="auto"/>
            <w:noWrap/>
            <w:vAlign w:val="bottom"/>
            <w:hideMark/>
          </w:tcPr>
          <w:p w:rsidR="00E81C93" w:rsidRPr="0049727F" w:rsidRDefault="00E81C93" w:rsidP="005733E1">
            <w:pPr>
              <w:pStyle w:val="Tablebody"/>
              <w:jc w:val="right"/>
            </w:pPr>
            <w:r w:rsidRPr="0049727F">
              <w:t>0.5</w:t>
            </w:r>
            <w:r w:rsidR="005733E1">
              <w:t>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Self-loop proportion</w:t>
            </w:r>
          </w:p>
        </w:tc>
        <w:tc>
          <w:tcPr>
            <w:tcW w:w="972" w:type="dxa"/>
            <w:shd w:val="clear" w:color="auto" w:fill="auto"/>
            <w:noWrap/>
            <w:vAlign w:val="bottom"/>
            <w:hideMark/>
          </w:tcPr>
          <w:p w:rsidR="00E81C93" w:rsidRPr="0049727F" w:rsidRDefault="00E81C93" w:rsidP="005733E1">
            <w:pPr>
              <w:pStyle w:val="Tablebody"/>
              <w:jc w:val="right"/>
            </w:pPr>
            <w:r w:rsidRPr="0049727F">
              <w:t>0.005</w:t>
            </w:r>
          </w:p>
        </w:tc>
        <w:tc>
          <w:tcPr>
            <w:tcW w:w="972" w:type="dxa"/>
            <w:shd w:val="clear" w:color="auto" w:fill="auto"/>
            <w:noWrap/>
            <w:vAlign w:val="bottom"/>
            <w:hideMark/>
          </w:tcPr>
          <w:p w:rsidR="00E81C93" w:rsidRPr="0049727F" w:rsidRDefault="00E81C93" w:rsidP="005733E1">
            <w:pPr>
              <w:pStyle w:val="Tablebody"/>
              <w:jc w:val="right"/>
            </w:pPr>
            <w:r w:rsidRPr="0049727F">
              <w:t>0.015</w:t>
            </w:r>
          </w:p>
        </w:tc>
        <w:tc>
          <w:tcPr>
            <w:tcW w:w="960" w:type="dxa"/>
            <w:shd w:val="clear" w:color="auto" w:fill="auto"/>
            <w:noWrap/>
            <w:vAlign w:val="bottom"/>
            <w:hideMark/>
          </w:tcPr>
          <w:p w:rsidR="00E81C93" w:rsidRPr="0049727F" w:rsidRDefault="005733E1" w:rsidP="005733E1">
            <w:pPr>
              <w:pStyle w:val="Tablebody"/>
              <w:jc w:val="right"/>
            </w:pPr>
            <w:r>
              <w:t>&lt;0.</w:t>
            </w:r>
            <w:r w:rsidR="00E81C93" w:rsidRPr="0049727F">
              <w:t>0</w:t>
            </w:r>
            <w:r>
              <w:t>01</w:t>
            </w:r>
          </w:p>
        </w:tc>
        <w:tc>
          <w:tcPr>
            <w:tcW w:w="972" w:type="dxa"/>
            <w:shd w:val="clear" w:color="auto" w:fill="auto"/>
            <w:noWrap/>
            <w:vAlign w:val="bottom"/>
            <w:hideMark/>
          </w:tcPr>
          <w:p w:rsidR="00E81C93" w:rsidRPr="0049727F" w:rsidRDefault="005733E1" w:rsidP="005733E1">
            <w:pPr>
              <w:pStyle w:val="Tablebody"/>
              <w:jc w:val="right"/>
            </w:pPr>
            <w:r>
              <w:t>&lt;0.</w:t>
            </w:r>
            <w:r w:rsidRPr="0049727F">
              <w:t>0</w:t>
            </w:r>
            <w:r>
              <w:t>01</w:t>
            </w:r>
          </w:p>
        </w:tc>
        <w:tc>
          <w:tcPr>
            <w:tcW w:w="1016" w:type="dxa"/>
            <w:shd w:val="clear" w:color="auto" w:fill="auto"/>
            <w:noWrap/>
            <w:vAlign w:val="bottom"/>
            <w:hideMark/>
          </w:tcPr>
          <w:p w:rsidR="00E81C93" w:rsidRPr="0049727F" w:rsidRDefault="00E81C93" w:rsidP="005733E1">
            <w:pPr>
              <w:pStyle w:val="Tablebody"/>
              <w:jc w:val="right"/>
            </w:pPr>
            <w:r w:rsidRPr="0049727F">
              <w:t>1</w:t>
            </w:r>
            <w:r w:rsidR="005733E1">
              <w:t>.000</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Street density (</w:t>
            </w:r>
            <w:r w:rsidR="00F859F1">
              <w:t>k</w:t>
            </w:r>
            <w:r w:rsidRPr="0049727F">
              <w:t>m/km</w:t>
            </w:r>
            <w:r w:rsidRPr="0049727F">
              <w:rPr>
                <w:vertAlign w:val="superscript"/>
              </w:rPr>
              <w:t>2</w:t>
            </w:r>
            <w:r w:rsidRPr="0049727F">
              <w:t>)</w:t>
            </w:r>
          </w:p>
        </w:tc>
        <w:tc>
          <w:tcPr>
            <w:tcW w:w="972" w:type="dxa"/>
            <w:shd w:val="clear" w:color="auto" w:fill="auto"/>
            <w:noWrap/>
            <w:vAlign w:val="bottom"/>
            <w:hideMark/>
          </w:tcPr>
          <w:p w:rsidR="00E81C93" w:rsidRPr="0049727F" w:rsidRDefault="00E81C93" w:rsidP="005733E1">
            <w:pPr>
              <w:pStyle w:val="Tablebody"/>
              <w:jc w:val="right"/>
            </w:pPr>
            <w:r w:rsidRPr="0049727F">
              <w:t>6</w:t>
            </w:r>
            <w:r w:rsidR="005733E1">
              <w:t>.</w:t>
            </w:r>
            <w:r w:rsidRPr="0049727F">
              <w:t>528</w:t>
            </w:r>
          </w:p>
        </w:tc>
        <w:tc>
          <w:tcPr>
            <w:tcW w:w="972" w:type="dxa"/>
            <w:shd w:val="clear" w:color="auto" w:fill="auto"/>
            <w:noWrap/>
            <w:vAlign w:val="bottom"/>
            <w:hideMark/>
          </w:tcPr>
          <w:p w:rsidR="00E81C93" w:rsidRPr="0049727F" w:rsidRDefault="00E81C93" w:rsidP="005733E1">
            <w:pPr>
              <w:pStyle w:val="Tablebody"/>
              <w:jc w:val="right"/>
            </w:pPr>
            <w:r w:rsidRPr="0049727F">
              <w:t>3</w:t>
            </w:r>
            <w:r w:rsidR="005733E1">
              <w:t>.</w:t>
            </w:r>
            <w:r w:rsidRPr="0049727F">
              <w:t>43</w:t>
            </w:r>
            <w:r w:rsidR="005733E1">
              <w:t>5</w:t>
            </w:r>
          </w:p>
        </w:tc>
        <w:tc>
          <w:tcPr>
            <w:tcW w:w="960" w:type="dxa"/>
            <w:shd w:val="clear" w:color="auto" w:fill="auto"/>
            <w:noWrap/>
            <w:vAlign w:val="bottom"/>
            <w:hideMark/>
          </w:tcPr>
          <w:p w:rsidR="00E81C93" w:rsidRPr="0049727F" w:rsidRDefault="00F859F1" w:rsidP="005733E1">
            <w:pPr>
              <w:pStyle w:val="Tablebody"/>
              <w:jc w:val="right"/>
            </w:pPr>
            <w:r>
              <w:t>0.003</w:t>
            </w:r>
          </w:p>
        </w:tc>
        <w:tc>
          <w:tcPr>
            <w:tcW w:w="972" w:type="dxa"/>
            <w:shd w:val="clear" w:color="auto" w:fill="auto"/>
            <w:noWrap/>
            <w:vAlign w:val="bottom"/>
            <w:hideMark/>
          </w:tcPr>
          <w:p w:rsidR="00E81C93" w:rsidRPr="0049727F" w:rsidRDefault="00E81C93" w:rsidP="005733E1">
            <w:pPr>
              <w:pStyle w:val="Tablebody"/>
              <w:jc w:val="right"/>
            </w:pPr>
            <w:r w:rsidRPr="0049727F">
              <w:t>6</w:t>
            </w:r>
            <w:r w:rsidR="00F859F1">
              <w:t>.109</w:t>
            </w:r>
          </w:p>
        </w:tc>
        <w:tc>
          <w:tcPr>
            <w:tcW w:w="1016" w:type="dxa"/>
            <w:shd w:val="clear" w:color="auto" w:fill="auto"/>
            <w:noWrap/>
            <w:vAlign w:val="bottom"/>
            <w:hideMark/>
          </w:tcPr>
          <w:p w:rsidR="00E81C93" w:rsidRPr="0049727F" w:rsidRDefault="00E81C93" w:rsidP="005733E1">
            <w:pPr>
              <w:pStyle w:val="Tablebody"/>
              <w:jc w:val="right"/>
            </w:pPr>
            <w:r w:rsidRPr="0049727F">
              <w:t>29</w:t>
            </w:r>
            <w:r w:rsidR="00F859F1">
              <w:t>.302</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erage street segment length (m)</w:t>
            </w:r>
          </w:p>
        </w:tc>
        <w:tc>
          <w:tcPr>
            <w:tcW w:w="972" w:type="dxa"/>
            <w:shd w:val="clear" w:color="auto" w:fill="auto"/>
            <w:noWrap/>
            <w:vAlign w:val="bottom"/>
            <w:hideMark/>
          </w:tcPr>
          <w:p w:rsidR="00E81C93" w:rsidRPr="0049727F" w:rsidRDefault="00E81C93" w:rsidP="005733E1">
            <w:pPr>
              <w:pStyle w:val="Tablebody"/>
              <w:jc w:val="right"/>
            </w:pPr>
            <w:r w:rsidRPr="0049727F">
              <w:t>162.408</w:t>
            </w:r>
          </w:p>
        </w:tc>
        <w:tc>
          <w:tcPr>
            <w:tcW w:w="972" w:type="dxa"/>
            <w:shd w:val="clear" w:color="auto" w:fill="auto"/>
            <w:noWrap/>
            <w:vAlign w:val="bottom"/>
            <w:hideMark/>
          </w:tcPr>
          <w:p w:rsidR="00E81C93" w:rsidRPr="0049727F" w:rsidRDefault="00E81C93" w:rsidP="005733E1">
            <w:pPr>
              <w:pStyle w:val="Tablebody"/>
              <w:jc w:val="right"/>
            </w:pPr>
            <w:r w:rsidRPr="0049727F">
              <w:t>81.035</w:t>
            </w:r>
          </w:p>
        </w:tc>
        <w:tc>
          <w:tcPr>
            <w:tcW w:w="960" w:type="dxa"/>
            <w:shd w:val="clear" w:color="auto" w:fill="auto"/>
            <w:noWrap/>
            <w:vAlign w:val="bottom"/>
            <w:hideMark/>
          </w:tcPr>
          <w:p w:rsidR="00E81C93" w:rsidRPr="0049727F" w:rsidRDefault="00E81C93" w:rsidP="005733E1">
            <w:pPr>
              <w:pStyle w:val="Tablebody"/>
              <w:jc w:val="right"/>
            </w:pPr>
            <w:r w:rsidRPr="0049727F">
              <w:t>25.822</w:t>
            </w:r>
          </w:p>
        </w:tc>
        <w:tc>
          <w:tcPr>
            <w:tcW w:w="972" w:type="dxa"/>
            <w:shd w:val="clear" w:color="auto" w:fill="auto"/>
            <w:noWrap/>
            <w:vAlign w:val="bottom"/>
            <w:hideMark/>
          </w:tcPr>
          <w:p w:rsidR="00E81C93" w:rsidRPr="0049727F" w:rsidRDefault="00E81C93" w:rsidP="005733E1">
            <w:pPr>
              <w:pStyle w:val="Tablebody"/>
              <w:jc w:val="right"/>
            </w:pPr>
            <w:r w:rsidRPr="0049727F">
              <w:t>145.479</w:t>
            </w:r>
          </w:p>
        </w:tc>
        <w:tc>
          <w:tcPr>
            <w:tcW w:w="1016" w:type="dxa"/>
            <w:shd w:val="clear" w:color="auto" w:fill="auto"/>
            <w:noWrap/>
            <w:vAlign w:val="bottom"/>
            <w:hideMark/>
          </w:tcPr>
          <w:p w:rsidR="00E81C93" w:rsidRPr="0049727F" w:rsidRDefault="00E81C93" w:rsidP="005733E1">
            <w:pPr>
              <w:pStyle w:val="Tablebody"/>
              <w:jc w:val="right"/>
            </w:pPr>
            <w:r w:rsidRPr="0049727F">
              <w:t>3036.957</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Total street length (</w:t>
            </w:r>
            <w:r w:rsidR="00F859F1">
              <w:t>k</w:t>
            </w:r>
            <w:r w:rsidRPr="0049727F">
              <w:t>m)</w:t>
            </w:r>
          </w:p>
        </w:tc>
        <w:tc>
          <w:tcPr>
            <w:tcW w:w="972" w:type="dxa"/>
            <w:shd w:val="clear" w:color="auto" w:fill="auto"/>
            <w:noWrap/>
            <w:vAlign w:val="bottom"/>
            <w:hideMark/>
          </w:tcPr>
          <w:p w:rsidR="00E81C93" w:rsidRPr="0049727F" w:rsidRDefault="00E81C93" w:rsidP="005733E1">
            <w:pPr>
              <w:pStyle w:val="Tablebody"/>
              <w:jc w:val="right"/>
            </w:pPr>
            <w:r w:rsidRPr="0049727F">
              <w:t>86</w:t>
            </w:r>
            <w:r w:rsidR="00F859F1">
              <w:t>.096</w:t>
            </w:r>
          </w:p>
        </w:tc>
        <w:tc>
          <w:tcPr>
            <w:tcW w:w="972" w:type="dxa"/>
            <w:shd w:val="clear" w:color="auto" w:fill="auto"/>
            <w:noWrap/>
            <w:vAlign w:val="bottom"/>
            <w:hideMark/>
          </w:tcPr>
          <w:p w:rsidR="00E81C93" w:rsidRPr="0049727F" w:rsidRDefault="00E81C93" w:rsidP="005733E1">
            <w:pPr>
              <w:pStyle w:val="Tablebody"/>
              <w:jc w:val="right"/>
            </w:pPr>
            <w:r w:rsidRPr="0049727F">
              <w:t>331</w:t>
            </w:r>
            <w:r w:rsidR="00F859F1">
              <w:t>.048</w:t>
            </w:r>
          </w:p>
        </w:tc>
        <w:tc>
          <w:tcPr>
            <w:tcW w:w="960" w:type="dxa"/>
            <w:shd w:val="clear" w:color="auto" w:fill="auto"/>
            <w:noWrap/>
            <w:vAlign w:val="bottom"/>
            <w:hideMark/>
          </w:tcPr>
          <w:p w:rsidR="00E81C93" w:rsidRPr="0049727F" w:rsidRDefault="00F859F1" w:rsidP="005733E1">
            <w:pPr>
              <w:pStyle w:val="Tablebody"/>
              <w:jc w:val="right"/>
            </w:pPr>
            <w:r>
              <w:t>0.026</w:t>
            </w:r>
          </w:p>
        </w:tc>
        <w:tc>
          <w:tcPr>
            <w:tcW w:w="972" w:type="dxa"/>
            <w:shd w:val="clear" w:color="auto" w:fill="auto"/>
            <w:noWrap/>
            <w:vAlign w:val="bottom"/>
            <w:hideMark/>
          </w:tcPr>
          <w:p w:rsidR="00E81C93" w:rsidRPr="0049727F" w:rsidRDefault="00E81C93" w:rsidP="005733E1">
            <w:pPr>
              <w:pStyle w:val="Tablebody"/>
              <w:jc w:val="right"/>
            </w:pPr>
            <w:r w:rsidRPr="0049727F">
              <w:t>21</w:t>
            </w:r>
            <w:r w:rsidR="00F859F1">
              <w:t>.005</w:t>
            </w:r>
          </w:p>
        </w:tc>
        <w:tc>
          <w:tcPr>
            <w:tcW w:w="1016" w:type="dxa"/>
            <w:shd w:val="clear" w:color="auto" w:fill="auto"/>
            <w:noWrap/>
            <w:vAlign w:val="bottom"/>
            <w:hideMark/>
          </w:tcPr>
          <w:p w:rsidR="00E81C93" w:rsidRPr="0049727F" w:rsidRDefault="00E81C93" w:rsidP="005733E1">
            <w:pPr>
              <w:pStyle w:val="Tablebody"/>
              <w:jc w:val="right"/>
            </w:pPr>
            <w:r w:rsidRPr="0049727F">
              <w:t>15348</w:t>
            </w:r>
            <w:r w:rsidR="00F859F1">
              <w:t>.</w:t>
            </w:r>
            <w:r w:rsidRPr="0049727F">
              <w:t>008</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lastRenderedPageBreak/>
              <w:t>Street segment count</w:t>
            </w:r>
          </w:p>
        </w:tc>
        <w:tc>
          <w:tcPr>
            <w:tcW w:w="972" w:type="dxa"/>
            <w:shd w:val="clear" w:color="auto" w:fill="auto"/>
            <w:noWrap/>
            <w:vAlign w:val="bottom"/>
            <w:hideMark/>
          </w:tcPr>
          <w:p w:rsidR="00E81C93" w:rsidRPr="0049727F" w:rsidRDefault="00F859F1" w:rsidP="005733E1">
            <w:pPr>
              <w:pStyle w:val="Tablebody"/>
              <w:jc w:val="right"/>
            </w:pPr>
            <w:r>
              <w:t>558</w:t>
            </w:r>
          </w:p>
        </w:tc>
        <w:tc>
          <w:tcPr>
            <w:tcW w:w="972" w:type="dxa"/>
            <w:shd w:val="clear" w:color="auto" w:fill="auto"/>
            <w:noWrap/>
            <w:vAlign w:val="bottom"/>
            <w:hideMark/>
          </w:tcPr>
          <w:p w:rsidR="00E81C93" w:rsidRPr="0049727F" w:rsidRDefault="00F859F1" w:rsidP="005733E1">
            <w:pPr>
              <w:pStyle w:val="Tablebody"/>
              <w:jc w:val="right"/>
            </w:pPr>
            <w:r>
              <w:t>2208</w:t>
            </w:r>
          </w:p>
        </w:tc>
        <w:tc>
          <w:tcPr>
            <w:tcW w:w="960" w:type="dxa"/>
            <w:shd w:val="clear" w:color="auto" w:fill="auto"/>
            <w:noWrap/>
            <w:vAlign w:val="bottom"/>
            <w:hideMark/>
          </w:tcPr>
          <w:p w:rsidR="00E81C93" w:rsidRPr="0049727F" w:rsidRDefault="00E81C93" w:rsidP="005733E1">
            <w:pPr>
              <w:pStyle w:val="Tablebody"/>
              <w:jc w:val="right"/>
            </w:pPr>
            <w:r w:rsidRPr="0049727F">
              <w:t>1</w:t>
            </w:r>
          </w:p>
        </w:tc>
        <w:tc>
          <w:tcPr>
            <w:tcW w:w="972" w:type="dxa"/>
            <w:shd w:val="clear" w:color="auto" w:fill="auto"/>
            <w:noWrap/>
            <w:vAlign w:val="bottom"/>
            <w:hideMark/>
          </w:tcPr>
          <w:p w:rsidR="00E81C93" w:rsidRPr="0049727F" w:rsidRDefault="00E81C93" w:rsidP="005733E1">
            <w:pPr>
              <w:pStyle w:val="Tablebody"/>
              <w:jc w:val="right"/>
            </w:pPr>
            <w:r w:rsidRPr="0049727F">
              <w:t>140</w:t>
            </w:r>
          </w:p>
        </w:tc>
        <w:tc>
          <w:tcPr>
            <w:tcW w:w="1016" w:type="dxa"/>
            <w:shd w:val="clear" w:color="auto" w:fill="auto"/>
            <w:noWrap/>
            <w:vAlign w:val="bottom"/>
            <w:hideMark/>
          </w:tcPr>
          <w:p w:rsidR="00E81C93" w:rsidRPr="0049727F" w:rsidRDefault="00E81C93" w:rsidP="005733E1">
            <w:pPr>
              <w:pStyle w:val="Tablebody"/>
              <w:jc w:val="right"/>
            </w:pPr>
            <w:r w:rsidRPr="0049727F">
              <w:t>107393</w:t>
            </w:r>
          </w:p>
        </w:tc>
      </w:tr>
      <w:tr w:rsidR="00E81C93" w:rsidRPr="0049727F" w:rsidTr="00E81C93">
        <w:trPr>
          <w:trHeight w:val="300"/>
        </w:trPr>
        <w:tc>
          <w:tcPr>
            <w:tcW w:w="3996" w:type="dxa"/>
            <w:shd w:val="clear" w:color="auto" w:fill="auto"/>
            <w:noWrap/>
            <w:vAlign w:val="bottom"/>
            <w:hideMark/>
          </w:tcPr>
          <w:p w:rsidR="00E81C93" w:rsidRPr="0049727F" w:rsidRDefault="00E81C93" w:rsidP="00E81C93">
            <w:pPr>
              <w:pStyle w:val="Tablebody"/>
            </w:pPr>
            <w:r w:rsidRPr="0049727F">
              <w:t>Average streets per node</w:t>
            </w:r>
          </w:p>
        </w:tc>
        <w:tc>
          <w:tcPr>
            <w:tcW w:w="972" w:type="dxa"/>
            <w:shd w:val="clear" w:color="auto" w:fill="auto"/>
            <w:noWrap/>
            <w:vAlign w:val="bottom"/>
            <w:hideMark/>
          </w:tcPr>
          <w:p w:rsidR="00E81C93" w:rsidRPr="0049727F" w:rsidRDefault="00E81C93" w:rsidP="005733E1">
            <w:pPr>
              <w:pStyle w:val="Tablebody"/>
              <w:jc w:val="right"/>
            </w:pPr>
            <w:r w:rsidRPr="0049727F">
              <w:t>2.851</w:t>
            </w:r>
          </w:p>
        </w:tc>
        <w:tc>
          <w:tcPr>
            <w:tcW w:w="972" w:type="dxa"/>
            <w:shd w:val="clear" w:color="auto" w:fill="auto"/>
            <w:noWrap/>
            <w:vAlign w:val="bottom"/>
            <w:hideMark/>
          </w:tcPr>
          <w:p w:rsidR="00E81C93" w:rsidRPr="0049727F" w:rsidRDefault="00E81C93" w:rsidP="005733E1">
            <w:pPr>
              <w:pStyle w:val="Tablebody"/>
              <w:jc w:val="right"/>
            </w:pPr>
            <w:r w:rsidRPr="0049727F">
              <w:t>0.282</w:t>
            </w:r>
          </w:p>
        </w:tc>
        <w:tc>
          <w:tcPr>
            <w:tcW w:w="960" w:type="dxa"/>
            <w:shd w:val="clear" w:color="auto" w:fill="auto"/>
            <w:noWrap/>
            <w:vAlign w:val="bottom"/>
            <w:hideMark/>
          </w:tcPr>
          <w:p w:rsidR="00E81C93" w:rsidRPr="0049727F" w:rsidRDefault="00E81C93" w:rsidP="005733E1">
            <w:pPr>
              <w:pStyle w:val="Tablebody"/>
              <w:jc w:val="right"/>
            </w:pPr>
            <w:r w:rsidRPr="0049727F">
              <w:t>1</w:t>
            </w:r>
            <w:r w:rsidR="00F859F1">
              <w:t>.000</w:t>
            </w:r>
          </w:p>
        </w:tc>
        <w:tc>
          <w:tcPr>
            <w:tcW w:w="972" w:type="dxa"/>
            <w:shd w:val="clear" w:color="auto" w:fill="auto"/>
            <w:noWrap/>
            <w:vAlign w:val="bottom"/>
            <w:hideMark/>
          </w:tcPr>
          <w:p w:rsidR="00E81C93" w:rsidRPr="0049727F" w:rsidRDefault="00E81C93" w:rsidP="005733E1">
            <w:pPr>
              <w:pStyle w:val="Tablebody"/>
              <w:jc w:val="right"/>
            </w:pPr>
            <w:r w:rsidRPr="0049727F">
              <w:t>2.852</w:t>
            </w:r>
          </w:p>
        </w:tc>
        <w:tc>
          <w:tcPr>
            <w:tcW w:w="1016" w:type="dxa"/>
            <w:shd w:val="clear" w:color="auto" w:fill="auto"/>
            <w:noWrap/>
            <w:vAlign w:val="bottom"/>
            <w:hideMark/>
          </w:tcPr>
          <w:p w:rsidR="00E81C93" w:rsidRPr="0049727F" w:rsidRDefault="00E81C93" w:rsidP="005733E1">
            <w:pPr>
              <w:pStyle w:val="Tablebody"/>
              <w:jc w:val="right"/>
            </w:pPr>
            <w:r w:rsidRPr="0049727F">
              <w:t>4</w:t>
            </w:r>
            <w:r w:rsidR="00F859F1">
              <w:t>.000</w:t>
            </w:r>
          </w:p>
        </w:tc>
      </w:tr>
    </w:tbl>
    <w:p w:rsidR="00395B28" w:rsidRPr="0049727F" w:rsidRDefault="00395B28" w:rsidP="00EB6C52">
      <w:pPr>
        <w:pStyle w:val="Caption"/>
      </w:pPr>
      <w:bookmarkStart w:id="187" w:name="_Toc475721363"/>
      <w:r w:rsidRPr="0049727F">
        <w:t xml:space="preserve">Table </w:t>
      </w:r>
      <w:fldSimple w:instr=" STYLEREF 1 \s ">
        <w:r w:rsidR="00D265F3">
          <w:rPr>
            <w:noProof/>
          </w:rPr>
          <w:t>7</w:t>
        </w:r>
      </w:fldSimple>
      <w:r w:rsidR="00BA0037">
        <w:t>.</w:t>
      </w:r>
      <w:fldSimple w:instr=" SEQ Table \* ARABIC \s 1 ">
        <w:r w:rsidR="00D265F3">
          <w:rPr>
            <w:noProof/>
          </w:rPr>
          <w:t>3</w:t>
        </w:r>
      </w:fldSimple>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tates. For definitions and discussion of these measures, see Table 5.1 in chapter 5 and section 4.4 in chapter 4.</w:t>
      </w:r>
      <w:bookmarkEnd w:id="187"/>
    </w:p>
    <w:p w:rsidR="001D0C7C" w:rsidRPr="0049727F" w:rsidRDefault="008C6462" w:rsidP="001C51FA">
      <w:r w:rsidRPr="0049727F">
        <w:t xml:space="preserve">Moreover, previous findings (e.g., Masucci et al. 2009) suggest the distribution of street segment lengths in an urban street network follows a power-law distribution. However, we find that these networks by and larg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S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2D61F4" w:rsidRPr="0049727F" w:rsidRDefault="0061527E" w:rsidP="001C51FA">
      <w:pPr>
        <w:pStyle w:val="Figure"/>
      </w:pPr>
      <w:r>
        <w:lastRenderedPageBreak/>
        <w:pict>
          <v:shape id="_x0000_i1033" type="#_x0000_t75" style="width:318pt;height:322.5pt">
            <v:imagedata r:id="rId40" o:title="street-length-vs-nodes"/>
          </v:shape>
        </w:pict>
      </w:r>
    </w:p>
    <w:p w:rsidR="002D61F4" w:rsidRPr="0049727F" w:rsidRDefault="002D61F4" w:rsidP="00EB6C52">
      <w:pPr>
        <w:pStyle w:val="Caption"/>
      </w:pPr>
      <w:bookmarkStart w:id="188" w:name="_Toc475731787"/>
      <w:r w:rsidRPr="0049727F">
        <w:t xml:space="preserve">Figure </w:t>
      </w:r>
      <w:fldSimple w:instr=" STYLEREF 1 \s ">
        <w:r w:rsidR="006715FE">
          <w:rPr>
            <w:noProof/>
          </w:rPr>
          <w:t>7</w:t>
        </w:r>
      </w:fldSimple>
      <w:r w:rsidR="006715FE">
        <w:t>.</w:t>
      </w:r>
      <w:fldSimple w:instr=" SEQ Figure \* ARABIC \s 1 ">
        <w:r w:rsidR="006715FE">
          <w:rPr>
            <w:noProof/>
          </w:rPr>
          <w:t>5</w:t>
        </w:r>
      </w:fldSimple>
      <w:r w:rsidRPr="0049727F">
        <w:t xml:space="preserve"> The linear relationship between total street length and number of nodes for 19,655 US cities and towns.</w:t>
      </w:r>
      <w:bookmarkEnd w:id="188"/>
    </w:p>
    <w:p w:rsidR="0079521F" w:rsidRPr="0049727F" w:rsidRDefault="00E81C93" w:rsidP="001C51FA">
      <w:r>
        <w:t>This analysis finds that s</w:t>
      </w:r>
      <w:r w:rsidR="00E21928" w:rsidRPr="0049727F">
        <w:t>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and design history (platting and development during the late 19</w:t>
      </w:r>
      <w:r w:rsidR="00E21928" w:rsidRPr="0049727F">
        <w:rPr>
          <w:vertAlign w:val="superscript"/>
        </w:rPr>
        <w:t>th</w:t>
      </w:r>
      <w:r w:rsidR="00E21928" w:rsidRPr="0049727F">
        <w:t xml:space="preserve"> 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E21928" w:rsidRPr="0049727F">
        <w:t>20</w:t>
      </w:r>
      <w:r w:rsidR="00E21928" w:rsidRPr="0049727F">
        <w:rPr>
          <w:vertAlign w:val="superscript"/>
        </w:rPr>
        <w:t>th</w:t>
      </w:r>
      <w:r w:rsidR="00E21928" w:rsidRPr="0049727F">
        <w:t xml:space="preserve"> century sprawl, circuity, and loops and lollipops</w:t>
      </w:r>
      <w:r w:rsidR="00DB068B" w:rsidRPr="0049727F">
        <w:t xml:space="preserve"> that characterizes cities in California that were settled in the same era but later subjected to substantial urban sprawl</w:t>
      </w:r>
      <w:r w:rsidR="00E21928" w:rsidRPr="0049727F">
        <w:t>.</w:t>
      </w:r>
      <w:r w:rsidR="00031B79" w:rsidRPr="0049727F">
        <w:t xml:space="preserve"> </w:t>
      </w:r>
    </w:p>
    <w:p w:rsidR="00F977C0" w:rsidRPr="0049727F" w:rsidRDefault="0061527E" w:rsidP="001C51FA">
      <w:pPr>
        <w:pStyle w:val="Figure"/>
      </w:pPr>
      <w:r>
        <w:lastRenderedPageBreak/>
        <w:pict>
          <v:shape id="_x0000_i1034" type="#_x0000_t75" style="width:332.25pt;height:271.5pt">
            <v:imagedata r:id="rId41" o:title="nebraska"/>
          </v:shape>
        </w:pict>
      </w:r>
    </w:p>
    <w:p w:rsidR="00F977C0" w:rsidRPr="0049727F" w:rsidRDefault="00F977C0" w:rsidP="00EB6C52">
      <w:pPr>
        <w:pStyle w:val="Caption"/>
      </w:pPr>
      <w:bookmarkStart w:id="189" w:name="_Toc475731788"/>
      <w:r w:rsidRPr="0049727F">
        <w:t xml:space="preserve">Figure </w:t>
      </w:r>
      <w:fldSimple w:instr=" STYLEREF 1 \s ">
        <w:r w:rsidR="006715FE">
          <w:rPr>
            <w:noProof/>
          </w:rPr>
          <w:t>7</w:t>
        </w:r>
      </w:fldSimple>
      <w:r w:rsidR="006715FE">
        <w:t>.</w:t>
      </w:r>
      <w:fldSimple w:instr=" SEQ Figure \* ARABIC \s 1 ">
        <w:r w:rsidR="006715FE">
          <w:rPr>
            <w:noProof/>
          </w:rPr>
          <w:t>6</w:t>
        </w:r>
      </w:fldSimple>
      <w:r w:rsidRPr="0049727F">
        <w:t xml:space="preserve"> </w:t>
      </w:r>
      <w:r w:rsidR="00F859F1">
        <w:t xml:space="preserve">The town of </w:t>
      </w:r>
      <w:r w:rsidRPr="0049727F">
        <w:t xml:space="preserve">Orleans, Nebraska exhibits a compact grid-like street network typical of the Great Plains. Municipal extents </w:t>
      </w:r>
      <w:r w:rsidR="00F859F1">
        <w:t xml:space="preserve">are </w:t>
      </w:r>
      <w:r w:rsidRPr="0049727F">
        <w:t>shown in gray.</w:t>
      </w:r>
      <w:bookmarkEnd w:id="189"/>
    </w:p>
    <w:p w:rsidR="00255E30" w:rsidRPr="0049727F" w:rsidRDefault="00031B79" w:rsidP="001C51FA">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we find 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 previously identified as an emergent property of complex network organization – at the city-scale and then aggregate these cities by state, we find 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160EB4" w:rsidRPr="0049727F" w:rsidRDefault="00160EB4" w:rsidP="001C51FA">
      <w:pPr>
        <w:pStyle w:val="Figure"/>
      </w:pPr>
      <w:r w:rsidRPr="0049727F">
        <w:lastRenderedPageBreak/>
        <w:drawing>
          <wp:inline distT="0" distB="0" distL="0" distR="0">
            <wp:extent cx="5267325" cy="3629025"/>
            <wp:effectExtent l="0" t="0" r="9525" b="9525"/>
            <wp:docPr id="20" name="Picture 20"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treets-per-nod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67325" cy="3629025"/>
                    </a:xfrm>
                    <a:prstGeom prst="rect">
                      <a:avLst/>
                    </a:prstGeom>
                    <a:noFill/>
                    <a:ln>
                      <a:noFill/>
                    </a:ln>
                  </pic:spPr>
                </pic:pic>
              </a:graphicData>
            </a:graphic>
          </wp:inline>
        </w:drawing>
      </w:r>
    </w:p>
    <w:p w:rsidR="00160EB4" w:rsidRPr="0049727F" w:rsidRDefault="00160EB4" w:rsidP="00EB6C52">
      <w:pPr>
        <w:pStyle w:val="Caption"/>
      </w:pPr>
      <w:bookmarkStart w:id="190" w:name="_Toc475731789"/>
      <w:r w:rsidRPr="0049727F">
        <w:t xml:space="preserve">Figure </w:t>
      </w:r>
      <w:fldSimple w:instr=" STYLEREF 1 \s ">
        <w:r w:rsidR="006715FE">
          <w:rPr>
            <w:noProof/>
          </w:rPr>
          <w:t>7</w:t>
        </w:r>
      </w:fldSimple>
      <w:r w:rsidR="006715FE">
        <w:t>.</w:t>
      </w:r>
      <w:fldSimple w:instr=" SEQ Figure \* ARABIC \s 1 ">
        <w:r w:rsidR="006715FE">
          <w:rPr>
            <w:noProof/>
          </w:rPr>
          <w:t>7</w:t>
        </w:r>
      </w:fldSimple>
      <w:r w:rsidRPr="0049727F">
        <w:t xml:space="preserve"> Contiguous US states by median average number of streets per node in city and town street networks (an indicator of connectedness), colored from lowest/least-connected (dark red) to highest/most-connected (light peach).</w:t>
      </w:r>
      <w:bookmarkEnd w:id="190"/>
    </w:p>
    <w:p w:rsidR="00031B79" w:rsidRPr="0049727F" w:rsidRDefault="00031B79" w:rsidP="001C51FA">
      <w:r w:rsidRPr="0049727F">
        <w:t xml:space="preserve">Municipal boundaries vary greatly in their extents around the built-up area. </w:t>
      </w:r>
      <w:r w:rsidR="007B09A6" w:rsidRPr="0049727F">
        <w:t xml:space="preserve">For example, while Rhode Island averages </w:t>
      </w:r>
      <w:r w:rsidR="0083204D" w:rsidRPr="0049727F">
        <w:t>56</w:t>
      </w:r>
      <w:r w:rsidR="007B09A6" w:rsidRPr="0049727F">
        <w:t xml:space="preserve"> inter</w:t>
      </w:r>
      <w:r w:rsidR="00F977C0" w:rsidRPr="0049727F">
        <w:t>sections/</w:t>
      </w:r>
      <w:r w:rsidR="007B09A6" w:rsidRPr="0049727F">
        <w:t>km</w:t>
      </w:r>
      <w:r w:rsidR="007B09A6" w:rsidRPr="0049727F">
        <w:rPr>
          <w:vertAlign w:val="superscript"/>
        </w:rPr>
        <w:t>2</w:t>
      </w:r>
      <w:r w:rsidR="007B09A6" w:rsidRPr="0049727F">
        <w:t xml:space="preserve"> in its cities and</w:t>
      </w:r>
      <w:r w:rsidR="0083204D" w:rsidRPr="0049727F">
        <w:t xml:space="preserve"> towns, Alaska averages only 1.3</w:t>
      </w:r>
      <w:r w:rsidR="007B09A6" w:rsidRPr="0049727F">
        <w:t xml:space="preserve">. This is an artifact of Alaska’s municipal boundaries often extending </w:t>
      </w:r>
      <w:r w:rsidR="0079521F" w:rsidRPr="0049727F">
        <w:t>thousands of km</w:t>
      </w:r>
      <w:r w:rsidR="0079521F" w:rsidRPr="0049727F">
        <w:rPr>
          <w:vertAlign w:val="superscript"/>
        </w:rPr>
        <w:t>2</w:t>
      </w:r>
      <w:r w:rsidR="0079521F" w:rsidRPr="0049727F">
        <w:t xml:space="preserve"> beyond the built-up area. In fact, Alaska has four </w:t>
      </w:r>
      <w:r w:rsidR="0079521F" w:rsidRPr="0049727F">
        <w:rPr>
          <w:i/>
        </w:rPr>
        <w:t>cities</w:t>
      </w:r>
      <w:r w:rsidR="0079521F" w:rsidRPr="0049727F">
        <w:t xml:space="preserve"> (Anchorage, Juneau, Sitka, and Wrangell) with such large municipal extents that their land areas exceed that of the </w:t>
      </w:r>
      <w:r w:rsidR="0079521F" w:rsidRPr="0049727F">
        <w:rPr>
          <w:i/>
        </w:rPr>
        <w:t>state</w:t>
      </w:r>
      <w:r w:rsidR="0079521F" w:rsidRPr="0049727F">
        <w:t xml:space="preserve"> of Rhode Island.</w:t>
      </w:r>
      <w:r w:rsidR="00444943">
        <w:t xml:space="preserve"> These state-level aggregations of municipal-scale street network characteristics show clear variation across the country that reflect topography, economies, culture, planning paradigms, and settlement eras. But also aggregate the variation </w:t>
      </w:r>
      <w:r w:rsidR="00444943" w:rsidRPr="00444943">
        <w:t>within</w:t>
      </w:r>
      <w:r w:rsidR="00444943">
        <w:t xml:space="preserve"> each state and within each city. To explore these smaller-scale differences, the following section examines street networks at the neighborhood scale.</w:t>
      </w:r>
    </w:p>
    <w:p w:rsidR="00255E30" w:rsidRPr="0049727F" w:rsidRDefault="0061527E" w:rsidP="001C51FA">
      <w:pPr>
        <w:pStyle w:val="Figure"/>
      </w:pPr>
      <w:r>
        <w:lastRenderedPageBreak/>
        <w:pict>
          <v:shape id="_x0000_i1035" type="#_x0000_t75" style="width:425.25pt;height:290.25pt">
            <v:imagedata r:id="rId43" o:title="str-segment-length"/>
          </v:shape>
        </w:pict>
      </w:r>
    </w:p>
    <w:p w:rsidR="00255E30" w:rsidRPr="0049727F" w:rsidRDefault="00255E30" w:rsidP="00EB6C52">
      <w:pPr>
        <w:pStyle w:val="Caption"/>
      </w:pPr>
      <w:bookmarkStart w:id="191" w:name="_Toc475731790"/>
      <w:r w:rsidRPr="0049727F">
        <w:t xml:space="preserve">Figure </w:t>
      </w:r>
      <w:fldSimple w:instr=" STYLEREF 1 \s ">
        <w:r w:rsidR="006715FE">
          <w:rPr>
            <w:noProof/>
          </w:rPr>
          <w:t>7</w:t>
        </w:r>
      </w:fldSimple>
      <w:r w:rsidR="006715FE">
        <w:t>.</w:t>
      </w:r>
      <w:fldSimple w:instr=" SEQ Figure \* ARABIC \s 1 ">
        <w:r w:rsidR="006715FE">
          <w:rPr>
            <w:noProof/>
          </w:rPr>
          <w:t>8</w:t>
        </w:r>
      </w:fldSimple>
      <w:r w:rsidRPr="0049727F">
        <w:t xml:space="preserve"> Contiguous US states by median average street segment length</w:t>
      </w:r>
      <w:r w:rsidR="00160EB4" w:rsidRPr="0049727F">
        <w:t xml:space="preserve"> (a proxy for block size)</w:t>
      </w:r>
      <w:r w:rsidRPr="0049727F">
        <w:t xml:space="preserve"> in city and town street networks, colored from longest/coarsest-grain (dark red) to shortest/finest-grain (light </w:t>
      </w:r>
      <w:r w:rsidR="00160EB4" w:rsidRPr="0049727F">
        <w:t>peach</w:t>
      </w:r>
      <w:r w:rsidRPr="0049727F">
        <w:t>).</w:t>
      </w:r>
      <w:bookmarkEnd w:id="191"/>
    </w:p>
    <w:tbl>
      <w:tblPr>
        <w:tblW w:w="51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F859F1">
        <w:trPr>
          <w:trHeight w:val="300"/>
        </w:trPr>
        <w:tc>
          <w:tcPr>
            <w:tcW w:w="709" w:type="dxa"/>
            <w:shd w:val="clear" w:color="auto" w:fill="auto"/>
            <w:noWrap/>
            <w:vAlign w:val="bottom"/>
            <w:hideMark/>
          </w:tcPr>
          <w:p w:rsidR="00395B28" w:rsidRPr="005733E1" w:rsidRDefault="00F859F1" w:rsidP="001C51FA">
            <w:pPr>
              <w:pStyle w:val="Tablebody"/>
              <w:rPr>
                <w:b/>
              </w:rPr>
            </w:pPr>
            <w:r>
              <w:rPr>
                <w:b/>
              </w:rPr>
              <w:t>S</w:t>
            </w:r>
            <w:r w:rsidR="00395B28" w:rsidRPr="005733E1">
              <w:rPr>
                <w:b/>
              </w:rPr>
              <w:t>tate</w:t>
            </w:r>
          </w:p>
        </w:tc>
        <w:tc>
          <w:tcPr>
            <w:tcW w:w="1109" w:type="dxa"/>
            <w:shd w:val="clear" w:color="auto" w:fill="auto"/>
            <w:noWrap/>
            <w:vAlign w:val="bottom"/>
            <w:hideMark/>
          </w:tcPr>
          <w:p w:rsidR="00395B28" w:rsidRDefault="00F859F1" w:rsidP="001C51FA">
            <w:pPr>
              <w:pStyle w:val="Tablebody"/>
              <w:rPr>
                <w:b/>
              </w:rPr>
            </w:pPr>
            <w:r>
              <w:rPr>
                <w:b/>
              </w:rPr>
              <w:t>Intersect</w:t>
            </w:r>
          </w:p>
          <w:p w:rsidR="00F859F1" w:rsidRDefault="00F859F1" w:rsidP="001C51FA">
            <w:pPr>
              <w:pStyle w:val="Tablebody"/>
              <w:rPr>
                <w:b/>
              </w:rPr>
            </w:pPr>
            <w:r>
              <w:rPr>
                <w:b/>
              </w:rPr>
              <w:t>density</w:t>
            </w:r>
          </w:p>
          <w:p w:rsidR="00F859F1" w:rsidRPr="005733E1" w:rsidRDefault="00F859F1" w:rsidP="001C51FA">
            <w:pPr>
              <w:pStyle w:val="Tablebody"/>
              <w:rPr>
                <w:b/>
              </w:rPr>
            </w:pPr>
            <w:r>
              <w:rPr>
                <w:b/>
              </w:rPr>
              <w:t>(per km</w:t>
            </w:r>
            <w:r w:rsidRPr="00F859F1">
              <w:rPr>
                <w:b/>
                <w:vertAlign w:val="superscript"/>
              </w:rPr>
              <w:t>2</w:t>
            </w:r>
            <w:r>
              <w:rPr>
                <w:b/>
              </w:rPr>
              <w:t>)</w:t>
            </w:r>
          </w:p>
        </w:tc>
        <w:tc>
          <w:tcPr>
            <w:tcW w:w="1241" w:type="dxa"/>
            <w:shd w:val="clear" w:color="auto" w:fill="auto"/>
            <w:noWrap/>
            <w:vAlign w:val="bottom"/>
            <w:hideMark/>
          </w:tcPr>
          <w:p w:rsidR="00395B28" w:rsidRDefault="00F859F1" w:rsidP="001C51FA">
            <w:pPr>
              <w:pStyle w:val="Tablebody"/>
              <w:rPr>
                <w:b/>
              </w:rPr>
            </w:pPr>
            <w:r>
              <w:rPr>
                <w:b/>
              </w:rPr>
              <w:t>Avg streets</w:t>
            </w:r>
          </w:p>
          <w:p w:rsidR="00F859F1" w:rsidRPr="005733E1" w:rsidRDefault="00F859F1" w:rsidP="001C51FA">
            <w:pPr>
              <w:pStyle w:val="Tablebody"/>
              <w:rPr>
                <w:b/>
              </w:rPr>
            </w:pPr>
            <w:r>
              <w:rPr>
                <w:b/>
              </w:rPr>
              <w:t>per node</w:t>
            </w:r>
          </w:p>
        </w:tc>
        <w:tc>
          <w:tcPr>
            <w:tcW w:w="956" w:type="dxa"/>
            <w:shd w:val="clear" w:color="auto" w:fill="auto"/>
            <w:noWrap/>
            <w:vAlign w:val="bottom"/>
            <w:hideMark/>
          </w:tcPr>
          <w:p w:rsidR="00395B28" w:rsidRDefault="00F859F1" w:rsidP="001C51FA">
            <w:pPr>
              <w:pStyle w:val="Tablebody"/>
              <w:rPr>
                <w:b/>
              </w:rPr>
            </w:pPr>
            <w:r>
              <w:rPr>
                <w:b/>
              </w:rPr>
              <w:t>Avg</w:t>
            </w:r>
          </w:p>
          <w:p w:rsidR="00F859F1" w:rsidRPr="005733E1" w:rsidRDefault="00F859F1" w:rsidP="001C51FA">
            <w:pPr>
              <w:pStyle w:val="Tablebody"/>
              <w:rPr>
                <w:b/>
              </w:rPr>
            </w:pPr>
            <w:r>
              <w:rPr>
                <w:b/>
              </w:rPr>
              <w:t>circuity</w:t>
            </w:r>
          </w:p>
        </w:tc>
        <w:tc>
          <w:tcPr>
            <w:tcW w:w="1164" w:type="dxa"/>
            <w:shd w:val="clear" w:color="auto" w:fill="auto"/>
            <w:noWrap/>
            <w:vAlign w:val="bottom"/>
            <w:hideMark/>
          </w:tcPr>
          <w:p w:rsidR="00395B28" w:rsidRDefault="00F859F1" w:rsidP="001C51FA">
            <w:pPr>
              <w:pStyle w:val="Tablebody"/>
              <w:rPr>
                <w:b/>
              </w:rPr>
            </w:pPr>
            <w:r>
              <w:rPr>
                <w:b/>
              </w:rPr>
              <w:t>Avg street</w:t>
            </w:r>
          </w:p>
          <w:p w:rsidR="00F859F1" w:rsidRDefault="00F859F1" w:rsidP="001C51FA">
            <w:pPr>
              <w:pStyle w:val="Tablebody"/>
              <w:rPr>
                <w:b/>
              </w:rPr>
            </w:pPr>
            <w:r>
              <w:rPr>
                <w:b/>
              </w:rPr>
              <w:t>segment</w:t>
            </w:r>
          </w:p>
          <w:p w:rsidR="00F859F1" w:rsidRPr="005733E1" w:rsidRDefault="00F859F1" w:rsidP="001C51FA">
            <w:pPr>
              <w:pStyle w:val="Tablebody"/>
              <w:rPr>
                <w:b/>
              </w:rPr>
            </w:pPr>
            <w:r>
              <w:rPr>
                <w:b/>
              </w:rPr>
              <w:t>length</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AK</w:t>
            </w:r>
          </w:p>
        </w:tc>
        <w:tc>
          <w:tcPr>
            <w:tcW w:w="1109" w:type="dxa"/>
            <w:shd w:val="clear" w:color="auto" w:fill="auto"/>
            <w:noWrap/>
            <w:vAlign w:val="bottom"/>
            <w:hideMark/>
          </w:tcPr>
          <w:p w:rsidR="00395B28" w:rsidRPr="0049727F" w:rsidRDefault="00395B28" w:rsidP="00F859F1">
            <w:pPr>
              <w:pStyle w:val="Tablebody"/>
              <w:jc w:val="right"/>
            </w:pPr>
            <w:r w:rsidRPr="0049727F">
              <w:t>1.28</w:t>
            </w:r>
          </w:p>
        </w:tc>
        <w:tc>
          <w:tcPr>
            <w:tcW w:w="1241" w:type="dxa"/>
            <w:shd w:val="clear" w:color="auto" w:fill="auto"/>
            <w:noWrap/>
            <w:vAlign w:val="bottom"/>
            <w:hideMark/>
          </w:tcPr>
          <w:p w:rsidR="00395B28" w:rsidRPr="0049727F" w:rsidRDefault="00395B28" w:rsidP="00F859F1">
            <w:pPr>
              <w:pStyle w:val="Tablebody"/>
              <w:jc w:val="right"/>
            </w:pPr>
            <w:r w:rsidRPr="0049727F">
              <w:t>2.43</w:t>
            </w:r>
          </w:p>
        </w:tc>
        <w:tc>
          <w:tcPr>
            <w:tcW w:w="956" w:type="dxa"/>
            <w:shd w:val="clear" w:color="auto" w:fill="auto"/>
            <w:noWrap/>
            <w:vAlign w:val="bottom"/>
            <w:hideMark/>
          </w:tcPr>
          <w:p w:rsidR="00395B28" w:rsidRPr="0049727F" w:rsidRDefault="00395B28" w:rsidP="00F859F1">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F859F1">
            <w:pPr>
              <w:pStyle w:val="Tablebody"/>
              <w:jc w:val="right"/>
            </w:pPr>
            <w:r w:rsidRPr="0049727F">
              <w:t>223.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AL</w:t>
            </w:r>
          </w:p>
        </w:tc>
        <w:tc>
          <w:tcPr>
            <w:tcW w:w="1109" w:type="dxa"/>
            <w:shd w:val="clear" w:color="auto" w:fill="auto"/>
            <w:noWrap/>
            <w:vAlign w:val="bottom"/>
            <w:hideMark/>
          </w:tcPr>
          <w:p w:rsidR="00395B28" w:rsidRPr="0049727F" w:rsidRDefault="00395B28" w:rsidP="00F859F1">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F859F1">
            <w:pPr>
              <w:pStyle w:val="Tablebody"/>
              <w:jc w:val="right"/>
            </w:pPr>
            <w:r w:rsidRPr="0049727F">
              <w:t>2.64</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90.81</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AR</w:t>
            </w:r>
          </w:p>
        </w:tc>
        <w:tc>
          <w:tcPr>
            <w:tcW w:w="1109" w:type="dxa"/>
            <w:shd w:val="clear" w:color="auto" w:fill="auto"/>
            <w:noWrap/>
            <w:vAlign w:val="bottom"/>
            <w:hideMark/>
          </w:tcPr>
          <w:p w:rsidR="00395B28" w:rsidRPr="0049727F" w:rsidRDefault="00395B28" w:rsidP="00F859F1">
            <w:pPr>
              <w:pStyle w:val="Tablebody"/>
              <w:jc w:val="right"/>
            </w:pPr>
            <w:r w:rsidRPr="0049727F">
              <w:t>15.75</w:t>
            </w:r>
          </w:p>
        </w:tc>
        <w:tc>
          <w:tcPr>
            <w:tcW w:w="1241" w:type="dxa"/>
            <w:shd w:val="clear" w:color="auto" w:fill="auto"/>
            <w:noWrap/>
            <w:vAlign w:val="bottom"/>
            <w:hideMark/>
          </w:tcPr>
          <w:p w:rsidR="00395B28" w:rsidRPr="0049727F" w:rsidRDefault="00395B28" w:rsidP="00F859F1">
            <w:pPr>
              <w:pStyle w:val="Tablebody"/>
              <w:jc w:val="right"/>
            </w:pPr>
            <w:r w:rsidRPr="0049727F">
              <w:t>2.78</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66.3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AZ</w:t>
            </w:r>
          </w:p>
        </w:tc>
        <w:tc>
          <w:tcPr>
            <w:tcW w:w="1109" w:type="dxa"/>
            <w:shd w:val="clear" w:color="auto" w:fill="auto"/>
            <w:noWrap/>
            <w:vAlign w:val="bottom"/>
            <w:hideMark/>
          </w:tcPr>
          <w:p w:rsidR="00395B28" w:rsidRPr="0049727F" w:rsidRDefault="00395B28" w:rsidP="00F859F1">
            <w:pPr>
              <w:pStyle w:val="Tablebody"/>
              <w:jc w:val="right"/>
            </w:pPr>
            <w:r w:rsidRPr="0049727F">
              <w:t>12.45</w:t>
            </w:r>
          </w:p>
        </w:tc>
        <w:tc>
          <w:tcPr>
            <w:tcW w:w="1241" w:type="dxa"/>
            <w:shd w:val="clear" w:color="auto" w:fill="auto"/>
            <w:noWrap/>
            <w:vAlign w:val="bottom"/>
            <w:hideMark/>
          </w:tcPr>
          <w:p w:rsidR="00395B28" w:rsidRPr="0049727F" w:rsidRDefault="00395B28" w:rsidP="00F859F1">
            <w:pPr>
              <w:pStyle w:val="Tablebody"/>
              <w:jc w:val="right"/>
            </w:pPr>
            <w:r w:rsidRPr="0049727F">
              <w:t>2.77</w:t>
            </w:r>
          </w:p>
        </w:tc>
        <w:tc>
          <w:tcPr>
            <w:tcW w:w="956" w:type="dxa"/>
            <w:shd w:val="clear" w:color="auto" w:fill="auto"/>
            <w:noWrap/>
            <w:vAlign w:val="bottom"/>
            <w:hideMark/>
          </w:tcPr>
          <w:p w:rsidR="00395B28" w:rsidRPr="0049727F" w:rsidRDefault="00395B28" w:rsidP="00F859F1">
            <w:pPr>
              <w:pStyle w:val="Tablebody"/>
              <w:jc w:val="right"/>
            </w:pPr>
            <w:r w:rsidRPr="0049727F">
              <w:t>1.08</w:t>
            </w:r>
          </w:p>
        </w:tc>
        <w:tc>
          <w:tcPr>
            <w:tcW w:w="1164" w:type="dxa"/>
            <w:shd w:val="clear" w:color="auto" w:fill="auto"/>
            <w:noWrap/>
            <w:vAlign w:val="bottom"/>
            <w:hideMark/>
          </w:tcPr>
          <w:p w:rsidR="00395B28" w:rsidRPr="0049727F" w:rsidRDefault="00395B28" w:rsidP="00F859F1">
            <w:pPr>
              <w:pStyle w:val="Tablebody"/>
              <w:jc w:val="right"/>
            </w:pPr>
            <w:r w:rsidRPr="0049727F">
              <w:t>171.8</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CA</w:t>
            </w:r>
          </w:p>
        </w:tc>
        <w:tc>
          <w:tcPr>
            <w:tcW w:w="1109" w:type="dxa"/>
            <w:shd w:val="clear" w:color="auto" w:fill="auto"/>
            <w:noWrap/>
            <w:vAlign w:val="bottom"/>
            <w:hideMark/>
          </w:tcPr>
          <w:p w:rsidR="00395B28" w:rsidRPr="0049727F" w:rsidRDefault="00395B28" w:rsidP="00F859F1">
            <w:pPr>
              <w:pStyle w:val="Tablebody"/>
              <w:jc w:val="right"/>
            </w:pPr>
            <w:r w:rsidRPr="0049727F">
              <w:t>32.58</w:t>
            </w:r>
          </w:p>
        </w:tc>
        <w:tc>
          <w:tcPr>
            <w:tcW w:w="1241" w:type="dxa"/>
            <w:shd w:val="clear" w:color="auto" w:fill="auto"/>
            <w:noWrap/>
            <w:vAlign w:val="bottom"/>
            <w:hideMark/>
          </w:tcPr>
          <w:p w:rsidR="00395B28" w:rsidRPr="0049727F" w:rsidRDefault="00395B28" w:rsidP="00F859F1">
            <w:pPr>
              <w:pStyle w:val="Tablebody"/>
              <w:jc w:val="right"/>
            </w:pPr>
            <w:r w:rsidRPr="0049727F">
              <w:t>2.74</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43.7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CO</w:t>
            </w:r>
          </w:p>
        </w:tc>
        <w:tc>
          <w:tcPr>
            <w:tcW w:w="1109" w:type="dxa"/>
            <w:shd w:val="clear" w:color="auto" w:fill="auto"/>
            <w:noWrap/>
            <w:vAlign w:val="bottom"/>
            <w:hideMark/>
          </w:tcPr>
          <w:p w:rsidR="00395B28" w:rsidRPr="0049727F" w:rsidRDefault="00395B28" w:rsidP="00F859F1">
            <w:pPr>
              <w:pStyle w:val="Tablebody"/>
              <w:jc w:val="right"/>
            </w:pPr>
            <w:r w:rsidRPr="0049727F">
              <w:t>29.26</w:t>
            </w:r>
          </w:p>
        </w:tc>
        <w:tc>
          <w:tcPr>
            <w:tcW w:w="1241" w:type="dxa"/>
            <w:shd w:val="clear" w:color="auto" w:fill="auto"/>
            <w:noWrap/>
            <w:vAlign w:val="bottom"/>
            <w:hideMark/>
          </w:tcPr>
          <w:p w:rsidR="00395B28" w:rsidRPr="0049727F" w:rsidRDefault="00395B28" w:rsidP="00F859F1">
            <w:pPr>
              <w:pStyle w:val="Tablebody"/>
              <w:jc w:val="right"/>
            </w:pPr>
            <w:r w:rsidRPr="0049727F">
              <w:t>2.88</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36.6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CT</w:t>
            </w:r>
          </w:p>
        </w:tc>
        <w:tc>
          <w:tcPr>
            <w:tcW w:w="1109" w:type="dxa"/>
            <w:shd w:val="clear" w:color="auto" w:fill="auto"/>
            <w:noWrap/>
            <w:vAlign w:val="bottom"/>
            <w:hideMark/>
          </w:tcPr>
          <w:p w:rsidR="00395B28" w:rsidRPr="0049727F" w:rsidRDefault="00395B28" w:rsidP="00F859F1">
            <w:pPr>
              <w:pStyle w:val="Tablebody"/>
              <w:jc w:val="right"/>
            </w:pPr>
            <w:r w:rsidRPr="0049727F">
              <w:t>28.05</w:t>
            </w:r>
          </w:p>
        </w:tc>
        <w:tc>
          <w:tcPr>
            <w:tcW w:w="1241" w:type="dxa"/>
            <w:shd w:val="clear" w:color="auto" w:fill="auto"/>
            <w:noWrap/>
            <w:vAlign w:val="bottom"/>
            <w:hideMark/>
          </w:tcPr>
          <w:p w:rsidR="00395B28" w:rsidRPr="0049727F" w:rsidRDefault="00395B28" w:rsidP="00F859F1">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65.87</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DC</w:t>
            </w:r>
          </w:p>
        </w:tc>
        <w:tc>
          <w:tcPr>
            <w:tcW w:w="1109" w:type="dxa"/>
            <w:shd w:val="clear" w:color="auto" w:fill="auto"/>
            <w:noWrap/>
            <w:vAlign w:val="bottom"/>
            <w:hideMark/>
          </w:tcPr>
          <w:p w:rsidR="00395B28" w:rsidRPr="0049727F" w:rsidRDefault="00395B28" w:rsidP="00F859F1">
            <w:pPr>
              <w:pStyle w:val="Tablebody"/>
              <w:jc w:val="right"/>
            </w:pPr>
            <w:r w:rsidRPr="0049727F">
              <w:t>58.91</w:t>
            </w:r>
          </w:p>
        </w:tc>
        <w:tc>
          <w:tcPr>
            <w:tcW w:w="1241" w:type="dxa"/>
            <w:shd w:val="clear" w:color="auto" w:fill="auto"/>
            <w:noWrap/>
            <w:vAlign w:val="bottom"/>
            <w:hideMark/>
          </w:tcPr>
          <w:p w:rsidR="00395B28" w:rsidRPr="0049727F" w:rsidRDefault="00395B28" w:rsidP="00F859F1">
            <w:pPr>
              <w:pStyle w:val="Tablebody"/>
              <w:jc w:val="right"/>
            </w:pPr>
            <w:r w:rsidRPr="0049727F">
              <w:t>3.26</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2.2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DE</w:t>
            </w:r>
          </w:p>
        </w:tc>
        <w:tc>
          <w:tcPr>
            <w:tcW w:w="1109" w:type="dxa"/>
            <w:shd w:val="clear" w:color="auto" w:fill="auto"/>
            <w:noWrap/>
            <w:vAlign w:val="bottom"/>
            <w:hideMark/>
          </w:tcPr>
          <w:p w:rsidR="00395B28" w:rsidRPr="0049727F" w:rsidRDefault="00395B28" w:rsidP="00F859F1">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F859F1">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27.8</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FL</w:t>
            </w:r>
          </w:p>
        </w:tc>
        <w:tc>
          <w:tcPr>
            <w:tcW w:w="1109" w:type="dxa"/>
            <w:shd w:val="clear" w:color="auto" w:fill="auto"/>
            <w:noWrap/>
            <w:vAlign w:val="bottom"/>
            <w:hideMark/>
          </w:tcPr>
          <w:p w:rsidR="00395B28" w:rsidRPr="0049727F" w:rsidRDefault="00395B28" w:rsidP="00F859F1">
            <w:pPr>
              <w:pStyle w:val="Tablebody"/>
              <w:jc w:val="right"/>
            </w:pPr>
            <w:r w:rsidRPr="0049727F">
              <w:t>26.26</w:t>
            </w:r>
          </w:p>
        </w:tc>
        <w:tc>
          <w:tcPr>
            <w:tcW w:w="1241" w:type="dxa"/>
            <w:shd w:val="clear" w:color="auto" w:fill="auto"/>
            <w:noWrap/>
            <w:vAlign w:val="bottom"/>
            <w:hideMark/>
          </w:tcPr>
          <w:p w:rsidR="00395B28" w:rsidRPr="0049727F" w:rsidRDefault="00395B28" w:rsidP="00F859F1">
            <w:pPr>
              <w:pStyle w:val="Tablebody"/>
              <w:jc w:val="right"/>
            </w:pPr>
            <w:r w:rsidRPr="0049727F">
              <w:t>2.87</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50.7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GA</w:t>
            </w:r>
          </w:p>
        </w:tc>
        <w:tc>
          <w:tcPr>
            <w:tcW w:w="1109" w:type="dxa"/>
            <w:shd w:val="clear" w:color="auto" w:fill="auto"/>
            <w:noWrap/>
            <w:vAlign w:val="bottom"/>
            <w:hideMark/>
          </w:tcPr>
          <w:p w:rsidR="00395B28" w:rsidRPr="0049727F" w:rsidRDefault="00395B28" w:rsidP="00F859F1">
            <w:pPr>
              <w:pStyle w:val="Tablebody"/>
              <w:jc w:val="right"/>
            </w:pPr>
            <w:r w:rsidRPr="0049727F">
              <w:t>15.25</w:t>
            </w:r>
          </w:p>
        </w:tc>
        <w:tc>
          <w:tcPr>
            <w:tcW w:w="1241" w:type="dxa"/>
            <w:shd w:val="clear" w:color="auto" w:fill="auto"/>
            <w:noWrap/>
            <w:vAlign w:val="bottom"/>
            <w:hideMark/>
          </w:tcPr>
          <w:p w:rsidR="00395B28" w:rsidRPr="0049727F" w:rsidRDefault="00395B28" w:rsidP="00F859F1">
            <w:pPr>
              <w:pStyle w:val="Tablebody"/>
              <w:jc w:val="right"/>
            </w:pPr>
            <w:r w:rsidRPr="0049727F">
              <w:t>2.78</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77.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HI</w:t>
            </w:r>
          </w:p>
        </w:tc>
        <w:tc>
          <w:tcPr>
            <w:tcW w:w="1109" w:type="dxa"/>
            <w:shd w:val="clear" w:color="auto" w:fill="auto"/>
            <w:noWrap/>
            <w:vAlign w:val="bottom"/>
            <w:hideMark/>
          </w:tcPr>
          <w:p w:rsidR="00395B28" w:rsidRPr="0049727F" w:rsidRDefault="00395B28" w:rsidP="00F859F1">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F859F1">
            <w:pPr>
              <w:pStyle w:val="Tablebody"/>
              <w:jc w:val="right"/>
            </w:pPr>
            <w:r w:rsidRPr="0049727F">
              <w:t>2.42</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77.9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IA</w:t>
            </w:r>
          </w:p>
        </w:tc>
        <w:tc>
          <w:tcPr>
            <w:tcW w:w="1109" w:type="dxa"/>
            <w:shd w:val="clear" w:color="auto" w:fill="auto"/>
            <w:noWrap/>
            <w:vAlign w:val="bottom"/>
            <w:hideMark/>
          </w:tcPr>
          <w:p w:rsidR="00395B28" w:rsidRPr="0049727F" w:rsidRDefault="00395B28" w:rsidP="00F859F1">
            <w:pPr>
              <w:pStyle w:val="Tablebody"/>
              <w:jc w:val="right"/>
            </w:pPr>
            <w:r w:rsidRPr="0049727F">
              <w:t>24.08</w:t>
            </w:r>
          </w:p>
        </w:tc>
        <w:tc>
          <w:tcPr>
            <w:tcW w:w="1241" w:type="dxa"/>
            <w:shd w:val="clear" w:color="auto" w:fill="auto"/>
            <w:noWrap/>
            <w:vAlign w:val="bottom"/>
            <w:hideMark/>
          </w:tcPr>
          <w:p w:rsidR="00395B28" w:rsidRPr="0049727F" w:rsidRDefault="00395B28" w:rsidP="00F859F1">
            <w:pPr>
              <w:pStyle w:val="Tablebody"/>
              <w:jc w:val="right"/>
            </w:pPr>
            <w:r w:rsidRPr="0049727F">
              <w:t>3.02</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9.36</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ID</w:t>
            </w:r>
          </w:p>
        </w:tc>
        <w:tc>
          <w:tcPr>
            <w:tcW w:w="1109" w:type="dxa"/>
            <w:shd w:val="clear" w:color="auto" w:fill="auto"/>
            <w:noWrap/>
            <w:vAlign w:val="bottom"/>
            <w:hideMark/>
          </w:tcPr>
          <w:p w:rsidR="00395B28" w:rsidRPr="0049727F" w:rsidRDefault="00395B28" w:rsidP="00F859F1">
            <w:pPr>
              <w:pStyle w:val="Tablebody"/>
              <w:jc w:val="right"/>
            </w:pPr>
            <w:r w:rsidRPr="0049727F">
              <w:t>33.85</w:t>
            </w:r>
          </w:p>
        </w:tc>
        <w:tc>
          <w:tcPr>
            <w:tcW w:w="1241" w:type="dxa"/>
            <w:shd w:val="clear" w:color="auto" w:fill="auto"/>
            <w:noWrap/>
            <w:vAlign w:val="bottom"/>
            <w:hideMark/>
          </w:tcPr>
          <w:p w:rsidR="00395B28" w:rsidRPr="0049727F" w:rsidRDefault="00395B28" w:rsidP="00F859F1">
            <w:pPr>
              <w:pStyle w:val="Tablebody"/>
              <w:jc w:val="right"/>
            </w:pPr>
            <w:r w:rsidRPr="0049727F">
              <w:t>2.91</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32.0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IL</w:t>
            </w:r>
          </w:p>
        </w:tc>
        <w:tc>
          <w:tcPr>
            <w:tcW w:w="1109" w:type="dxa"/>
            <w:shd w:val="clear" w:color="auto" w:fill="auto"/>
            <w:noWrap/>
            <w:vAlign w:val="bottom"/>
            <w:hideMark/>
          </w:tcPr>
          <w:p w:rsidR="00395B28" w:rsidRPr="0049727F" w:rsidRDefault="00395B28" w:rsidP="00F859F1">
            <w:pPr>
              <w:pStyle w:val="Tablebody"/>
              <w:jc w:val="right"/>
            </w:pPr>
            <w:r w:rsidRPr="0049727F">
              <w:t>29.02</w:t>
            </w:r>
          </w:p>
        </w:tc>
        <w:tc>
          <w:tcPr>
            <w:tcW w:w="1241" w:type="dxa"/>
            <w:shd w:val="clear" w:color="auto" w:fill="auto"/>
            <w:noWrap/>
            <w:vAlign w:val="bottom"/>
            <w:hideMark/>
          </w:tcPr>
          <w:p w:rsidR="00395B28" w:rsidRPr="0049727F" w:rsidRDefault="00395B28" w:rsidP="00F859F1">
            <w:pPr>
              <w:pStyle w:val="Tablebody"/>
              <w:jc w:val="right"/>
            </w:pPr>
            <w:r w:rsidRPr="0049727F">
              <w:t>2.93</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37.77</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IN</w:t>
            </w:r>
          </w:p>
        </w:tc>
        <w:tc>
          <w:tcPr>
            <w:tcW w:w="1109" w:type="dxa"/>
            <w:shd w:val="clear" w:color="auto" w:fill="auto"/>
            <w:noWrap/>
            <w:vAlign w:val="bottom"/>
            <w:hideMark/>
          </w:tcPr>
          <w:p w:rsidR="00395B28" w:rsidRPr="0049727F" w:rsidRDefault="00395B28" w:rsidP="00F859F1">
            <w:pPr>
              <w:pStyle w:val="Tablebody"/>
              <w:jc w:val="right"/>
            </w:pPr>
            <w:r w:rsidRPr="0049727F">
              <w:t>35.25</w:t>
            </w:r>
          </w:p>
        </w:tc>
        <w:tc>
          <w:tcPr>
            <w:tcW w:w="1241" w:type="dxa"/>
            <w:shd w:val="clear" w:color="auto" w:fill="auto"/>
            <w:noWrap/>
            <w:vAlign w:val="bottom"/>
            <w:hideMark/>
          </w:tcPr>
          <w:p w:rsidR="00395B28" w:rsidRPr="0049727F" w:rsidRDefault="00395B28" w:rsidP="00F859F1">
            <w:pPr>
              <w:pStyle w:val="Tablebody"/>
              <w:jc w:val="right"/>
            </w:pPr>
            <w:r w:rsidRPr="0049727F">
              <w:t>2.93</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25.7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KS</w:t>
            </w:r>
          </w:p>
        </w:tc>
        <w:tc>
          <w:tcPr>
            <w:tcW w:w="1109" w:type="dxa"/>
            <w:shd w:val="clear" w:color="auto" w:fill="auto"/>
            <w:noWrap/>
            <w:vAlign w:val="bottom"/>
            <w:hideMark/>
          </w:tcPr>
          <w:p w:rsidR="00395B28" w:rsidRPr="0049727F" w:rsidRDefault="00395B28" w:rsidP="00F859F1">
            <w:pPr>
              <w:pStyle w:val="Tablebody"/>
              <w:jc w:val="right"/>
            </w:pPr>
            <w:r w:rsidRPr="0049727F">
              <w:t>43.94</w:t>
            </w:r>
          </w:p>
        </w:tc>
        <w:tc>
          <w:tcPr>
            <w:tcW w:w="1241" w:type="dxa"/>
            <w:shd w:val="clear" w:color="auto" w:fill="auto"/>
            <w:noWrap/>
            <w:vAlign w:val="bottom"/>
            <w:hideMark/>
          </w:tcPr>
          <w:p w:rsidR="00395B28" w:rsidRPr="0049727F" w:rsidRDefault="00395B28" w:rsidP="00F859F1">
            <w:pPr>
              <w:pStyle w:val="Tablebody"/>
              <w:jc w:val="right"/>
            </w:pPr>
            <w:r w:rsidRPr="0049727F">
              <w:t>3.14</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4.3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KY</w:t>
            </w:r>
          </w:p>
        </w:tc>
        <w:tc>
          <w:tcPr>
            <w:tcW w:w="1109" w:type="dxa"/>
            <w:shd w:val="clear" w:color="auto" w:fill="auto"/>
            <w:noWrap/>
            <w:vAlign w:val="bottom"/>
            <w:hideMark/>
          </w:tcPr>
          <w:p w:rsidR="00395B28" w:rsidRPr="0049727F" w:rsidRDefault="00395B28" w:rsidP="00F859F1">
            <w:pPr>
              <w:pStyle w:val="Tablebody"/>
              <w:jc w:val="right"/>
            </w:pPr>
            <w:r w:rsidRPr="0049727F">
              <w:t>25.12</w:t>
            </w:r>
          </w:p>
        </w:tc>
        <w:tc>
          <w:tcPr>
            <w:tcW w:w="1241" w:type="dxa"/>
            <w:shd w:val="clear" w:color="auto" w:fill="auto"/>
            <w:noWrap/>
            <w:vAlign w:val="bottom"/>
            <w:hideMark/>
          </w:tcPr>
          <w:p w:rsidR="00395B28" w:rsidRPr="0049727F" w:rsidRDefault="00395B28" w:rsidP="00F859F1">
            <w:pPr>
              <w:pStyle w:val="Tablebody"/>
              <w:jc w:val="right"/>
            </w:pPr>
            <w:r w:rsidRPr="0049727F">
              <w:t>2.68</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51.2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lastRenderedPageBreak/>
              <w:t>LA</w:t>
            </w:r>
          </w:p>
        </w:tc>
        <w:tc>
          <w:tcPr>
            <w:tcW w:w="1109" w:type="dxa"/>
            <w:shd w:val="clear" w:color="auto" w:fill="auto"/>
            <w:noWrap/>
            <w:vAlign w:val="bottom"/>
            <w:hideMark/>
          </w:tcPr>
          <w:p w:rsidR="00395B28" w:rsidRPr="0049727F" w:rsidRDefault="00395B28" w:rsidP="00F859F1">
            <w:pPr>
              <w:pStyle w:val="Tablebody"/>
              <w:jc w:val="right"/>
            </w:pPr>
            <w:r w:rsidRPr="0049727F">
              <w:t>17.14</w:t>
            </w:r>
          </w:p>
        </w:tc>
        <w:tc>
          <w:tcPr>
            <w:tcW w:w="1241" w:type="dxa"/>
            <w:shd w:val="clear" w:color="auto" w:fill="auto"/>
            <w:noWrap/>
            <w:vAlign w:val="bottom"/>
            <w:hideMark/>
          </w:tcPr>
          <w:p w:rsidR="00395B28" w:rsidRPr="0049727F" w:rsidRDefault="00395B28" w:rsidP="00F859F1">
            <w:pPr>
              <w:pStyle w:val="Tablebody"/>
              <w:jc w:val="right"/>
            </w:pPr>
            <w:r w:rsidRPr="0049727F">
              <w:t>2.79</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62.6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A</w:t>
            </w:r>
          </w:p>
        </w:tc>
        <w:tc>
          <w:tcPr>
            <w:tcW w:w="1109" w:type="dxa"/>
            <w:shd w:val="clear" w:color="auto" w:fill="auto"/>
            <w:noWrap/>
            <w:vAlign w:val="bottom"/>
            <w:hideMark/>
          </w:tcPr>
          <w:p w:rsidR="00395B28" w:rsidRPr="0049727F" w:rsidRDefault="00395B28" w:rsidP="00F859F1">
            <w:pPr>
              <w:pStyle w:val="Tablebody"/>
              <w:jc w:val="right"/>
            </w:pPr>
            <w:r w:rsidRPr="0049727F">
              <w:t>32.33</w:t>
            </w:r>
          </w:p>
        </w:tc>
        <w:tc>
          <w:tcPr>
            <w:tcW w:w="1241" w:type="dxa"/>
            <w:shd w:val="clear" w:color="auto" w:fill="auto"/>
            <w:noWrap/>
            <w:vAlign w:val="bottom"/>
            <w:hideMark/>
          </w:tcPr>
          <w:p w:rsidR="00395B28" w:rsidRPr="0049727F" w:rsidRDefault="00395B28" w:rsidP="00F859F1">
            <w:pPr>
              <w:pStyle w:val="Tablebody"/>
              <w:jc w:val="right"/>
            </w:pPr>
            <w:r w:rsidRPr="0049727F">
              <w:t>2.76</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35.9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D</w:t>
            </w:r>
          </w:p>
        </w:tc>
        <w:tc>
          <w:tcPr>
            <w:tcW w:w="1109" w:type="dxa"/>
            <w:shd w:val="clear" w:color="auto" w:fill="auto"/>
            <w:noWrap/>
            <w:vAlign w:val="bottom"/>
            <w:hideMark/>
          </w:tcPr>
          <w:p w:rsidR="00395B28" w:rsidRPr="0049727F" w:rsidRDefault="00395B28" w:rsidP="00F859F1">
            <w:pPr>
              <w:pStyle w:val="Tablebody"/>
              <w:jc w:val="right"/>
            </w:pPr>
            <w:r w:rsidRPr="0049727F">
              <w:t>28.67</w:t>
            </w:r>
          </w:p>
        </w:tc>
        <w:tc>
          <w:tcPr>
            <w:tcW w:w="1241" w:type="dxa"/>
            <w:shd w:val="clear" w:color="auto" w:fill="auto"/>
            <w:noWrap/>
            <w:vAlign w:val="bottom"/>
            <w:hideMark/>
          </w:tcPr>
          <w:p w:rsidR="00395B28" w:rsidRPr="0049727F" w:rsidRDefault="00395B28" w:rsidP="00F859F1">
            <w:pPr>
              <w:pStyle w:val="Tablebody"/>
              <w:jc w:val="right"/>
            </w:pPr>
            <w:r w:rsidRPr="0049727F">
              <w:t>2.79</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33.6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E</w:t>
            </w:r>
          </w:p>
        </w:tc>
        <w:tc>
          <w:tcPr>
            <w:tcW w:w="1109" w:type="dxa"/>
            <w:shd w:val="clear" w:color="auto" w:fill="auto"/>
            <w:noWrap/>
            <w:vAlign w:val="bottom"/>
            <w:hideMark/>
          </w:tcPr>
          <w:p w:rsidR="00395B28" w:rsidRPr="0049727F" w:rsidRDefault="00395B28" w:rsidP="00F859F1">
            <w:pPr>
              <w:pStyle w:val="Tablebody"/>
              <w:jc w:val="right"/>
            </w:pPr>
            <w:r w:rsidRPr="0049727F">
              <w:t>7.69</w:t>
            </w:r>
          </w:p>
        </w:tc>
        <w:tc>
          <w:tcPr>
            <w:tcW w:w="1241" w:type="dxa"/>
            <w:shd w:val="clear" w:color="auto" w:fill="auto"/>
            <w:noWrap/>
            <w:vAlign w:val="bottom"/>
            <w:hideMark/>
          </w:tcPr>
          <w:p w:rsidR="00395B28" w:rsidRPr="0049727F" w:rsidRDefault="00395B28" w:rsidP="00F859F1">
            <w:pPr>
              <w:pStyle w:val="Tablebody"/>
              <w:jc w:val="right"/>
            </w:pPr>
            <w:r w:rsidRPr="0049727F">
              <w:t>2.67</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98.9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I</w:t>
            </w:r>
          </w:p>
        </w:tc>
        <w:tc>
          <w:tcPr>
            <w:tcW w:w="1109" w:type="dxa"/>
            <w:shd w:val="clear" w:color="auto" w:fill="auto"/>
            <w:noWrap/>
            <w:vAlign w:val="bottom"/>
            <w:hideMark/>
          </w:tcPr>
          <w:p w:rsidR="00395B28" w:rsidRPr="0049727F" w:rsidRDefault="00395B28" w:rsidP="00F859F1">
            <w:pPr>
              <w:pStyle w:val="Tablebody"/>
              <w:jc w:val="right"/>
            </w:pPr>
            <w:r w:rsidRPr="0049727F">
              <w:t>20.93</w:t>
            </w:r>
          </w:p>
        </w:tc>
        <w:tc>
          <w:tcPr>
            <w:tcW w:w="1241" w:type="dxa"/>
            <w:shd w:val="clear" w:color="auto" w:fill="auto"/>
            <w:noWrap/>
            <w:vAlign w:val="bottom"/>
            <w:hideMark/>
          </w:tcPr>
          <w:p w:rsidR="00395B28" w:rsidRPr="0049727F" w:rsidRDefault="00395B28" w:rsidP="00F859F1">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53.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N</w:t>
            </w:r>
          </w:p>
        </w:tc>
        <w:tc>
          <w:tcPr>
            <w:tcW w:w="1109" w:type="dxa"/>
            <w:shd w:val="clear" w:color="auto" w:fill="auto"/>
            <w:noWrap/>
            <w:vAlign w:val="bottom"/>
            <w:hideMark/>
          </w:tcPr>
          <w:p w:rsidR="00395B28" w:rsidRPr="0049727F" w:rsidRDefault="00395B28" w:rsidP="00F859F1">
            <w:pPr>
              <w:pStyle w:val="Tablebody"/>
              <w:jc w:val="right"/>
            </w:pPr>
            <w:r w:rsidRPr="0049727F">
              <w:t>18.96</w:t>
            </w:r>
          </w:p>
        </w:tc>
        <w:tc>
          <w:tcPr>
            <w:tcW w:w="1241" w:type="dxa"/>
            <w:shd w:val="clear" w:color="auto" w:fill="auto"/>
            <w:noWrap/>
            <w:vAlign w:val="bottom"/>
            <w:hideMark/>
          </w:tcPr>
          <w:p w:rsidR="00395B28" w:rsidRPr="0049727F" w:rsidRDefault="00395B28" w:rsidP="00F859F1">
            <w:pPr>
              <w:pStyle w:val="Tablebody"/>
              <w:jc w:val="right"/>
            </w:pPr>
            <w:r w:rsidRPr="0049727F">
              <w:t>2.87</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52.9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O</w:t>
            </w:r>
          </w:p>
        </w:tc>
        <w:tc>
          <w:tcPr>
            <w:tcW w:w="1109" w:type="dxa"/>
            <w:shd w:val="clear" w:color="auto" w:fill="auto"/>
            <w:noWrap/>
            <w:vAlign w:val="bottom"/>
            <w:hideMark/>
          </w:tcPr>
          <w:p w:rsidR="00395B28" w:rsidRPr="0049727F" w:rsidRDefault="00395B28" w:rsidP="00F859F1">
            <w:pPr>
              <w:pStyle w:val="Tablebody"/>
              <w:jc w:val="right"/>
            </w:pPr>
            <w:r w:rsidRPr="0049727F">
              <w:t>29.87</w:t>
            </w:r>
          </w:p>
        </w:tc>
        <w:tc>
          <w:tcPr>
            <w:tcW w:w="1241" w:type="dxa"/>
            <w:shd w:val="clear" w:color="auto" w:fill="auto"/>
            <w:noWrap/>
            <w:vAlign w:val="bottom"/>
            <w:hideMark/>
          </w:tcPr>
          <w:p w:rsidR="00395B28" w:rsidRPr="0049727F" w:rsidRDefault="00395B28" w:rsidP="00F859F1">
            <w:pPr>
              <w:pStyle w:val="Tablebody"/>
              <w:jc w:val="right"/>
            </w:pPr>
            <w:r w:rsidRPr="0049727F">
              <w:t>2.89</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38.2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S</w:t>
            </w:r>
          </w:p>
        </w:tc>
        <w:tc>
          <w:tcPr>
            <w:tcW w:w="1109" w:type="dxa"/>
            <w:shd w:val="clear" w:color="auto" w:fill="auto"/>
            <w:noWrap/>
            <w:vAlign w:val="bottom"/>
            <w:hideMark/>
          </w:tcPr>
          <w:p w:rsidR="00395B28" w:rsidRPr="0049727F" w:rsidRDefault="00395B28" w:rsidP="00F859F1">
            <w:pPr>
              <w:pStyle w:val="Tablebody"/>
              <w:jc w:val="right"/>
            </w:pPr>
            <w:r w:rsidRPr="0049727F">
              <w:t>14.76</w:t>
            </w:r>
          </w:p>
        </w:tc>
        <w:tc>
          <w:tcPr>
            <w:tcW w:w="1241" w:type="dxa"/>
            <w:shd w:val="clear" w:color="auto" w:fill="auto"/>
            <w:noWrap/>
            <w:vAlign w:val="bottom"/>
            <w:hideMark/>
          </w:tcPr>
          <w:p w:rsidR="00395B28" w:rsidRPr="0049727F" w:rsidRDefault="00395B28" w:rsidP="00F859F1">
            <w:pPr>
              <w:pStyle w:val="Tablebody"/>
              <w:jc w:val="right"/>
            </w:pPr>
            <w:r w:rsidRPr="0049727F">
              <w:t>2.75</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74.86</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MT</w:t>
            </w:r>
          </w:p>
        </w:tc>
        <w:tc>
          <w:tcPr>
            <w:tcW w:w="1109" w:type="dxa"/>
            <w:shd w:val="clear" w:color="auto" w:fill="auto"/>
            <w:noWrap/>
            <w:vAlign w:val="bottom"/>
            <w:hideMark/>
          </w:tcPr>
          <w:p w:rsidR="00395B28" w:rsidRPr="0049727F" w:rsidRDefault="00395B28" w:rsidP="00F859F1">
            <w:pPr>
              <w:pStyle w:val="Tablebody"/>
              <w:jc w:val="right"/>
            </w:pPr>
            <w:r w:rsidRPr="0049727F">
              <w:t>38.94</w:t>
            </w:r>
          </w:p>
        </w:tc>
        <w:tc>
          <w:tcPr>
            <w:tcW w:w="1241" w:type="dxa"/>
            <w:shd w:val="clear" w:color="auto" w:fill="auto"/>
            <w:noWrap/>
            <w:vAlign w:val="bottom"/>
            <w:hideMark/>
          </w:tcPr>
          <w:p w:rsidR="00395B28" w:rsidRPr="0049727F" w:rsidRDefault="00395B28" w:rsidP="00F859F1">
            <w:pPr>
              <w:pStyle w:val="Tablebody"/>
              <w:jc w:val="right"/>
            </w:pPr>
            <w:r w:rsidRPr="0049727F">
              <w:t>3.11</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6.8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C</w:t>
            </w:r>
          </w:p>
        </w:tc>
        <w:tc>
          <w:tcPr>
            <w:tcW w:w="1109" w:type="dxa"/>
            <w:shd w:val="clear" w:color="auto" w:fill="auto"/>
            <w:noWrap/>
            <w:vAlign w:val="bottom"/>
            <w:hideMark/>
          </w:tcPr>
          <w:p w:rsidR="00395B28" w:rsidRPr="0049727F" w:rsidRDefault="00395B28" w:rsidP="00F859F1">
            <w:pPr>
              <w:pStyle w:val="Tablebody"/>
              <w:jc w:val="right"/>
            </w:pPr>
            <w:r w:rsidRPr="0049727F">
              <w:t>19.28</w:t>
            </w:r>
          </w:p>
        </w:tc>
        <w:tc>
          <w:tcPr>
            <w:tcW w:w="1241" w:type="dxa"/>
            <w:shd w:val="clear" w:color="auto" w:fill="auto"/>
            <w:noWrap/>
            <w:vAlign w:val="bottom"/>
            <w:hideMark/>
          </w:tcPr>
          <w:p w:rsidR="00395B28" w:rsidRPr="0049727F" w:rsidRDefault="00395B28" w:rsidP="00F859F1">
            <w:pPr>
              <w:pStyle w:val="Tablebody"/>
              <w:jc w:val="right"/>
            </w:pPr>
            <w:r w:rsidRPr="0049727F">
              <w:t>2.65</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66.6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D</w:t>
            </w:r>
          </w:p>
        </w:tc>
        <w:tc>
          <w:tcPr>
            <w:tcW w:w="1109" w:type="dxa"/>
            <w:shd w:val="clear" w:color="auto" w:fill="auto"/>
            <w:noWrap/>
            <w:vAlign w:val="bottom"/>
            <w:hideMark/>
          </w:tcPr>
          <w:p w:rsidR="00395B28" w:rsidRPr="0049727F" w:rsidRDefault="00395B28" w:rsidP="00F859F1">
            <w:pPr>
              <w:pStyle w:val="Tablebody"/>
              <w:jc w:val="right"/>
            </w:pPr>
            <w:r w:rsidRPr="0049727F">
              <w:t>34.28</w:t>
            </w:r>
          </w:p>
        </w:tc>
        <w:tc>
          <w:tcPr>
            <w:tcW w:w="1241" w:type="dxa"/>
            <w:shd w:val="clear" w:color="auto" w:fill="auto"/>
            <w:noWrap/>
            <w:vAlign w:val="bottom"/>
            <w:hideMark/>
          </w:tcPr>
          <w:p w:rsidR="00395B28" w:rsidRPr="0049727F" w:rsidRDefault="00395B28" w:rsidP="00F859F1">
            <w:pPr>
              <w:pStyle w:val="Tablebody"/>
              <w:jc w:val="right"/>
            </w:pPr>
            <w:r w:rsidRPr="0049727F">
              <w:t>3.07</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23.9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E</w:t>
            </w:r>
          </w:p>
        </w:tc>
        <w:tc>
          <w:tcPr>
            <w:tcW w:w="1109" w:type="dxa"/>
            <w:shd w:val="clear" w:color="auto" w:fill="auto"/>
            <w:noWrap/>
            <w:vAlign w:val="bottom"/>
            <w:hideMark/>
          </w:tcPr>
          <w:p w:rsidR="00395B28" w:rsidRPr="0049727F" w:rsidRDefault="00395B28" w:rsidP="00F859F1">
            <w:pPr>
              <w:pStyle w:val="Tablebody"/>
              <w:jc w:val="right"/>
            </w:pPr>
            <w:r w:rsidRPr="0049727F">
              <w:t>45.89</w:t>
            </w:r>
          </w:p>
        </w:tc>
        <w:tc>
          <w:tcPr>
            <w:tcW w:w="1241" w:type="dxa"/>
            <w:shd w:val="clear" w:color="auto" w:fill="auto"/>
            <w:noWrap/>
            <w:vAlign w:val="bottom"/>
            <w:hideMark/>
          </w:tcPr>
          <w:p w:rsidR="00395B28" w:rsidRPr="0049727F" w:rsidRDefault="00395B28" w:rsidP="00F859F1">
            <w:pPr>
              <w:pStyle w:val="Tablebody"/>
              <w:jc w:val="right"/>
            </w:pPr>
            <w:r w:rsidRPr="0049727F">
              <w:t>3.16</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19.7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H</w:t>
            </w:r>
          </w:p>
        </w:tc>
        <w:tc>
          <w:tcPr>
            <w:tcW w:w="1109" w:type="dxa"/>
            <w:shd w:val="clear" w:color="auto" w:fill="auto"/>
            <w:noWrap/>
            <w:vAlign w:val="bottom"/>
            <w:hideMark/>
          </w:tcPr>
          <w:p w:rsidR="00395B28" w:rsidRPr="0049727F" w:rsidRDefault="00395B28" w:rsidP="00F859F1">
            <w:pPr>
              <w:pStyle w:val="Tablebody"/>
              <w:jc w:val="right"/>
            </w:pPr>
            <w:r w:rsidRPr="0049727F">
              <w:t>12.22</w:t>
            </w:r>
          </w:p>
        </w:tc>
        <w:tc>
          <w:tcPr>
            <w:tcW w:w="1241" w:type="dxa"/>
            <w:shd w:val="clear" w:color="auto" w:fill="auto"/>
            <w:noWrap/>
            <w:vAlign w:val="bottom"/>
            <w:hideMark/>
          </w:tcPr>
          <w:p w:rsidR="00395B28" w:rsidRPr="0049727F" w:rsidRDefault="00395B28" w:rsidP="00F859F1">
            <w:pPr>
              <w:pStyle w:val="Tablebody"/>
              <w:jc w:val="right"/>
            </w:pPr>
            <w:r w:rsidRPr="0049727F">
              <w:t>2.69</w:t>
            </w:r>
          </w:p>
        </w:tc>
        <w:tc>
          <w:tcPr>
            <w:tcW w:w="956" w:type="dxa"/>
            <w:shd w:val="clear" w:color="auto" w:fill="auto"/>
            <w:noWrap/>
            <w:vAlign w:val="bottom"/>
            <w:hideMark/>
          </w:tcPr>
          <w:p w:rsidR="00395B28" w:rsidRPr="0049727F" w:rsidRDefault="00395B28" w:rsidP="00F859F1">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F859F1">
            <w:pPr>
              <w:pStyle w:val="Tablebody"/>
              <w:jc w:val="right"/>
            </w:pPr>
            <w:r w:rsidRPr="0049727F">
              <w:t>175.8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J</w:t>
            </w:r>
          </w:p>
        </w:tc>
        <w:tc>
          <w:tcPr>
            <w:tcW w:w="1109" w:type="dxa"/>
            <w:shd w:val="clear" w:color="auto" w:fill="auto"/>
            <w:noWrap/>
            <w:vAlign w:val="bottom"/>
            <w:hideMark/>
          </w:tcPr>
          <w:p w:rsidR="00395B28" w:rsidRPr="0049727F" w:rsidRDefault="00395B28" w:rsidP="00F859F1">
            <w:pPr>
              <w:pStyle w:val="Tablebody"/>
              <w:jc w:val="right"/>
            </w:pPr>
            <w:r w:rsidRPr="0049727F">
              <w:t>44.98</w:t>
            </w:r>
          </w:p>
        </w:tc>
        <w:tc>
          <w:tcPr>
            <w:tcW w:w="1241" w:type="dxa"/>
            <w:shd w:val="clear" w:color="auto" w:fill="auto"/>
            <w:noWrap/>
            <w:vAlign w:val="bottom"/>
            <w:hideMark/>
          </w:tcPr>
          <w:p w:rsidR="00395B28" w:rsidRPr="0049727F" w:rsidRDefault="00395B28" w:rsidP="00F859F1">
            <w:pPr>
              <w:pStyle w:val="Tablebody"/>
              <w:jc w:val="right"/>
            </w:pPr>
            <w:r w:rsidRPr="0049727F">
              <w:t>2.88</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30.7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M</w:t>
            </w:r>
          </w:p>
        </w:tc>
        <w:tc>
          <w:tcPr>
            <w:tcW w:w="1109" w:type="dxa"/>
            <w:shd w:val="clear" w:color="auto" w:fill="auto"/>
            <w:noWrap/>
            <w:vAlign w:val="bottom"/>
            <w:hideMark/>
          </w:tcPr>
          <w:p w:rsidR="00395B28" w:rsidRPr="0049727F" w:rsidRDefault="00395B28" w:rsidP="00F859F1">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F859F1">
            <w:pPr>
              <w:pStyle w:val="Tablebody"/>
              <w:jc w:val="right"/>
            </w:pPr>
            <w:r w:rsidRPr="0049727F">
              <w:t>2.93</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52.0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V</w:t>
            </w:r>
          </w:p>
        </w:tc>
        <w:tc>
          <w:tcPr>
            <w:tcW w:w="1109" w:type="dxa"/>
            <w:shd w:val="clear" w:color="auto" w:fill="auto"/>
            <w:noWrap/>
            <w:vAlign w:val="bottom"/>
            <w:hideMark/>
          </w:tcPr>
          <w:p w:rsidR="00395B28" w:rsidRPr="0049727F" w:rsidRDefault="00395B28" w:rsidP="00F859F1">
            <w:pPr>
              <w:pStyle w:val="Tablebody"/>
              <w:jc w:val="right"/>
            </w:pPr>
            <w:r w:rsidRPr="0049727F">
              <w:t>13.86</w:t>
            </w:r>
          </w:p>
        </w:tc>
        <w:tc>
          <w:tcPr>
            <w:tcW w:w="1241" w:type="dxa"/>
            <w:shd w:val="clear" w:color="auto" w:fill="auto"/>
            <w:noWrap/>
            <w:vAlign w:val="bottom"/>
            <w:hideMark/>
          </w:tcPr>
          <w:p w:rsidR="00395B28" w:rsidRPr="0049727F" w:rsidRDefault="00395B28" w:rsidP="00F859F1">
            <w:pPr>
              <w:pStyle w:val="Tablebody"/>
              <w:jc w:val="right"/>
            </w:pPr>
            <w:r w:rsidRPr="0049727F">
              <w:t>2.77</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47.3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NY</w:t>
            </w:r>
          </w:p>
        </w:tc>
        <w:tc>
          <w:tcPr>
            <w:tcW w:w="1109" w:type="dxa"/>
            <w:shd w:val="clear" w:color="auto" w:fill="auto"/>
            <w:noWrap/>
            <w:vAlign w:val="bottom"/>
            <w:hideMark/>
          </w:tcPr>
          <w:p w:rsidR="00395B28" w:rsidRPr="0049727F" w:rsidRDefault="00395B28" w:rsidP="00F859F1">
            <w:pPr>
              <w:pStyle w:val="Tablebody"/>
              <w:jc w:val="right"/>
            </w:pPr>
            <w:r w:rsidRPr="0049727F">
              <w:t>21.89</w:t>
            </w:r>
          </w:p>
        </w:tc>
        <w:tc>
          <w:tcPr>
            <w:tcW w:w="1241" w:type="dxa"/>
            <w:shd w:val="clear" w:color="auto" w:fill="auto"/>
            <w:noWrap/>
            <w:vAlign w:val="bottom"/>
            <w:hideMark/>
          </w:tcPr>
          <w:p w:rsidR="00395B28" w:rsidRPr="0049727F" w:rsidRDefault="00395B28" w:rsidP="00F859F1">
            <w:pPr>
              <w:pStyle w:val="Tablebody"/>
              <w:jc w:val="right"/>
            </w:pPr>
            <w:r w:rsidRPr="0049727F">
              <w:t>2.75</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56.8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OH</w:t>
            </w:r>
          </w:p>
        </w:tc>
        <w:tc>
          <w:tcPr>
            <w:tcW w:w="1109" w:type="dxa"/>
            <w:shd w:val="clear" w:color="auto" w:fill="auto"/>
            <w:noWrap/>
            <w:vAlign w:val="bottom"/>
            <w:hideMark/>
          </w:tcPr>
          <w:p w:rsidR="00395B28" w:rsidRPr="0049727F" w:rsidRDefault="00395B28" w:rsidP="00F859F1">
            <w:pPr>
              <w:pStyle w:val="Tablebody"/>
              <w:jc w:val="right"/>
            </w:pPr>
            <w:r w:rsidRPr="0049727F">
              <w:t>25.23</w:t>
            </w:r>
          </w:p>
        </w:tc>
        <w:tc>
          <w:tcPr>
            <w:tcW w:w="1241" w:type="dxa"/>
            <w:shd w:val="clear" w:color="auto" w:fill="auto"/>
            <w:noWrap/>
            <w:vAlign w:val="bottom"/>
            <w:hideMark/>
          </w:tcPr>
          <w:p w:rsidR="00395B28" w:rsidRPr="0049727F" w:rsidRDefault="00395B28" w:rsidP="00F859F1">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42.0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OK</w:t>
            </w:r>
          </w:p>
        </w:tc>
        <w:tc>
          <w:tcPr>
            <w:tcW w:w="1109" w:type="dxa"/>
            <w:shd w:val="clear" w:color="auto" w:fill="auto"/>
            <w:noWrap/>
            <w:vAlign w:val="bottom"/>
            <w:hideMark/>
          </w:tcPr>
          <w:p w:rsidR="00395B28" w:rsidRPr="0049727F" w:rsidRDefault="00395B28" w:rsidP="00F859F1">
            <w:pPr>
              <w:pStyle w:val="Tablebody"/>
              <w:jc w:val="right"/>
            </w:pPr>
            <w:r w:rsidRPr="0049727F">
              <w:t>28.22</w:t>
            </w:r>
          </w:p>
        </w:tc>
        <w:tc>
          <w:tcPr>
            <w:tcW w:w="1241" w:type="dxa"/>
            <w:shd w:val="clear" w:color="auto" w:fill="auto"/>
            <w:noWrap/>
            <w:vAlign w:val="bottom"/>
            <w:hideMark/>
          </w:tcPr>
          <w:p w:rsidR="00395B28" w:rsidRPr="0049727F" w:rsidRDefault="00395B28" w:rsidP="00F859F1">
            <w:pPr>
              <w:pStyle w:val="Tablebody"/>
              <w:jc w:val="right"/>
            </w:pPr>
            <w:r w:rsidRPr="0049727F">
              <w:t>3.03</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39.5</w:t>
            </w:r>
            <w:r w:rsidR="00F859F1">
              <w:t>0</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OR</w:t>
            </w:r>
          </w:p>
        </w:tc>
        <w:tc>
          <w:tcPr>
            <w:tcW w:w="1109" w:type="dxa"/>
            <w:shd w:val="clear" w:color="auto" w:fill="auto"/>
            <w:noWrap/>
            <w:vAlign w:val="bottom"/>
            <w:hideMark/>
          </w:tcPr>
          <w:p w:rsidR="00395B28" w:rsidRPr="0049727F" w:rsidRDefault="00395B28" w:rsidP="00F859F1">
            <w:pPr>
              <w:pStyle w:val="Tablebody"/>
              <w:jc w:val="right"/>
            </w:pPr>
            <w:r w:rsidRPr="0049727F">
              <w:t>35.08</w:t>
            </w:r>
          </w:p>
        </w:tc>
        <w:tc>
          <w:tcPr>
            <w:tcW w:w="1241" w:type="dxa"/>
            <w:shd w:val="clear" w:color="auto" w:fill="auto"/>
            <w:noWrap/>
            <w:vAlign w:val="bottom"/>
            <w:hideMark/>
          </w:tcPr>
          <w:p w:rsidR="00395B28" w:rsidRPr="0049727F" w:rsidRDefault="00395B28" w:rsidP="00F859F1">
            <w:pPr>
              <w:pStyle w:val="Tablebody"/>
              <w:jc w:val="right"/>
            </w:pPr>
            <w:r w:rsidRPr="0049727F">
              <w:t>2.69</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21.1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PA</w:t>
            </w:r>
          </w:p>
        </w:tc>
        <w:tc>
          <w:tcPr>
            <w:tcW w:w="1109" w:type="dxa"/>
            <w:shd w:val="clear" w:color="auto" w:fill="auto"/>
            <w:noWrap/>
            <w:vAlign w:val="bottom"/>
            <w:hideMark/>
          </w:tcPr>
          <w:p w:rsidR="00395B28" w:rsidRPr="0049727F" w:rsidRDefault="00395B28" w:rsidP="00F859F1">
            <w:pPr>
              <w:pStyle w:val="Tablebody"/>
              <w:jc w:val="right"/>
            </w:pPr>
            <w:r w:rsidRPr="0049727F">
              <w:t>35.69</w:t>
            </w:r>
          </w:p>
        </w:tc>
        <w:tc>
          <w:tcPr>
            <w:tcW w:w="1241" w:type="dxa"/>
            <w:shd w:val="clear" w:color="auto" w:fill="auto"/>
            <w:noWrap/>
            <w:vAlign w:val="bottom"/>
            <w:hideMark/>
          </w:tcPr>
          <w:p w:rsidR="00395B28" w:rsidRPr="0049727F" w:rsidRDefault="00395B28" w:rsidP="00F859F1">
            <w:pPr>
              <w:pStyle w:val="Tablebody"/>
              <w:jc w:val="right"/>
            </w:pPr>
            <w:r w:rsidRPr="0049727F">
              <w:t>2.87</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28.34</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RI</w:t>
            </w:r>
          </w:p>
        </w:tc>
        <w:tc>
          <w:tcPr>
            <w:tcW w:w="1109" w:type="dxa"/>
            <w:shd w:val="clear" w:color="auto" w:fill="auto"/>
            <w:noWrap/>
            <w:vAlign w:val="bottom"/>
            <w:hideMark/>
          </w:tcPr>
          <w:p w:rsidR="00395B28" w:rsidRPr="0049727F" w:rsidRDefault="00395B28" w:rsidP="00F859F1">
            <w:pPr>
              <w:pStyle w:val="Tablebody"/>
              <w:jc w:val="right"/>
            </w:pPr>
            <w:r w:rsidRPr="0049727F">
              <w:t>56.23</w:t>
            </w:r>
          </w:p>
        </w:tc>
        <w:tc>
          <w:tcPr>
            <w:tcW w:w="1241" w:type="dxa"/>
            <w:shd w:val="clear" w:color="auto" w:fill="auto"/>
            <w:noWrap/>
            <w:vAlign w:val="bottom"/>
            <w:hideMark/>
          </w:tcPr>
          <w:p w:rsidR="00395B28" w:rsidRPr="0049727F" w:rsidRDefault="00395B28" w:rsidP="00F859F1">
            <w:pPr>
              <w:pStyle w:val="Tablebody"/>
              <w:jc w:val="right"/>
            </w:pPr>
            <w:r w:rsidRPr="0049727F">
              <w:t>2.86</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10.3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SC</w:t>
            </w:r>
          </w:p>
        </w:tc>
        <w:tc>
          <w:tcPr>
            <w:tcW w:w="1109" w:type="dxa"/>
            <w:shd w:val="clear" w:color="auto" w:fill="auto"/>
            <w:noWrap/>
            <w:vAlign w:val="bottom"/>
            <w:hideMark/>
          </w:tcPr>
          <w:p w:rsidR="00395B28" w:rsidRPr="0049727F" w:rsidRDefault="00395B28" w:rsidP="00F859F1">
            <w:pPr>
              <w:pStyle w:val="Tablebody"/>
              <w:jc w:val="right"/>
            </w:pPr>
            <w:r w:rsidRPr="0049727F">
              <w:t>18.76</w:t>
            </w:r>
          </w:p>
        </w:tc>
        <w:tc>
          <w:tcPr>
            <w:tcW w:w="1241" w:type="dxa"/>
            <w:shd w:val="clear" w:color="auto" w:fill="auto"/>
            <w:noWrap/>
            <w:vAlign w:val="bottom"/>
            <w:hideMark/>
          </w:tcPr>
          <w:p w:rsidR="00395B28" w:rsidRPr="0049727F" w:rsidRDefault="00395B28" w:rsidP="00F859F1">
            <w:pPr>
              <w:pStyle w:val="Tablebody"/>
              <w:jc w:val="right"/>
            </w:pPr>
            <w:r w:rsidRPr="0049727F">
              <w:t>2.81</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69.21</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SD</w:t>
            </w:r>
          </w:p>
        </w:tc>
        <w:tc>
          <w:tcPr>
            <w:tcW w:w="1109" w:type="dxa"/>
            <w:shd w:val="clear" w:color="auto" w:fill="auto"/>
            <w:noWrap/>
            <w:vAlign w:val="bottom"/>
            <w:hideMark/>
          </w:tcPr>
          <w:p w:rsidR="00395B28" w:rsidRPr="0049727F" w:rsidRDefault="00395B28" w:rsidP="00F859F1">
            <w:pPr>
              <w:pStyle w:val="Tablebody"/>
              <w:jc w:val="right"/>
            </w:pPr>
            <w:r w:rsidRPr="0049727F">
              <w:t>32.01</w:t>
            </w:r>
          </w:p>
        </w:tc>
        <w:tc>
          <w:tcPr>
            <w:tcW w:w="1241" w:type="dxa"/>
            <w:shd w:val="clear" w:color="auto" w:fill="auto"/>
            <w:noWrap/>
            <w:vAlign w:val="bottom"/>
            <w:hideMark/>
          </w:tcPr>
          <w:p w:rsidR="00395B28" w:rsidRPr="0049727F" w:rsidRDefault="00395B28" w:rsidP="00F859F1">
            <w:pPr>
              <w:pStyle w:val="Tablebody"/>
              <w:jc w:val="right"/>
            </w:pPr>
            <w:r w:rsidRPr="0049727F">
              <w:t>3.12</w:t>
            </w:r>
          </w:p>
        </w:tc>
        <w:tc>
          <w:tcPr>
            <w:tcW w:w="956" w:type="dxa"/>
            <w:shd w:val="clear" w:color="auto" w:fill="auto"/>
            <w:noWrap/>
            <w:vAlign w:val="bottom"/>
            <w:hideMark/>
          </w:tcPr>
          <w:p w:rsidR="00395B28" w:rsidRPr="0049727F" w:rsidRDefault="00395B28" w:rsidP="00F859F1">
            <w:pPr>
              <w:pStyle w:val="Tablebody"/>
              <w:jc w:val="right"/>
            </w:pPr>
            <w:r w:rsidRPr="0049727F">
              <w:t>1.04</w:t>
            </w:r>
          </w:p>
        </w:tc>
        <w:tc>
          <w:tcPr>
            <w:tcW w:w="1164" w:type="dxa"/>
            <w:shd w:val="clear" w:color="auto" w:fill="auto"/>
            <w:noWrap/>
            <w:vAlign w:val="bottom"/>
            <w:hideMark/>
          </w:tcPr>
          <w:p w:rsidR="00395B28" w:rsidRPr="0049727F" w:rsidRDefault="00395B28" w:rsidP="00F859F1">
            <w:pPr>
              <w:pStyle w:val="Tablebody"/>
              <w:jc w:val="right"/>
            </w:pPr>
            <w:r w:rsidRPr="0049727F">
              <w:t>130.7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TN</w:t>
            </w:r>
          </w:p>
        </w:tc>
        <w:tc>
          <w:tcPr>
            <w:tcW w:w="1109" w:type="dxa"/>
            <w:shd w:val="clear" w:color="auto" w:fill="auto"/>
            <w:noWrap/>
            <w:vAlign w:val="bottom"/>
            <w:hideMark/>
          </w:tcPr>
          <w:p w:rsidR="00395B28" w:rsidRPr="0049727F" w:rsidRDefault="00395B28" w:rsidP="00F859F1">
            <w:pPr>
              <w:pStyle w:val="Tablebody"/>
              <w:jc w:val="right"/>
            </w:pPr>
            <w:r w:rsidRPr="0049727F">
              <w:t>13.62</w:t>
            </w:r>
          </w:p>
        </w:tc>
        <w:tc>
          <w:tcPr>
            <w:tcW w:w="1241" w:type="dxa"/>
            <w:shd w:val="clear" w:color="auto" w:fill="auto"/>
            <w:noWrap/>
            <w:vAlign w:val="bottom"/>
            <w:hideMark/>
          </w:tcPr>
          <w:p w:rsidR="00395B28" w:rsidRPr="0049727F" w:rsidRDefault="00395B28" w:rsidP="00F859F1">
            <w:pPr>
              <w:pStyle w:val="Tablebody"/>
              <w:jc w:val="right"/>
            </w:pPr>
            <w:r w:rsidRPr="0049727F">
              <w:t>2.71</w:t>
            </w:r>
          </w:p>
        </w:tc>
        <w:tc>
          <w:tcPr>
            <w:tcW w:w="956" w:type="dxa"/>
            <w:shd w:val="clear" w:color="auto" w:fill="auto"/>
            <w:noWrap/>
            <w:vAlign w:val="bottom"/>
            <w:hideMark/>
          </w:tcPr>
          <w:p w:rsidR="00395B28" w:rsidRPr="0049727F" w:rsidRDefault="00395B28" w:rsidP="00F859F1">
            <w:pPr>
              <w:pStyle w:val="Tablebody"/>
              <w:jc w:val="right"/>
            </w:pPr>
            <w:r w:rsidRPr="0049727F">
              <w:t>1.07</w:t>
            </w:r>
          </w:p>
        </w:tc>
        <w:tc>
          <w:tcPr>
            <w:tcW w:w="1164" w:type="dxa"/>
            <w:shd w:val="clear" w:color="auto" w:fill="auto"/>
            <w:noWrap/>
            <w:vAlign w:val="bottom"/>
            <w:hideMark/>
          </w:tcPr>
          <w:p w:rsidR="00395B28" w:rsidRPr="0049727F" w:rsidRDefault="00395B28" w:rsidP="00F859F1">
            <w:pPr>
              <w:pStyle w:val="Tablebody"/>
              <w:jc w:val="right"/>
            </w:pPr>
            <w:r w:rsidRPr="0049727F">
              <w:t>192.83</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TX</w:t>
            </w:r>
          </w:p>
        </w:tc>
        <w:tc>
          <w:tcPr>
            <w:tcW w:w="1109" w:type="dxa"/>
            <w:shd w:val="clear" w:color="auto" w:fill="auto"/>
            <w:noWrap/>
            <w:vAlign w:val="bottom"/>
            <w:hideMark/>
          </w:tcPr>
          <w:p w:rsidR="00395B28" w:rsidRPr="0049727F" w:rsidRDefault="00395B28" w:rsidP="00F859F1">
            <w:pPr>
              <w:pStyle w:val="Tablebody"/>
              <w:jc w:val="right"/>
            </w:pPr>
            <w:r w:rsidRPr="0049727F">
              <w:t>23.85</w:t>
            </w:r>
          </w:p>
        </w:tc>
        <w:tc>
          <w:tcPr>
            <w:tcW w:w="1241" w:type="dxa"/>
            <w:shd w:val="clear" w:color="auto" w:fill="auto"/>
            <w:noWrap/>
            <w:vAlign w:val="bottom"/>
            <w:hideMark/>
          </w:tcPr>
          <w:p w:rsidR="00395B28" w:rsidRPr="0049727F" w:rsidRDefault="00395B28" w:rsidP="00F859F1">
            <w:pPr>
              <w:pStyle w:val="Tablebody"/>
              <w:jc w:val="right"/>
            </w:pPr>
            <w:r w:rsidRPr="0049727F">
              <w:t>2.92</w:t>
            </w:r>
          </w:p>
        </w:tc>
        <w:tc>
          <w:tcPr>
            <w:tcW w:w="956" w:type="dxa"/>
            <w:shd w:val="clear" w:color="auto" w:fill="auto"/>
            <w:noWrap/>
            <w:vAlign w:val="bottom"/>
            <w:hideMark/>
          </w:tcPr>
          <w:p w:rsidR="00395B28" w:rsidRPr="0049727F" w:rsidRDefault="00395B28" w:rsidP="00F859F1">
            <w:pPr>
              <w:pStyle w:val="Tablebody"/>
              <w:jc w:val="right"/>
            </w:pPr>
            <w:r w:rsidRPr="0049727F">
              <w:t>1.05</w:t>
            </w:r>
          </w:p>
        </w:tc>
        <w:tc>
          <w:tcPr>
            <w:tcW w:w="1164" w:type="dxa"/>
            <w:shd w:val="clear" w:color="auto" w:fill="auto"/>
            <w:noWrap/>
            <w:vAlign w:val="bottom"/>
            <w:hideMark/>
          </w:tcPr>
          <w:p w:rsidR="00395B28" w:rsidRPr="0049727F" w:rsidRDefault="00395B28" w:rsidP="00F859F1">
            <w:pPr>
              <w:pStyle w:val="Tablebody"/>
              <w:jc w:val="right"/>
            </w:pPr>
            <w:r w:rsidRPr="0049727F">
              <w:t>160.44</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UT</w:t>
            </w:r>
          </w:p>
        </w:tc>
        <w:tc>
          <w:tcPr>
            <w:tcW w:w="1109" w:type="dxa"/>
            <w:shd w:val="clear" w:color="auto" w:fill="auto"/>
            <w:noWrap/>
            <w:vAlign w:val="bottom"/>
            <w:hideMark/>
          </w:tcPr>
          <w:p w:rsidR="00395B28" w:rsidRPr="0049727F" w:rsidRDefault="00395B28" w:rsidP="00F859F1">
            <w:pPr>
              <w:pStyle w:val="Tablebody"/>
              <w:jc w:val="right"/>
            </w:pPr>
            <w:r w:rsidRPr="0049727F">
              <w:t>12.58</w:t>
            </w:r>
          </w:p>
        </w:tc>
        <w:tc>
          <w:tcPr>
            <w:tcW w:w="1241" w:type="dxa"/>
            <w:shd w:val="clear" w:color="auto" w:fill="auto"/>
            <w:noWrap/>
            <w:vAlign w:val="bottom"/>
            <w:hideMark/>
          </w:tcPr>
          <w:p w:rsidR="00395B28" w:rsidRPr="0049727F" w:rsidRDefault="00395B28" w:rsidP="00F859F1">
            <w:pPr>
              <w:pStyle w:val="Tablebody"/>
              <w:jc w:val="right"/>
            </w:pPr>
            <w:r w:rsidRPr="0049727F">
              <w:t>2.71</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91.04</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VA</w:t>
            </w:r>
          </w:p>
        </w:tc>
        <w:tc>
          <w:tcPr>
            <w:tcW w:w="1109" w:type="dxa"/>
            <w:shd w:val="clear" w:color="auto" w:fill="auto"/>
            <w:noWrap/>
            <w:vAlign w:val="bottom"/>
            <w:hideMark/>
          </w:tcPr>
          <w:p w:rsidR="00395B28" w:rsidRPr="0049727F" w:rsidRDefault="00395B28" w:rsidP="00F859F1">
            <w:pPr>
              <w:pStyle w:val="Tablebody"/>
              <w:jc w:val="right"/>
            </w:pPr>
            <w:r w:rsidRPr="0049727F">
              <w:t>25.18</w:t>
            </w:r>
          </w:p>
        </w:tc>
        <w:tc>
          <w:tcPr>
            <w:tcW w:w="1241" w:type="dxa"/>
            <w:shd w:val="clear" w:color="auto" w:fill="auto"/>
            <w:noWrap/>
            <w:vAlign w:val="bottom"/>
            <w:hideMark/>
          </w:tcPr>
          <w:p w:rsidR="00395B28" w:rsidRPr="0049727F" w:rsidRDefault="00395B28" w:rsidP="00F859F1">
            <w:pPr>
              <w:pStyle w:val="Tablebody"/>
              <w:jc w:val="right"/>
            </w:pPr>
            <w:r w:rsidRPr="0049727F">
              <w:t>2.63</w:t>
            </w:r>
          </w:p>
        </w:tc>
        <w:tc>
          <w:tcPr>
            <w:tcW w:w="956" w:type="dxa"/>
            <w:shd w:val="clear" w:color="auto" w:fill="auto"/>
            <w:noWrap/>
            <w:vAlign w:val="bottom"/>
            <w:hideMark/>
          </w:tcPr>
          <w:p w:rsidR="00395B28" w:rsidRPr="0049727F" w:rsidRDefault="00395B28" w:rsidP="00F859F1">
            <w:pPr>
              <w:pStyle w:val="Tablebody"/>
              <w:jc w:val="right"/>
            </w:pPr>
            <w:r w:rsidRPr="0049727F">
              <w:t>1.08</w:t>
            </w:r>
          </w:p>
        </w:tc>
        <w:tc>
          <w:tcPr>
            <w:tcW w:w="1164" w:type="dxa"/>
            <w:shd w:val="clear" w:color="auto" w:fill="auto"/>
            <w:noWrap/>
            <w:vAlign w:val="bottom"/>
            <w:hideMark/>
          </w:tcPr>
          <w:p w:rsidR="00395B28" w:rsidRPr="0049727F" w:rsidRDefault="00395B28" w:rsidP="00F859F1">
            <w:pPr>
              <w:pStyle w:val="Tablebody"/>
              <w:jc w:val="right"/>
            </w:pPr>
            <w:r w:rsidRPr="0049727F">
              <w:t>145.65</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VT</w:t>
            </w:r>
          </w:p>
        </w:tc>
        <w:tc>
          <w:tcPr>
            <w:tcW w:w="1109" w:type="dxa"/>
            <w:shd w:val="clear" w:color="auto" w:fill="auto"/>
            <w:noWrap/>
            <w:vAlign w:val="bottom"/>
            <w:hideMark/>
          </w:tcPr>
          <w:p w:rsidR="00395B28" w:rsidRPr="0049727F" w:rsidRDefault="00395B28" w:rsidP="00F859F1">
            <w:pPr>
              <w:pStyle w:val="Tablebody"/>
              <w:jc w:val="right"/>
            </w:pPr>
            <w:r w:rsidRPr="0049727F">
              <w:t>18.91</w:t>
            </w:r>
          </w:p>
        </w:tc>
        <w:tc>
          <w:tcPr>
            <w:tcW w:w="1241" w:type="dxa"/>
            <w:shd w:val="clear" w:color="auto" w:fill="auto"/>
            <w:noWrap/>
            <w:vAlign w:val="bottom"/>
            <w:hideMark/>
          </w:tcPr>
          <w:p w:rsidR="00395B28" w:rsidRPr="0049727F" w:rsidRDefault="00395B28" w:rsidP="00F859F1">
            <w:pPr>
              <w:pStyle w:val="Tablebody"/>
              <w:jc w:val="right"/>
            </w:pPr>
            <w:r w:rsidRPr="0049727F">
              <w:t>2.55</w:t>
            </w:r>
          </w:p>
        </w:tc>
        <w:tc>
          <w:tcPr>
            <w:tcW w:w="956" w:type="dxa"/>
            <w:shd w:val="clear" w:color="auto" w:fill="auto"/>
            <w:noWrap/>
            <w:vAlign w:val="bottom"/>
            <w:hideMark/>
          </w:tcPr>
          <w:p w:rsidR="00395B28" w:rsidRPr="0049727F" w:rsidRDefault="00395B28" w:rsidP="00F859F1">
            <w:pPr>
              <w:pStyle w:val="Tablebody"/>
              <w:jc w:val="right"/>
            </w:pPr>
            <w:r w:rsidRPr="0049727F">
              <w:t>1.08</w:t>
            </w:r>
          </w:p>
        </w:tc>
        <w:tc>
          <w:tcPr>
            <w:tcW w:w="1164" w:type="dxa"/>
            <w:shd w:val="clear" w:color="auto" w:fill="auto"/>
            <w:noWrap/>
            <w:vAlign w:val="bottom"/>
            <w:hideMark/>
          </w:tcPr>
          <w:p w:rsidR="00395B28" w:rsidRPr="0049727F" w:rsidRDefault="00395B28" w:rsidP="00F859F1">
            <w:pPr>
              <w:pStyle w:val="Tablebody"/>
              <w:jc w:val="right"/>
            </w:pPr>
            <w:r w:rsidRPr="0049727F">
              <w:t>145.18</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WA</w:t>
            </w:r>
          </w:p>
        </w:tc>
        <w:tc>
          <w:tcPr>
            <w:tcW w:w="1109" w:type="dxa"/>
            <w:shd w:val="clear" w:color="auto" w:fill="auto"/>
            <w:noWrap/>
            <w:vAlign w:val="bottom"/>
            <w:hideMark/>
          </w:tcPr>
          <w:p w:rsidR="00395B28" w:rsidRPr="0049727F" w:rsidRDefault="00395B28" w:rsidP="00F859F1">
            <w:pPr>
              <w:pStyle w:val="Tablebody"/>
              <w:jc w:val="right"/>
            </w:pPr>
            <w:r w:rsidRPr="0049727F">
              <w:t>28.71</w:t>
            </w:r>
          </w:p>
        </w:tc>
        <w:tc>
          <w:tcPr>
            <w:tcW w:w="1241" w:type="dxa"/>
            <w:shd w:val="clear" w:color="auto" w:fill="auto"/>
            <w:noWrap/>
            <w:vAlign w:val="bottom"/>
            <w:hideMark/>
          </w:tcPr>
          <w:p w:rsidR="00395B28" w:rsidRPr="0049727F" w:rsidRDefault="00395B28" w:rsidP="00F859F1">
            <w:pPr>
              <w:pStyle w:val="Tablebody"/>
              <w:jc w:val="right"/>
            </w:pPr>
            <w:r w:rsidRPr="0049727F">
              <w:t>2.75</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34.02</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WI</w:t>
            </w:r>
          </w:p>
        </w:tc>
        <w:tc>
          <w:tcPr>
            <w:tcW w:w="1109" w:type="dxa"/>
            <w:shd w:val="clear" w:color="auto" w:fill="auto"/>
            <w:noWrap/>
            <w:vAlign w:val="bottom"/>
            <w:hideMark/>
          </w:tcPr>
          <w:p w:rsidR="00395B28" w:rsidRPr="0049727F" w:rsidRDefault="00395B28" w:rsidP="00F859F1">
            <w:pPr>
              <w:pStyle w:val="Tablebody"/>
              <w:jc w:val="right"/>
            </w:pPr>
            <w:r w:rsidRPr="0049727F">
              <w:t>17.87</w:t>
            </w:r>
          </w:p>
        </w:tc>
        <w:tc>
          <w:tcPr>
            <w:tcW w:w="1241" w:type="dxa"/>
            <w:shd w:val="clear" w:color="auto" w:fill="auto"/>
            <w:noWrap/>
            <w:vAlign w:val="bottom"/>
            <w:hideMark/>
          </w:tcPr>
          <w:p w:rsidR="00395B28" w:rsidRPr="0049727F" w:rsidRDefault="00395B28" w:rsidP="00F859F1">
            <w:pPr>
              <w:pStyle w:val="Tablebody"/>
              <w:jc w:val="right"/>
            </w:pPr>
            <w:r w:rsidRPr="0049727F">
              <w:t>2.81</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56.19</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WV</w:t>
            </w:r>
          </w:p>
        </w:tc>
        <w:tc>
          <w:tcPr>
            <w:tcW w:w="1109" w:type="dxa"/>
            <w:shd w:val="clear" w:color="auto" w:fill="auto"/>
            <w:noWrap/>
            <w:vAlign w:val="bottom"/>
            <w:hideMark/>
          </w:tcPr>
          <w:p w:rsidR="00395B28" w:rsidRPr="0049727F" w:rsidRDefault="00395B28" w:rsidP="00F859F1">
            <w:pPr>
              <w:pStyle w:val="Tablebody"/>
              <w:jc w:val="right"/>
            </w:pPr>
            <w:r w:rsidRPr="0049727F">
              <w:t>28.45</w:t>
            </w:r>
          </w:p>
        </w:tc>
        <w:tc>
          <w:tcPr>
            <w:tcW w:w="1241" w:type="dxa"/>
            <w:shd w:val="clear" w:color="auto" w:fill="auto"/>
            <w:noWrap/>
            <w:vAlign w:val="bottom"/>
            <w:hideMark/>
          </w:tcPr>
          <w:p w:rsidR="00395B28" w:rsidRPr="0049727F" w:rsidRDefault="00395B28" w:rsidP="00F859F1">
            <w:pPr>
              <w:pStyle w:val="Tablebody"/>
              <w:jc w:val="right"/>
            </w:pPr>
            <w:r w:rsidRPr="0049727F">
              <w:t>2.67</w:t>
            </w:r>
          </w:p>
        </w:tc>
        <w:tc>
          <w:tcPr>
            <w:tcW w:w="956" w:type="dxa"/>
            <w:shd w:val="clear" w:color="auto" w:fill="auto"/>
            <w:noWrap/>
            <w:vAlign w:val="bottom"/>
            <w:hideMark/>
          </w:tcPr>
          <w:p w:rsidR="00395B28" w:rsidRPr="0049727F" w:rsidRDefault="00395B28" w:rsidP="00F859F1">
            <w:pPr>
              <w:pStyle w:val="Tablebody"/>
              <w:jc w:val="right"/>
            </w:pPr>
            <w:r w:rsidRPr="0049727F">
              <w:t>1.08</w:t>
            </w:r>
          </w:p>
        </w:tc>
        <w:tc>
          <w:tcPr>
            <w:tcW w:w="1164" w:type="dxa"/>
            <w:shd w:val="clear" w:color="auto" w:fill="auto"/>
            <w:noWrap/>
            <w:vAlign w:val="bottom"/>
            <w:hideMark/>
          </w:tcPr>
          <w:p w:rsidR="00395B28" w:rsidRPr="0049727F" w:rsidRDefault="00395B28" w:rsidP="00F859F1">
            <w:pPr>
              <w:pStyle w:val="Tablebody"/>
              <w:jc w:val="right"/>
            </w:pPr>
            <w:r w:rsidRPr="0049727F">
              <w:t>136.57</w:t>
            </w:r>
          </w:p>
        </w:tc>
      </w:tr>
      <w:tr w:rsidR="00395B28" w:rsidRPr="0049727F" w:rsidTr="00F859F1">
        <w:trPr>
          <w:trHeight w:val="300"/>
        </w:trPr>
        <w:tc>
          <w:tcPr>
            <w:tcW w:w="709" w:type="dxa"/>
            <w:shd w:val="clear" w:color="auto" w:fill="auto"/>
            <w:noWrap/>
            <w:vAlign w:val="bottom"/>
            <w:hideMark/>
          </w:tcPr>
          <w:p w:rsidR="00395B28" w:rsidRPr="0049727F" w:rsidRDefault="00395B28" w:rsidP="001C51FA">
            <w:pPr>
              <w:pStyle w:val="Tablebody"/>
            </w:pPr>
            <w:r w:rsidRPr="0049727F">
              <w:t>WY</w:t>
            </w:r>
          </w:p>
        </w:tc>
        <w:tc>
          <w:tcPr>
            <w:tcW w:w="1109" w:type="dxa"/>
            <w:shd w:val="clear" w:color="auto" w:fill="auto"/>
            <w:noWrap/>
            <w:vAlign w:val="bottom"/>
            <w:hideMark/>
          </w:tcPr>
          <w:p w:rsidR="00395B28" w:rsidRPr="0049727F" w:rsidRDefault="00395B28" w:rsidP="00F859F1">
            <w:pPr>
              <w:pStyle w:val="Tablebody"/>
              <w:jc w:val="right"/>
            </w:pPr>
            <w:r w:rsidRPr="0049727F">
              <w:t>23.48</w:t>
            </w:r>
          </w:p>
        </w:tc>
        <w:tc>
          <w:tcPr>
            <w:tcW w:w="1241" w:type="dxa"/>
            <w:shd w:val="clear" w:color="auto" w:fill="auto"/>
            <w:noWrap/>
            <w:vAlign w:val="bottom"/>
            <w:hideMark/>
          </w:tcPr>
          <w:p w:rsidR="00395B28" w:rsidRPr="0049727F" w:rsidRDefault="00395B28" w:rsidP="00F859F1">
            <w:pPr>
              <w:pStyle w:val="Tablebody"/>
              <w:jc w:val="right"/>
            </w:pPr>
            <w:r w:rsidRPr="0049727F">
              <w:t>2.92</w:t>
            </w:r>
          </w:p>
        </w:tc>
        <w:tc>
          <w:tcPr>
            <w:tcW w:w="956" w:type="dxa"/>
            <w:shd w:val="clear" w:color="auto" w:fill="auto"/>
            <w:noWrap/>
            <w:vAlign w:val="bottom"/>
            <w:hideMark/>
          </w:tcPr>
          <w:p w:rsidR="00395B28" w:rsidRPr="0049727F" w:rsidRDefault="00395B28" w:rsidP="00F859F1">
            <w:pPr>
              <w:pStyle w:val="Tablebody"/>
              <w:jc w:val="right"/>
            </w:pPr>
            <w:r w:rsidRPr="0049727F">
              <w:t>1.06</w:t>
            </w:r>
          </w:p>
        </w:tc>
        <w:tc>
          <w:tcPr>
            <w:tcW w:w="1164" w:type="dxa"/>
            <w:shd w:val="clear" w:color="auto" w:fill="auto"/>
            <w:noWrap/>
            <w:vAlign w:val="bottom"/>
            <w:hideMark/>
          </w:tcPr>
          <w:p w:rsidR="00395B28" w:rsidRPr="0049727F" w:rsidRDefault="00395B28" w:rsidP="00F859F1">
            <w:pPr>
              <w:pStyle w:val="Tablebody"/>
              <w:jc w:val="right"/>
            </w:pPr>
            <w:r w:rsidRPr="0049727F">
              <w:t>143.63</w:t>
            </w:r>
          </w:p>
        </w:tc>
      </w:tr>
    </w:tbl>
    <w:p w:rsidR="00E21928" w:rsidRPr="0049727F" w:rsidRDefault="00395B28" w:rsidP="00EB6C52">
      <w:pPr>
        <w:pStyle w:val="Caption"/>
      </w:pPr>
      <w:bookmarkStart w:id="192" w:name="_Toc475721364"/>
      <w:r w:rsidRPr="0049727F">
        <w:t xml:space="preserve">Table </w:t>
      </w:r>
      <w:fldSimple w:instr=" STYLEREF 1 \s ">
        <w:r w:rsidR="00D265F3">
          <w:rPr>
            <w:noProof/>
          </w:rPr>
          <w:t>7</w:t>
        </w:r>
      </w:fldSimple>
      <w:r w:rsidR="00BA0037">
        <w:t>.</w:t>
      </w:r>
      <w:fldSimple w:instr=" SEQ Table \* ARABIC \s 1 ">
        <w:r w:rsidR="00D265F3">
          <w:rPr>
            <w:noProof/>
          </w:rPr>
          <w:t>4</w:t>
        </w:r>
      </w:fldSimple>
      <w:r w:rsidRPr="0049727F">
        <w:t xml:space="preserve"> Median values, </w:t>
      </w:r>
      <w:r w:rsidR="00FD65E9" w:rsidRPr="0049727F">
        <w:t xml:space="preserve">aggregated </w:t>
      </w:r>
      <w:r w:rsidRPr="0049727F">
        <w:t>by state plus DC, of selected measures of the municipal-scale street networks for every city and town in the US.</w:t>
      </w:r>
      <w:r w:rsidR="00E81C93">
        <w:t xml:space="preserve"> For definitions and discussion of these measures, see Table 5.1 in chapter 5 and section 4.4 in chapter 4.</w:t>
      </w:r>
      <w:bookmarkEnd w:id="192"/>
    </w:p>
    <w:p w:rsidR="001D0C7C" w:rsidRPr="0049727F" w:rsidRDefault="001D0C7C" w:rsidP="001C51FA"/>
    <w:p w:rsidR="001D0C7C" w:rsidRPr="0049727F" w:rsidRDefault="001D0C7C" w:rsidP="00D265F3">
      <w:pPr>
        <w:pStyle w:val="Heading2"/>
      </w:pPr>
      <w:bookmarkStart w:id="193" w:name="_Toc475721787"/>
      <w:bookmarkStart w:id="194" w:name="_Toc475734207"/>
      <w:r w:rsidRPr="0049727F">
        <w:t>Analysis of Neighborhood-Scale Street Networks</w:t>
      </w:r>
      <w:bookmarkEnd w:id="193"/>
      <w:bookmarkEnd w:id="194"/>
    </w:p>
    <w:p w:rsidR="001D0C7C" w:rsidRPr="0049727F" w:rsidRDefault="00A66415" w:rsidP="001C51FA">
      <w:r w:rsidRPr="0049727F">
        <w:lastRenderedPageBreak/>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n the network in terms of density, resilience, and connectedness. While the metropolitan scale captures the emergent character of the wider region’s complex system, and the municipal scale captures planning decisions made by a single city government, the neighborhood 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8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972"/>
        <w:gridCol w:w="972"/>
        <w:gridCol w:w="960"/>
        <w:gridCol w:w="972"/>
        <w:gridCol w:w="972"/>
      </w:tblGrid>
      <w:tr w:rsidR="009F2106" w:rsidRPr="0049727F" w:rsidTr="00273C15">
        <w:trPr>
          <w:trHeight w:val="300"/>
        </w:trPr>
        <w:tc>
          <w:tcPr>
            <w:tcW w:w="3996" w:type="dxa"/>
            <w:shd w:val="clear" w:color="auto" w:fill="auto"/>
            <w:noWrap/>
            <w:vAlign w:val="bottom"/>
            <w:hideMark/>
          </w:tcPr>
          <w:p w:rsidR="009F2106" w:rsidRPr="0049727F" w:rsidRDefault="009F2106" w:rsidP="005733E1">
            <w:pPr>
              <w:pStyle w:val="TableHeader"/>
              <w:jc w:val="right"/>
            </w:pPr>
          </w:p>
        </w:tc>
        <w:tc>
          <w:tcPr>
            <w:tcW w:w="972" w:type="dxa"/>
            <w:shd w:val="clear" w:color="auto" w:fill="auto"/>
            <w:noWrap/>
            <w:vAlign w:val="bottom"/>
            <w:hideMark/>
          </w:tcPr>
          <w:p w:rsidR="009F2106" w:rsidRPr="0049727F" w:rsidRDefault="009F2106" w:rsidP="005733E1">
            <w:pPr>
              <w:pStyle w:val="TableHeader"/>
              <w:jc w:val="right"/>
            </w:pPr>
            <w:r w:rsidRPr="0049727F">
              <w:t>mean</w:t>
            </w:r>
          </w:p>
        </w:tc>
        <w:tc>
          <w:tcPr>
            <w:tcW w:w="972" w:type="dxa"/>
            <w:shd w:val="clear" w:color="auto" w:fill="auto"/>
            <w:noWrap/>
            <w:vAlign w:val="bottom"/>
            <w:hideMark/>
          </w:tcPr>
          <w:p w:rsidR="009F2106" w:rsidRPr="0049727F" w:rsidRDefault="005733E1" w:rsidP="005733E1">
            <w:pPr>
              <w:pStyle w:val="TableHeader"/>
              <w:jc w:val="right"/>
            </w:pPr>
            <w:r w:rsidRPr="005733E1">
              <w:rPr>
                <w:i/>
              </w:rPr>
              <w:t>σ</w:t>
            </w:r>
          </w:p>
        </w:tc>
        <w:tc>
          <w:tcPr>
            <w:tcW w:w="960" w:type="dxa"/>
            <w:shd w:val="clear" w:color="auto" w:fill="auto"/>
            <w:noWrap/>
            <w:vAlign w:val="bottom"/>
            <w:hideMark/>
          </w:tcPr>
          <w:p w:rsidR="009F2106" w:rsidRPr="0049727F" w:rsidRDefault="009F2106" w:rsidP="005733E1">
            <w:pPr>
              <w:pStyle w:val="TableHeader"/>
              <w:jc w:val="right"/>
            </w:pPr>
            <w:r w:rsidRPr="0049727F">
              <w:t>min</w:t>
            </w:r>
          </w:p>
        </w:tc>
        <w:tc>
          <w:tcPr>
            <w:tcW w:w="972" w:type="dxa"/>
            <w:shd w:val="clear" w:color="auto" w:fill="auto"/>
            <w:noWrap/>
            <w:vAlign w:val="bottom"/>
            <w:hideMark/>
          </w:tcPr>
          <w:p w:rsidR="009F2106" w:rsidRPr="0049727F" w:rsidRDefault="00273C15" w:rsidP="005733E1">
            <w:pPr>
              <w:pStyle w:val="TableHeader"/>
              <w:jc w:val="right"/>
            </w:pPr>
            <w:r>
              <w:t>median</w:t>
            </w:r>
          </w:p>
        </w:tc>
        <w:tc>
          <w:tcPr>
            <w:tcW w:w="972" w:type="dxa"/>
            <w:shd w:val="clear" w:color="auto" w:fill="auto"/>
            <w:noWrap/>
            <w:vAlign w:val="bottom"/>
            <w:hideMark/>
          </w:tcPr>
          <w:p w:rsidR="009F2106" w:rsidRPr="0049727F" w:rsidRDefault="009F2106" w:rsidP="005733E1">
            <w:pPr>
              <w:pStyle w:val="TableHeader"/>
              <w:jc w:val="right"/>
            </w:pPr>
            <w:r w:rsidRPr="0049727F">
              <w:t>max</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rea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F859F1">
            <w:pPr>
              <w:pStyle w:val="Tablebody"/>
              <w:jc w:val="right"/>
            </w:pPr>
            <w:r w:rsidRPr="0049727F">
              <w:t>5.322</w:t>
            </w:r>
          </w:p>
        </w:tc>
        <w:tc>
          <w:tcPr>
            <w:tcW w:w="972" w:type="dxa"/>
            <w:shd w:val="clear" w:color="auto" w:fill="auto"/>
            <w:noWrap/>
            <w:vAlign w:val="bottom"/>
            <w:hideMark/>
          </w:tcPr>
          <w:p w:rsidR="00273C15" w:rsidRPr="0049727F" w:rsidRDefault="00273C15" w:rsidP="00F859F1">
            <w:pPr>
              <w:pStyle w:val="Tablebody"/>
              <w:jc w:val="right"/>
            </w:pPr>
            <w:r w:rsidRPr="0049727F">
              <w:t>15.463</w:t>
            </w:r>
          </w:p>
        </w:tc>
        <w:tc>
          <w:tcPr>
            <w:tcW w:w="960" w:type="dxa"/>
            <w:shd w:val="clear" w:color="auto" w:fill="auto"/>
            <w:noWrap/>
            <w:vAlign w:val="bottom"/>
            <w:hideMark/>
          </w:tcPr>
          <w:p w:rsidR="00273C15" w:rsidRPr="0049727F" w:rsidRDefault="00273C15" w:rsidP="00F859F1">
            <w:pPr>
              <w:pStyle w:val="Tablebody"/>
              <w:jc w:val="right"/>
            </w:pPr>
            <w:r w:rsidRPr="0049727F">
              <w:t>0.008</w:t>
            </w:r>
          </w:p>
        </w:tc>
        <w:tc>
          <w:tcPr>
            <w:tcW w:w="972" w:type="dxa"/>
            <w:shd w:val="clear" w:color="auto" w:fill="auto"/>
            <w:noWrap/>
            <w:vAlign w:val="bottom"/>
            <w:hideMark/>
          </w:tcPr>
          <w:p w:rsidR="00273C15" w:rsidRPr="0049727F" w:rsidRDefault="00273C15" w:rsidP="00F859F1">
            <w:pPr>
              <w:pStyle w:val="Tablebody"/>
              <w:jc w:val="right"/>
            </w:pPr>
            <w:r w:rsidRPr="0049727F">
              <w:t>1.738</w:t>
            </w:r>
          </w:p>
        </w:tc>
        <w:tc>
          <w:tcPr>
            <w:tcW w:w="972" w:type="dxa"/>
            <w:shd w:val="clear" w:color="auto" w:fill="auto"/>
            <w:noWrap/>
            <w:vAlign w:val="bottom"/>
            <w:hideMark/>
          </w:tcPr>
          <w:p w:rsidR="00273C15" w:rsidRPr="0049727F" w:rsidRDefault="00273C15" w:rsidP="00F859F1">
            <w:pPr>
              <w:pStyle w:val="Tablebody"/>
              <w:jc w:val="right"/>
            </w:pPr>
            <w:r w:rsidRPr="0049727F">
              <w:t>323.306</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g of the avg neighborhood degree</w:t>
            </w:r>
          </w:p>
        </w:tc>
        <w:tc>
          <w:tcPr>
            <w:tcW w:w="972" w:type="dxa"/>
            <w:shd w:val="clear" w:color="auto" w:fill="auto"/>
            <w:noWrap/>
            <w:vAlign w:val="bottom"/>
            <w:hideMark/>
          </w:tcPr>
          <w:p w:rsidR="00273C15" w:rsidRPr="0049727F" w:rsidRDefault="00273C15" w:rsidP="00F859F1">
            <w:pPr>
              <w:pStyle w:val="Tablebody"/>
              <w:jc w:val="right"/>
            </w:pPr>
            <w:r w:rsidRPr="0049727F">
              <w:t>2.598</w:t>
            </w:r>
          </w:p>
        </w:tc>
        <w:tc>
          <w:tcPr>
            <w:tcW w:w="972" w:type="dxa"/>
            <w:shd w:val="clear" w:color="auto" w:fill="auto"/>
            <w:noWrap/>
            <w:vAlign w:val="bottom"/>
            <w:hideMark/>
          </w:tcPr>
          <w:p w:rsidR="00273C15" w:rsidRPr="0049727F" w:rsidRDefault="00273C15" w:rsidP="00F859F1">
            <w:pPr>
              <w:pStyle w:val="Tablebody"/>
              <w:jc w:val="right"/>
            </w:pPr>
            <w:r w:rsidRPr="0049727F">
              <w:t>0.436</w:t>
            </w:r>
          </w:p>
        </w:tc>
        <w:tc>
          <w:tcPr>
            <w:tcW w:w="960" w:type="dxa"/>
            <w:shd w:val="clear" w:color="auto" w:fill="auto"/>
            <w:noWrap/>
            <w:vAlign w:val="bottom"/>
            <w:hideMark/>
          </w:tcPr>
          <w:p w:rsidR="00273C15" w:rsidRPr="0049727F" w:rsidRDefault="00F859F1" w:rsidP="00F859F1">
            <w:pPr>
              <w:pStyle w:val="Tablebody"/>
              <w:jc w:val="right"/>
            </w:pPr>
            <w:r>
              <w:t>&lt;</w:t>
            </w:r>
            <w:r w:rsidR="00273C15"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2.67</w:t>
            </w:r>
            <w:r w:rsidR="00F859F1">
              <w:t>0</w:t>
            </w:r>
          </w:p>
        </w:tc>
        <w:tc>
          <w:tcPr>
            <w:tcW w:w="972" w:type="dxa"/>
            <w:shd w:val="clear" w:color="auto" w:fill="auto"/>
            <w:noWrap/>
            <w:vAlign w:val="bottom"/>
            <w:hideMark/>
          </w:tcPr>
          <w:p w:rsidR="00273C15" w:rsidRPr="0049727F" w:rsidRDefault="00273C15" w:rsidP="00F859F1">
            <w:pPr>
              <w:pStyle w:val="Tablebody"/>
              <w:jc w:val="right"/>
            </w:pPr>
            <w:r w:rsidRPr="0049727F">
              <w:t>3.632</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g of the avg weighted neighborhood degree</w:t>
            </w:r>
          </w:p>
        </w:tc>
        <w:tc>
          <w:tcPr>
            <w:tcW w:w="972" w:type="dxa"/>
            <w:shd w:val="clear" w:color="auto" w:fill="auto"/>
            <w:noWrap/>
            <w:vAlign w:val="bottom"/>
            <w:hideMark/>
          </w:tcPr>
          <w:p w:rsidR="00273C15" w:rsidRPr="0049727F" w:rsidRDefault="00273C15" w:rsidP="00F859F1">
            <w:pPr>
              <w:pStyle w:val="Tablebody"/>
              <w:jc w:val="right"/>
            </w:pPr>
            <w:r w:rsidRPr="0049727F">
              <w:t>0.031</w:t>
            </w:r>
          </w:p>
        </w:tc>
        <w:tc>
          <w:tcPr>
            <w:tcW w:w="972" w:type="dxa"/>
            <w:shd w:val="clear" w:color="auto" w:fill="auto"/>
            <w:noWrap/>
            <w:vAlign w:val="bottom"/>
            <w:hideMark/>
          </w:tcPr>
          <w:p w:rsidR="00273C15" w:rsidRPr="0049727F" w:rsidRDefault="00273C15" w:rsidP="00F859F1">
            <w:pPr>
              <w:pStyle w:val="Tablebody"/>
              <w:jc w:val="right"/>
            </w:pPr>
            <w:r w:rsidRPr="0049727F">
              <w:t>0.041</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29</w:t>
            </w:r>
          </w:p>
        </w:tc>
        <w:tc>
          <w:tcPr>
            <w:tcW w:w="972" w:type="dxa"/>
            <w:shd w:val="clear" w:color="auto" w:fill="auto"/>
            <w:noWrap/>
            <w:vAlign w:val="bottom"/>
            <w:hideMark/>
          </w:tcPr>
          <w:p w:rsidR="00273C15" w:rsidRPr="0049727F" w:rsidRDefault="00273C15" w:rsidP="00F859F1">
            <w:pPr>
              <w:pStyle w:val="Tablebody"/>
              <w:jc w:val="right"/>
            </w:pPr>
            <w:r w:rsidRPr="0049727F">
              <w:t>2.991</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g circuity</w:t>
            </w:r>
          </w:p>
        </w:tc>
        <w:tc>
          <w:tcPr>
            <w:tcW w:w="972" w:type="dxa"/>
            <w:shd w:val="clear" w:color="auto" w:fill="auto"/>
            <w:noWrap/>
            <w:vAlign w:val="bottom"/>
            <w:hideMark/>
          </w:tcPr>
          <w:p w:rsidR="00273C15" w:rsidRPr="0049727F" w:rsidRDefault="00273C15" w:rsidP="00F859F1">
            <w:pPr>
              <w:pStyle w:val="Tablebody"/>
              <w:jc w:val="right"/>
            </w:pPr>
            <w:r w:rsidRPr="0049727F">
              <w:t>1.08</w:t>
            </w:r>
            <w:r w:rsidR="00572FCA">
              <w:t>0</w:t>
            </w:r>
          </w:p>
        </w:tc>
        <w:tc>
          <w:tcPr>
            <w:tcW w:w="972" w:type="dxa"/>
            <w:shd w:val="clear" w:color="auto" w:fill="auto"/>
            <w:noWrap/>
            <w:vAlign w:val="bottom"/>
            <w:hideMark/>
          </w:tcPr>
          <w:p w:rsidR="00273C15" w:rsidRPr="0049727F" w:rsidRDefault="00273C15" w:rsidP="00F859F1">
            <w:pPr>
              <w:pStyle w:val="Tablebody"/>
              <w:jc w:val="right"/>
            </w:pPr>
            <w:r w:rsidRPr="0049727F">
              <w:t>0.411</w:t>
            </w:r>
          </w:p>
        </w:tc>
        <w:tc>
          <w:tcPr>
            <w:tcW w:w="960" w:type="dxa"/>
            <w:shd w:val="clear" w:color="auto" w:fill="auto"/>
            <w:noWrap/>
            <w:vAlign w:val="bottom"/>
            <w:hideMark/>
          </w:tcPr>
          <w:p w:rsidR="00273C15" w:rsidRPr="0049727F" w:rsidRDefault="00273C15" w:rsidP="00F859F1">
            <w:pPr>
              <w:pStyle w:val="Tablebody"/>
              <w:jc w:val="right"/>
            </w:pPr>
            <w:r w:rsidRPr="0049727F">
              <w:t>1</w:t>
            </w:r>
            <w:r w:rsidR="00F859F1">
              <w:t>.00</w:t>
            </w:r>
            <w:r w:rsidR="00572FCA">
              <w:t>0</w:t>
            </w:r>
          </w:p>
        </w:tc>
        <w:tc>
          <w:tcPr>
            <w:tcW w:w="972" w:type="dxa"/>
            <w:shd w:val="clear" w:color="auto" w:fill="auto"/>
            <w:noWrap/>
            <w:vAlign w:val="bottom"/>
            <w:hideMark/>
          </w:tcPr>
          <w:p w:rsidR="00273C15" w:rsidRPr="0049727F" w:rsidRDefault="00273C15" w:rsidP="00F859F1">
            <w:pPr>
              <w:pStyle w:val="Tablebody"/>
              <w:jc w:val="right"/>
            </w:pPr>
            <w:r w:rsidRPr="0049727F">
              <w:t>1.044</w:t>
            </w:r>
          </w:p>
        </w:tc>
        <w:tc>
          <w:tcPr>
            <w:tcW w:w="972" w:type="dxa"/>
            <w:shd w:val="clear" w:color="auto" w:fill="auto"/>
            <w:noWrap/>
            <w:vAlign w:val="bottom"/>
            <w:hideMark/>
          </w:tcPr>
          <w:p w:rsidR="00273C15" w:rsidRPr="0049727F" w:rsidRDefault="00273C15" w:rsidP="00F859F1">
            <w:pPr>
              <w:pStyle w:val="Tablebody"/>
              <w:jc w:val="right"/>
            </w:pPr>
            <w:r w:rsidRPr="0049727F">
              <w:t>24.2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g clustering coefficient</w:t>
            </w:r>
          </w:p>
        </w:tc>
        <w:tc>
          <w:tcPr>
            <w:tcW w:w="972" w:type="dxa"/>
            <w:shd w:val="clear" w:color="auto" w:fill="auto"/>
            <w:noWrap/>
            <w:vAlign w:val="bottom"/>
            <w:hideMark/>
          </w:tcPr>
          <w:p w:rsidR="00273C15" w:rsidRPr="0049727F" w:rsidRDefault="00273C15" w:rsidP="00F859F1">
            <w:pPr>
              <w:pStyle w:val="Tablebody"/>
              <w:jc w:val="right"/>
            </w:pPr>
            <w:r w:rsidRPr="0049727F">
              <w:t>0.044</w:t>
            </w:r>
          </w:p>
        </w:tc>
        <w:tc>
          <w:tcPr>
            <w:tcW w:w="972" w:type="dxa"/>
            <w:shd w:val="clear" w:color="auto" w:fill="auto"/>
            <w:noWrap/>
            <w:vAlign w:val="bottom"/>
            <w:hideMark/>
          </w:tcPr>
          <w:p w:rsidR="00273C15" w:rsidRPr="0049727F" w:rsidRDefault="00273C15" w:rsidP="00F859F1">
            <w:pPr>
              <w:pStyle w:val="Tablebody"/>
              <w:jc w:val="right"/>
            </w:pPr>
            <w:r w:rsidRPr="0049727F">
              <w:t>0.055</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34</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F859F1">
              <w:t>.00</w:t>
            </w:r>
            <w:r w:rsidR="00572FCA">
              <w:t>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g weighted clustering coefficient</w:t>
            </w:r>
          </w:p>
        </w:tc>
        <w:tc>
          <w:tcPr>
            <w:tcW w:w="972" w:type="dxa"/>
            <w:shd w:val="clear" w:color="auto" w:fill="auto"/>
            <w:noWrap/>
            <w:vAlign w:val="bottom"/>
            <w:hideMark/>
          </w:tcPr>
          <w:p w:rsidR="00273C15" w:rsidRPr="0049727F" w:rsidRDefault="00273C15" w:rsidP="00F859F1">
            <w:pPr>
              <w:pStyle w:val="Tablebody"/>
              <w:jc w:val="right"/>
            </w:pPr>
            <w:r w:rsidRPr="0049727F">
              <w:t>0.01</w:t>
            </w:r>
            <w:r w:rsidR="00F859F1">
              <w:t>0</w:t>
            </w:r>
          </w:p>
        </w:tc>
        <w:tc>
          <w:tcPr>
            <w:tcW w:w="972" w:type="dxa"/>
            <w:shd w:val="clear" w:color="auto" w:fill="auto"/>
            <w:noWrap/>
            <w:vAlign w:val="bottom"/>
            <w:hideMark/>
          </w:tcPr>
          <w:p w:rsidR="00273C15" w:rsidRPr="0049727F" w:rsidRDefault="00273C15" w:rsidP="00F859F1">
            <w:pPr>
              <w:pStyle w:val="Tablebody"/>
              <w:jc w:val="right"/>
            </w:pPr>
            <w:r w:rsidRPr="0049727F">
              <w:t>0.027</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05</w:t>
            </w:r>
          </w:p>
        </w:tc>
        <w:tc>
          <w:tcPr>
            <w:tcW w:w="972" w:type="dxa"/>
            <w:shd w:val="clear" w:color="auto" w:fill="auto"/>
            <w:noWrap/>
            <w:vAlign w:val="bottom"/>
            <w:hideMark/>
          </w:tcPr>
          <w:p w:rsidR="00273C15" w:rsidRPr="0049727F" w:rsidRDefault="00273C15" w:rsidP="00F859F1">
            <w:pPr>
              <w:pStyle w:val="Tablebody"/>
              <w:jc w:val="right"/>
            </w:pPr>
            <w:r w:rsidRPr="0049727F">
              <w:t>0.79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Intersection count</w:t>
            </w:r>
          </w:p>
        </w:tc>
        <w:tc>
          <w:tcPr>
            <w:tcW w:w="972" w:type="dxa"/>
            <w:shd w:val="clear" w:color="auto" w:fill="auto"/>
            <w:noWrap/>
            <w:vAlign w:val="bottom"/>
            <w:hideMark/>
          </w:tcPr>
          <w:p w:rsidR="00273C15" w:rsidRPr="0049727F" w:rsidRDefault="00572FCA" w:rsidP="00F859F1">
            <w:pPr>
              <w:pStyle w:val="Tablebody"/>
              <w:jc w:val="right"/>
            </w:pPr>
            <w:r>
              <w:t>173</w:t>
            </w:r>
          </w:p>
        </w:tc>
        <w:tc>
          <w:tcPr>
            <w:tcW w:w="972" w:type="dxa"/>
            <w:shd w:val="clear" w:color="auto" w:fill="auto"/>
            <w:noWrap/>
            <w:vAlign w:val="bottom"/>
            <w:hideMark/>
          </w:tcPr>
          <w:p w:rsidR="00273C15" w:rsidRPr="0049727F" w:rsidRDefault="00572FCA" w:rsidP="00F859F1">
            <w:pPr>
              <w:pStyle w:val="Tablebody"/>
              <w:jc w:val="right"/>
            </w:pPr>
            <w:r>
              <w:t>379</w:t>
            </w:r>
          </w:p>
        </w:tc>
        <w:tc>
          <w:tcPr>
            <w:tcW w:w="960" w:type="dxa"/>
            <w:shd w:val="clear" w:color="auto" w:fill="auto"/>
            <w:noWrap/>
            <w:vAlign w:val="bottom"/>
            <w:hideMark/>
          </w:tcPr>
          <w:p w:rsidR="00273C15" w:rsidRPr="0049727F" w:rsidRDefault="00273C15" w:rsidP="00F859F1">
            <w:pPr>
              <w:pStyle w:val="Tablebody"/>
              <w:jc w:val="right"/>
            </w:pPr>
            <w:r w:rsidRPr="0049727F">
              <w:t>0</w:t>
            </w:r>
          </w:p>
        </w:tc>
        <w:tc>
          <w:tcPr>
            <w:tcW w:w="972" w:type="dxa"/>
            <w:shd w:val="clear" w:color="auto" w:fill="auto"/>
            <w:noWrap/>
            <w:vAlign w:val="bottom"/>
            <w:hideMark/>
          </w:tcPr>
          <w:p w:rsidR="00273C15" w:rsidRPr="0049727F" w:rsidRDefault="00273C15" w:rsidP="00F859F1">
            <w:pPr>
              <w:pStyle w:val="Tablebody"/>
              <w:jc w:val="right"/>
            </w:pPr>
            <w:r w:rsidRPr="0049727F">
              <w:t>76</w:t>
            </w:r>
          </w:p>
        </w:tc>
        <w:tc>
          <w:tcPr>
            <w:tcW w:w="972" w:type="dxa"/>
            <w:shd w:val="clear" w:color="auto" w:fill="auto"/>
            <w:noWrap/>
            <w:vAlign w:val="bottom"/>
            <w:hideMark/>
          </w:tcPr>
          <w:p w:rsidR="00273C15" w:rsidRPr="0049727F" w:rsidRDefault="00273C15" w:rsidP="00F859F1">
            <w:pPr>
              <w:pStyle w:val="Tablebody"/>
              <w:jc w:val="right"/>
            </w:pPr>
            <w:r w:rsidRPr="0049727F">
              <w:t>8371</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g degree centrality</w:t>
            </w:r>
          </w:p>
        </w:tc>
        <w:tc>
          <w:tcPr>
            <w:tcW w:w="972" w:type="dxa"/>
            <w:shd w:val="clear" w:color="auto" w:fill="auto"/>
            <w:noWrap/>
            <w:vAlign w:val="bottom"/>
            <w:hideMark/>
          </w:tcPr>
          <w:p w:rsidR="00273C15" w:rsidRPr="0049727F" w:rsidRDefault="00273C15" w:rsidP="00F859F1">
            <w:pPr>
              <w:pStyle w:val="Tablebody"/>
              <w:jc w:val="right"/>
            </w:pPr>
            <w:r w:rsidRPr="0049727F">
              <w:t>0.13</w:t>
            </w:r>
            <w:r w:rsidR="00572FCA">
              <w:t>0</w:t>
            </w:r>
          </w:p>
        </w:tc>
        <w:tc>
          <w:tcPr>
            <w:tcW w:w="972" w:type="dxa"/>
            <w:shd w:val="clear" w:color="auto" w:fill="auto"/>
            <w:noWrap/>
            <w:vAlign w:val="bottom"/>
            <w:hideMark/>
          </w:tcPr>
          <w:p w:rsidR="00273C15" w:rsidRPr="0049727F" w:rsidRDefault="00273C15" w:rsidP="00F859F1">
            <w:pPr>
              <w:pStyle w:val="Tablebody"/>
              <w:jc w:val="right"/>
            </w:pPr>
            <w:r w:rsidRPr="0049727F">
              <w:t>0.27</w:t>
            </w:r>
            <w:r w:rsidR="00572FCA">
              <w:t>0</w:t>
            </w:r>
          </w:p>
        </w:tc>
        <w:tc>
          <w:tcPr>
            <w:tcW w:w="960" w:type="dxa"/>
            <w:shd w:val="clear" w:color="auto" w:fill="auto"/>
            <w:noWrap/>
            <w:vAlign w:val="bottom"/>
            <w:hideMark/>
          </w:tcPr>
          <w:p w:rsidR="00273C15" w:rsidRPr="0049727F" w:rsidRDefault="00273C15" w:rsidP="00F859F1">
            <w:pPr>
              <w:pStyle w:val="Tablebody"/>
              <w:jc w:val="right"/>
            </w:pPr>
            <w:r w:rsidRPr="0049727F">
              <w:t>0.001</w:t>
            </w:r>
          </w:p>
        </w:tc>
        <w:tc>
          <w:tcPr>
            <w:tcW w:w="972" w:type="dxa"/>
            <w:shd w:val="clear" w:color="auto" w:fill="auto"/>
            <w:noWrap/>
            <w:vAlign w:val="bottom"/>
            <w:hideMark/>
          </w:tcPr>
          <w:p w:rsidR="00273C15" w:rsidRPr="0049727F" w:rsidRDefault="00273C15" w:rsidP="00F859F1">
            <w:pPr>
              <w:pStyle w:val="Tablebody"/>
              <w:jc w:val="right"/>
            </w:pPr>
            <w:r w:rsidRPr="0049727F">
              <w:t>0.054</w:t>
            </w:r>
          </w:p>
        </w:tc>
        <w:tc>
          <w:tcPr>
            <w:tcW w:w="972" w:type="dxa"/>
            <w:shd w:val="clear" w:color="auto" w:fill="auto"/>
            <w:noWrap/>
            <w:vAlign w:val="bottom"/>
            <w:hideMark/>
          </w:tcPr>
          <w:p w:rsidR="00273C15" w:rsidRPr="0049727F" w:rsidRDefault="00273C15" w:rsidP="00F859F1">
            <w:pPr>
              <w:pStyle w:val="Tablebody"/>
              <w:jc w:val="right"/>
            </w:pPr>
            <w:r w:rsidRPr="0049727F">
              <w:t>4</w:t>
            </w:r>
            <w:r w:rsidR="00572FCA">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F859F1">
            <w:pPr>
              <w:pStyle w:val="Tablebody"/>
              <w:jc w:val="right"/>
            </w:pPr>
            <w:r>
              <w:t>17.569</w:t>
            </w:r>
          </w:p>
        </w:tc>
        <w:tc>
          <w:tcPr>
            <w:tcW w:w="972" w:type="dxa"/>
            <w:shd w:val="clear" w:color="auto" w:fill="auto"/>
            <w:noWrap/>
            <w:vAlign w:val="bottom"/>
            <w:hideMark/>
          </w:tcPr>
          <w:p w:rsidR="00273C15" w:rsidRPr="0049727F" w:rsidRDefault="00572FCA" w:rsidP="00F859F1">
            <w:pPr>
              <w:pStyle w:val="Tablebody"/>
              <w:jc w:val="right"/>
            </w:pPr>
            <w:r>
              <w:t>7.095</w:t>
            </w:r>
          </w:p>
        </w:tc>
        <w:tc>
          <w:tcPr>
            <w:tcW w:w="960" w:type="dxa"/>
            <w:shd w:val="clear" w:color="auto" w:fill="auto"/>
            <w:noWrap/>
            <w:vAlign w:val="bottom"/>
            <w:hideMark/>
          </w:tcPr>
          <w:p w:rsidR="00273C15" w:rsidRPr="0049727F" w:rsidRDefault="00572FCA" w:rsidP="00F859F1">
            <w:pPr>
              <w:pStyle w:val="Tablebody"/>
              <w:jc w:val="right"/>
            </w:pPr>
            <w:r>
              <w:t>0.025</w:t>
            </w:r>
          </w:p>
        </w:tc>
        <w:tc>
          <w:tcPr>
            <w:tcW w:w="972" w:type="dxa"/>
            <w:shd w:val="clear" w:color="auto" w:fill="auto"/>
            <w:noWrap/>
            <w:vAlign w:val="bottom"/>
            <w:hideMark/>
          </w:tcPr>
          <w:p w:rsidR="00273C15" w:rsidRPr="0049727F" w:rsidRDefault="00572FCA" w:rsidP="00F859F1">
            <w:pPr>
              <w:pStyle w:val="Tablebody"/>
              <w:jc w:val="right"/>
            </w:pPr>
            <w:r>
              <w:t>18.152</w:t>
            </w:r>
          </w:p>
        </w:tc>
        <w:tc>
          <w:tcPr>
            <w:tcW w:w="972" w:type="dxa"/>
            <w:shd w:val="clear" w:color="auto" w:fill="auto"/>
            <w:noWrap/>
            <w:vAlign w:val="bottom"/>
            <w:hideMark/>
          </w:tcPr>
          <w:p w:rsidR="00273C15" w:rsidRPr="0049727F" w:rsidRDefault="00572FCA" w:rsidP="00F859F1">
            <w:pPr>
              <w:pStyle w:val="Tablebody"/>
              <w:jc w:val="right"/>
            </w:pPr>
            <w:r>
              <w:t>59.93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g edge length (m)</w:t>
            </w:r>
          </w:p>
        </w:tc>
        <w:tc>
          <w:tcPr>
            <w:tcW w:w="972" w:type="dxa"/>
            <w:shd w:val="clear" w:color="auto" w:fill="auto"/>
            <w:noWrap/>
            <w:vAlign w:val="bottom"/>
            <w:hideMark/>
          </w:tcPr>
          <w:p w:rsidR="00273C15" w:rsidRPr="0049727F" w:rsidRDefault="00273C15" w:rsidP="00F859F1">
            <w:pPr>
              <w:pStyle w:val="Tablebody"/>
              <w:jc w:val="right"/>
            </w:pPr>
            <w:r w:rsidRPr="0049727F">
              <w:t>142.279</w:t>
            </w:r>
          </w:p>
        </w:tc>
        <w:tc>
          <w:tcPr>
            <w:tcW w:w="972" w:type="dxa"/>
            <w:shd w:val="clear" w:color="auto" w:fill="auto"/>
            <w:noWrap/>
            <w:vAlign w:val="bottom"/>
            <w:hideMark/>
          </w:tcPr>
          <w:p w:rsidR="00273C15" w:rsidRPr="0049727F" w:rsidRDefault="00273C15" w:rsidP="00F859F1">
            <w:pPr>
              <w:pStyle w:val="Tablebody"/>
              <w:jc w:val="right"/>
            </w:pPr>
            <w:r w:rsidRPr="0049727F">
              <w:t>59.182</w:t>
            </w:r>
          </w:p>
        </w:tc>
        <w:tc>
          <w:tcPr>
            <w:tcW w:w="960" w:type="dxa"/>
            <w:shd w:val="clear" w:color="auto" w:fill="auto"/>
            <w:noWrap/>
            <w:vAlign w:val="bottom"/>
            <w:hideMark/>
          </w:tcPr>
          <w:p w:rsidR="00273C15" w:rsidRPr="0049727F" w:rsidRDefault="00273C15" w:rsidP="00F859F1">
            <w:pPr>
              <w:pStyle w:val="Tablebody"/>
              <w:jc w:val="right"/>
            </w:pPr>
            <w:r w:rsidRPr="0049727F">
              <w:t>8.447</w:t>
            </w:r>
          </w:p>
        </w:tc>
        <w:tc>
          <w:tcPr>
            <w:tcW w:w="972" w:type="dxa"/>
            <w:shd w:val="clear" w:color="auto" w:fill="auto"/>
            <w:noWrap/>
            <w:vAlign w:val="bottom"/>
            <w:hideMark/>
          </w:tcPr>
          <w:p w:rsidR="00273C15" w:rsidRPr="0049727F" w:rsidRDefault="00273C15" w:rsidP="00F859F1">
            <w:pPr>
              <w:pStyle w:val="Tablebody"/>
              <w:jc w:val="right"/>
            </w:pPr>
            <w:r w:rsidRPr="0049727F">
              <w:t>133.848</w:t>
            </w:r>
          </w:p>
        </w:tc>
        <w:tc>
          <w:tcPr>
            <w:tcW w:w="972" w:type="dxa"/>
            <w:shd w:val="clear" w:color="auto" w:fill="auto"/>
            <w:noWrap/>
            <w:vAlign w:val="bottom"/>
            <w:hideMark/>
          </w:tcPr>
          <w:p w:rsidR="00273C15" w:rsidRPr="0049727F" w:rsidRDefault="00273C15" w:rsidP="00F859F1">
            <w:pPr>
              <w:pStyle w:val="Tablebody"/>
              <w:jc w:val="right"/>
            </w:pPr>
            <w:r w:rsidRPr="0049727F">
              <w:t>2231.331</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F859F1">
            <w:pPr>
              <w:pStyle w:val="Tablebody"/>
              <w:jc w:val="right"/>
            </w:pPr>
            <w:r w:rsidRPr="0049727F">
              <w:t>71</w:t>
            </w:r>
            <w:r w:rsidR="00572FCA">
              <w:t>.369</w:t>
            </w:r>
          </w:p>
        </w:tc>
        <w:tc>
          <w:tcPr>
            <w:tcW w:w="972" w:type="dxa"/>
            <w:shd w:val="clear" w:color="auto" w:fill="auto"/>
            <w:noWrap/>
            <w:vAlign w:val="bottom"/>
            <w:hideMark/>
          </w:tcPr>
          <w:p w:rsidR="00273C15" w:rsidRPr="0049727F" w:rsidRDefault="00273C15" w:rsidP="00F859F1">
            <w:pPr>
              <w:pStyle w:val="Tablebody"/>
              <w:jc w:val="right"/>
            </w:pPr>
            <w:r w:rsidRPr="0049727F">
              <w:t>166</w:t>
            </w:r>
            <w:r w:rsidR="00572FCA">
              <w:t>.566</w:t>
            </w:r>
          </w:p>
        </w:tc>
        <w:tc>
          <w:tcPr>
            <w:tcW w:w="960" w:type="dxa"/>
            <w:shd w:val="clear" w:color="auto" w:fill="auto"/>
            <w:noWrap/>
            <w:vAlign w:val="bottom"/>
            <w:hideMark/>
          </w:tcPr>
          <w:p w:rsidR="00273C15" w:rsidRPr="0049727F" w:rsidRDefault="00572FCA" w:rsidP="00F859F1">
            <w:pPr>
              <w:pStyle w:val="Tablebody"/>
              <w:jc w:val="right"/>
            </w:pPr>
            <w:r>
              <w:t>0.017</w:t>
            </w:r>
          </w:p>
        </w:tc>
        <w:tc>
          <w:tcPr>
            <w:tcW w:w="972" w:type="dxa"/>
            <w:shd w:val="clear" w:color="auto" w:fill="auto"/>
            <w:noWrap/>
            <w:vAlign w:val="bottom"/>
            <w:hideMark/>
          </w:tcPr>
          <w:p w:rsidR="00273C15" w:rsidRPr="0049727F" w:rsidRDefault="00572FCA" w:rsidP="00F859F1">
            <w:pPr>
              <w:pStyle w:val="Tablebody"/>
              <w:jc w:val="right"/>
            </w:pPr>
            <w:r>
              <w:t>29.880</w:t>
            </w:r>
          </w:p>
        </w:tc>
        <w:tc>
          <w:tcPr>
            <w:tcW w:w="972" w:type="dxa"/>
            <w:shd w:val="clear" w:color="auto" w:fill="auto"/>
            <w:noWrap/>
            <w:vAlign w:val="bottom"/>
            <w:hideMark/>
          </w:tcPr>
          <w:p w:rsidR="00273C15" w:rsidRPr="0049727F" w:rsidRDefault="00273C15" w:rsidP="00F859F1">
            <w:pPr>
              <w:pStyle w:val="Tablebody"/>
              <w:jc w:val="right"/>
            </w:pPr>
            <w:r w:rsidRPr="0049727F">
              <w:t>3563</w:t>
            </w:r>
            <w:r w:rsidR="00572FCA">
              <w:t>.</w:t>
            </w:r>
            <w:r w:rsidRPr="0049727F">
              <w:t>40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F859F1">
            <w:pPr>
              <w:pStyle w:val="Tablebody"/>
              <w:jc w:val="right"/>
            </w:pPr>
            <w:r w:rsidRPr="0049727F">
              <w:t>0.17</w:t>
            </w:r>
            <w:r w:rsidR="00097C0D">
              <w:t>0</w:t>
            </w:r>
          </w:p>
        </w:tc>
        <w:tc>
          <w:tcPr>
            <w:tcW w:w="972" w:type="dxa"/>
            <w:shd w:val="clear" w:color="auto" w:fill="auto"/>
            <w:noWrap/>
            <w:vAlign w:val="bottom"/>
            <w:hideMark/>
          </w:tcPr>
          <w:p w:rsidR="00273C15" w:rsidRPr="0049727F" w:rsidRDefault="00273C15" w:rsidP="00F859F1">
            <w:pPr>
              <w:pStyle w:val="Tablebody"/>
              <w:jc w:val="right"/>
            </w:pPr>
            <w:r w:rsidRPr="0049727F">
              <w:t>0.131</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145</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F859F1">
            <w:pPr>
              <w:pStyle w:val="Tablebody"/>
              <w:jc w:val="right"/>
            </w:pPr>
            <w:r w:rsidRPr="0049727F">
              <w:t>0.559</w:t>
            </w:r>
          </w:p>
        </w:tc>
        <w:tc>
          <w:tcPr>
            <w:tcW w:w="972" w:type="dxa"/>
            <w:shd w:val="clear" w:color="auto" w:fill="auto"/>
            <w:noWrap/>
            <w:vAlign w:val="bottom"/>
            <w:hideMark/>
          </w:tcPr>
          <w:p w:rsidR="00273C15" w:rsidRPr="0049727F" w:rsidRDefault="00273C15" w:rsidP="00F859F1">
            <w:pPr>
              <w:pStyle w:val="Tablebody"/>
              <w:jc w:val="right"/>
            </w:pPr>
            <w:r w:rsidRPr="0049727F">
              <w:t>0.146</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574</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F859F1">
            <w:pPr>
              <w:pStyle w:val="Tablebody"/>
              <w:jc w:val="right"/>
            </w:pPr>
            <w:r w:rsidRPr="0049727F">
              <w:t>0.275</w:t>
            </w:r>
          </w:p>
        </w:tc>
        <w:tc>
          <w:tcPr>
            <w:tcW w:w="972" w:type="dxa"/>
            <w:shd w:val="clear" w:color="auto" w:fill="auto"/>
            <w:noWrap/>
            <w:vAlign w:val="bottom"/>
            <w:hideMark/>
          </w:tcPr>
          <w:p w:rsidR="00273C15" w:rsidRPr="0049727F" w:rsidRDefault="00273C15" w:rsidP="00F859F1">
            <w:pPr>
              <w:pStyle w:val="Tablebody"/>
              <w:jc w:val="right"/>
            </w:pPr>
            <w:r w:rsidRPr="0049727F">
              <w:t>0.176</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234</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F859F1">
            <w:pPr>
              <w:pStyle w:val="Tablebody"/>
              <w:jc w:val="right"/>
            </w:pPr>
            <w:r w:rsidRPr="0049727F">
              <w:t>49.497</w:t>
            </w:r>
          </w:p>
        </w:tc>
        <w:tc>
          <w:tcPr>
            <w:tcW w:w="972" w:type="dxa"/>
            <w:shd w:val="clear" w:color="auto" w:fill="auto"/>
            <w:noWrap/>
            <w:vAlign w:val="bottom"/>
            <w:hideMark/>
          </w:tcPr>
          <w:p w:rsidR="00273C15" w:rsidRPr="0049727F" w:rsidRDefault="00273C15" w:rsidP="00F859F1">
            <w:pPr>
              <w:pStyle w:val="Tablebody"/>
              <w:jc w:val="right"/>
            </w:pPr>
            <w:r w:rsidRPr="0049727F">
              <w:t>28.33</w:t>
            </w:r>
            <w:r w:rsidR="00097C0D">
              <w:t>0</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46.43</w:t>
            </w:r>
            <w:r w:rsidR="00097C0D">
              <w:t>0</w:t>
            </w:r>
          </w:p>
        </w:tc>
        <w:tc>
          <w:tcPr>
            <w:tcW w:w="972" w:type="dxa"/>
            <w:shd w:val="clear" w:color="auto" w:fill="auto"/>
            <w:noWrap/>
            <w:vAlign w:val="bottom"/>
            <w:hideMark/>
          </w:tcPr>
          <w:p w:rsidR="00273C15" w:rsidRPr="0049727F" w:rsidRDefault="00273C15" w:rsidP="00F859F1">
            <w:pPr>
              <w:pStyle w:val="Tablebody"/>
              <w:jc w:val="right"/>
            </w:pPr>
            <w:r w:rsidRPr="0049727F">
              <w:t>444.355</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erage node degree</w:t>
            </w:r>
          </w:p>
        </w:tc>
        <w:tc>
          <w:tcPr>
            <w:tcW w:w="972" w:type="dxa"/>
            <w:shd w:val="clear" w:color="auto" w:fill="auto"/>
            <w:noWrap/>
            <w:vAlign w:val="bottom"/>
            <w:hideMark/>
          </w:tcPr>
          <w:p w:rsidR="00273C15" w:rsidRPr="0049727F" w:rsidRDefault="00273C15" w:rsidP="00F859F1">
            <w:pPr>
              <w:pStyle w:val="Tablebody"/>
              <w:jc w:val="right"/>
            </w:pPr>
            <w:r w:rsidRPr="0049727F">
              <w:t>4.675</w:t>
            </w:r>
          </w:p>
        </w:tc>
        <w:tc>
          <w:tcPr>
            <w:tcW w:w="972" w:type="dxa"/>
            <w:shd w:val="clear" w:color="auto" w:fill="auto"/>
            <w:noWrap/>
            <w:vAlign w:val="bottom"/>
            <w:hideMark/>
          </w:tcPr>
          <w:p w:rsidR="00273C15" w:rsidRPr="0049727F" w:rsidRDefault="00273C15" w:rsidP="00F859F1">
            <w:pPr>
              <w:pStyle w:val="Tablebody"/>
              <w:jc w:val="right"/>
            </w:pPr>
            <w:r w:rsidRPr="0049727F">
              <w:t>0.836</w:t>
            </w:r>
          </w:p>
        </w:tc>
        <w:tc>
          <w:tcPr>
            <w:tcW w:w="960" w:type="dxa"/>
            <w:shd w:val="clear" w:color="auto" w:fill="auto"/>
            <w:noWrap/>
            <w:vAlign w:val="bottom"/>
            <w:hideMark/>
          </w:tcPr>
          <w:p w:rsidR="00273C15" w:rsidRPr="0049727F" w:rsidRDefault="00273C15" w:rsidP="00F859F1">
            <w:pPr>
              <w:pStyle w:val="Tablebody"/>
              <w:jc w:val="right"/>
            </w:pPr>
            <w:r w:rsidRPr="0049727F">
              <w:t>0.545</w:t>
            </w:r>
          </w:p>
        </w:tc>
        <w:tc>
          <w:tcPr>
            <w:tcW w:w="972" w:type="dxa"/>
            <w:shd w:val="clear" w:color="auto" w:fill="auto"/>
            <w:noWrap/>
            <w:vAlign w:val="bottom"/>
            <w:hideMark/>
          </w:tcPr>
          <w:p w:rsidR="00273C15" w:rsidRPr="0049727F" w:rsidRDefault="00273C15" w:rsidP="00F859F1">
            <w:pPr>
              <w:pStyle w:val="Tablebody"/>
              <w:jc w:val="right"/>
            </w:pPr>
            <w:r w:rsidRPr="0049727F">
              <w:t>4.736</w:t>
            </w:r>
          </w:p>
        </w:tc>
        <w:tc>
          <w:tcPr>
            <w:tcW w:w="972" w:type="dxa"/>
            <w:shd w:val="clear" w:color="auto" w:fill="auto"/>
            <w:noWrap/>
            <w:vAlign w:val="bottom"/>
            <w:hideMark/>
          </w:tcPr>
          <w:p w:rsidR="00273C15" w:rsidRPr="0049727F" w:rsidRDefault="00273C15" w:rsidP="00F859F1">
            <w:pPr>
              <w:pStyle w:val="Tablebody"/>
              <w:jc w:val="right"/>
            </w:pPr>
            <w:r w:rsidRPr="0049727F">
              <w:t>7.283</w:t>
            </w:r>
          </w:p>
        </w:tc>
      </w:tr>
      <w:tr w:rsidR="00273C15" w:rsidRPr="0049727F" w:rsidTr="00273C15">
        <w:trPr>
          <w:trHeight w:val="300"/>
        </w:trPr>
        <w:tc>
          <w:tcPr>
            <w:tcW w:w="3996" w:type="dxa"/>
            <w:shd w:val="clear" w:color="auto" w:fill="auto"/>
            <w:noWrap/>
            <w:vAlign w:val="bottom"/>
            <w:hideMark/>
          </w:tcPr>
          <w:p w:rsidR="00273C15" w:rsidRPr="00912361" w:rsidRDefault="00273C15" w:rsidP="00273C15">
            <w:pPr>
              <w:pStyle w:val="Tablebody"/>
              <w:rPr>
                <w:i/>
              </w:rPr>
            </w:pPr>
            <w:r w:rsidRPr="00912361">
              <w:rPr>
                <w:i/>
              </w:rPr>
              <w:t xml:space="preserve">m </w:t>
            </w:r>
          </w:p>
        </w:tc>
        <w:tc>
          <w:tcPr>
            <w:tcW w:w="972" w:type="dxa"/>
            <w:shd w:val="clear" w:color="auto" w:fill="auto"/>
            <w:noWrap/>
            <w:vAlign w:val="bottom"/>
            <w:hideMark/>
          </w:tcPr>
          <w:p w:rsidR="00273C15" w:rsidRPr="0049727F" w:rsidRDefault="00097C0D" w:rsidP="00F859F1">
            <w:pPr>
              <w:pStyle w:val="Tablebody"/>
              <w:jc w:val="right"/>
            </w:pPr>
            <w:r>
              <w:t>5201</w:t>
            </w:r>
          </w:p>
        </w:tc>
        <w:tc>
          <w:tcPr>
            <w:tcW w:w="972" w:type="dxa"/>
            <w:shd w:val="clear" w:color="auto" w:fill="auto"/>
            <w:noWrap/>
            <w:vAlign w:val="bottom"/>
            <w:hideMark/>
          </w:tcPr>
          <w:p w:rsidR="00273C15" w:rsidRPr="0049727F" w:rsidRDefault="00097C0D" w:rsidP="00F859F1">
            <w:pPr>
              <w:pStyle w:val="Tablebody"/>
              <w:jc w:val="right"/>
            </w:pPr>
            <w:r>
              <w:t>1185</w:t>
            </w:r>
          </w:p>
        </w:tc>
        <w:tc>
          <w:tcPr>
            <w:tcW w:w="960" w:type="dxa"/>
            <w:shd w:val="clear" w:color="auto" w:fill="auto"/>
            <w:noWrap/>
            <w:vAlign w:val="bottom"/>
            <w:hideMark/>
          </w:tcPr>
          <w:p w:rsidR="00273C15" w:rsidRPr="0049727F" w:rsidRDefault="00273C15" w:rsidP="00F859F1">
            <w:pPr>
              <w:pStyle w:val="Tablebody"/>
              <w:jc w:val="right"/>
            </w:pPr>
            <w:r w:rsidRPr="0049727F">
              <w:t>1</w:t>
            </w:r>
          </w:p>
        </w:tc>
        <w:tc>
          <w:tcPr>
            <w:tcW w:w="972" w:type="dxa"/>
            <w:shd w:val="clear" w:color="auto" w:fill="auto"/>
            <w:noWrap/>
            <w:vAlign w:val="bottom"/>
            <w:hideMark/>
          </w:tcPr>
          <w:p w:rsidR="00273C15" w:rsidRPr="0049727F" w:rsidRDefault="00273C15" w:rsidP="00F859F1">
            <w:pPr>
              <w:pStyle w:val="Tablebody"/>
              <w:jc w:val="right"/>
            </w:pPr>
            <w:r w:rsidRPr="0049727F">
              <w:t>217</w:t>
            </w:r>
          </w:p>
        </w:tc>
        <w:tc>
          <w:tcPr>
            <w:tcW w:w="972" w:type="dxa"/>
            <w:shd w:val="clear" w:color="auto" w:fill="auto"/>
            <w:noWrap/>
            <w:vAlign w:val="bottom"/>
            <w:hideMark/>
          </w:tcPr>
          <w:p w:rsidR="00273C15" w:rsidRPr="0049727F" w:rsidRDefault="00273C15" w:rsidP="00F859F1">
            <w:pPr>
              <w:pStyle w:val="Tablebody"/>
              <w:jc w:val="right"/>
            </w:pPr>
            <w:r w:rsidRPr="0049727F">
              <w:t>27289</w:t>
            </w:r>
          </w:p>
        </w:tc>
      </w:tr>
      <w:tr w:rsidR="00273C15" w:rsidRPr="0049727F" w:rsidTr="00273C15">
        <w:trPr>
          <w:trHeight w:val="300"/>
        </w:trPr>
        <w:tc>
          <w:tcPr>
            <w:tcW w:w="3996" w:type="dxa"/>
            <w:shd w:val="clear" w:color="auto" w:fill="auto"/>
            <w:noWrap/>
            <w:vAlign w:val="bottom"/>
            <w:hideMark/>
          </w:tcPr>
          <w:p w:rsidR="00273C15" w:rsidRPr="00912361" w:rsidRDefault="00273C15" w:rsidP="00273C15">
            <w:pPr>
              <w:pStyle w:val="Tablebody"/>
              <w:rPr>
                <w:i/>
              </w:rPr>
            </w:pPr>
            <w:r w:rsidRPr="00912361">
              <w:rPr>
                <w:i/>
              </w:rPr>
              <w:t xml:space="preserve">n </w:t>
            </w:r>
          </w:p>
        </w:tc>
        <w:tc>
          <w:tcPr>
            <w:tcW w:w="972" w:type="dxa"/>
            <w:shd w:val="clear" w:color="auto" w:fill="auto"/>
            <w:noWrap/>
            <w:vAlign w:val="bottom"/>
            <w:hideMark/>
          </w:tcPr>
          <w:p w:rsidR="00273C15" w:rsidRPr="0049727F" w:rsidRDefault="00097C0D" w:rsidP="00F859F1">
            <w:pPr>
              <w:pStyle w:val="Tablebody"/>
              <w:jc w:val="right"/>
            </w:pPr>
            <w:r>
              <w:t>208</w:t>
            </w:r>
          </w:p>
        </w:tc>
        <w:tc>
          <w:tcPr>
            <w:tcW w:w="972" w:type="dxa"/>
            <w:shd w:val="clear" w:color="auto" w:fill="auto"/>
            <w:noWrap/>
            <w:vAlign w:val="bottom"/>
            <w:hideMark/>
          </w:tcPr>
          <w:p w:rsidR="00273C15" w:rsidRPr="0049727F" w:rsidRDefault="00097C0D" w:rsidP="00F859F1">
            <w:pPr>
              <w:pStyle w:val="Tablebody"/>
              <w:jc w:val="right"/>
            </w:pPr>
            <w:r>
              <w:t>459</w:t>
            </w:r>
          </w:p>
        </w:tc>
        <w:tc>
          <w:tcPr>
            <w:tcW w:w="960" w:type="dxa"/>
            <w:shd w:val="clear" w:color="auto" w:fill="auto"/>
            <w:noWrap/>
            <w:vAlign w:val="bottom"/>
            <w:hideMark/>
          </w:tcPr>
          <w:p w:rsidR="00273C15" w:rsidRPr="0049727F" w:rsidRDefault="00273C15" w:rsidP="00F859F1">
            <w:pPr>
              <w:pStyle w:val="Tablebody"/>
              <w:jc w:val="right"/>
            </w:pPr>
            <w:r w:rsidRPr="0049727F">
              <w:t>2</w:t>
            </w:r>
          </w:p>
        </w:tc>
        <w:tc>
          <w:tcPr>
            <w:tcW w:w="972" w:type="dxa"/>
            <w:shd w:val="clear" w:color="auto" w:fill="auto"/>
            <w:noWrap/>
            <w:vAlign w:val="bottom"/>
            <w:hideMark/>
          </w:tcPr>
          <w:p w:rsidR="00273C15" w:rsidRPr="0049727F" w:rsidRDefault="00273C15" w:rsidP="00F859F1">
            <w:pPr>
              <w:pStyle w:val="Tablebody"/>
              <w:jc w:val="right"/>
            </w:pPr>
            <w:r w:rsidRPr="0049727F">
              <w:t>90</w:t>
            </w:r>
          </w:p>
        </w:tc>
        <w:tc>
          <w:tcPr>
            <w:tcW w:w="972" w:type="dxa"/>
            <w:shd w:val="clear" w:color="auto" w:fill="auto"/>
            <w:noWrap/>
            <w:vAlign w:val="bottom"/>
            <w:hideMark/>
          </w:tcPr>
          <w:p w:rsidR="00273C15" w:rsidRPr="0049727F" w:rsidRDefault="00273C15" w:rsidP="00F859F1">
            <w:pPr>
              <w:pStyle w:val="Tablebody"/>
              <w:jc w:val="right"/>
            </w:pPr>
            <w:r w:rsidRPr="0049727F">
              <w:t>9327</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F859F1">
            <w:pPr>
              <w:pStyle w:val="Tablebody"/>
              <w:jc w:val="right"/>
            </w:pPr>
            <w:r w:rsidRPr="0049727F">
              <w:t>58.677</w:t>
            </w:r>
          </w:p>
        </w:tc>
        <w:tc>
          <w:tcPr>
            <w:tcW w:w="972" w:type="dxa"/>
            <w:shd w:val="clear" w:color="auto" w:fill="auto"/>
            <w:noWrap/>
            <w:vAlign w:val="bottom"/>
            <w:hideMark/>
          </w:tcPr>
          <w:p w:rsidR="00273C15" w:rsidRPr="0049727F" w:rsidRDefault="00273C15" w:rsidP="00F859F1">
            <w:pPr>
              <w:pStyle w:val="Tablebody"/>
              <w:jc w:val="right"/>
            </w:pPr>
            <w:r w:rsidRPr="0049727F">
              <w:t>31.802</w:t>
            </w:r>
          </w:p>
        </w:tc>
        <w:tc>
          <w:tcPr>
            <w:tcW w:w="960" w:type="dxa"/>
            <w:shd w:val="clear" w:color="auto" w:fill="auto"/>
            <w:noWrap/>
            <w:vAlign w:val="bottom"/>
            <w:hideMark/>
          </w:tcPr>
          <w:p w:rsidR="00273C15" w:rsidRPr="0049727F" w:rsidRDefault="00273C15" w:rsidP="00F859F1">
            <w:pPr>
              <w:pStyle w:val="Tablebody"/>
              <w:jc w:val="right"/>
            </w:pPr>
            <w:r w:rsidRPr="0049727F">
              <w:t>0.063</w:t>
            </w:r>
          </w:p>
        </w:tc>
        <w:tc>
          <w:tcPr>
            <w:tcW w:w="972" w:type="dxa"/>
            <w:shd w:val="clear" w:color="auto" w:fill="auto"/>
            <w:noWrap/>
            <w:vAlign w:val="bottom"/>
            <w:hideMark/>
          </w:tcPr>
          <w:p w:rsidR="00273C15" w:rsidRPr="0049727F" w:rsidRDefault="00273C15" w:rsidP="00F859F1">
            <w:pPr>
              <w:pStyle w:val="Tablebody"/>
              <w:jc w:val="right"/>
            </w:pPr>
            <w:r w:rsidRPr="0049727F">
              <w:t>55.626</w:t>
            </w:r>
          </w:p>
        </w:tc>
        <w:tc>
          <w:tcPr>
            <w:tcW w:w="972" w:type="dxa"/>
            <w:shd w:val="clear" w:color="auto" w:fill="auto"/>
            <w:noWrap/>
            <w:vAlign w:val="bottom"/>
            <w:hideMark/>
          </w:tcPr>
          <w:p w:rsidR="00273C15" w:rsidRPr="0049727F" w:rsidRDefault="00273C15" w:rsidP="00F859F1">
            <w:pPr>
              <w:pStyle w:val="Tablebody"/>
              <w:jc w:val="right"/>
            </w:pPr>
            <w:r w:rsidRPr="0049727F">
              <w:t>499.9</w:t>
            </w:r>
            <w:r w:rsidR="00097C0D">
              <w:t>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Max PageRank value</w:t>
            </w:r>
          </w:p>
        </w:tc>
        <w:tc>
          <w:tcPr>
            <w:tcW w:w="972" w:type="dxa"/>
            <w:shd w:val="clear" w:color="auto" w:fill="auto"/>
            <w:noWrap/>
            <w:vAlign w:val="bottom"/>
            <w:hideMark/>
          </w:tcPr>
          <w:p w:rsidR="00273C15" w:rsidRPr="0049727F" w:rsidRDefault="00273C15" w:rsidP="00F859F1">
            <w:pPr>
              <w:pStyle w:val="Tablebody"/>
              <w:jc w:val="right"/>
            </w:pPr>
            <w:r w:rsidRPr="0049727F">
              <w:t>0.055</w:t>
            </w:r>
          </w:p>
        </w:tc>
        <w:tc>
          <w:tcPr>
            <w:tcW w:w="972" w:type="dxa"/>
            <w:shd w:val="clear" w:color="auto" w:fill="auto"/>
            <w:noWrap/>
            <w:vAlign w:val="bottom"/>
            <w:hideMark/>
          </w:tcPr>
          <w:p w:rsidR="00273C15" w:rsidRPr="0049727F" w:rsidRDefault="00273C15" w:rsidP="00F859F1">
            <w:pPr>
              <w:pStyle w:val="Tablebody"/>
              <w:jc w:val="right"/>
            </w:pPr>
            <w:r w:rsidRPr="0049727F">
              <w:t>0.086</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26</w:t>
            </w:r>
          </w:p>
        </w:tc>
        <w:tc>
          <w:tcPr>
            <w:tcW w:w="972" w:type="dxa"/>
            <w:shd w:val="clear" w:color="auto" w:fill="auto"/>
            <w:noWrap/>
            <w:vAlign w:val="bottom"/>
            <w:hideMark/>
          </w:tcPr>
          <w:p w:rsidR="00273C15" w:rsidRPr="0049727F" w:rsidRDefault="00273C15" w:rsidP="00F859F1">
            <w:pPr>
              <w:pStyle w:val="Tablebody"/>
              <w:jc w:val="right"/>
            </w:pPr>
            <w:r w:rsidRPr="0049727F">
              <w:t>0.889</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Min PageRank value</w:t>
            </w:r>
          </w:p>
        </w:tc>
        <w:tc>
          <w:tcPr>
            <w:tcW w:w="972" w:type="dxa"/>
            <w:shd w:val="clear" w:color="auto" w:fill="auto"/>
            <w:noWrap/>
            <w:vAlign w:val="bottom"/>
            <w:hideMark/>
          </w:tcPr>
          <w:p w:rsidR="00273C15" w:rsidRPr="0049727F" w:rsidRDefault="00273C15" w:rsidP="00F859F1">
            <w:pPr>
              <w:pStyle w:val="Tablebody"/>
              <w:jc w:val="right"/>
            </w:pPr>
            <w:r w:rsidRPr="0049727F">
              <w:t>0.01</w:t>
            </w:r>
            <w:r w:rsidR="00097C0D">
              <w:t>0</w:t>
            </w:r>
          </w:p>
        </w:tc>
        <w:tc>
          <w:tcPr>
            <w:tcW w:w="972" w:type="dxa"/>
            <w:shd w:val="clear" w:color="auto" w:fill="auto"/>
            <w:noWrap/>
            <w:vAlign w:val="bottom"/>
            <w:hideMark/>
          </w:tcPr>
          <w:p w:rsidR="00273C15" w:rsidRPr="0049727F" w:rsidRDefault="00273C15" w:rsidP="00F859F1">
            <w:pPr>
              <w:pStyle w:val="Tablebody"/>
              <w:jc w:val="right"/>
            </w:pPr>
            <w:r w:rsidRPr="0049727F">
              <w:t>0.041</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0.002</w:t>
            </w:r>
          </w:p>
        </w:tc>
        <w:tc>
          <w:tcPr>
            <w:tcW w:w="972" w:type="dxa"/>
            <w:shd w:val="clear" w:color="auto" w:fill="auto"/>
            <w:noWrap/>
            <w:vAlign w:val="bottom"/>
            <w:hideMark/>
          </w:tcPr>
          <w:p w:rsidR="00273C15" w:rsidRPr="0049727F" w:rsidRDefault="00273C15" w:rsidP="00F859F1">
            <w:pPr>
              <w:pStyle w:val="Tablebody"/>
              <w:jc w:val="right"/>
            </w:pPr>
            <w:r w:rsidRPr="0049727F">
              <w:t>0.5</w:t>
            </w:r>
            <w:r w:rsidR="00097C0D">
              <w:t>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Self-loop proportion</w:t>
            </w:r>
          </w:p>
        </w:tc>
        <w:tc>
          <w:tcPr>
            <w:tcW w:w="972" w:type="dxa"/>
            <w:shd w:val="clear" w:color="auto" w:fill="auto"/>
            <w:noWrap/>
            <w:vAlign w:val="bottom"/>
            <w:hideMark/>
          </w:tcPr>
          <w:p w:rsidR="00273C15" w:rsidRPr="0049727F" w:rsidRDefault="00273C15" w:rsidP="00F859F1">
            <w:pPr>
              <w:pStyle w:val="Tablebody"/>
              <w:jc w:val="right"/>
            </w:pPr>
            <w:r w:rsidRPr="0049727F">
              <w:t>0.007</w:t>
            </w:r>
          </w:p>
        </w:tc>
        <w:tc>
          <w:tcPr>
            <w:tcW w:w="972" w:type="dxa"/>
            <w:shd w:val="clear" w:color="auto" w:fill="auto"/>
            <w:noWrap/>
            <w:vAlign w:val="bottom"/>
            <w:hideMark/>
          </w:tcPr>
          <w:p w:rsidR="00273C15" w:rsidRPr="0049727F" w:rsidRDefault="00273C15" w:rsidP="00F859F1">
            <w:pPr>
              <w:pStyle w:val="Tablebody"/>
              <w:jc w:val="right"/>
            </w:pPr>
            <w:r w:rsidRPr="0049727F">
              <w:t>0.034</w:t>
            </w:r>
          </w:p>
        </w:tc>
        <w:tc>
          <w:tcPr>
            <w:tcW w:w="960"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F859F1" w:rsidP="00F859F1">
            <w:pPr>
              <w:pStyle w:val="Tablebody"/>
              <w:jc w:val="right"/>
            </w:pPr>
            <w:r>
              <w:t>&lt;</w:t>
            </w:r>
            <w:r w:rsidRPr="0049727F">
              <w:t>0</w:t>
            </w:r>
            <w:r>
              <w:t>.001</w:t>
            </w:r>
          </w:p>
        </w:tc>
        <w:tc>
          <w:tcPr>
            <w:tcW w:w="972" w:type="dxa"/>
            <w:shd w:val="clear" w:color="auto" w:fill="auto"/>
            <w:noWrap/>
            <w:vAlign w:val="bottom"/>
            <w:hideMark/>
          </w:tcPr>
          <w:p w:rsidR="00273C15" w:rsidRPr="0049727F" w:rsidRDefault="00273C15" w:rsidP="00F859F1">
            <w:pPr>
              <w:pStyle w:val="Tablebody"/>
              <w:jc w:val="right"/>
            </w:pPr>
            <w:r w:rsidRPr="0049727F">
              <w:t>1</w:t>
            </w:r>
            <w:r w:rsidR="00097C0D">
              <w:t>.000</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F859F1">
            <w:pPr>
              <w:pStyle w:val="Tablebody"/>
              <w:jc w:val="right"/>
            </w:pPr>
            <w:r w:rsidRPr="0049727F">
              <w:t>9</w:t>
            </w:r>
            <w:r w:rsidR="00097C0D">
              <w:t>.744</w:t>
            </w:r>
          </w:p>
        </w:tc>
        <w:tc>
          <w:tcPr>
            <w:tcW w:w="972" w:type="dxa"/>
            <w:shd w:val="clear" w:color="auto" w:fill="auto"/>
            <w:noWrap/>
            <w:vAlign w:val="bottom"/>
            <w:hideMark/>
          </w:tcPr>
          <w:p w:rsidR="00273C15" w:rsidRPr="0049727F" w:rsidRDefault="00273C15" w:rsidP="00F859F1">
            <w:pPr>
              <w:pStyle w:val="Tablebody"/>
              <w:jc w:val="right"/>
            </w:pPr>
            <w:r w:rsidRPr="0049727F">
              <w:t>4</w:t>
            </w:r>
            <w:r w:rsidR="00097C0D">
              <w:t>.085</w:t>
            </w:r>
          </w:p>
        </w:tc>
        <w:tc>
          <w:tcPr>
            <w:tcW w:w="960" w:type="dxa"/>
            <w:shd w:val="clear" w:color="auto" w:fill="auto"/>
            <w:noWrap/>
            <w:vAlign w:val="bottom"/>
            <w:hideMark/>
          </w:tcPr>
          <w:p w:rsidR="00273C15" w:rsidRPr="0049727F" w:rsidRDefault="00097C0D" w:rsidP="00F859F1">
            <w:pPr>
              <w:pStyle w:val="Tablebody"/>
              <w:jc w:val="right"/>
            </w:pPr>
            <w:r>
              <w:t>0.013</w:t>
            </w:r>
          </w:p>
        </w:tc>
        <w:tc>
          <w:tcPr>
            <w:tcW w:w="972" w:type="dxa"/>
            <w:shd w:val="clear" w:color="auto" w:fill="auto"/>
            <w:noWrap/>
            <w:vAlign w:val="bottom"/>
            <w:hideMark/>
          </w:tcPr>
          <w:p w:rsidR="00273C15" w:rsidRPr="0049727F" w:rsidRDefault="00097C0D" w:rsidP="00F859F1">
            <w:pPr>
              <w:pStyle w:val="Tablebody"/>
              <w:jc w:val="right"/>
            </w:pPr>
            <w:r>
              <w:t>9.882</w:t>
            </w:r>
          </w:p>
        </w:tc>
        <w:tc>
          <w:tcPr>
            <w:tcW w:w="972" w:type="dxa"/>
            <w:shd w:val="clear" w:color="auto" w:fill="auto"/>
            <w:noWrap/>
            <w:vAlign w:val="bottom"/>
            <w:hideMark/>
          </w:tcPr>
          <w:p w:rsidR="00273C15" w:rsidRPr="0049727F" w:rsidRDefault="00097C0D" w:rsidP="00F859F1">
            <w:pPr>
              <w:pStyle w:val="Tablebody"/>
              <w:jc w:val="right"/>
            </w:pPr>
            <w:r>
              <w:t>33.737</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erage street segment length (m)</w:t>
            </w:r>
          </w:p>
        </w:tc>
        <w:tc>
          <w:tcPr>
            <w:tcW w:w="972" w:type="dxa"/>
            <w:shd w:val="clear" w:color="auto" w:fill="auto"/>
            <w:noWrap/>
            <w:vAlign w:val="bottom"/>
            <w:hideMark/>
          </w:tcPr>
          <w:p w:rsidR="00273C15" w:rsidRPr="0049727F" w:rsidRDefault="00273C15" w:rsidP="00F859F1">
            <w:pPr>
              <w:pStyle w:val="Tablebody"/>
              <w:jc w:val="right"/>
            </w:pPr>
            <w:r w:rsidRPr="0049727F">
              <w:t>143.664</w:t>
            </w:r>
          </w:p>
        </w:tc>
        <w:tc>
          <w:tcPr>
            <w:tcW w:w="972" w:type="dxa"/>
            <w:shd w:val="clear" w:color="auto" w:fill="auto"/>
            <w:noWrap/>
            <w:vAlign w:val="bottom"/>
            <w:hideMark/>
          </w:tcPr>
          <w:p w:rsidR="00273C15" w:rsidRPr="0049727F" w:rsidRDefault="00273C15" w:rsidP="00F859F1">
            <w:pPr>
              <w:pStyle w:val="Tablebody"/>
              <w:jc w:val="right"/>
            </w:pPr>
            <w:r w:rsidRPr="0049727F">
              <w:t>60.023</w:t>
            </w:r>
          </w:p>
        </w:tc>
        <w:tc>
          <w:tcPr>
            <w:tcW w:w="960" w:type="dxa"/>
            <w:shd w:val="clear" w:color="auto" w:fill="auto"/>
            <w:noWrap/>
            <w:vAlign w:val="bottom"/>
            <w:hideMark/>
          </w:tcPr>
          <w:p w:rsidR="00273C15" w:rsidRPr="0049727F" w:rsidRDefault="00273C15" w:rsidP="00F859F1">
            <w:pPr>
              <w:pStyle w:val="Tablebody"/>
              <w:jc w:val="right"/>
            </w:pPr>
            <w:r w:rsidRPr="0049727F">
              <w:t>7.376</w:t>
            </w:r>
          </w:p>
        </w:tc>
        <w:tc>
          <w:tcPr>
            <w:tcW w:w="972" w:type="dxa"/>
            <w:shd w:val="clear" w:color="auto" w:fill="auto"/>
            <w:noWrap/>
            <w:vAlign w:val="bottom"/>
            <w:hideMark/>
          </w:tcPr>
          <w:p w:rsidR="00273C15" w:rsidRPr="0049727F" w:rsidRDefault="00273C15" w:rsidP="00F859F1">
            <w:pPr>
              <w:pStyle w:val="Tablebody"/>
              <w:jc w:val="right"/>
            </w:pPr>
            <w:r w:rsidRPr="0049727F">
              <w:t>134.877</w:t>
            </w:r>
          </w:p>
        </w:tc>
        <w:tc>
          <w:tcPr>
            <w:tcW w:w="972" w:type="dxa"/>
            <w:shd w:val="clear" w:color="auto" w:fill="auto"/>
            <w:noWrap/>
            <w:vAlign w:val="bottom"/>
            <w:hideMark/>
          </w:tcPr>
          <w:p w:rsidR="00273C15" w:rsidRPr="0049727F" w:rsidRDefault="00273C15" w:rsidP="00F859F1">
            <w:pPr>
              <w:pStyle w:val="Tablebody"/>
              <w:jc w:val="right"/>
            </w:pPr>
            <w:r w:rsidRPr="0049727F">
              <w:t>2231.331</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F859F1">
            <w:pPr>
              <w:pStyle w:val="Tablebody"/>
              <w:jc w:val="right"/>
            </w:pPr>
            <w:r w:rsidRPr="0049727F">
              <w:t>40</w:t>
            </w:r>
            <w:r w:rsidR="00097C0D">
              <w:t>.049</w:t>
            </w:r>
          </w:p>
        </w:tc>
        <w:tc>
          <w:tcPr>
            <w:tcW w:w="972" w:type="dxa"/>
            <w:shd w:val="clear" w:color="auto" w:fill="auto"/>
            <w:noWrap/>
            <w:vAlign w:val="bottom"/>
            <w:hideMark/>
          </w:tcPr>
          <w:p w:rsidR="00273C15" w:rsidRPr="0049727F" w:rsidRDefault="00273C15" w:rsidP="00F859F1">
            <w:pPr>
              <w:pStyle w:val="Tablebody"/>
              <w:jc w:val="right"/>
            </w:pPr>
            <w:r w:rsidRPr="0049727F">
              <w:t>93</w:t>
            </w:r>
            <w:r w:rsidR="00097C0D">
              <w:t>.987</w:t>
            </w:r>
          </w:p>
        </w:tc>
        <w:tc>
          <w:tcPr>
            <w:tcW w:w="960" w:type="dxa"/>
            <w:shd w:val="clear" w:color="auto" w:fill="auto"/>
            <w:noWrap/>
            <w:vAlign w:val="bottom"/>
            <w:hideMark/>
          </w:tcPr>
          <w:p w:rsidR="00273C15" w:rsidRPr="0049727F" w:rsidRDefault="00097C0D" w:rsidP="00F859F1">
            <w:pPr>
              <w:pStyle w:val="Tablebody"/>
              <w:jc w:val="right"/>
            </w:pPr>
            <w:r>
              <w:t>0.009</w:t>
            </w:r>
          </w:p>
        </w:tc>
        <w:tc>
          <w:tcPr>
            <w:tcW w:w="972" w:type="dxa"/>
            <w:shd w:val="clear" w:color="auto" w:fill="auto"/>
            <w:noWrap/>
            <w:vAlign w:val="bottom"/>
            <w:hideMark/>
          </w:tcPr>
          <w:p w:rsidR="00273C15" w:rsidRPr="0049727F" w:rsidRDefault="00273C15" w:rsidP="00F859F1">
            <w:pPr>
              <w:pStyle w:val="Tablebody"/>
              <w:jc w:val="right"/>
            </w:pPr>
            <w:r w:rsidRPr="0049727F">
              <w:t>16</w:t>
            </w:r>
            <w:r w:rsidR="00097C0D">
              <w:t>.248</w:t>
            </w:r>
          </w:p>
        </w:tc>
        <w:tc>
          <w:tcPr>
            <w:tcW w:w="972" w:type="dxa"/>
            <w:shd w:val="clear" w:color="auto" w:fill="auto"/>
            <w:noWrap/>
            <w:vAlign w:val="bottom"/>
            <w:hideMark/>
          </w:tcPr>
          <w:p w:rsidR="00273C15" w:rsidRPr="0049727F" w:rsidRDefault="00273C15" w:rsidP="00F859F1">
            <w:pPr>
              <w:pStyle w:val="Tablebody"/>
              <w:jc w:val="right"/>
            </w:pPr>
            <w:r w:rsidRPr="0049727F">
              <w:t>1960</w:t>
            </w:r>
            <w:r w:rsidR="00097C0D">
              <w:t>.</w:t>
            </w:r>
            <w:r w:rsidRPr="0049727F">
              <w:t>643</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lastRenderedPageBreak/>
              <w:t>Street segment count</w:t>
            </w:r>
          </w:p>
        </w:tc>
        <w:tc>
          <w:tcPr>
            <w:tcW w:w="972" w:type="dxa"/>
            <w:shd w:val="clear" w:color="auto" w:fill="auto"/>
            <w:noWrap/>
            <w:vAlign w:val="bottom"/>
            <w:hideMark/>
          </w:tcPr>
          <w:p w:rsidR="00273C15" w:rsidRPr="0049727F" w:rsidRDefault="00097C0D" w:rsidP="00F859F1">
            <w:pPr>
              <w:pStyle w:val="Tablebody"/>
              <w:jc w:val="right"/>
            </w:pPr>
            <w:r>
              <w:t>288</w:t>
            </w:r>
          </w:p>
        </w:tc>
        <w:tc>
          <w:tcPr>
            <w:tcW w:w="972" w:type="dxa"/>
            <w:shd w:val="clear" w:color="auto" w:fill="auto"/>
            <w:noWrap/>
            <w:vAlign w:val="bottom"/>
            <w:hideMark/>
          </w:tcPr>
          <w:p w:rsidR="00273C15" w:rsidRPr="0049727F" w:rsidRDefault="00097C0D" w:rsidP="00F859F1">
            <w:pPr>
              <w:pStyle w:val="Tablebody"/>
              <w:jc w:val="right"/>
            </w:pPr>
            <w:r>
              <w:t>656</w:t>
            </w:r>
          </w:p>
        </w:tc>
        <w:tc>
          <w:tcPr>
            <w:tcW w:w="960" w:type="dxa"/>
            <w:shd w:val="clear" w:color="auto" w:fill="auto"/>
            <w:noWrap/>
            <w:vAlign w:val="bottom"/>
            <w:hideMark/>
          </w:tcPr>
          <w:p w:rsidR="00273C15" w:rsidRPr="0049727F" w:rsidRDefault="00273C15" w:rsidP="00F859F1">
            <w:pPr>
              <w:pStyle w:val="Tablebody"/>
              <w:jc w:val="right"/>
            </w:pPr>
            <w:r w:rsidRPr="0049727F">
              <w:t>1</w:t>
            </w:r>
          </w:p>
        </w:tc>
        <w:tc>
          <w:tcPr>
            <w:tcW w:w="972" w:type="dxa"/>
            <w:shd w:val="clear" w:color="auto" w:fill="auto"/>
            <w:noWrap/>
            <w:vAlign w:val="bottom"/>
            <w:hideMark/>
          </w:tcPr>
          <w:p w:rsidR="00273C15" w:rsidRPr="0049727F" w:rsidRDefault="00273C15" w:rsidP="00F859F1">
            <w:pPr>
              <w:pStyle w:val="Tablebody"/>
              <w:jc w:val="right"/>
            </w:pPr>
            <w:r w:rsidRPr="0049727F">
              <w:t>119</w:t>
            </w:r>
          </w:p>
        </w:tc>
        <w:tc>
          <w:tcPr>
            <w:tcW w:w="972" w:type="dxa"/>
            <w:shd w:val="clear" w:color="auto" w:fill="auto"/>
            <w:noWrap/>
            <w:vAlign w:val="bottom"/>
            <w:hideMark/>
          </w:tcPr>
          <w:p w:rsidR="00273C15" w:rsidRPr="0049727F" w:rsidRDefault="00273C15" w:rsidP="00F859F1">
            <w:pPr>
              <w:pStyle w:val="Tablebody"/>
              <w:jc w:val="right"/>
            </w:pPr>
            <w:r w:rsidRPr="0049727F">
              <w:t>14754</w:t>
            </w:r>
          </w:p>
        </w:tc>
      </w:tr>
      <w:tr w:rsidR="00273C15" w:rsidRPr="0049727F" w:rsidTr="00273C15">
        <w:trPr>
          <w:trHeight w:val="300"/>
        </w:trPr>
        <w:tc>
          <w:tcPr>
            <w:tcW w:w="3996" w:type="dxa"/>
            <w:shd w:val="clear" w:color="auto" w:fill="auto"/>
            <w:noWrap/>
            <w:vAlign w:val="bottom"/>
            <w:hideMark/>
          </w:tcPr>
          <w:p w:rsidR="00273C15" w:rsidRPr="0049727F" w:rsidRDefault="00273C15" w:rsidP="00273C15">
            <w:pPr>
              <w:pStyle w:val="Tablebody"/>
            </w:pPr>
            <w:r w:rsidRPr="0049727F">
              <w:t>Average streets per node</w:t>
            </w:r>
          </w:p>
        </w:tc>
        <w:tc>
          <w:tcPr>
            <w:tcW w:w="972" w:type="dxa"/>
            <w:shd w:val="clear" w:color="auto" w:fill="auto"/>
            <w:noWrap/>
            <w:vAlign w:val="bottom"/>
            <w:hideMark/>
          </w:tcPr>
          <w:p w:rsidR="00273C15" w:rsidRPr="0049727F" w:rsidRDefault="00273C15" w:rsidP="00F859F1">
            <w:pPr>
              <w:pStyle w:val="Tablebody"/>
              <w:jc w:val="right"/>
            </w:pPr>
            <w:r w:rsidRPr="0049727F">
              <w:t>2.925</w:t>
            </w:r>
          </w:p>
        </w:tc>
        <w:tc>
          <w:tcPr>
            <w:tcW w:w="972" w:type="dxa"/>
            <w:shd w:val="clear" w:color="auto" w:fill="auto"/>
            <w:noWrap/>
            <w:vAlign w:val="bottom"/>
            <w:hideMark/>
          </w:tcPr>
          <w:p w:rsidR="00273C15" w:rsidRPr="0049727F" w:rsidRDefault="00273C15" w:rsidP="00F859F1">
            <w:pPr>
              <w:pStyle w:val="Tablebody"/>
              <w:jc w:val="right"/>
            </w:pPr>
            <w:r w:rsidRPr="0049727F">
              <w:t>0.408</w:t>
            </w:r>
          </w:p>
        </w:tc>
        <w:tc>
          <w:tcPr>
            <w:tcW w:w="960" w:type="dxa"/>
            <w:shd w:val="clear" w:color="auto" w:fill="auto"/>
            <w:noWrap/>
            <w:vAlign w:val="bottom"/>
            <w:hideMark/>
          </w:tcPr>
          <w:p w:rsidR="00273C15" w:rsidRPr="0049727F" w:rsidRDefault="00273C15" w:rsidP="00F859F1">
            <w:pPr>
              <w:pStyle w:val="Tablebody"/>
              <w:jc w:val="right"/>
            </w:pPr>
            <w:r w:rsidRPr="0049727F">
              <w:t>1</w:t>
            </w:r>
            <w:r w:rsidR="00097C0D">
              <w:t>.000</w:t>
            </w:r>
          </w:p>
        </w:tc>
        <w:tc>
          <w:tcPr>
            <w:tcW w:w="972" w:type="dxa"/>
            <w:shd w:val="clear" w:color="auto" w:fill="auto"/>
            <w:noWrap/>
            <w:vAlign w:val="bottom"/>
            <w:hideMark/>
          </w:tcPr>
          <w:p w:rsidR="00273C15" w:rsidRPr="0049727F" w:rsidRDefault="00273C15" w:rsidP="00F859F1">
            <w:pPr>
              <w:pStyle w:val="Tablebody"/>
              <w:jc w:val="right"/>
            </w:pPr>
            <w:r w:rsidRPr="0049727F">
              <w:t>2.944</w:t>
            </w:r>
          </w:p>
        </w:tc>
        <w:tc>
          <w:tcPr>
            <w:tcW w:w="972" w:type="dxa"/>
            <w:shd w:val="clear" w:color="auto" w:fill="auto"/>
            <w:noWrap/>
            <w:vAlign w:val="bottom"/>
            <w:hideMark/>
          </w:tcPr>
          <w:p w:rsidR="00273C15" w:rsidRPr="0049727F" w:rsidRDefault="00273C15" w:rsidP="00F859F1">
            <w:pPr>
              <w:pStyle w:val="Tablebody"/>
              <w:jc w:val="right"/>
            </w:pPr>
            <w:r w:rsidRPr="0049727F">
              <w:t>4.026</w:t>
            </w:r>
          </w:p>
        </w:tc>
      </w:tr>
    </w:tbl>
    <w:p w:rsidR="009F2106" w:rsidRPr="0049727F" w:rsidRDefault="009F2106" w:rsidP="00EB6C52">
      <w:pPr>
        <w:pStyle w:val="Caption"/>
      </w:pPr>
      <w:bookmarkStart w:id="195" w:name="_Toc475721365"/>
      <w:r w:rsidRPr="0049727F">
        <w:t xml:space="preserve">Table </w:t>
      </w:r>
      <w:fldSimple w:instr=" STYLEREF 1 \s ">
        <w:r w:rsidR="00D265F3">
          <w:rPr>
            <w:noProof/>
          </w:rPr>
          <w:t>7</w:t>
        </w:r>
      </w:fldSimple>
      <w:r w:rsidR="00BA0037">
        <w:t>.</w:t>
      </w:r>
      <w:fldSimple w:instr=" SEQ Table \* ARABIC \s 1 ">
        <w:r w:rsidR="00D265F3">
          <w:rPr>
            <w:noProof/>
          </w:rPr>
          <w:t>5</w:t>
        </w:r>
      </w:fldSimple>
      <w:r w:rsidRPr="0049727F">
        <w:t xml:space="preserve"> Selected summary</w:t>
      </w:r>
      <w:r w:rsidRPr="0049727F">
        <w:rPr>
          <w:noProof/>
        </w:rPr>
        <w:t xml:space="preserve"> stats for all the neighborhood-scale street networks.</w:t>
      </w:r>
      <w:r w:rsidR="00E81C93">
        <w:rPr>
          <w:noProof/>
        </w:rPr>
        <w:t xml:space="preserve"> </w:t>
      </w:r>
      <w:r w:rsidR="00E81C93">
        <w:t>For definitions and discussion of these measures, see Table 5.1 in chapter 5 and section 4.4 in chapter 4.</w:t>
      </w:r>
      <w:bookmarkEnd w:id="195"/>
    </w:p>
    <w:p w:rsidR="009F2106" w:rsidRPr="0049727F" w:rsidRDefault="009F2106" w:rsidP="001C51FA">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DC0739" w:rsidRPr="0049727F">
        <w:t>. Nationwide, the typical neighborhood averages 2.9 streets per intersection, reflecting the prevalence of 3-way intersections in the US, discussed earlier.</w:t>
      </w:r>
      <w:r w:rsidR="003B7D94">
        <w:t xml:space="preserve"> T</w:t>
      </w:r>
      <w:r w:rsidR="009912E3" w:rsidRPr="0049727F">
        <w:t>he median proportions of each node type are 14.5% for cul-de-sac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Pr="0049727F">
        <w:t>At the neighborhood scale (sample size of 6,857 in this analysis) we again find the same strong linear relationship between total street length and the number of nodes in a network (</w:t>
      </w:r>
      <w:r w:rsidRPr="005733E1">
        <w:rPr>
          <w:i/>
        </w:rPr>
        <w:t>r</w:t>
      </w:r>
      <w:r w:rsidRPr="0049727F">
        <w:rPr>
          <w:vertAlign w:val="superscript"/>
        </w:rPr>
        <w:t>2</w:t>
      </w:r>
      <w:r w:rsidRPr="0049727F">
        <w:t>=0.98), as seen in Figure 7.9, contradicting the small-sample findings of Strano et al. (2013).</w:t>
      </w:r>
    </w:p>
    <w:p w:rsidR="000E326A" w:rsidRPr="0049727F" w:rsidRDefault="0061527E" w:rsidP="001C51FA">
      <w:pPr>
        <w:pStyle w:val="Figure"/>
      </w:pPr>
      <w:r>
        <w:lastRenderedPageBreak/>
        <w:pict>
          <v:shape id="_x0000_i1036" type="#_x0000_t75" style="width:321.75pt;height:316.5pt">
            <v:imagedata r:id="rId44" o:title="download"/>
          </v:shape>
        </w:pict>
      </w:r>
    </w:p>
    <w:p w:rsidR="000E326A" w:rsidRPr="0049727F" w:rsidRDefault="000E326A" w:rsidP="00EB6C52">
      <w:pPr>
        <w:pStyle w:val="Caption"/>
      </w:pPr>
      <w:bookmarkStart w:id="196" w:name="_Toc475731791"/>
      <w:r w:rsidRPr="0049727F">
        <w:t xml:space="preserve">Figure </w:t>
      </w:r>
      <w:fldSimple w:instr=" STYLEREF 1 \s ">
        <w:r w:rsidR="006715FE">
          <w:rPr>
            <w:noProof/>
          </w:rPr>
          <w:t>7</w:t>
        </w:r>
      </w:fldSimple>
      <w:r w:rsidR="006715FE">
        <w:t>.</w:t>
      </w:r>
      <w:fldSimple w:instr=" SEQ Figure \* ARABIC \s 1 ">
        <w:r w:rsidR="006715FE">
          <w:rPr>
            <w:noProof/>
          </w:rPr>
          <w:t>9</w:t>
        </w:r>
      </w:fldSimple>
      <w:r w:rsidRPr="0049727F">
        <w:t xml:space="preserve"> Relationship between total street length </w:t>
      </w:r>
      <w:r w:rsidRPr="0049727F">
        <w:rPr>
          <w:noProof/>
        </w:rPr>
        <w:t>and number of nodes in neighborhood-scale street networks.</w:t>
      </w:r>
      <w:bookmarkEnd w:id="196"/>
    </w:p>
    <w:p w:rsidR="001D0C7C" w:rsidRDefault="009912E3" w:rsidP="001C51FA">
      <w:r w:rsidRPr="0049727F">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3C183F">
        <w:t xml:space="preserve"> (Figure 7.10)</w:t>
      </w:r>
      <w:r w:rsidR="00003627" w:rsidRPr="0049727F">
        <w:t xml:space="preserve">. 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w:t>
      </w:r>
      <w:r w:rsidR="00003627" w:rsidRPr="0049727F">
        <w:lastRenderedPageBreak/>
        <w:t>sprawling and often hilly suburbs far from the urban core, such as Scholl Canyon in Glendale, California or Sonoma Ranch in San Antonio, Texas.</w:t>
      </w:r>
      <w:r w:rsidR="003C183F">
        <w:t xml:space="preserve"> </w:t>
      </w:r>
    </w:p>
    <w:p w:rsidR="002E55E1" w:rsidRDefault="0061527E" w:rsidP="002E55E1">
      <w:pPr>
        <w:keepNext/>
        <w:ind w:firstLine="0"/>
      </w:pPr>
      <w:r>
        <w:pict>
          <v:shape id="_x0000_i1037" type="#_x0000_t75" style="width:467.25pt;height:327pt">
            <v:imagedata r:id="rId45" o:title="Untitled-1 copy"/>
          </v:shape>
        </w:pict>
      </w:r>
    </w:p>
    <w:p w:rsidR="00B83274" w:rsidRPr="0049727F" w:rsidRDefault="002E55E1" w:rsidP="002E55E1">
      <w:pPr>
        <w:pStyle w:val="Caption"/>
      </w:pPr>
      <w:bookmarkStart w:id="197" w:name="_Toc475731792"/>
      <w:r>
        <w:t xml:space="preserve">Figure </w:t>
      </w:r>
      <w:fldSimple w:instr=" STYLEREF 1 \s ">
        <w:r w:rsidR="006715FE">
          <w:rPr>
            <w:noProof/>
          </w:rPr>
          <w:t>7</w:t>
        </w:r>
      </w:fldSimple>
      <w:r w:rsidR="006715FE">
        <w:t>.</w:t>
      </w:r>
      <w:fldSimple w:instr=" SEQ Figure \* ARABIC \s 1 ">
        <w:r w:rsidR="006715FE">
          <w:rPr>
            <w:noProof/>
          </w:rPr>
          <w:t>10</w:t>
        </w:r>
      </w:fldSimple>
      <w:r>
        <w:t xml:space="preserve"> Square-mile c</w:t>
      </w:r>
      <w:r>
        <w:rPr>
          <w:noProof/>
        </w:rPr>
        <w:t>omparisons of central cities and their suburbs. A: top, central Philadelphia; bottom, suburban King of Prussia. B: top, central Portland; bottom, suburban Beaverton. C: top, central San Francisco; bottom, suburban Concord.</w:t>
      </w:r>
      <w:bookmarkEnd w:id="197"/>
    </w:p>
    <w:p w:rsidR="003C183F" w:rsidRDefault="003C183F" w:rsidP="003C183F">
      <w:r>
        <w:t xml:space="preserve">For comparison, Figure 7.10 compares one square mile of </w:t>
      </w:r>
      <w:r w:rsidR="00AF4B0C">
        <w:t>the centers of</w:t>
      </w:r>
      <w:r>
        <w:t xml:space="preserve">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w:t>
      </w:r>
      <w:r w:rsidR="00F77E2D">
        <w:t xml:space="preserve"> The top row of Figure 7.10 represents an era of urban planning and development that preceded the automobile, while the bottom row </w:t>
      </w:r>
      <w:r w:rsidR="00F77E2D">
        <w:lastRenderedPageBreak/>
        <w:t>reflects the mid-late 20</w:t>
      </w:r>
      <w:r w:rsidR="00F77E2D" w:rsidRPr="00F77E2D">
        <w:rPr>
          <w:vertAlign w:val="superscript"/>
        </w:rPr>
        <w:t>th</w:t>
      </w:r>
      <w:r w:rsidR="00F77E2D">
        <w:t xml:space="preserve"> century era of automobility in residential suburb design (Southworth and Ben-Joseph 1997). </w:t>
      </w:r>
    </w:p>
    <w:p w:rsidR="009912E3" w:rsidRPr="0049727F" w:rsidRDefault="009912E3" w:rsidP="001C51FA"/>
    <w:p w:rsidR="001D0C7C" w:rsidRPr="0049727F" w:rsidRDefault="00D87A2F" w:rsidP="00D265F3">
      <w:pPr>
        <w:pStyle w:val="Heading2"/>
      </w:pPr>
      <w:bookmarkStart w:id="198" w:name="_Toc475721788"/>
      <w:bookmarkStart w:id="199" w:name="_Toc475734208"/>
      <w:r w:rsidRPr="0049727F">
        <w:t>Intra</w:t>
      </w:r>
      <w:r w:rsidR="00592413">
        <w:t>-M</w:t>
      </w:r>
      <w:r w:rsidRPr="0049727F">
        <w:t xml:space="preserve">etropolitan </w:t>
      </w:r>
      <w:r w:rsidR="001D0C7C" w:rsidRPr="0049727F">
        <w:t>Neighborhood-Scale Analysis of San Francisco</w:t>
      </w:r>
      <w:bookmarkEnd w:id="198"/>
      <w:bookmarkEnd w:id="199"/>
    </w:p>
    <w:p w:rsidR="00D64C4C" w:rsidRDefault="00FF1A6C" w:rsidP="001C51FA">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111B34">
        <w:t xml:space="preserve"> easy proximity of its downtown (Brandi 2014).</w:t>
      </w:r>
      <w:r w:rsidR="00E36452">
        <w:t xml:space="preserve"> Toward the upper-right, the central neighborhoods of San Francisco feature some of its oldest and densest development. Despite their hilly topography, planners draped an orthogonal grid street network across these neighborhoods, irrespective of terrain (Cole 2014). </w:t>
      </w:r>
    </w:p>
    <w:p w:rsidR="00A65429" w:rsidRDefault="00CC29B7" w:rsidP="001C51FA">
      <w:r>
        <w:t>In contrast, modern Diamond Heights was re-platted in the 1950s in harmony with its topography – under the auspices of the California Redevelopment Act – and has a street network that curves along its hillsides (Board of Supervisors 1955).</w:t>
      </w:r>
      <w:r w:rsidR="007C6A9B">
        <w:t xml:space="preserve"> </w:t>
      </w:r>
      <w:r w:rsidR="000241FB">
        <w:t>West of these hills, in the early 20</w:t>
      </w:r>
      <w:r w:rsidR="000241FB" w:rsidRPr="000241FB">
        <w:rPr>
          <w:vertAlign w:val="superscript"/>
        </w:rPr>
        <w:t>th</w:t>
      </w:r>
      <w:r w:rsidR="000241FB">
        <w:t xml:space="preserve"> century, urban planners opened the</w:t>
      </w:r>
      <w:r w:rsidR="007C6A9B">
        <w:t xml:space="preserve"> Twin Peaks Tunnel, the Sunset Tunnel, and the N-Judah line</w:t>
      </w:r>
      <w:r w:rsidR="000241FB">
        <w:t xml:space="preserve"> to expose large swaths of western San Francisco to development</w:t>
      </w:r>
      <w:r w:rsidR="000B4CCF">
        <w:t xml:space="preserve"> (Nolte 2009)</w:t>
      </w:r>
      <w:r w:rsidR="000241FB">
        <w:t xml:space="preserve">. Some of these new neighborhoods, such as the working-class Sunset District, were designed with a simple </w:t>
      </w:r>
      <w:r w:rsidR="000241FB">
        <w:lastRenderedPageBreak/>
        <w:t>ortho</w:t>
      </w:r>
      <w:r w:rsidR="00772D01">
        <w:t>gonal grid and consistent, small lot sizes</w:t>
      </w:r>
      <w:r w:rsidR="000241FB">
        <w:t xml:space="preserve">. Others, such as the wealthy St. Francis Wood (at the </w:t>
      </w:r>
      <w:r w:rsidR="00D64C4C">
        <w:t>west end</w:t>
      </w:r>
      <w:r w:rsidR="000241FB">
        <w:t xml:space="preserve"> of West Twin Peaks) were designed as wealthy Garden Cities-inspired residence parks</w:t>
      </w:r>
      <w:r w:rsidR="00772D01">
        <w:t>,</w:t>
      </w:r>
      <w:r w:rsidR="000241FB">
        <w:t xml:space="preserve"> in the mold of Seacliff. These histories,</w:t>
      </w:r>
      <w:r w:rsidR="00D64C4C">
        <w:t xml:space="preserve"> economic drivers,</w:t>
      </w:r>
      <w:r w:rsidR="000241FB">
        <w:t xml:space="preserve"> planning decisions, and design paradigms</w:t>
      </w:r>
      <w:r w:rsidR="00D64C4C">
        <w:t xml:space="preserve"> can still be seen inscribed in the urban form and its street network in Figure 7.11.</w:t>
      </w:r>
    </w:p>
    <w:p w:rsidR="00A65429" w:rsidRDefault="0061527E" w:rsidP="00A65429">
      <w:pPr>
        <w:keepNext/>
        <w:ind w:firstLine="0"/>
      </w:pPr>
      <w:r>
        <w:pict>
          <v:shape id="_x0000_i1038" type="#_x0000_t75" style="width:471pt;height:390.75pt">
            <v:imagedata r:id="rId46" o:title="sf-hoods"/>
          </v:shape>
        </w:pict>
      </w:r>
    </w:p>
    <w:p w:rsidR="00A65429" w:rsidRDefault="00A65429" w:rsidP="00A65429">
      <w:pPr>
        <w:pStyle w:val="Caption"/>
      </w:pPr>
      <w:bookmarkStart w:id="200" w:name="_Toc475731793"/>
      <w:r>
        <w:t xml:space="preserve">Figure </w:t>
      </w:r>
      <w:fldSimple w:instr=" STYLEREF 1 \s ">
        <w:r w:rsidR="006715FE">
          <w:rPr>
            <w:noProof/>
          </w:rPr>
          <w:t>7</w:t>
        </w:r>
      </w:fldSimple>
      <w:r w:rsidR="006715FE">
        <w:t>.</w:t>
      </w:r>
      <w:fldSimple w:instr=" SEQ Figure \* ARABIC \s 1 ">
        <w:r w:rsidR="006715FE">
          <w:rPr>
            <w:noProof/>
          </w:rPr>
          <w:t>11</w:t>
        </w:r>
      </w:fldSimple>
      <w:r w:rsidR="00D96192">
        <w:t xml:space="preserve"> The n</w:t>
      </w:r>
      <w:r>
        <w:t>eighborhoods and street network of San Francisco, California.</w:t>
      </w:r>
      <w:r w:rsidR="00D96192">
        <w:t xml:space="preserve"> Note that the Presidio and Golden Gate Park are excluded from any neighborhood’s boundary.</w:t>
      </w:r>
      <w:bookmarkEnd w:id="200"/>
    </w:p>
    <w:p w:rsidR="00C23F04" w:rsidRPr="0049727F" w:rsidRDefault="00345891" w:rsidP="001C51FA">
      <w:r>
        <w:t>W</w:t>
      </w:r>
      <w:bookmarkStart w:id="201" w:name="_GoBack"/>
      <w:bookmarkEnd w:id="201"/>
      <w:r w:rsidR="00D64C4C">
        <w:t xml:space="preserve">e can use OSMnx to further examine the characteristics of these street networks. </w:t>
      </w:r>
      <w:r w:rsidR="00200CE4" w:rsidRPr="0049727F">
        <w:t>L</w:t>
      </w:r>
      <w:r w:rsidR="00C23F04" w:rsidRPr="0049727F">
        <w:t>ook</w:t>
      </w:r>
      <w:r w:rsidR="00200CE4" w:rsidRPr="0049727F">
        <w:t>ing</w:t>
      </w:r>
      <w:r w:rsidR="00C23F04" w:rsidRPr="0049727F">
        <w:t xml:space="preserve"> at </w:t>
      </w:r>
      <w:r w:rsidR="00200CE4" w:rsidRPr="0049727F">
        <w:t xml:space="preserve">the </w:t>
      </w:r>
      <w:r w:rsidR="00C23F04" w:rsidRPr="0049727F">
        <w:t>summ</w:t>
      </w:r>
      <w:r w:rsidR="00200CE4" w:rsidRPr="0049727F">
        <w:t>ary stats for all San Francisco neighborhoods (Table 7.</w:t>
      </w:r>
      <w:r w:rsidR="00D355D8" w:rsidRPr="0049727F">
        <w:t>6</w:t>
      </w:r>
      <w:r w:rsidR="00200CE4" w:rsidRPr="0049727F">
        <w:t xml:space="preserve">), we see the orthogonal gridiron street networks of neighborhoods like Chinatown and Outer Sunset have </w:t>
      </w:r>
      <w:r w:rsidR="00200CE4" w:rsidRPr="0049727F">
        <w:lastRenderedPageBreak/>
        <w:t xml:space="preserve">average circuities of 1.0, indicating their street segments are </w:t>
      </w:r>
      <w:r w:rsidR="00696596" w:rsidRPr="0049727F">
        <w:t>no</w:t>
      </w:r>
      <w:r w:rsidR="00200CE4" w:rsidRPr="0049727F">
        <w:t xml:space="preserve"> more circuitous than straight-line paths. </w:t>
      </w:r>
      <w:r w:rsidR="00B67F60" w:rsidRPr="0049727F">
        <w:t>Even the hilly street network of Nob Hill has an average circuity of 1.0 as the grid was laid out irrespective of the underlying terrain. However, the hilly neighborhoods of Twin Peaks and Diamond Heights</w:t>
      </w:r>
      <w:r w:rsidR="00696596" w:rsidRPr="0049727F">
        <w:t xml:space="preserve"> have street networks that conform to the terrain, reflected in their circuity being 17% and 19%, respectively, greater than straight-line paths.</w:t>
      </w:r>
      <w:r w:rsidR="00220B95" w:rsidRPr="0049727F">
        <w:t xml:space="preserve"> </w:t>
      </w:r>
    </w:p>
    <w:tbl>
      <w:tblPr>
        <w:tblW w:w="95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688"/>
        <w:gridCol w:w="933"/>
        <w:gridCol w:w="1271"/>
        <w:gridCol w:w="1367"/>
        <w:gridCol w:w="1125"/>
        <w:gridCol w:w="1188"/>
        <w:gridCol w:w="939"/>
      </w:tblGrid>
      <w:tr w:rsidR="00254A4B" w:rsidRPr="0049727F" w:rsidTr="008324B0">
        <w:trPr>
          <w:trHeight w:val="300"/>
        </w:trPr>
        <w:tc>
          <w:tcPr>
            <w:tcW w:w="2062" w:type="dxa"/>
            <w:shd w:val="clear" w:color="auto" w:fill="auto"/>
            <w:noWrap/>
            <w:vAlign w:val="bottom"/>
            <w:hideMark/>
          </w:tcPr>
          <w:p w:rsidR="00254A4B" w:rsidRPr="0049727F" w:rsidRDefault="00254A4B" w:rsidP="00273C15">
            <w:pPr>
              <w:pStyle w:val="TableHeader"/>
            </w:pPr>
          </w:p>
        </w:tc>
        <w:tc>
          <w:tcPr>
            <w:tcW w:w="688" w:type="dxa"/>
            <w:shd w:val="clear" w:color="auto" w:fill="auto"/>
            <w:noWrap/>
            <w:vAlign w:val="bottom"/>
            <w:hideMark/>
          </w:tcPr>
          <w:p w:rsidR="00254A4B" w:rsidRPr="0049727F" w:rsidRDefault="008324B0" w:rsidP="00273C15">
            <w:pPr>
              <w:pStyle w:val="TableHeader"/>
            </w:pPr>
            <w:r>
              <w:t>A</w:t>
            </w:r>
            <w:r w:rsidR="00254A4B" w:rsidRPr="0049727F">
              <w:t>rea</w:t>
            </w:r>
          </w:p>
          <w:p w:rsidR="00254A4B" w:rsidRPr="0049727F" w:rsidRDefault="008324B0" w:rsidP="00273C15">
            <w:pPr>
              <w:pStyle w:val="TableHeader"/>
            </w:pPr>
            <w:r>
              <w:t>(</w:t>
            </w:r>
            <w:r w:rsidRPr="0049727F">
              <w:t>km</w:t>
            </w:r>
            <w:r w:rsidRPr="000B2C9F">
              <w:rPr>
                <w:vertAlign w:val="superscript"/>
              </w:rPr>
              <w:t>2</w:t>
            </w:r>
            <w:r w:rsidRPr="008324B0">
              <w:t>)</w:t>
            </w:r>
          </w:p>
        </w:tc>
        <w:tc>
          <w:tcPr>
            <w:tcW w:w="933" w:type="dxa"/>
            <w:shd w:val="clear" w:color="auto" w:fill="auto"/>
            <w:noWrap/>
            <w:vAlign w:val="bottom"/>
            <w:hideMark/>
          </w:tcPr>
          <w:p w:rsidR="000B2C9F" w:rsidRDefault="000B2C9F" w:rsidP="00273C15">
            <w:pPr>
              <w:pStyle w:val="TableHeader"/>
            </w:pPr>
            <w:r>
              <w:t>Avg</w:t>
            </w:r>
          </w:p>
          <w:p w:rsidR="00254A4B" w:rsidRPr="0049727F" w:rsidRDefault="000B2C9F" w:rsidP="00273C15">
            <w:pPr>
              <w:pStyle w:val="TableHeader"/>
            </w:pPr>
            <w:r>
              <w:t>circuity</w:t>
            </w:r>
          </w:p>
        </w:tc>
        <w:tc>
          <w:tcPr>
            <w:tcW w:w="1271" w:type="dxa"/>
            <w:shd w:val="clear" w:color="auto" w:fill="auto"/>
            <w:noWrap/>
            <w:vAlign w:val="bottom"/>
            <w:hideMark/>
          </w:tcPr>
          <w:p w:rsidR="000B2C9F" w:rsidRDefault="000B2C9F" w:rsidP="00273C15">
            <w:pPr>
              <w:pStyle w:val="TableHeader"/>
            </w:pPr>
            <w:r>
              <w:t>Avg</w:t>
            </w:r>
          </w:p>
          <w:p w:rsidR="00254A4B" w:rsidRPr="0049727F" w:rsidRDefault="000B2C9F" w:rsidP="00273C15">
            <w:pPr>
              <w:pStyle w:val="TableHeader"/>
            </w:pPr>
            <w:r>
              <w:t>c</w:t>
            </w:r>
            <w:r w:rsidR="00254A4B" w:rsidRPr="0049727F">
              <w:t>lustering</w:t>
            </w:r>
          </w:p>
          <w:p w:rsidR="00254A4B" w:rsidRPr="0049727F" w:rsidRDefault="000B2C9F" w:rsidP="00273C15">
            <w:pPr>
              <w:pStyle w:val="TableHeader"/>
            </w:pPr>
            <w:r>
              <w:t>coefficient</w:t>
            </w:r>
          </w:p>
        </w:tc>
        <w:tc>
          <w:tcPr>
            <w:tcW w:w="1367" w:type="dxa"/>
            <w:shd w:val="clear" w:color="auto" w:fill="auto"/>
            <w:noWrap/>
            <w:vAlign w:val="bottom"/>
            <w:hideMark/>
          </w:tcPr>
          <w:p w:rsidR="00254A4B" w:rsidRPr="0049727F" w:rsidRDefault="00254A4B" w:rsidP="00273C15">
            <w:pPr>
              <w:pStyle w:val="TableHeader"/>
            </w:pPr>
            <w:r w:rsidRPr="0049727F">
              <w:t>Intersection</w:t>
            </w:r>
          </w:p>
          <w:p w:rsidR="00254A4B" w:rsidRPr="0049727F" w:rsidRDefault="000B2C9F" w:rsidP="00273C15">
            <w:pPr>
              <w:pStyle w:val="TableHeader"/>
            </w:pPr>
            <w:r>
              <w:t>d</w:t>
            </w:r>
            <w:r w:rsidR="00254A4B" w:rsidRPr="0049727F">
              <w:t>ensity</w:t>
            </w:r>
          </w:p>
          <w:p w:rsidR="00254A4B" w:rsidRPr="0049727F" w:rsidRDefault="008324B0" w:rsidP="00273C15">
            <w:pPr>
              <w:pStyle w:val="TableHeader"/>
            </w:pPr>
            <w:r>
              <w:t>(</w:t>
            </w:r>
            <w:r w:rsidR="000B2C9F">
              <w:t xml:space="preserve">per </w:t>
            </w:r>
            <w:r w:rsidR="00254A4B" w:rsidRPr="0049727F">
              <w:t>km</w:t>
            </w:r>
            <w:r w:rsidR="000B2C9F" w:rsidRPr="000B2C9F">
              <w:rPr>
                <w:vertAlign w:val="superscript"/>
              </w:rPr>
              <w:t>2</w:t>
            </w:r>
            <w:r>
              <w:t>)</w:t>
            </w:r>
          </w:p>
        </w:tc>
        <w:tc>
          <w:tcPr>
            <w:tcW w:w="1125" w:type="dxa"/>
            <w:shd w:val="clear" w:color="auto" w:fill="auto"/>
            <w:noWrap/>
            <w:vAlign w:val="bottom"/>
            <w:hideMark/>
          </w:tcPr>
          <w:p w:rsidR="00254A4B" w:rsidRPr="0049727F" w:rsidRDefault="00254A4B" w:rsidP="00273C15">
            <w:pPr>
              <w:pStyle w:val="TableHeader"/>
            </w:pPr>
            <w:r w:rsidRPr="0049727F">
              <w:t>Street</w:t>
            </w:r>
          </w:p>
          <w:p w:rsidR="00254A4B" w:rsidRPr="0049727F" w:rsidRDefault="00254A4B" w:rsidP="00273C15">
            <w:pPr>
              <w:pStyle w:val="TableHeader"/>
            </w:pPr>
            <w:r w:rsidRPr="0049727F">
              <w:t>Density</w:t>
            </w:r>
          </w:p>
          <w:p w:rsidR="00254A4B" w:rsidRPr="0049727F" w:rsidRDefault="008324B0" w:rsidP="00273C15">
            <w:pPr>
              <w:pStyle w:val="TableHeader"/>
            </w:pPr>
            <w:r>
              <w:t>(km/</w:t>
            </w:r>
            <w:r w:rsidRPr="0049727F">
              <w:t>km</w:t>
            </w:r>
            <w:r w:rsidRPr="000B2C9F">
              <w:rPr>
                <w:vertAlign w:val="superscript"/>
              </w:rPr>
              <w:t>2</w:t>
            </w:r>
            <w:r>
              <w:t>)</w:t>
            </w:r>
          </w:p>
        </w:tc>
        <w:tc>
          <w:tcPr>
            <w:tcW w:w="1188" w:type="dxa"/>
            <w:shd w:val="clear" w:color="auto" w:fill="auto"/>
            <w:noWrap/>
            <w:vAlign w:val="bottom"/>
            <w:hideMark/>
          </w:tcPr>
          <w:p w:rsidR="008324B0" w:rsidRDefault="008324B0" w:rsidP="00273C15">
            <w:pPr>
              <w:pStyle w:val="TableHeader"/>
            </w:pPr>
            <w:r>
              <w:t>Avg</w:t>
            </w:r>
          </w:p>
          <w:p w:rsidR="00254A4B" w:rsidRPr="0049727F" w:rsidRDefault="008324B0" w:rsidP="00273C15">
            <w:pPr>
              <w:pStyle w:val="TableHeader"/>
            </w:pPr>
            <w:r>
              <w:t>s</w:t>
            </w:r>
            <w:r w:rsidR="00254A4B" w:rsidRPr="0049727F">
              <w:t>treet</w:t>
            </w:r>
          </w:p>
          <w:p w:rsidR="00254A4B" w:rsidRPr="0049727F" w:rsidRDefault="008324B0" w:rsidP="00273C15">
            <w:pPr>
              <w:pStyle w:val="TableHeader"/>
            </w:pPr>
            <w:r>
              <w:t>length (m)</w:t>
            </w:r>
          </w:p>
        </w:tc>
        <w:tc>
          <w:tcPr>
            <w:tcW w:w="939" w:type="dxa"/>
            <w:shd w:val="clear" w:color="auto" w:fill="auto"/>
            <w:noWrap/>
            <w:vAlign w:val="bottom"/>
            <w:hideMark/>
          </w:tcPr>
          <w:p w:rsidR="00254A4B" w:rsidRPr="0049727F" w:rsidRDefault="00254A4B" w:rsidP="00273C15">
            <w:pPr>
              <w:pStyle w:val="TableHeader"/>
            </w:pPr>
            <w:r w:rsidRPr="0049727F">
              <w:t>Streets</w:t>
            </w:r>
          </w:p>
          <w:p w:rsidR="00254A4B" w:rsidRPr="0049727F" w:rsidRDefault="008324B0" w:rsidP="00273C15">
            <w:pPr>
              <w:pStyle w:val="TableHeader"/>
            </w:pPr>
            <w:r>
              <w:t>p</w:t>
            </w:r>
            <w:r w:rsidR="00254A4B" w:rsidRPr="0049727F">
              <w:t>er</w:t>
            </w:r>
          </w:p>
          <w:p w:rsidR="00254A4B" w:rsidRPr="0049727F" w:rsidRDefault="00254A4B" w:rsidP="00273C15">
            <w:pPr>
              <w:pStyle w:val="TableHeader"/>
            </w:pPr>
            <w:r w:rsidRPr="0049727F">
              <w:t>node</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Bayview</w:t>
            </w:r>
          </w:p>
        </w:tc>
        <w:tc>
          <w:tcPr>
            <w:tcW w:w="688" w:type="dxa"/>
            <w:shd w:val="clear" w:color="auto" w:fill="auto"/>
            <w:noWrap/>
            <w:vAlign w:val="bottom"/>
            <w:hideMark/>
          </w:tcPr>
          <w:p w:rsidR="00254A4B" w:rsidRPr="0049727F" w:rsidRDefault="00254A4B" w:rsidP="008324B0">
            <w:pPr>
              <w:pStyle w:val="Tablebody"/>
              <w:jc w:val="right"/>
            </w:pPr>
            <w:r w:rsidRPr="0049727F">
              <w:t>12.86</w:t>
            </w:r>
          </w:p>
        </w:tc>
        <w:tc>
          <w:tcPr>
            <w:tcW w:w="933" w:type="dxa"/>
            <w:shd w:val="clear" w:color="auto" w:fill="auto"/>
            <w:noWrap/>
            <w:vAlign w:val="bottom"/>
            <w:hideMark/>
          </w:tcPr>
          <w:p w:rsidR="00254A4B" w:rsidRPr="0049727F" w:rsidRDefault="00254A4B" w:rsidP="008324B0">
            <w:pPr>
              <w:pStyle w:val="Tablebody"/>
              <w:jc w:val="right"/>
            </w:pPr>
            <w:r w:rsidRPr="0049727F">
              <w:t>1.05</w:t>
            </w:r>
          </w:p>
        </w:tc>
        <w:tc>
          <w:tcPr>
            <w:tcW w:w="1271" w:type="dxa"/>
            <w:shd w:val="clear" w:color="auto" w:fill="auto"/>
            <w:noWrap/>
            <w:vAlign w:val="bottom"/>
            <w:hideMark/>
          </w:tcPr>
          <w:p w:rsidR="00254A4B" w:rsidRPr="0049727F" w:rsidRDefault="00254A4B" w:rsidP="008324B0">
            <w:pPr>
              <w:pStyle w:val="Tablebody"/>
              <w:jc w:val="right"/>
            </w:pPr>
            <w:r w:rsidRPr="0049727F">
              <w:t>0.05</w:t>
            </w:r>
          </w:p>
        </w:tc>
        <w:tc>
          <w:tcPr>
            <w:tcW w:w="1367" w:type="dxa"/>
            <w:shd w:val="clear" w:color="auto" w:fill="auto"/>
            <w:noWrap/>
            <w:vAlign w:val="bottom"/>
            <w:hideMark/>
          </w:tcPr>
          <w:p w:rsidR="00254A4B" w:rsidRPr="0049727F" w:rsidRDefault="00254A4B" w:rsidP="008324B0">
            <w:pPr>
              <w:pStyle w:val="Tablebody"/>
              <w:jc w:val="right"/>
            </w:pPr>
            <w:r w:rsidRPr="0049727F">
              <w:t>50.63</w:t>
            </w:r>
          </w:p>
        </w:tc>
        <w:tc>
          <w:tcPr>
            <w:tcW w:w="1125" w:type="dxa"/>
            <w:shd w:val="clear" w:color="auto" w:fill="auto"/>
            <w:noWrap/>
            <w:vAlign w:val="bottom"/>
            <w:hideMark/>
          </w:tcPr>
          <w:p w:rsidR="00254A4B" w:rsidRPr="0049727F" w:rsidRDefault="00254A4B" w:rsidP="008324B0">
            <w:pPr>
              <w:pStyle w:val="Tablebody"/>
              <w:jc w:val="right"/>
            </w:pPr>
            <w:r w:rsidRPr="0049727F">
              <w:t>10</w:t>
            </w:r>
            <w:r w:rsidR="008324B0">
              <w:t>.</w:t>
            </w:r>
            <w:r w:rsidRPr="0049727F">
              <w:t>6</w:t>
            </w:r>
          </w:p>
        </w:tc>
        <w:tc>
          <w:tcPr>
            <w:tcW w:w="1188" w:type="dxa"/>
            <w:shd w:val="clear" w:color="auto" w:fill="auto"/>
            <w:noWrap/>
            <w:vAlign w:val="bottom"/>
            <w:hideMark/>
          </w:tcPr>
          <w:p w:rsidR="00254A4B" w:rsidRPr="0049727F" w:rsidRDefault="00254A4B" w:rsidP="008324B0">
            <w:pPr>
              <w:pStyle w:val="Tablebody"/>
              <w:jc w:val="right"/>
            </w:pPr>
            <w:r w:rsidRPr="0049727F">
              <w:t>118.37</w:t>
            </w:r>
          </w:p>
        </w:tc>
        <w:tc>
          <w:tcPr>
            <w:tcW w:w="939" w:type="dxa"/>
            <w:shd w:val="clear" w:color="auto" w:fill="auto"/>
            <w:noWrap/>
            <w:vAlign w:val="bottom"/>
            <w:hideMark/>
          </w:tcPr>
          <w:p w:rsidR="00254A4B" w:rsidRPr="0049727F" w:rsidRDefault="00254A4B" w:rsidP="008324B0">
            <w:pPr>
              <w:pStyle w:val="Tablebody"/>
              <w:jc w:val="right"/>
            </w:pPr>
            <w:r w:rsidRPr="0049727F">
              <w:t>3.08</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Bernal Heights</w:t>
            </w:r>
          </w:p>
        </w:tc>
        <w:tc>
          <w:tcPr>
            <w:tcW w:w="688" w:type="dxa"/>
            <w:shd w:val="clear" w:color="auto" w:fill="auto"/>
            <w:noWrap/>
            <w:vAlign w:val="bottom"/>
            <w:hideMark/>
          </w:tcPr>
          <w:p w:rsidR="00254A4B" w:rsidRPr="0049727F" w:rsidRDefault="00254A4B" w:rsidP="008324B0">
            <w:pPr>
              <w:pStyle w:val="Tablebody"/>
              <w:jc w:val="right"/>
            </w:pPr>
            <w:r w:rsidRPr="0049727F">
              <w:t>2.99</w:t>
            </w:r>
          </w:p>
        </w:tc>
        <w:tc>
          <w:tcPr>
            <w:tcW w:w="933" w:type="dxa"/>
            <w:shd w:val="clear" w:color="auto" w:fill="auto"/>
            <w:noWrap/>
            <w:vAlign w:val="bottom"/>
            <w:hideMark/>
          </w:tcPr>
          <w:p w:rsidR="00254A4B" w:rsidRPr="0049727F" w:rsidRDefault="00254A4B" w:rsidP="008324B0">
            <w:pPr>
              <w:pStyle w:val="Tablebody"/>
              <w:jc w:val="right"/>
            </w:pPr>
            <w:r w:rsidRPr="0049727F">
              <w:t>1.03</w:t>
            </w:r>
          </w:p>
        </w:tc>
        <w:tc>
          <w:tcPr>
            <w:tcW w:w="1271" w:type="dxa"/>
            <w:shd w:val="clear" w:color="auto" w:fill="auto"/>
            <w:noWrap/>
            <w:vAlign w:val="bottom"/>
            <w:hideMark/>
          </w:tcPr>
          <w:p w:rsidR="00254A4B" w:rsidRPr="0049727F" w:rsidRDefault="00254A4B" w:rsidP="008324B0">
            <w:pPr>
              <w:pStyle w:val="Tablebody"/>
              <w:jc w:val="right"/>
            </w:pPr>
            <w:r w:rsidRPr="0049727F">
              <w:t>0.05</w:t>
            </w:r>
          </w:p>
        </w:tc>
        <w:tc>
          <w:tcPr>
            <w:tcW w:w="1367" w:type="dxa"/>
            <w:shd w:val="clear" w:color="auto" w:fill="auto"/>
            <w:noWrap/>
            <w:vAlign w:val="bottom"/>
            <w:hideMark/>
          </w:tcPr>
          <w:p w:rsidR="00254A4B" w:rsidRPr="0049727F" w:rsidRDefault="00254A4B" w:rsidP="008324B0">
            <w:pPr>
              <w:pStyle w:val="Tablebody"/>
              <w:jc w:val="right"/>
            </w:pPr>
            <w:r w:rsidRPr="0049727F">
              <w:t>126.02</w:t>
            </w:r>
          </w:p>
        </w:tc>
        <w:tc>
          <w:tcPr>
            <w:tcW w:w="1125" w:type="dxa"/>
            <w:shd w:val="clear" w:color="auto" w:fill="auto"/>
            <w:noWrap/>
            <w:vAlign w:val="bottom"/>
            <w:hideMark/>
          </w:tcPr>
          <w:p w:rsidR="00254A4B" w:rsidRPr="0049727F" w:rsidRDefault="00254A4B" w:rsidP="008324B0">
            <w:pPr>
              <w:pStyle w:val="Tablebody"/>
              <w:jc w:val="right"/>
            </w:pPr>
            <w:r w:rsidRPr="0049727F">
              <w:t>18</w:t>
            </w:r>
            <w:r w:rsidR="008324B0">
              <w:t>.</w:t>
            </w:r>
            <w:r w:rsidRPr="0049727F">
              <w:t>7</w:t>
            </w:r>
          </w:p>
        </w:tc>
        <w:tc>
          <w:tcPr>
            <w:tcW w:w="1188" w:type="dxa"/>
            <w:shd w:val="clear" w:color="auto" w:fill="auto"/>
            <w:noWrap/>
            <w:vAlign w:val="bottom"/>
            <w:hideMark/>
          </w:tcPr>
          <w:p w:rsidR="00254A4B" w:rsidRPr="0049727F" w:rsidRDefault="00254A4B" w:rsidP="008324B0">
            <w:pPr>
              <w:pStyle w:val="Tablebody"/>
              <w:jc w:val="right"/>
            </w:pPr>
            <w:r w:rsidRPr="0049727F">
              <w:t>90.55</w:t>
            </w:r>
          </w:p>
        </w:tc>
        <w:tc>
          <w:tcPr>
            <w:tcW w:w="939" w:type="dxa"/>
            <w:shd w:val="clear" w:color="auto" w:fill="auto"/>
            <w:noWrap/>
            <w:vAlign w:val="bottom"/>
            <w:hideMark/>
          </w:tcPr>
          <w:p w:rsidR="00254A4B" w:rsidRPr="0049727F" w:rsidRDefault="00254A4B" w:rsidP="008324B0">
            <w:pPr>
              <w:pStyle w:val="Tablebody"/>
              <w:jc w:val="right"/>
            </w:pPr>
            <w:r w:rsidRPr="0049727F">
              <w:t>2.98</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Castro-Upper Market</w:t>
            </w:r>
          </w:p>
        </w:tc>
        <w:tc>
          <w:tcPr>
            <w:tcW w:w="688" w:type="dxa"/>
            <w:shd w:val="clear" w:color="auto" w:fill="auto"/>
            <w:noWrap/>
            <w:vAlign w:val="bottom"/>
            <w:hideMark/>
          </w:tcPr>
          <w:p w:rsidR="00254A4B" w:rsidRPr="0049727F" w:rsidRDefault="00254A4B" w:rsidP="008324B0">
            <w:pPr>
              <w:pStyle w:val="Tablebody"/>
              <w:jc w:val="right"/>
            </w:pPr>
            <w:r w:rsidRPr="0049727F">
              <w:t>2.28</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271" w:type="dxa"/>
            <w:shd w:val="clear" w:color="auto" w:fill="auto"/>
            <w:noWrap/>
            <w:vAlign w:val="bottom"/>
            <w:hideMark/>
          </w:tcPr>
          <w:p w:rsidR="00254A4B" w:rsidRPr="0049727F" w:rsidRDefault="00254A4B" w:rsidP="008324B0">
            <w:pPr>
              <w:pStyle w:val="Tablebody"/>
              <w:jc w:val="right"/>
            </w:pPr>
            <w:r w:rsidRPr="0049727F">
              <w:t>0.05</w:t>
            </w:r>
          </w:p>
        </w:tc>
        <w:tc>
          <w:tcPr>
            <w:tcW w:w="1367" w:type="dxa"/>
            <w:shd w:val="clear" w:color="auto" w:fill="auto"/>
            <w:noWrap/>
            <w:vAlign w:val="bottom"/>
            <w:hideMark/>
          </w:tcPr>
          <w:p w:rsidR="00254A4B" w:rsidRPr="0049727F" w:rsidRDefault="00254A4B" w:rsidP="008324B0">
            <w:pPr>
              <w:pStyle w:val="Tablebody"/>
              <w:jc w:val="right"/>
            </w:pPr>
            <w:r w:rsidRPr="0049727F">
              <w:t>101.5</w:t>
            </w:r>
            <w:r w:rsidR="00097C0D">
              <w:t>0</w:t>
            </w:r>
          </w:p>
        </w:tc>
        <w:tc>
          <w:tcPr>
            <w:tcW w:w="11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5</w:t>
            </w:r>
          </w:p>
        </w:tc>
        <w:tc>
          <w:tcPr>
            <w:tcW w:w="1188" w:type="dxa"/>
            <w:shd w:val="clear" w:color="auto" w:fill="auto"/>
            <w:noWrap/>
            <w:vAlign w:val="bottom"/>
            <w:hideMark/>
          </w:tcPr>
          <w:p w:rsidR="00254A4B" w:rsidRPr="0049727F" w:rsidRDefault="00254A4B" w:rsidP="008324B0">
            <w:pPr>
              <w:pStyle w:val="Tablebody"/>
              <w:jc w:val="right"/>
            </w:pPr>
            <w:r w:rsidRPr="0049727F">
              <w:t>102.93</w:t>
            </w:r>
          </w:p>
        </w:tc>
        <w:tc>
          <w:tcPr>
            <w:tcW w:w="939" w:type="dxa"/>
            <w:shd w:val="clear" w:color="auto" w:fill="auto"/>
            <w:noWrap/>
            <w:vAlign w:val="bottom"/>
            <w:hideMark/>
          </w:tcPr>
          <w:p w:rsidR="00254A4B" w:rsidRPr="0049727F" w:rsidRDefault="00254A4B" w:rsidP="008324B0">
            <w:pPr>
              <w:pStyle w:val="Tablebody"/>
              <w:jc w:val="right"/>
            </w:pPr>
            <w:r w:rsidRPr="0049727F">
              <w:t>3.31</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Chinatown</w:t>
            </w:r>
          </w:p>
        </w:tc>
        <w:tc>
          <w:tcPr>
            <w:tcW w:w="688" w:type="dxa"/>
            <w:shd w:val="clear" w:color="auto" w:fill="auto"/>
            <w:noWrap/>
            <w:vAlign w:val="bottom"/>
            <w:hideMark/>
          </w:tcPr>
          <w:p w:rsidR="00254A4B" w:rsidRPr="0049727F" w:rsidRDefault="00254A4B" w:rsidP="008324B0">
            <w:pPr>
              <w:pStyle w:val="Tablebody"/>
              <w:jc w:val="right"/>
            </w:pPr>
            <w:r w:rsidRPr="0049727F">
              <w:t>0.36</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271" w:type="dxa"/>
            <w:shd w:val="clear" w:color="auto" w:fill="auto"/>
            <w:noWrap/>
            <w:vAlign w:val="bottom"/>
            <w:hideMark/>
          </w:tcPr>
          <w:p w:rsidR="00254A4B" w:rsidRPr="0049727F" w:rsidRDefault="00254A4B" w:rsidP="008324B0">
            <w:pPr>
              <w:pStyle w:val="Tablebody"/>
              <w:jc w:val="right"/>
            </w:pPr>
            <w:r w:rsidRPr="0049727F">
              <w:t>0.04</w:t>
            </w:r>
          </w:p>
        </w:tc>
        <w:tc>
          <w:tcPr>
            <w:tcW w:w="1367" w:type="dxa"/>
            <w:shd w:val="clear" w:color="auto" w:fill="auto"/>
            <w:noWrap/>
            <w:vAlign w:val="bottom"/>
            <w:hideMark/>
          </w:tcPr>
          <w:p w:rsidR="00254A4B" w:rsidRPr="0049727F" w:rsidRDefault="00254A4B" w:rsidP="008324B0">
            <w:pPr>
              <w:pStyle w:val="Tablebody"/>
              <w:jc w:val="right"/>
            </w:pPr>
            <w:r w:rsidRPr="0049727F">
              <w:t>115.23</w:t>
            </w:r>
          </w:p>
        </w:tc>
        <w:tc>
          <w:tcPr>
            <w:tcW w:w="1125" w:type="dxa"/>
            <w:shd w:val="clear" w:color="auto" w:fill="auto"/>
            <w:noWrap/>
            <w:vAlign w:val="bottom"/>
            <w:hideMark/>
          </w:tcPr>
          <w:p w:rsidR="00254A4B" w:rsidRPr="0049727F" w:rsidRDefault="00254A4B" w:rsidP="008324B0">
            <w:pPr>
              <w:pStyle w:val="Tablebody"/>
              <w:jc w:val="right"/>
            </w:pPr>
            <w:r w:rsidRPr="0049727F">
              <w:t>15</w:t>
            </w:r>
            <w:r w:rsidR="008324B0">
              <w:t>.</w:t>
            </w:r>
            <w:r w:rsidRPr="0049727F">
              <w:t>7</w:t>
            </w:r>
          </w:p>
        </w:tc>
        <w:tc>
          <w:tcPr>
            <w:tcW w:w="1188" w:type="dxa"/>
            <w:shd w:val="clear" w:color="auto" w:fill="auto"/>
            <w:noWrap/>
            <w:vAlign w:val="bottom"/>
            <w:hideMark/>
          </w:tcPr>
          <w:p w:rsidR="00254A4B" w:rsidRPr="0049727F" w:rsidRDefault="00254A4B" w:rsidP="008324B0">
            <w:pPr>
              <w:pStyle w:val="Tablebody"/>
              <w:jc w:val="right"/>
            </w:pPr>
            <w:r w:rsidRPr="0049727F">
              <w:t>88.84</w:t>
            </w:r>
          </w:p>
        </w:tc>
        <w:tc>
          <w:tcPr>
            <w:tcW w:w="939" w:type="dxa"/>
            <w:shd w:val="clear" w:color="auto" w:fill="auto"/>
            <w:noWrap/>
            <w:vAlign w:val="bottom"/>
            <w:hideMark/>
          </w:tcPr>
          <w:p w:rsidR="00254A4B" w:rsidRPr="0049727F" w:rsidRDefault="00254A4B" w:rsidP="008324B0">
            <w:pPr>
              <w:pStyle w:val="Tablebody"/>
              <w:jc w:val="right"/>
            </w:pPr>
            <w:r w:rsidRPr="0049727F">
              <w:t>3.67</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Crocker Amazon</w:t>
            </w:r>
          </w:p>
        </w:tc>
        <w:tc>
          <w:tcPr>
            <w:tcW w:w="688" w:type="dxa"/>
            <w:shd w:val="clear" w:color="auto" w:fill="auto"/>
            <w:noWrap/>
            <w:vAlign w:val="bottom"/>
            <w:hideMark/>
          </w:tcPr>
          <w:p w:rsidR="00254A4B" w:rsidRPr="0049727F" w:rsidRDefault="00254A4B" w:rsidP="008324B0">
            <w:pPr>
              <w:pStyle w:val="Tablebody"/>
              <w:jc w:val="right"/>
            </w:pPr>
            <w:r w:rsidRPr="0049727F">
              <w:t>1.2</w:t>
            </w:r>
            <w:r w:rsidR="008324B0">
              <w:t>0</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271" w:type="dxa"/>
            <w:shd w:val="clear" w:color="auto" w:fill="auto"/>
            <w:noWrap/>
            <w:vAlign w:val="bottom"/>
            <w:hideMark/>
          </w:tcPr>
          <w:p w:rsidR="00254A4B" w:rsidRPr="0049727F" w:rsidRDefault="00254A4B" w:rsidP="008324B0">
            <w:pPr>
              <w:pStyle w:val="Tablebody"/>
              <w:jc w:val="right"/>
            </w:pPr>
            <w:r w:rsidRPr="0049727F">
              <w:t>0.05</w:t>
            </w:r>
          </w:p>
        </w:tc>
        <w:tc>
          <w:tcPr>
            <w:tcW w:w="1367" w:type="dxa"/>
            <w:shd w:val="clear" w:color="auto" w:fill="auto"/>
            <w:noWrap/>
            <w:vAlign w:val="bottom"/>
            <w:hideMark/>
          </w:tcPr>
          <w:p w:rsidR="00254A4B" w:rsidRPr="0049727F" w:rsidRDefault="00254A4B" w:rsidP="008324B0">
            <w:pPr>
              <w:pStyle w:val="Tablebody"/>
              <w:jc w:val="right"/>
            </w:pPr>
            <w:r w:rsidRPr="0049727F">
              <w:t>90.27</w:t>
            </w:r>
          </w:p>
        </w:tc>
        <w:tc>
          <w:tcPr>
            <w:tcW w:w="1125" w:type="dxa"/>
            <w:shd w:val="clear" w:color="auto" w:fill="auto"/>
            <w:noWrap/>
            <w:vAlign w:val="bottom"/>
            <w:hideMark/>
          </w:tcPr>
          <w:p w:rsidR="00254A4B" w:rsidRPr="0049727F" w:rsidRDefault="00254A4B" w:rsidP="008324B0">
            <w:pPr>
              <w:pStyle w:val="Tablebody"/>
              <w:jc w:val="right"/>
            </w:pPr>
            <w:r w:rsidRPr="0049727F">
              <w:t>13</w:t>
            </w:r>
            <w:r w:rsidR="008324B0">
              <w:t>.</w:t>
            </w:r>
            <w:r w:rsidRPr="0049727F">
              <w:t>4</w:t>
            </w:r>
          </w:p>
        </w:tc>
        <w:tc>
          <w:tcPr>
            <w:tcW w:w="1188" w:type="dxa"/>
            <w:shd w:val="clear" w:color="auto" w:fill="auto"/>
            <w:noWrap/>
            <w:vAlign w:val="bottom"/>
            <w:hideMark/>
          </w:tcPr>
          <w:p w:rsidR="00254A4B" w:rsidRPr="0049727F" w:rsidRDefault="00254A4B" w:rsidP="008324B0">
            <w:pPr>
              <w:pStyle w:val="Tablebody"/>
              <w:jc w:val="right"/>
            </w:pPr>
            <w:r w:rsidRPr="0049727F">
              <w:t>97.93</w:t>
            </w:r>
          </w:p>
        </w:tc>
        <w:tc>
          <w:tcPr>
            <w:tcW w:w="939" w:type="dxa"/>
            <w:shd w:val="clear" w:color="auto" w:fill="auto"/>
            <w:noWrap/>
            <w:vAlign w:val="bottom"/>
            <w:hideMark/>
          </w:tcPr>
          <w:p w:rsidR="00254A4B" w:rsidRPr="0049727F" w:rsidRDefault="00254A4B" w:rsidP="008324B0">
            <w:pPr>
              <w:pStyle w:val="Tablebody"/>
              <w:jc w:val="right"/>
            </w:pPr>
            <w:r w:rsidRPr="0049727F">
              <w:t>3.05</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Diamond Heights</w:t>
            </w:r>
          </w:p>
        </w:tc>
        <w:tc>
          <w:tcPr>
            <w:tcW w:w="688" w:type="dxa"/>
            <w:shd w:val="clear" w:color="auto" w:fill="auto"/>
            <w:noWrap/>
            <w:vAlign w:val="bottom"/>
            <w:hideMark/>
          </w:tcPr>
          <w:p w:rsidR="00254A4B" w:rsidRPr="0049727F" w:rsidRDefault="00254A4B" w:rsidP="008324B0">
            <w:pPr>
              <w:pStyle w:val="Tablebody"/>
              <w:jc w:val="right"/>
            </w:pPr>
            <w:r w:rsidRPr="0049727F">
              <w:t>0.89</w:t>
            </w:r>
          </w:p>
        </w:tc>
        <w:tc>
          <w:tcPr>
            <w:tcW w:w="933" w:type="dxa"/>
            <w:shd w:val="clear" w:color="auto" w:fill="auto"/>
            <w:noWrap/>
            <w:vAlign w:val="bottom"/>
            <w:hideMark/>
          </w:tcPr>
          <w:p w:rsidR="00254A4B" w:rsidRPr="0049727F" w:rsidRDefault="00254A4B" w:rsidP="008324B0">
            <w:pPr>
              <w:pStyle w:val="Tablebody"/>
              <w:jc w:val="right"/>
            </w:pPr>
            <w:r w:rsidRPr="0049727F">
              <w:t>1.19</w:t>
            </w:r>
          </w:p>
        </w:tc>
        <w:tc>
          <w:tcPr>
            <w:tcW w:w="1271" w:type="dxa"/>
            <w:shd w:val="clear" w:color="auto" w:fill="auto"/>
            <w:noWrap/>
            <w:vAlign w:val="bottom"/>
            <w:hideMark/>
          </w:tcPr>
          <w:p w:rsidR="00254A4B" w:rsidRPr="0049727F" w:rsidRDefault="00254A4B" w:rsidP="008324B0">
            <w:pPr>
              <w:pStyle w:val="Tablebody"/>
              <w:jc w:val="right"/>
            </w:pPr>
            <w:r w:rsidRPr="0049727F">
              <w:t>0.16</w:t>
            </w:r>
          </w:p>
        </w:tc>
        <w:tc>
          <w:tcPr>
            <w:tcW w:w="1367" w:type="dxa"/>
            <w:shd w:val="clear" w:color="auto" w:fill="auto"/>
            <w:noWrap/>
            <w:vAlign w:val="bottom"/>
            <w:hideMark/>
          </w:tcPr>
          <w:p w:rsidR="00254A4B" w:rsidRPr="0049727F" w:rsidRDefault="00254A4B" w:rsidP="008324B0">
            <w:pPr>
              <w:pStyle w:val="Tablebody"/>
              <w:jc w:val="right"/>
            </w:pPr>
            <w:r w:rsidRPr="0049727F">
              <w:t>48.11</w:t>
            </w:r>
          </w:p>
        </w:tc>
        <w:tc>
          <w:tcPr>
            <w:tcW w:w="1125" w:type="dxa"/>
            <w:shd w:val="clear" w:color="auto" w:fill="auto"/>
            <w:noWrap/>
            <w:vAlign w:val="bottom"/>
            <w:hideMark/>
          </w:tcPr>
          <w:p w:rsidR="00254A4B" w:rsidRPr="0049727F" w:rsidRDefault="00254A4B" w:rsidP="008324B0">
            <w:pPr>
              <w:pStyle w:val="Tablebody"/>
              <w:jc w:val="right"/>
            </w:pPr>
            <w:r w:rsidRPr="0049727F">
              <w:t>8</w:t>
            </w:r>
            <w:r w:rsidR="008324B0">
              <w:t>.5</w:t>
            </w:r>
          </w:p>
        </w:tc>
        <w:tc>
          <w:tcPr>
            <w:tcW w:w="1188" w:type="dxa"/>
            <w:shd w:val="clear" w:color="auto" w:fill="auto"/>
            <w:noWrap/>
            <w:vAlign w:val="bottom"/>
            <w:hideMark/>
          </w:tcPr>
          <w:p w:rsidR="00254A4B" w:rsidRPr="0049727F" w:rsidRDefault="00254A4B" w:rsidP="008324B0">
            <w:pPr>
              <w:pStyle w:val="Tablebody"/>
              <w:jc w:val="right"/>
            </w:pPr>
            <w:r w:rsidRPr="0049727F">
              <w:t>130.97</w:t>
            </w:r>
          </w:p>
        </w:tc>
        <w:tc>
          <w:tcPr>
            <w:tcW w:w="939" w:type="dxa"/>
            <w:shd w:val="clear" w:color="auto" w:fill="auto"/>
            <w:noWrap/>
            <w:vAlign w:val="bottom"/>
            <w:hideMark/>
          </w:tcPr>
          <w:p w:rsidR="00254A4B" w:rsidRPr="0049727F" w:rsidRDefault="00254A4B" w:rsidP="008324B0">
            <w:pPr>
              <w:pStyle w:val="Tablebody"/>
              <w:jc w:val="right"/>
            </w:pPr>
            <w:r w:rsidRPr="0049727F">
              <w:t>3.08</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Downtown</w:t>
            </w:r>
          </w:p>
        </w:tc>
        <w:tc>
          <w:tcPr>
            <w:tcW w:w="688" w:type="dxa"/>
            <w:shd w:val="clear" w:color="auto" w:fill="auto"/>
            <w:noWrap/>
            <w:vAlign w:val="bottom"/>
            <w:hideMark/>
          </w:tcPr>
          <w:p w:rsidR="00254A4B" w:rsidRPr="0049727F" w:rsidRDefault="00254A4B" w:rsidP="008324B0">
            <w:pPr>
              <w:pStyle w:val="Tablebody"/>
              <w:jc w:val="right"/>
            </w:pPr>
            <w:r w:rsidRPr="0049727F">
              <w:t>1.67</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271" w:type="dxa"/>
            <w:shd w:val="clear" w:color="auto" w:fill="auto"/>
            <w:noWrap/>
            <w:vAlign w:val="bottom"/>
            <w:hideMark/>
          </w:tcPr>
          <w:p w:rsidR="00254A4B" w:rsidRPr="0049727F" w:rsidRDefault="00254A4B" w:rsidP="008324B0">
            <w:pPr>
              <w:pStyle w:val="Tablebody"/>
              <w:jc w:val="right"/>
            </w:pPr>
            <w:r w:rsidRPr="0049727F">
              <w:t>0.06</w:t>
            </w:r>
          </w:p>
        </w:tc>
        <w:tc>
          <w:tcPr>
            <w:tcW w:w="1367" w:type="dxa"/>
            <w:shd w:val="clear" w:color="auto" w:fill="auto"/>
            <w:noWrap/>
            <w:vAlign w:val="bottom"/>
            <w:hideMark/>
          </w:tcPr>
          <w:p w:rsidR="00254A4B" w:rsidRPr="0049727F" w:rsidRDefault="00254A4B" w:rsidP="008324B0">
            <w:pPr>
              <w:pStyle w:val="Tablebody"/>
              <w:jc w:val="right"/>
            </w:pPr>
            <w:r w:rsidRPr="0049727F">
              <w:t>93.39</w:t>
            </w:r>
          </w:p>
        </w:tc>
        <w:tc>
          <w:tcPr>
            <w:tcW w:w="1125" w:type="dxa"/>
            <w:shd w:val="clear" w:color="auto" w:fill="auto"/>
            <w:noWrap/>
            <w:vAlign w:val="bottom"/>
            <w:hideMark/>
          </w:tcPr>
          <w:p w:rsidR="00254A4B" w:rsidRPr="0049727F" w:rsidRDefault="00254A4B" w:rsidP="008324B0">
            <w:pPr>
              <w:pStyle w:val="Tablebody"/>
              <w:jc w:val="right"/>
            </w:pPr>
            <w:r w:rsidRPr="0049727F">
              <w:t>16</w:t>
            </w:r>
            <w:r w:rsidR="008324B0">
              <w:t>.3</w:t>
            </w:r>
          </w:p>
        </w:tc>
        <w:tc>
          <w:tcPr>
            <w:tcW w:w="1188" w:type="dxa"/>
            <w:shd w:val="clear" w:color="auto" w:fill="auto"/>
            <w:noWrap/>
            <w:vAlign w:val="bottom"/>
            <w:hideMark/>
          </w:tcPr>
          <w:p w:rsidR="00254A4B" w:rsidRPr="0049727F" w:rsidRDefault="00254A4B" w:rsidP="008324B0">
            <w:pPr>
              <w:pStyle w:val="Tablebody"/>
              <w:jc w:val="right"/>
            </w:pPr>
            <w:r w:rsidRPr="0049727F">
              <w:t>102.32</w:t>
            </w:r>
          </w:p>
        </w:tc>
        <w:tc>
          <w:tcPr>
            <w:tcW w:w="939" w:type="dxa"/>
            <w:shd w:val="clear" w:color="auto" w:fill="auto"/>
            <w:noWrap/>
            <w:vAlign w:val="bottom"/>
            <w:hideMark/>
          </w:tcPr>
          <w:p w:rsidR="00254A4B" w:rsidRPr="0049727F" w:rsidRDefault="00254A4B" w:rsidP="008324B0">
            <w:pPr>
              <w:pStyle w:val="Tablebody"/>
              <w:jc w:val="right"/>
            </w:pPr>
            <w:r w:rsidRPr="0049727F">
              <w:t>3.68</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Excelsior</w:t>
            </w:r>
          </w:p>
        </w:tc>
        <w:tc>
          <w:tcPr>
            <w:tcW w:w="688" w:type="dxa"/>
            <w:shd w:val="clear" w:color="auto" w:fill="auto"/>
            <w:noWrap/>
            <w:vAlign w:val="bottom"/>
            <w:hideMark/>
          </w:tcPr>
          <w:p w:rsidR="00254A4B" w:rsidRPr="0049727F" w:rsidRDefault="00254A4B" w:rsidP="008324B0">
            <w:pPr>
              <w:pStyle w:val="Tablebody"/>
              <w:jc w:val="right"/>
            </w:pPr>
            <w:r w:rsidRPr="0049727F">
              <w:t>4.38</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271" w:type="dxa"/>
            <w:shd w:val="clear" w:color="auto" w:fill="auto"/>
            <w:noWrap/>
            <w:vAlign w:val="bottom"/>
            <w:hideMark/>
          </w:tcPr>
          <w:p w:rsidR="00254A4B" w:rsidRPr="0049727F" w:rsidRDefault="00254A4B" w:rsidP="008324B0">
            <w:pPr>
              <w:pStyle w:val="Tablebody"/>
              <w:jc w:val="right"/>
            </w:pPr>
            <w:r w:rsidRPr="0049727F">
              <w:t>0.03</w:t>
            </w:r>
          </w:p>
        </w:tc>
        <w:tc>
          <w:tcPr>
            <w:tcW w:w="1367" w:type="dxa"/>
            <w:shd w:val="clear" w:color="auto" w:fill="auto"/>
            <w:noWrap/>
            <w:vAlign w:val="bottom"/>
            <w:hideMark/>
          </w:tcPr>
          <w:p w:rsidR="00254A4B" w:rsidRPr="0049727F" w:rsidRDefault="00254A4B" w:rsidP="008324B0">
            <w:pPr>
              <w:pStyle w:val="Tablebody"/>
              <w:jc w:val="right"/>
            </w:pPr>
            <w:r w:rsidRPr="0049727F">
              <w:t>73.05</w:t>
            </w:r>
          </w:p>
        </w:tc>
        <w:tc>
          <w:tcPr>
            <w:tcW w:w="1125" w:type="dxa"/>
            <w:shd w:val="clear" w:color="auto" w:fill="auto"/>
            <w:noWrap/>
            <w:vAlign w:val="bottom"/>
            <w:hideMark/>
          </w:tcPr>
          <w:p w:rsidR="00254A4B" w:rsidRPr="0049727F" w:rsidRDefault="00254A4B" w:rsidP="008324B0">
            <w:pPr>
              <w:pStyle w:val="Tablebody"/>
              <w:jc w:val="right"/>
            </w:pPr>
            <w:r w:rsidRPr="0049727F">
              <w:t>15</w:t>
            </w:r>
            <w:r w:rsidR="008324B0">
              <w:t>.2</w:t>
            </w:r>
          </w:p>
        </w:tc>
        <w:tc>
          <w:tcPr>
            <w:tcW w:w="1188" w:type="dxa"/>
            <w:shd w:val="clear" w:color="auto" w:fill="auto"/>
            <w:noWrap/>
            <w:vAlign w:val="bottom"/>
            <w:hideMark/>
          </w:tcPr>
          <w:p w:rsidR="00254A4B" w:rsidRPr="0049727F" w:rsidRDefault="00254A4B" w:rsidP="008324B0">
            <w:pPr>
              <w:pStyle w:val="Tablebody"/>
              <w:jc w:val="right"/>
            </w:pPr>
            <w:r w:rsidRPr="0049727F">
              <w:t>118.45</w:t>
            </w:r>
          </w:p>
        </w:tc>
        <w:tc>
          <w:tcPr>
            <w:tcW w:w="939" w:type="dxa"/>
            <w:shd w:val="clear" w:color="auto" w:fill="auto"/>
            <w:noWrap/>
            <w:vAlign w:val="bottom"/>
            <w:hideMark/>
          </w:tcPr>
          <w:p w:rsidR="00254A4B" w:rsidRPr="0049727F" w:rsidRDefault="00254A4B" w:rsidP="008324B0">
            <w:pPr>
              <w:pStyle w:val="Tablebody"/>
              <w:jc w:val="right"/>
            </w:pPr>
            <w:r w:rsidRPr="0049727F">
              <w:t>3.38</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Financial District</w:t>
            </w:r>
          </w:p>
        </w:tc>
        <w:tc>
          <w:tcPr>
            <w:tcW w:w="688" w:type="dxa"/>
            <w:shd w:val="clear" w:color="auto" w:fill="auto"/>
            <w:noWrap/>
            <w:vAlign w:val="bottom"/>
            <w:hideMark/>
          </w:tcPr>
          <w:p w:rsidR="00254A4B" w:rsidRPr="0049727F" w:rsidRDefault="00254A4B" w:rsidP="008324B0">
            <w:pPr>
              <w:pStyle w:val="Tablebody"/>
              <w:jc w:val="right"/>
            </w:pPr>
            <w:r w:rsidRPr="0049727F">
              <w:t>1.81</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271" w:type="dxa"/>
            <w:shd w:val="clear" w:color="auto" w:fill="auto"/>
            <w:noWrap/>
            <w:vAlign w:val="bottom"/>
            <w:hideMark/>
          </w:tcPr>
          <w:p w:rsidR="00254A4B" w:rsidRPr="0049727F" w:rsidRDefault="00254A4B" w:rsidP="008324B0">
            <w:pPr>
              <w:pStyle w:val="Tablebody"/>
              <w:jc w:val="right"/>
            </w:pPr>
            <w:r w:rsidRPr="0049727F">
              <w:t>0.07</w:t>
            </w:r>
          </w:p>
        </w:tc>
        <w:tc>
          <w:tcPr>
            <w:tcW w:w="1367" w:type="dxa"/>
            <w:shd w:val="clear" w:color="auto" w:fill="auto"/>
            <w:noWrap/>
            <w:vAlign w:val="bottom"/>
            <w:hideMark/>
          </w:tcPr>
          <w:p w:rsidR="00254A4B" w:rsidRPr="0049727F" w:rsidRDefault="00254A4B" w:rsidP="008324B0">
            <w:pPr>
              <w:pStyle w:val="Tablebody"/>
              <w:jc w:val="right"/>
            </w:pPr>
            <w:r w:rsidRPr="0049727F">
              <w:t>66.8</w:t>
            </w:r>
            <w:r w:rsidR="00097C0D">
              <w:t>0</w:t>
            </w:r>
          </w:p>
        </w:tc>
        <w:tc>
          <w:tcPr>
            <w:tcW w:w="1125" w:type="dxa"/>
            <w:shd w:val="clear" w:color="auto" w:fill="auto"/>
            <w:noWrap/>
            <w:vAlign w:val="bottom"/>
            <w:hideMark/>
          </w:tcPr>
          <w:p w:rsidR="00254A4B" w:rsidRPr="0049727F" w:rsidRDefault="00254A4B" w:rsidP="008324B0">
            <w:pPr>
              <w:pStyle w:val="Tablebody"/>
              <w:jc w:val="right"/>
            </w:pPr>
            <w:r w:rsidRPr="0049727F">
              <w:t>11</w:t>
            </w:r>
            <w:r w:rsidR="008324B0">
              <w:t>.</w:t>
            </w:r>
            <w:r w:rsidRPr="0049727F">
              <w:t>9</w:t>
            </w:r>
          </w:p>
        </w:tc>
        <w:tc>
          <w:tcPr>
            <w:tcW w:w="1188" w:type="dxa"/>
            <w:shd w:val="clear" w:color="auto" w:fill="auto"/>
            <w:noWrap/>
            <w:vAlign w:val="bottom"/>
            <w:hideMark/>
          </w:tcPr>
          <w:p w:rsidR="00254A4B" w:rsidRPr="0049727F" w:rsidRDefault="00254A4B" w:rsidP="008324B0">
            <w:pPr>
              <w:pStyle w:val="Tablebody"/>
              <w:jc w:val="right"/>
            </w:pPr>
            <w:r w:rsidRPr="0049727F">
              <w:t>104.73</w:t>
            </w:r>
          </w:p>
        </w:tc>
        <w:tc>
          <w:tcPr>
            <w:tcW w:w="939" w:type="dxa"/>
            <w:shd w:val="clear" w:color="auto" w:fill="auto"/>
            <w:noWrap/>
            <w:vAlign w:val="bottom"/>
            <w:hideMark/>
          </w:tcPr>
          <w:p w:rsidR="00254A4B" w:rsidRPr="0049727F" w:rsidRDefault="00254A4B" w:rsidP="008324B0">
            <w:pPr>
              <w:pStyle w:val="Tablebody"/>
              <w:jc w:val="right"/>
            </w:pPr>
            <w:r w:rsidRPr="0049727F">
              <w:t>3.64</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Glen Park</w:t>
            </w:r>
          </w:p>
        </w:tc>
        <w:tc>
          <w:tcPr>
            <w:tcW w:w="688" w:type="dxa"/>
            <w:shd w:val="clear" w:color="auto" w:fill="auto"/>
            <w:noWrap/>
            <w:vAlign w:val="bottom"/>
            <w:hideMark/>
          </w:tcPr>
          <w:p w:rsidR="00254A4B" w:rsidRPr="0049727F" w:rsidRDefault="00254A4B" w:rsidP="008324B0">
            <w:pPr>
              <w:pStyle w:val="Tablebody"/>
              <w:jc w:val="right"/>
            </w:pPr>
            <w:r w:rsidRPr="0049727F">
              <w:t>0.96</w:t>
            </w:r>
          </w:p>
        </w:tc>
        <w:tc>
          <w:tcPr>
            <w:tcW w:w="933" w:type="dxa"/>
            <w:shd w:val="clear" w:color="auto" w:fill="auto"/>
            <w:noWrap/>
            <w:vAlign w:val="bottom"/>
            <w:hideMark/>
          </w:tcPr>
          <w:p w:rsidR="00254A4B" w:rsidRPr="0049727F" w:rsidRDefault="00254A4B" w:rsidP="008324B0">
            <w:pPr>
              <w:pStyle w:val="Tablebody"/>
              <w:jc w:val="right"/>
            </w:pPr>
            <w:r w:rsidRPr="0049727F">
              <w:t>1.03</w:t>
            </w:r>
          </w:p>
        </w:tc>
        <w:tc>
          <w:tcPr>
            <w:tcW w:w="1271" w:type="dxa"/>
            <w:shd w:val="clear" w:color="auto" w:fill="auto"/>
            <w:noWrap/>
            <w:vAlign w:val="bottom"/>
            <w:hideMark/>
          </w:tcPr>
          <w:p w:rsidR="00254A4B" w:rsidRPr="0049727F" w:rsidRDefault="00254A4B" w:rsidP="008324B0">
            <w:pPr>
              <w:pStyle w:val="Tablebody"/>
              <w:jc w:val="right"/>
            </w:pPr>
            <w:r w:rsidRPr="0049727F">
              <w:t>0.01</w:t>
            </w:r>
          </w:p>
        </w:tc>
        <w:tc>
          <w:tcPr>
            <w:tcW w:w="1367" w:type="dxa"/>
            <w:shd w:val="clear" w:color="auto" w:fill="auto"/>
            <w:noWrap/>
            <w:vAlign w:val="bottom"/>
            <w:hideMark/>
          </w:tcPr>
          <w:p w:rsidR="00254A4B" w:rsidRPr="0049727F" w:rsidRDefault="00254A4B" w:rsidP="008324B0">
            <w:pPr>
              <w:pStyle w:val="Tablebody"/>
              <w:jc w:val="right"/>
            </w:pPr>
            <w:r w:rsidRPr="0049727F">
              <w:t>109.85</w:t>
            </w:r>
          </w:p>
        </w:tc>
        <w:tc>
          <w:tcPr>
            <w:tcW w:w="1125" w:type="dxa"/>
            <w:shd w:val="clear" w:color="auto" w:fill="auto"/>
            <w:noWrap/>
            <w:vAlign w:val="bottom"/>
            <w:hideMark/>
          </w:tcPr>
          <w:p w:rsidR="00254A4B" w:rsidRPr="0049727F" w:rsidRDefault="00254A4B" w:rsidP="008324B0">
            <w:pPr>
              <w:pStyle w:val="Tablebody"/>
              <w:jc w:val="right"/>
            </w:pPr>
            <w:r w:rsidRPr="0049727F">
              <w:t>16</w:t>
            </w:r>
            <w:r w:rsidR="008324B0">
              <w:t>.</w:t>
            </w:r>
            <w:r w:rsidRPr="0049727F">
              <w:t>7</w:t>
            </w:r>
          </w:p>
        </w:tc>
        <w:tc>
          <w:tcPr>
            <w:tcW w:w="1188" w:type="dxa"/>
            <w:shd w:val="clear" w:color="auto" w:fill="auto"/>
            <w:noWrap/>
            <w:vAlign w:val="bottom"/>
            <w:hideMark/>
          </w:tcPr>
          <w:p w:rsidR="00254A4B" w:rsidRPr="0049727F" w:rsidRDefault="00254A4B" w:rsidP="008324B0">
            <w:pPr>
              <w:pStyle w:val="Tablebody"/>
              <w:jc w:val="right"/>
            </w:pPr>
            <w:r w:rsidRPr="0049727F">
              <w:t>102.27</w:t>
            </w:r>
          </w:p>
        </w:tc>
        <w:tc>
          <w:tcPr>
            <w:tcW w:w="939" w:type="dxa"/>
            <w:shd w:val="clear" w:color="auto" w:fill="auto"/>
            <w:noWrap/>
            <w:vAlign w:val="bottom"/>
            <w:hideMark/>
          </w:tcPr>
          <w:p w:rsidR="00254A4B" w:rsidRPr="0049727F" w:rsidRDefault="00254A4B" w:rsidP="008324B0">
            <w:pPr>
              <w:pStyle w:val="Tablebody"/>
              <w:jc w:val="right"/>
            </w:pPr>
            <w:r w:rsidRPr="0049727F">
              <w:t>3.15</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Haight-Ashbury</w:t>
            </w:r>
          </w:p>
        </w:tc>
        <w:tc>
          <w:tcPr>
            <w:tcW w:w="688" w:type="dxa"/>
            <w:shd w:val="clear" w:color="auto" w:fill="auto"/>
            <w:noWrap/>
            <w:vAlign w:val="bottom"/>
            <w:hideMark/>
          </w:tcPr>
          <w:p w:rsidR="00254A4B" w:rsidRPr="0049727F" w:rsidRDefault="00254A4B" w:rsidP="008324B0">
            <w:pPr>
              <w:pStyle w:val="Tablebody"/>
              <w:jc w:val="right"/>
            </w:pPr>
            <w:r w:rsidRPr="0049727F">
              <w:t>2</w:t>
            </w:r>
            <w:r w:rsidR="008324B0">
              <w:t>.00</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271" w:type="dxa"/>
            <w:shd w:val="clear" w:color="auto" w:fill="auto"/>
            <w:noWrap/>
            <w:vAlign w:val="bottom"/>
            <w:hideMark/>
          </w:tcPr>
          <w:p w:rsidR="00254A4B" w:rsidRPr="0049727F" w:rsidRDefault="00254A4B" w:rsidP="008324B0">
            <w:pPr>
              <w:pStyle w:val="Tablebody"/>
              <w:jc w:val="right"/>
            </w:pPr>
            <w:r w:rsidRPr="0049727F">
              <w:t>0.04</w:t>
            </w:r>
          </w:p>
        </w:tc>
        <w:tc>
          <w:tcPr>
            <w:tcW w:w="1367" w:type="dxa"/>
            <w:shd w:val="clear" w:color="auto" w:fill="auto"/>
            <w:noWrap/>
            <w:vAlign w:val="bottom"/>
            <w:hideMark/>
          </w:tcPr>
          <w:p w:rsidR="00254A4B" w:rsidRPr="0049727F" w:rsidRDefault="00254A4B" w:rsidP="008324B0">
            <w:pPr>
              <w:pStyle w:val="Tablebody"/>
              <w:jc w:val="right"/>
            </w:pPr>
            <w:r w:rsidRPr="0049727F">
              <w:t>75.95</w:t>
            </w:r>
          </w:p>
        </w:tc>
        <w:tc>
          <w:tcPr>
            <w:tcW w:w="1125" w:type="dxa"/>
            <w:shd w:val="clear" w:color="auto" w:fill="auto"/>
            <w:noWrap/>
            <w:vAlign w:val="bottom"/>
            <w:hideMark/>
          </w:tcPr>
          <w:p w:rsidR="00254A4B" w:rsidRPr="0049727F" w:rsidRDefault="00254A4B" w:rsidP="008324B0">
            <w:pPr>
              <w:pStyle w:val="Tablebody"/>
              <w:jc w:val="right"/>
            </w:pPr>
            <w:r w:rsidRPr="0049727F">
              <w:t>14</w:t>
            </w:r>
            <w:r w:rsidR="008324B0">
              <w:t>.3</w:t>
            </w:r>
          </w:p>
        </w:tc>
        <w:tc>
          <w:tcPr>
            <w:tcW w:w="1188" w:type="dxa"/>
            <w:shd w:val="clear" w:color="auto" w:fill="auto"/>
            <w:noWrap/>
            <w:vAlign w:val="bottom"/>
            <w:hideMark/>
          </w:tcPr>
          <w:p w:rsidR="00254A4B" w:rsidRPr="0049727F" w:rsidRDefault="00254A4B" w:rsidP="008324B0">
            <w:pPr>
              <w:pStyle w:val="Tablebody"/>
              <w:jc w:val="right"/>
            </w:pPr>
            <w:r w:rsidRPr="0049727F">
              <w:t>116.5</w:t>
            </w:r>
            <w:r w:rsidR="008324B0">
              <w:t>0</w:t>
            </w:r>
          </w:p>
        </w:tc>
        <w:tc>
          <w:tcPr>
            <w:tcW w:w="939" w:type="dxa"/>
            <w:shd w:val="clear" w:color="auto" w:fill="auto"/>
            <w:noWrap/>
            <w:vAlign w:val="bottom"/>
            <w:hideMark/>
          </w:tcPr>
          <w:p w:rsidR="00254A4B" w:rsidRPr="0049727F" w:rsidRDefault="00254A4B" w:rsidP="008324B0">
            <w:pPr>
              <w:pStyle w:val="Tablebody"/>
              <w:jc w:val="right"/>
            </w:pPr>
            <w:r w:rsidRPr="0049727F">
              <w:t>3.54</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Inner Richmond</w:t>
            </w:r>
          </w:p>
        </w:tc>
        <w:tc>
          <w:tcPr>
            <w:tcW w:w="688" w:type="dxa"/>
            <w:shd w:val="clear" w:color="auto" w:fill="auto"/>
            <w:noWrap/>
            <w:vAlign w:val="bottom"/>
            <w:hideMark/>
          </w:tcPr>
          <w:p w:rsidR="00254A4B" w:rsidRPr="0049727F" w:rsidRDefault="00254A4B" w:rsidP="008324B0">
            <w:pPr>
              <w:pStyle w:val="Tablebody"/>
              <w:jc w:val="right"/>
            </w:pPr>
            <w:r w:rsidRPr="0049727F">
              <w:t>3.57</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271" w:type="dxa"/>
            <w:shd w:val="clear" w:color="auto" w:fill="auto"/>
            <w:noWrap/>
            <w:vAlign w:val="bottom"/>
            <w:hideMark/>
          </w:tcPr>
          <w:p w:rsidR="00254A4B" w:rsidRPr="0049727F" w:rsidRDefault="00254A4B" w:rsidP="008324B0">
            <w:pPr>
              <w:pStyle w:val="Tablebody"/>
              <w:jc w:val="right"/>
            </w:pPr>
            <w:r w:rsidRPr="0049727F">
              <w:t>0.02</w:t>
            </w:r>
          </w:p>
        </w:tc>
        <w:tc>
          <w:tcPr>
            <w:tcW w:w="1367" w:type="dxa"/>
            <w:shd w:val="clear" w:color="auto" w:fill="auto"/>
            <w:noWrap/>
            <w:vAlign w:val="bottom"/>
            <w:hideMark/>
          </w:tcPr>
          <w:p w:rsidR="00254A4B" w:rsidRPr="0049727F" w:rsidRDefault="00254A4B" w:rsidP="008324B0">
            <w:pPr>
              <w:pStyle w:val="Tablebody"/>
              <w:jc w:val="right"/>
            </w:pPr>
            <w:r w:rsidRPr="0049727F">
              <w:t>72.76</w:t>
            </w:r>
          </w:p>
        </w:tc>
        <w:tc>
          <w:tcPr>
            <w:tcW w:w="1125" w:type="dxa"/>
            <w:shd w:val="clear" w:color="auto" w:fill="auto"/>
            <w:noWrap/>
            <w:vAlign w:val="bottom"/>
            <w:hideMark/>
          </w:tcPr>
          <w:p w:rsidR="00254A4B" w:rsidRPr="0049727F" w:rsidRDefault="00254A4B" w:rsidP="008324B0">
            <w:pPr>
              <w:pStyle w:val="Tablebody"/>
              <w:jc w:val="right"/>
            </w:pPr>
            <w:r w:rsidRPr="0049727F">
              <w:t>14</w:t>
            </w:r>
            <w:r w:rsidR="008324B0">
              <w:t>.</w:t>
            </w:r>
            <w:r w:rsidRPr="0049727F">
              <w:t>7</w:t>
            </w:r>
          </w:p>
        </w:tc>
        <w:tc>
          <w:tcPr>
            <w:tcW w:w="1188" w:type="dxa"/>
            <w:shd w:val="clear" w:color="auto" w:fill="auto"/>
            <w:noWrap/>
            <w:vAlign w:val="bottom"/>
            <w:hideMark/>
          </w:tcPr>
          <w:p w:rsidR="00254A4B" w:rsidRPr="0049727F" w:rsidRDefault="00254A4B" w:rsidP="008324B0">
            <w:pPr>
              <w:pStyle w:val="Tablebody"/>
              <w:jc w:val="right"/>
            </w:pPr>
            <w:r w:rsidRPr="0049727F">
              <w:t>114.51</w:t>
            </w:r>
          </w:p>
        </w:tc>
        <w:tc>
          <w:tcPr>
            <w:tcW w:w="939" w:type="dxa"/>
            <w:shd w:val="clear" w:color="auto" w:fill="auto"/>
            <w:noWrap/>
            <w:vAlign w:val="bottom"/>
            <w:hideMark/>
          </w:tcPr>
          <w:p w:rsidR="00254A4B" w:rsidRPr="0049727F" w:rsidRDefault="00254A4B" w:rsidP="008324B0">
            <w:pPr>
              <w:pStyle w:val="Tablebody"/>
              <w:jc w:val="right"/>
            </w:pPr>
            <w:r w:rsidRPr="0049727F">
              <w:t>3.54</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Inner Sunset</w:t>
            </w:r>
          </w:p>
        </w:tc>
        <w:tc>
          <w:tcPr>
            <w:tcW w:w="688" w:type="dxa"/>
            <w:shd w:val="clear" w:color="auto" w:fill="auto"/>
            <w:noWrap/>
            <w:vAlign w:val="bottom"/>
            <w:hideMark/>
          </w:tcPr>
          <w:p w:rsidR="00254A4B" w:rsidRPr="0049727F" w:rsidRDefault="00254A4B" w:rsidP="008324B0">
            <w:pPr>
              <w:pStyle w:val="Tablebody"/>
              <w:jc w:val="right"/>
            </w:pPr>
            <w:r w:rsidRPr="0049727F">
              <w:t>3.49</w:t>
            </w:r>
          </w:p>
        </w:tc>
        <w:tc>
          <w:tcPr>
            <w:tcW w:w="933" w:type="dxa"/>
            <w:shd w:val="clear" w:color="auto" w:fill="auto"/>
            <w:noWrap/>
            <w:vAlign w:val="bottom"/>
            <w:hideMark/>
          </w:tcPr>
          <w:p w:rsidR="00254A4B" w:rsidRPr="0049727F" w:rsidRDefault="00254A4B" w:rsidP="008324B0">
            <w:pPr>
              <w:pStyle w:val="Tablebody"/>
              <w:jc w:val="right"/>
            </w:pPr>
            <w:r w:rsidRPr="0049727F">
              <w:t>1.07</w:t>
            </w:r>
          </w:p>
        </w:tc>
        <w:tc>
          <w:tcPr>
            <w:tcW w:w="1271" w:type="dxa"/>
            <w:shd w:val="clear" w:color="auto" w:fill="auto"/>
            <w:noWrap/>
            <w:vAlign w:val="bottom"/>
            <w:hideMark/>
          </w:tcPr>
          <w:p w:rsidR="00254A4B" w:rsidRPr="0049727F" w:rsidRDefault="00254A4B" w:rsidP="008324B0">
            <w:pPr>
              <w:pStyle w:val="Tablebody"/>
              <w:jc w:val="right"/>
            </w:pPr>
            <w:r w:rsidRPr="0049727F">
              <w:t>0.06</w:t>
            </w:r>
          </w:p>
        </w:tc>
        <w:tc>
          <w:tcPr>
            <w:tcW w:w="1367" w:type="dxa"/>
            <w:shd w:val="clear" w:color="auto" w:fill="auto"/>
            <w:noWrap/>
            <w:vAlign w:val="bottom"/>
            <w:hideMark/>
          </w:tcPr>
          <w:p w:rsidR="00254A4B" w:rsidRPr="0049727F" w:rsidRDefault="00254A4B" w:rsidP="008324B0">
            <w:pPr>
              <w:pStyle w:val="Tablebody"/>
              <w:jc w:val="right"/>
            </w:pPr>
            <w:r w:rsidRPr="0049727F">
              <w:t>62.16</w:t>
            </w:r>
          </w:p>
        </w:tc>
        <w:tc>
          <w:tcPr>
            <w:tcW w:w="1125" w:type="dxa"/>
            <w:shd w:val="clear" w:color="auto" w:fill="auto"/>
            <w:noWrap/>
            <w:vAlign w:val="bottom"/>
            <w:hideMark/>
          </w:tcPr>
          <w:p w:rsidR="00254A4B" w:rsidRPr="0049727F" w:rsidRDefault="00254A4B" w:rsidP="008324B0">
            <w:pPr>
              <w:pStyle w:val="Tablebody"/>
              <w:jc w:val="right"/>
            </w:pPr>
            <w:r w:rsidRPr="0049727F">
              <w:t>13</w:t>
            </w:r>
            <w:r w:rsidR="008324B0">
              <w:t>.</w:t>
            </w:r>
            <w:r w:rsidRPr="0049727F">
              <w:t>9</w:t>
            </w:r>
          </w:p>
        </w:tc>
        <w:tc>
          <w:tcPr>
            <w:tcW w:w="1188" w:type="dxa"/>
            <w:shd w:val="clear" w:color="auto" w:fill="auto"/>
            <w:noWrap/>
            <w:vAlign w:val="bottom"/>
            <w:hideMark/>
          </w:tcPr>
          <w:p w:rsidR="00254A4B" w:rsidRPr="0049727F" w:rsidRDefault="00254A4B" w:rsidP="008324B0">
            <w:pPr>
              <w:pStyle w:val="Tablebody"/>
              <w:jc w:val="right"/>
            </w:pPr>
            <w:r w:rsidRPr="0049727F">
              <w:t>133.73</w:t>
            </w:r>
          </w:p>
        </w:tc>
        <w:tc>
          <w:tcPr>
            <w:tcW w:w="939" w:type="dxa"/>
            <w:shd w:val="clear" w:color="auto" w:fill="auto"/>
            <w:noWrap/>
            <w:vAlign w:val="bottom"/>
            <w:hideMark/>
          </w:tcPr>
          <w:p w:rsidR="00254A4B" w:rsidRPr="0049727F" w:rsidRDefault="00254A4B" w:rsidP="008324B0">
            <w:pPr>
              <w:pStyle w:val="Tablebody"/>
              <w:jc w:val="right"/>
            </w:pPr>
            <w:r w:rsidRPr="0049727F">
              <w:t>3.33</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Lakeshore</w:t>
            </w:r>
          </w:p>
        </w:tc>
        <w:tc>
          <w:tcPr>
            <w:tcW w:w="688" w:type="dxa"/>
            <w:shd w:val="clear" w:color="auto" w:fill="auto"/>
            <w:noWrap/>
            <w:vAlign w:val="bottom"/>
            <w:hideMark/>
          </w:tcPr>
          <w:p w:rsidR="00254A4B" w:rsidRPr="0049727F" w:rsidRDefault="00254A4B" w:rsidP="008324B0">
            <w:pPr>
              <w:pStyle w:val="Tablebody"/>
              <w:jc w:val="right"/>
            </w:pPr>
            <w:r w:rsidRPr="0049727F">
              <w:t>9.39</w:t>
            </w:r>
          </w:p>
        </w:tc>
        <w:tc>
          <w:tcPr>
            <w:tcW w:w="933" w:type="dxa"/>
            <w:shd w:val="clear" w:color="auto" w:fill="auto"/>
            <w:noWrap/>
            <w:vAlign w:val="bottom"/>
            <w:hideMark/>
          </w:tcPr>
          <w:p w:rsidR="00254A4B" w:rsidRPr="0049727F" w:rsidRDefault="00254A4B" w:rsidP="008324B0">
            <w:pPr>
              <w:pStyle w:val="Tablebody"/>
              <w:jc w:val="right"/>
            </w:pPr>
            <w:r w:rsidRPr="0049727F">
              <w:t>1.07</w:t>
            </w:r>
          </w:p>
        </w:tc>
        <w:tc>
          <w:tcPr>
            <w:tcW w:w="1271" w:type="dxa"/>
            <w:shd w:val="clear" w:color="auto" w:fill="auto"/>
            <w:noWrap/>
            <w:vAlign w:val="bottom"/>
            <w:hideMark/>
          </w:tcPr>
          <w:p w:rsidR="00254A4B" w:rsidRPr="0049727F" w:rsidRDefault="00254A4B" w:rsidP="008324B0">
            <w:pPr>
              <w:pStyle w:val="Tablebody"/>
              <w:jc w:val="right"/>
            </w:pPr>
            <w:r w:rsidRPr="0049727F">
              <w:t>0.09</w:t>
            </w:r>
          </w:p>
        </w:tc>
        <w:tc>
          <w:tcPr>
            <w:tcW w:w="1367" w:type="dxa"/>
            <w:shd w:val="clear" w:color="auto" w:fill="auto"/>
            <w:noWrap/>
            <w:vAlign w:val="bottom"/>
            <w:hideMark/>
          </w:tcPr>
          <w:p w:rsidR="00254A4B" w:rsidRPr="0049727F" w:rsidRDefault="00254A4B" w:rsidP="008324B0">
            <w:pPr>
              <w:pStyle w:val="Tablebody"/>
              <w:jc w:val="right"/>
            </w:pPr>
            <w:r w:rsidRPr="0049727F">
              <w:t>51.85</w:t>
            </w:r>
          </w:p>
        </w:tc>
        <w:tc>
          <w:tcPr>
            <w:tcW w:w="1125" w:type="dxa"/>
            <w:shd w:val="clear" w:color="auto" w:fill="auto"/>
            <w:noWrap/>
            <w:vAlign w:val="bottom"/>
            <w:hideMark/>
          </w:tcPr>
          <w:p w:rsidR="00254A4B" w:rsidRPr="0049727F" w:rsidRDefault="00254A4B" w:rsidP="008324B0">
            <w:pPr>
              <w:pStyle w:val="Tablebody"/>
              <w:jc w:val="right"/>
            </w:pPr>
            <w:r w:rsidRPr="0049727F">
              <w:t>8</w:t>
            </w:r>
            <w:r w:rsidR="008324B0">
              <w:t>.</w:t>
            </w:r>
            <w:r w:rsidRPr="0049727F">
              <w:t>9</w:t>
            </w:r>
          </w:p>
        </w:tc>
        <w:tc>
          <w:tcPr>
            <w:tcW w:w="1188" w:type="dxa"/>
            <w:shd w:val="clear" w:color="auto" w:fill="auto"/>
            <w:noWrap/>
            <w:vAlign w:val="bottom"/>
            <w:hideMark/>
          </w:tcPr>
          <w:p w:rsidR="00254A4B" w:rsidRPr="0049727F" w:rsidRDefault="00254A4B" w:rsidP="008324B0">
            <w:pPr>
              <w:pStyle w:val="Tablebody"/>
              <w:jc w:val="right"/>
            </w:pPr>
            <w:r w:rsidRPr="0049727F">
              <w:t>107.3</w:t>
            </w:r>
            <w:r w:rsidR="008324B0">
              <w:t>0</w:t>
            </w:r>
          </w:p>
        </w:tc>
        <w:tc>
          <w:tcPr>
            <w:tcW w:w="939" w:type="dxa"/>
            <w:shd w:val="clear" w:color="auto" w:fill="auto"/>
            <w:noWrap/>
            <w:vAlign w:val="bottom"/>
            <w:hideMark/>
          </w:tcPr>
          <w:p w:rsidR="00254A4B" w:rsidRPr="0049727F" w:rsidRDefault="00254A4B" w:rsidP="008324B0">
            <w:pPr>
              <w:pStyle w:val="Tablebody"/>
              <w:jc w:val="right"/>
            </w:pPr>
            <w:r w:rsidRPr="0049727F">
              <w:t>3.22</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Marina</w:t>
            </w:r>
          </w:p>
        </w:tc>
        <w:tc>
          <w:tcPr>
            <w:tcW w:w="688" w:type="dxa"/>
            <w:shd w:val="clear" w:color="auto" w:fill="auto"/>
            <w:noWrap/>
            <w:vAlign w:val="bottom"/>
            <w:hideMark/>
          </w:tcPr>
          <w:p w:rsidR="00254A4B" w:rsidRPr="0049727F" w:rsidRDefault="00254A4B" w:rsidP="008324B0">
            <w:pPr>
              <w:pStyle w:val="Tablebody"/>
              <w:jc w:val="right"/>
            </w:pPr>
            <w:r w:rsidRPr="0049727F">
              <w:t>2.8</w:t>
            </w:r>
            <w:r w:rsidR="008324B0">
              <w:t>0</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271" w:type="dxa"/>
            <w:shd w:val="clear" w:color="auto" w:fill="auto"/>
            <w:noWrap/>
            <w:vAlign w:val="bottom"/>
            <w:hideMark/>
          </w:tcPr>
          <w:p w:rsidR="00254A4B" w:rsidRPr="0049727F" w:rsidRDefault="00254A4B" w:rsidP="008324B0">
            <w:pPr>
              <w:pStyle w:val="Tablebody"/>
              <w:jc w:val="right"/>
            </w:pPr>
            <w:r w:rsidRPr="0049727F">
              <w:t>0.08</w:t>
            </w:r>
          </w:p>
        </w:tc>
        <w:tc>
          <w:tcPr>
            <w:tcW w:w="1367" w:type="dxa"/>
            <w:shd w:val="clear" w:color="auto" w:fill="auto"/>
            <w:noWrap/>
            <w:vAlign w:val="bottom"/>
            <w:hideMark/>
          </w:tcPr>
          <w:p w:rsidR="00254A4B" w:rsidRPr="0049727F" w:rsidRDefault="00254A4B" w:rsidP="008324B0">
            <w:pPr>
              <w:pStyle w:val="Tablebody"/>
              <w:jc w:val="right"/>
            </w:pPr>
            <w:r w:rsidRPr="0049727F">
              <w:t>99.97</w:t>
            </w:r>
          </w:p>
        </w:tc>
        <w:tc>
          <w:tcPr>
            <w:tcW w:w="1125" w:type="dxa"/>
            <w:shd w:val="clear" w:color="auto" w:fill="auto"/>
            <w:noWrap/>
            <w:vAlign w:val="bottom"/>
            <w:hideMark/>
          </w:tcPr>
          <w:p w:rsidR="00254A4B" w:rsidRPr="0049727F" w:rsidRDefault="00254A4B" w:rsidP="008324B0">
            <w:pPr>
              <w:pStyle w:val="Tablebody"/>
              <w:jc w:val="right"/>
            </w:pPr>
            <w:r w:rsidRPr="0049727F">
              <w:t>16</w:t>
            </w:r>
            <w:r w:rsidR="008324B0">
              <w:t>.</w:t>
            </w:r>
            <w:r w:rsidRPr="0049727F">
              <w:t>2</w:t>
            </w:r>
          </w:p>
        </w:tc>
        <w:tc>
          <w:tcPr>
            <w:tcW w:w="1188" w:type="dxa"/>
            <w:shd w:val="clear" w:color="auto" w:fill="auto"/>
            <w:noWrap/>
            <w:vAlign w:val="bottom"/>
            <w:hideMark/>
          </w:tcPr>
          <w:p w:rsidR="00254A4B" w:rsidRPr="0049727F" w:rsidRDefault="00254A4B" w:rsidP="008324B0">
            <w:pPr>
              <w:pStyle w:val="Tablebody"/>
              <w:jc w:val="right"/>
            </w:pPr>
            <w:r w:rsidRPr="0049727F">
              <w:t>92.85</w:t>
            </w:r>
          </w:p>
        </w:tc>
        <w:tc>
          <w:tcPr>
            <w:tcW w:w="939" w:type="dxa"/>
            <w:shd w:val="clear" w:color="auto" w:fill="auto"/>
            <w:noWrap/>
            <w:vAlign w:val="bottom"/>
            <w:hideMark/>
          </w:tcPr>
          <w:p w:rsidR="00254A4B" w:rsidRPr="0049727F" w:rsidRDefault="00254A4B" w:rsidP="008324B0">
            <w:pPr>
              <w:pStyle w:val="Tablebody"/>
              <w:jc w:val="right"/>
            </w:pPr>
            <w:r w:rsidRPr="0049727F">
              <w:t>3.53</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Mission</w:t>
            </w:r>
          </w:p>
        </w:tc>
        <w:tc>
          <w:tcPr>
            <w:tcW w:w="688" w:type="dxa"/>
            <w:shd w:val="clear" w:color="auto" w:fill="auto"/>
            <w:noWrap/>
            <w:vAlign w:val="bottom"/>
            <w:hideMark/>
          </w:tcPr>
          <w:p w:rsidR="00254A4B" w:rsidRPr="0049727F" w:rsidRDefault="00254A4B" w:rsidP="008324B0">
            <w:pPr>
              <w:pStyle w:val="Tablebody"/>
              <w:jc w:val="right"/>
            </w:pPr>
            <w:r w:rsidRPr="0049727F">
              <w:t>4.38</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271" w:type="dxa"/>
            <w:shd w:val="clear" w:color="auto" w:fill="auto"/>
            <w:noWrap/>
            <w:vAlign w:val="bottom"/>
            <w:hideMark/>
          </w:tcPr>
          <w:p w:rsidR="00254A4B" w:rsidRPr="0049727F" w:rsidRDefault="00254A4B" w:rsidP="008324B0">
            <w:pPr>
              <w:pStyle w:val="Tablebody"/>
              <w:jc w:val="right"/>
            </w:pPr>
            <w:r w:rsidRPr="0049727F">
              <w:t>0.03</w:t>
            </w:r>
          </w:p>
        </w:tc>
        <w:tc>
          <w:tcPr>
            <w:tcW w:w="1367" w:type="dxa"/>
            <w:shd w:val="clear" w:color="auto" w:fill="auto"/>
            <w:noWrap/>
            <w:vAlign w:val="bottom"/>
            <w:hideMark/>
          </w:tcPr>
          <w:p w:rsidR="00254A4B" w:rsidRPr="0049727F" w:rsidRDefault="00254A4B" w:rsidP="008324B0">
            <w:pPr>
              <w:pStyle w:val="Tablebody"/>
              <w:jc w:val="right"/>
            </w:pPr>
            <w:r w:rsidRPr="0049727F">
              <w:t>90.87</w:t>
            </w:r>
          </w:p>
        </w:tc>
        <w:tc>
          <w:tcPr>
            <w:tcW w:w="11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8</w:t>
            </w:r>
          </w:p>
        </w:tc>
        <w:tc>
          <w:tcPr>
            <w:tcW w:w="1188" w:type="dxa"/>
            <w:shd w:val="clear" w:color="auto" w:fill="auto"/>
            <w:noWrap/>
            <w:vAlign w:val="bottom"/>
            <w:hideMark/>
          </w:tcPr>
          <w:p w:rsidR="00254A4B" w:rsidRPr="0049727F" w:rsidRDefault="00254A4B" w:rsidP="008324B0">
            <w:pPr>
              <w:pStyle w:val="Tablebody"/>
              <w:jc w:val="right"/>
            </w:pPr>
            <w:r w:rsidRPr="0049727F">
              <w:t>112.82</w:t>
            </w:r>
          </w:p>
        </w:tc>
        <w:tc>
          <w:tcPr>
            <w:tcW w:w="939" w:type="dxa"/>
            <w:shd w:val="clear" w:color="auto" w:fill="auto"/>
            <w:noWrap/>
            <w:vAlign w:val="bottom"/>
            <w:hideMark/>
          </w:tcPr>
          <w:p w:rsidR="00254A4B" w:rsidRPr="0049727F" w:rsidRDefault="00254A4B" w:rsidP="008324B0">
            <w:pPr>
              <w:pStyle w:val="Tablebody"/>
              <w:jc w:val="right"/>
            </w:pPr>
            <w:r w:rsidRPr="0049727F">
              <w:t>3.55</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Nob Hill</w:t>
            </w:r>
          </w:p>
        </w:tc>
        <w:tc>
          <w:tcPr>
            <w:tcW w:w="688" w:type="dxa"/>
            <w:shd w:val="clear" w:color="auto" w:fill="auto"/>
            <w:noWrap/>
            <w:vAlign w:val="bottom"/>
            <w:hideMark/>
          </w:tcPr>
          <w:p w:rsidR="00254A4B" w:rsidRPr="0049727F" w:rsidRDefault="00254A4B" w:rsidP="008324B0">
            <w:pPr>
              <w:pStyle w:val="Tablebody"/>
              <w:jc w:val="right"/>
            </w:pPr>
            <w:r w:rsidRPr="0049727F">
              <w:t>0.95</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271" w:type="dxa"/>
            <w:shd w:val="clear" w:color="auto" w:fill="auto"/>
            <w:noWrap/>
            <w:vAlign w:val="bottom"/>
            <w:hideMark/>
          </w:tcPr>
          <w:p w:rsidR="00254A4B" w:rsidRPr="0049727F" w:rsidRDefault="00254A4B" w:rsidP="008324B0">
            <w:pPr>
              <w:pStyle w:val="Tablebody"/>
              <w:jc w:val="right"/>
            </w:pPr>
            <w:r w:rsidRPr="0049727F">
              <w:t>0.01</w:t>
            </w:r>
          </w:p>
        </w:tc>
        <w:tc>
          <w:tcPr>
            <w:tcW w:w="1367" w:type="dxa"/>
            <w:shd w:val="clear" w:color="auto" w:fill="auto"/>
            <w:noWrap/>
            <w:vAlign w:val="bottom"/>
            <w:hideMark/>
          </w:tcPr>
          <w:p w:rsidR="00254A4B" w:rsidRPr="0049727F" w:rsidRDefault="00254A4B" w:rsidP="008324B0">
            <w:pPr>
              <w:pStyle w:val="Tablebody"/>
              <w:jc w:val="right"/>
            </w:pPr>
            <w:r w:rsidRPr="0049727F">
              <w:t>81.71</w:t>
            </w:r>
          </w:p>
        </w:tc>
        <w:tc>
          <w:tcPr>
            <w:tcW w:w="11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2</w:t>
            </w:r>
          </w:p>
        </w:tc>
        <w:tc>
          <w:tcPr>
            <w:tcW w:w="1188" w:type="dxa"/>
            <w:shd w:val="clear" w:color="auto" w:fill="auto"/>
            <w:noWrap/>
            <w:vAlign w:val="bottom"/>
            <w:hideMark/>
          </w:tcPr>
          <w:p w:rsidR="00254A4B" w:rsidRPr="0049727F" w:rsidRDefault="00254A4B" w:rsidP="008324B0">
            <w:pPr>
              <w:pStyle w:val="Tablebody"/>
              <w:jc w:val="right"/>
            </w:pPr>
            <w:r w:rsidRPr="0049727F">
              <w:t>119.93</w:t>
            </w:r>
          </w:p>
        </w:tc>
        <w:tc>
          <w:tcPr>
            <w:tcW w:w="939" w:type="dxa"/>
            <w:shd w:val="clear" w:color="auto" w:fill="auto"/>
            <w:noWrap/>
            <w:vAlign w:val="bottom"/>
            <w:hideMark/>
          </w:tcPr>
          <w:p w:rsidR="00254A4B" w:rsidRPr="0049727F" w:rsidRDefault="00254A4B" w:rsidP="008324B0">
            <w:pPr>
              <w:pStyle w:val="Tablebody"/>
              <w:jc w:val="right"/>
            </w:pPr>
            <w:r w:rsidRPr="0049727F">
              <w:t>3.73</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Noe Valley</w:t>
            </w:r>
          </w:p>
        </w:tc>
        <w:tc>
          <w:tcPr>
            <w:tcW w:w="688" w:type="dxa"/>
            <w:shd w:val="clear" w:color="auto" w:fill="auto"/>
            <w:noWrap/>
            <w:vAlign w:val="bottom"/>
            <w:hideMark/>
          </w:tcPr>
          <w:p w:rsidR="00254A4B" w:rsidRPr="0049727F" w:rsidRDefault="00254A4B" w:rsidP="008324B0">
            <w:pPr>
              <w:pStyle w:val="Tablebody"/>
              <w:jc w:val="right"/>
            </w:pPr>
            <w:r w:rsidRPr="0049727F">
              <w:t>2.31</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271" w:type="dxa"/>
            <w:shd w:val="clear" w:color="auto" w:fill="auto"/>
            <w:noWrap/>
            <w:vAlign w:val="bottom"/>
            <w:hideMark/>
          </w:tcPr>
          <w:p w:rsidR="00254A4B" w:rsidRPr="0049727F" w:rsidRDefault="00254A4B" w:rsidP="008324B0">
            <w:pPr>
              <w:pStyle w:val="Tablebody"/>
              <w:jc w:val="right"/>
            </w:pPr>
            <w:r w:rsidRPr="0049727F">
              <w:t>0.03</w:t>
            </w:r>
          </w:p>
        </w:tc>
        <w:tc>
          <w:tcPr>
            <w:tcW w:w="1367" w:type="dxa"/>
            <w:shd w:val="clear" w:color="auto" w:fill="auto"/>
            <w:noWrap/>
            <w:vAlign w:val="bottom"/>
            <w:hideMark/>
          </w:tcPr>
          <w:p w:rsidR="00254A4B" w:rsidRPr="0049727F" w:rsidRDefault="00254A4B" w:rsidP="008324B0">
            <w:pPr>
              <w:pStyle w:val="Tablebody"/>
              <w:jc w:val="right"/>
            </w:pPr>
            <w:r w:rsidRPr="0049727F">
              <w:t>79.4</w:t>
            </w:r>
            <w:r w:rsidR="00097C0D">
              <w:t>0</w:t>
            </w:r>
          </w:p>
        </w:tc>
        <w:tc>
          <w:tcPr>
            <w:tcW w:w="1125" w:type="dxa"/>
            <w:shd w:val="clear" w:color="auto" w:fill="auto"/>
            <w:noWrap/>
            <w:vAlign w:val="bottom"/>
            <w:hideMark/>
          </w:tcPr>
          <w:p w:rsidR="00254A4B" w:rsidRPr="0049727F" w:rsidRDefault="00254A4B" w:rsidP="008324B0">
            <w:pPr>
              <w:pStyle w:val="Tablebody"/>
              <w:jc w:val="right"/>
            </w:pPr>
            <w:r w:rsidRPr="0049727F">
              <w:t>15</w:t>
            </w:r>
            <w:r w:rsidR="008324B0">
              <w:t>.8</w:t>
            </w:r>
          </w:p>
        </w:tc>
        <w:tc>
          <w:tcPr>
            <w:tcW w:w="1188" w:type="dxa"/>
            <w:shd w:val="clear" w:color="auto" w:fill="auto"/>
            <w:noWrap/>
            <w:vAlign w:val="bottom"/>
            <w:hideMark/>
          </w:tcPr>
          <w:p w:rsidR="00254A4B" w:rsidRPr="0049727F" w:rsidRDefault="00254A4B" w:rsidP="008324B0">
            <w:pPr>
              <w:pStyle w:val="Tablebody"/>
              <w:jc w:val="right"/>
            </w:pPr>
            <w:r w:rsidRPr="0049727F">
              <w:t>113.19</w:t>
            </w:r>
          </w:p>
        </w:tc>
        <w:tc>
          <w:tcPr>
            <w:tcW w:w="939" w:type="dxa"/>
            <w:shd w:val="clear" w:color="auto" w:fill="auto"/>
            <w:noWrap/>
            <w:vAlign w:val="bottom"/>
            <w:hideMark/>
          </w:tcPr>
          <w:p w:rsidR="00254A4B" w:rsidRPr="0049727F" w:rsidRDefault="00254A4B" w:rsidP="008324B0">
            <w:pPr>
              <w:pStyle w:val="Tablebody"/>
              <w:jc w:val="right"/>
            </w:pPr>
            <w:r w:rsidRPr="0049727F">
              <w:t>3.46</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North Beach</w:t>
            </w:r>
          </w:p>
        </w:tc>
        <w:tc>
          <w:tcPr>
            <w:tcW w:w="688" w:type="dxa"/>
            <w:shd w:val="clear" w:color="auto" w:fill="auto"/>
            <w:noWrap/>
            <w:vAlign w:val="bottom"/>
            <w:hideMark/>
          </w:tcPr>
          <w:p w:rsidR="00254A4B" w:rsidRPr="0049727F" w:rsidRDefault="00254A4B" w:rsidP="008324B0">
            <w:pPr>
              <w:pStyle w:val="Tablebody"/>
              <w:jc w:val="right"/>
            </w:pPr>
            <w:r w:rsidRPr="0049727F">
              <w:t>1.76</w:t>
            </w:r>
          </w:p>
        </w:tc>
        <w:tc>
          <w:tcPr>
            <w:tcW w:w="933" w:type="dxa"/>
            <w:shd w:val="clear" w:color="auto" w:fill="auto"/>
            <w:noWrap/>
            <w:vAlign w:val="bottom"/>
            <w:hideMark/>
          </w:tcPr>
          <w:p w:rsidR="00254A4B" w:rsidRPr="0049727F" w:rsidRDefault="00254A4B" w:rsidP="008324B0">
            <w:pPr>
              <w:pStyle w:val="Tablebody"/>
              <w:jc w:val="right"/>
            </w:pPr>
            <w:r w:rsidRPr="0049727F">
              <w:t>1.04</w:t>
            </w:r>
          </w:p>
        </w:tc>
        <w:tc>
          <w:tcPr>
            <w:tcW w:w="1271" w:type="dxa"/>
            <w:shd w:val="clear" w:color="auto" w:fill="auto"/>
            <w:noWrap/>
            <w:vAlign w:val="bottom"/>
            <w:hideMark/>
          </w:tcPr>
          <w:p w:rsidR="00254A4B" w:rsidRPr="0049727F" w:rsidRDefault="00254A4B" w:rsidP="008324B0">
            <w:pPr>
              <w:pStyle w:val="Tablebody"/>
              <w:jc w:val="right"/>
            </w:pPr>
            <w:r w:rsidRPr="0049727F">
              <w:t>0.05</w:t>
            </w:r>
          </w:p>
        </w:tc>
        <w:tc>
          <w:tcPr>
            <w:tcW w:w="1367" w:type="dxa"/>
            <w:shd w:val="clear" w:color="auto" w:fill="auto"/>
            <w:noWrap/>
            <w:vAlign w:val="bottom"/>
            <w:hideMark/>
          </w:tcPr>
          <w:p w:rsidR="00254A4B" w:rsidRPr="0049727F" w:rsidRDefault="00254A4B" w:rsidP="008324B0">
            <w:pPr>
              <w:pStyle w:val="Tablebody"/>
              <w:jc w:val="right"/>
            </w:pPr>
            <w:r w:rsidRPr="0049727F">
              <w:t>61.28</w:t>
            </w:r>
          </w:p>
        </w:tc>
        <w:tc>
          <w:tcPr>
            <w:tcW w:w="1125" w:type="dxa"/>
            <w:shd w:val="clear" w:color="auto" w:fill="auto"/>
            <w:noWrap/>
            <w:vAlign w:val="bottom"/>
            <w:hideMark/>
          </w:tcPr>
          <w:p w:rsidR="00254A4B" w:rsidRPr="0049727F" w:rsidRDefault="00254A4B" w:rsidP="008324B0">
            <w:pPr>
              <w:pStyle w:val="Tablebody"/>
              <w:jc w:val="right"/>
            </w:pPr>
            <w:r w:rsidRPr="0049727F">
              <w:t>12</w:t>
            </w:r>
            <w:r w:rsidR="008324B0">
              <w:t>.</w:t>
            </w:r>
            <w:r w:rsidRPr="0049727F">
              <w:t>1</w:t>
            </w:r>
          </w:p>
        </w:tc>
        <w:tc>
          <w:tcPr>
            <w:tcW w:w="1188" w:type="dxa"/>
            <w:shd w:val="clear" w:color="auto" w:fill="auto"/>
            <w:noWrap/>
            <w:vAlign w:val="bottom"/>
            <w:hideMark/>
          </w:tcPr>
          <w:p w:rsidR="00254A4B" w:rsidRPr="0049727F" w:rsidRDefault="00254A4B" w:rsidP="008324B0">
            <w:pPr>
              <w:pStyle w:val="Tablebody"/>
              <w:jc w:val="right"/>
            </w:pPr>
            <w:r w:rsidRPr="0049727F">
              <w:t>112.24</w:t>
            </w:r>
          </w:p>
        </w:tc>
        <w:tc>
          <w:tcPr>
            <w:tcW w:w="939" w:type="dxa"/>
            <w:shd w:val="clear" w:color="auto" w:fill="auto"/>
            <w:noWrap/>
            <w:vAlign w:val="bottom"/>
            <w:hideMark/>
          </w:tcPr>
          <w:p w:rsidR="00254A4B" w:rsidRPr="0049727F" w:rsidRDefault="00254A4B" w:rsidP="008324B0">
            <w:pPr>
              <w:pStyle w:val="Tablebody"/>
              <w:jc w:val="right"/>
            </w:pPr>
            <w:r w:rsidRPr="0049727F">
              <w:t>3.21</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Ocean View</w:t>
            </w:r>
          </w:p>
        </w:tc>
        <w:tc>
          <w:tcPr>
            <w:tcW w:w="688" w:type="dxa"/>
            <w:shd w:val="clear" w:color="auto" w:fill="auto"/>
            <w:noWrap/>
            <w:vAlign w:val="bottom"/>
            <w:hideMark/>
          </w:tcPr>
          <w:p w:rsidR="00254A4B" w:rsidRPr="0049727F" w:rsidRDefault="00254A4B" w:rsidP="008324B0">
            <w:pPr>
              <w:pStyle w:val="Tablebody"/>
              <w:jc w:val="right"/>
            </w:pPr>
            <w:r w:rsidRPr="0049727F">
              <w:t>3.42</w:t>
            </w:r>
          </w:p>
        </w:tc>
        <w:tc>
          <w:tcPr>
            <w:tcW w:w="933" w:type="dxa"/>
            <w:shd w:val="clear" w:color="auto" w:fill="auto"/>
            <w:noWrap/>
            <w:vAlign w:val="bottom"/>
            <w:hideMark/>
          </w:tcPr>
          <w:p w:rsidR="00254A4B" w:rsidRPr="0049727F" w:rsidRDefault="00254A4B" w:rsidP="008324B0">
            <w:pPr>
              <w:pStyle w:val="Tablebody"/>
              <w:jc w:val="right"/>
            </w:pPr>
            <w:r w:rsidRPr="0049727F">
              <w:t>1.03</w:t>
            </w:r>
          </w:p>
        </w:tc>
        <w:tc>
          <w:tcPr>
            <w:tcW w:w="1271" w:type="dxa"/>
            <w:shd w:val="clear" w:color="auto" w:fill="auto"/>
            <w:noWrap/>
            <w:vAlign w:val="bottom"/>
            <w:hideMark/>
          </w:tcPr>
          <w:p w:rsidR="00254A4B" w:rsidRPr="0049727F" w:rsidRDefault="00254A4B" w:rsidP="008324B0">
            <w:pPr>
              <w:pStyle w:val="Tablebody"/>
              <w:jc w:val="right"/>
            </w:pPr>
            <w:r w:rsidRPr="0049727F">
              <w:t>0.04</w:t>
            </w:r>
          </w:p>
        </w:tc>
        <w:tc>
          <w:tcPr>
            <w:tcW w:w="1367" w:type="dxa"/>
            <w:shd w:val="clear" w:color="auto" w:fill="auto"/>
            <w:noWrap/>
            <w:vAlign w:val="bottom"/>
            <w:hideMark/>
          </w:tcPr>
          <w:p w:rsidR="00254A4B" w:rsidRPr="0049727F" w:rsidRDefault="00254A4B" w:rsidP="008324B0">
            <w:pPr>
              <w:pStyle w:val="Tablebody"/>
              <w:jc w:val="right"/>
            </w:pPr>
            <w:r w:rsidRPr="0049727F">
              <w:t>76.65</w:t>
            </w:r>
          </w:p>
        </w:tc>
        <w:tc>
          <w:tcPr>
            <w:tcW w:w="1125" w:type="dxa"/>
            <w:shd w:val="clear" w:color="auto" w:fill="auto"/>
            <w:noWrap/>
            <w:vAlign w:val="bottom"/>
            <w:hideMark/>
          </w:tcPr>
          <w:p w:rsidR="00254A4B" w:rsidRPr="0049727F" w:rsidRDefault="00254A4B" w:rsidP="008324B0">
            <w:pPr>
              <w:pStyle w:val="Tablebody"/>
              <w:jc w:val="right"/>
            </w:pPr>
            <w:r w:rsidRPr="0049727F">
              <w:t>15</w:t>
            </w:r>
            <w:r w:rsidR="008324B0">
              <w:t>.</w:t>
            </w:r>
            <w:r w:rsidRPr="0049727F">
              <w:t>6</w:t>
            </w:r>
          </w:p>
        </w:tc>
        <w:tc>
          <w:tcPr>
            <w:tcW w:w="1188" w:type="dxa"/>
            <w:shd w:val="clear" w:color="auto" w:fill="auto"/>
            <w:noWrap/>
            <w:vAlign w:val="bottom"/>
            <w:hideMark/>
          </w:tcPr>
          <w:p w:rsidR="00254A4B" w:rsidRPr="0049727F" w:rsidRDefault="00254A4B" w:rsidP="008324B0">
            <w:pPr>
              <w:pStyle w:val="Tablebody"/>
              <w:jc w:val="right"/>
            </w:pPr>
            <w:r w:rsidRPr="0049727F">
              <w:t>121.03</w:t>
            </w:r>
          </w:p>
        </w:tc>
        <w:tc>
          <w:tcPr>
            <w:tcW w:w="939" w:type="dxa"/>
            <w:shd w:val="clear" w:color="auto" w:fill="auto"/>
            <w:noWrap/>
            <w:vAlign w:val="bottom"/>
            <w:hideMark/>
          </w:tcPr>
          <w:p w:rsidR="00254A4B" w:rsidRPr="0049727F" w:rsidRDefault="00254A4B" w:rsidP="008324B0">
            <w:pPr>
              <w:pStyle w:val="Tablebody"/>
              <w:jc w:val="right"/>
            </w:pPr>
            <w:r w:rsidRPr="0049727F">
              <w:t>3.22</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Outer Mission</w:t>
            </w:r>
          </w:p>
        </w:tc>
        <w:tc>
          <w:tcPr>
            <w:tcW w:w="688" w:type="dxa"/>
            <w:shd w:val="clear" w:color="auto" w:fill="auto"/>
            <w:noWrap/>
            <w:vAlign w:val="bottom"/>
            <w:hideMark/>
          </w:tcPr>
          <w:p w:rsidR="00254A4B" w:rsidRPr="0049727F" w:rsidRDefault="00254A4B" w:rsidP="008324B0">
            <w:pPr>
              <w:pStyle w:val="Tablebody"/>
              <w:jc w:val="right"/>
            </w:pPr>
            <w:r w:rsidRPr="0049727F">
              <w:t>3.52</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271" w:type="dxa"/>
            <w:shd w:val="clear" w:color="auto" w:fill="auto"/>
            <w:noWrap/>
            <w:vAlign w:val="bottom"/>
            <w:hideMark/>
          </w:tcPr>
          <w:p w:rsidR="00254A4B" w:rsidRPr="0049727F" w:rsidRDefault="00254A4B" w:rsidP="008324B0">
            <w:pPr>
              <w:pStyle w:val="Tablebody"/>
              <w:jc w:val="right"/>
            </w:pPr>
            <w:r w:rsidRPr="0049727F">
              <w:t>0.05</w:t>
            </w:r>
          </w:p>
        </w:tc>
        <w:tc>
          <w:tcPr>
            <w:tcW w:w="1367" w:type="dxa"/>
            <w:shd w:val="clear" w:color="auto" w:fill="auto"/>
            <w:noWrap/>
            <w:vAlign w:val="bottom"/>
            <w:hideMark/>
          </w:tcPr>
          <w:p w:rsidR="00254A4B" w:rsidRPr="0049727F" w:rsidRDefault="00254A4B" w:rsidP="008324B0">
            <w:pPr>
              <w:pStyle w:val="Tablebody"/>
              <w:jc w:val="right"/>
            </w:pPr>
            <w:r w:rsidRPr="0049727F">
              <w:t>102.93</w:t>
            </w:r>
          </w:p>
        </w:tc>
        <w:tc>
          <w:tcPr>
            <w:tcW w:w="11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1</w:t>
            </w:r>
          </w:p>
        </w:tc>
        <w:tc>
          <w:tcPr>
            <w:tcW w:w="1188" w:type="dxa"/>
            <w:shd w:val="clear" w:color="auto" w:fill="auto"/>
            <w:noWrap/>
            <w:vAlign w:val="bottom"/>
            <w:hideMark/>
          </w:tcPr>
          <w:p w:rsidR="00254A4B" w:rsidRPr="0049727F" w:rsidRDefault="00254A4B" w:rsidP="008324B0">
            <w:pPr>
              <w:pStyle w:val="Tablebody"/>
              <w:jc w:val="right"/>
            </w:pPr>
            <w:r w:rsidRPr="0049727F">
              <w:t>100.47</w:t>
            </w:r>
          </w:p>
        </w:tc>
        <w:tc>
          <w:tcPr>
            <w:tcW w:w="939" w:type="dxa"/>
            <w:shd w:val="clear" w:color="auto" w:fill="auto"/>
            <w:noWrap/>
            <w:vAlign w:val="bottom"/>
            <w:hideMark/>
          </w:tcPr>
          <w:p w:rsidR="00254A4B" w:rsidRPr="0049727F" w:rsidRDefault="00254A4B" w:rsidP="008324B0">
            <w:pPr>
              <w:pStyle w:val="Tablebody"/>
              <w:jc w:val="right"/>
            </w:pPr>
            <w:r w:rsidRPr="0049727F">
              <w:t>3.16</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Outer Richmond</w:t>
            </w:r>
          </w:p>
        </w:tc>
        <w:tc>
          <w:tcPr>
            <w:tcW w:w="688" w:type="dxa"/>
            <w:shd w:val="clear" w:color="auto" w:fill="auto"/>
            <w:noWrap/>
            <w:vAlign w:val="bottom"/>
            <w:hideMark/>
          </w:tcPr>
          <w:p w:rsidR="00254A4B" w:rsidRPr="0049727F" w:rsidRDefault="00254A4B" w:rsidP="008324B0">
            <w:pPr>
              <w:pStyle w:val="Tablebody"/>
              <w:jc w:val="right"/>
            </w:pPr>
            <w:r w:rsidRPr="0049727F">
              <w:t>3.65</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271" w:type="dxa"/>
            <w:shd w:val="clear" w:color="auto" w:fill="auto"/>
            <w:noWrap/>
            <w:vAlign w:val="bottom"/>
            <w:hideMark/>
          </w:tcPr>
          <w:p w:rsidR="00254A4B" w:rsidRPr="0049727F" w:rsidRDefault="00254A4B" w:rsidP="008324B0">
            <w:pPr>
              <w:pStyle w:val="Tablebody"/>
              <w:jc w:val="right"/>
            </w:pPr>
            <w:r w:rsidRPr="0049727F">
              <w:t>0.02</w:t>
            </w:r>
          </w:p>
        </w:tc>
        <w:tc>
          <w:tcPr>
            <w:tcW w:w="1367" w:type="dxa"/>
            <w:shd w:val="clear" w:color="auto" w:fill="auto"/>
            <w:noWrap/>
            <w:vAlign w:val="bottom"/>
            <w:hideMark/>
          </w:tcPr>
          <w:p w:rsidR="00254A4B" w:rsidRPr="0049727F" w:rsidRDefault="00254A4B" w:rsidP="008324B0">
            <w:pPr>
              <w:pStyle w:val="Tablebody"/>
              <w:jc w:val="right"/>
            </w:pPr>
            <w:r w:rsidRPr="0049727F">
              <w:t>63.57</w:t>
            </w:r>
          </w:p>
        </w:tc>
        <w:tc>
          <w:tcPr>
            <w:tcW w:w="1125" w:type="dxa"/>
            <w:shd w:val="clear" w:color="auto" w:fill="auto"/>
            <w:noWrap/>
            <w:vAlign w:val="bottom"/>
            <w:hideMark/>
          </w:tcPr>
          <w:p w:rsidR="00254A4B" w:rsidRPr="0049727F" w:rsidRDefault="00254A4B" w:rsidP="008324B0">
            <w:pPr>
              <w:pStyle w:val="Tablebody"/>
              <w:jc w:val="right"/>
            </w:pPr>
            <w:r w:rsidRPr="0049727F">
              <w:t>14</w:t>
            </w:r>
            <w:r w:rsidR="008324B0">
              <w:t>.</w:t>
            </w:r>
            <w:r w:rsidRPr="0049727F">
              <w:t>2</w:t>
            </w:r>
          </w:p>
        </w:tc>
        <w:tc>
          <w:tcPr>
            <w:tcW w:w="1188" w:type="dxa"/>
            <w:shd w:val="clear" w:color="auto" w:fill="auto"/>
            <w:noWrap/>
            <w:vAlign w:val="bottom"/>
            <w:hideMark/>
          </w:tcPr>
          <w:p w:rsidR="00254A4B" w:rsidRPr="0049727F" w:rsidRDefault="00254A4B" w:rsidP="008324B0">
            <w:pPr>
              <w:pStyle w:val="Tablebody"/>
              <w:jc w:val="right"/>
            </w:pPr>
            <w:r w:rsidRPr="0049727F">
              <w:t>123.86</w:t>
            </w:r>
          </w:p>
        </w:tc>
        <w:tc>
          <w:tcPr>
            <w:tcW w:w="939" w:type="dxa"/>
            <w:shd w:val="clear" w:color="auto" w:fill="auto"/>
            <w:noWrap/>
            <w:vAlign w:val="bottom"/>
            <w:hideMark/>
          </w:tcPr>
          <w:p w:rsidR="00254A4B" w:rsidRPr="0049727F" w:rsidRDefault="00254A4B" w:rsidP="008324B0">
            <w:pPr>
              <w:pStyle w:val="Tablebody"/>
              <w:jc w:val="right"/>
            </w:pPr>
            <w:r w:rsidRPr="0049727F">
              <w:t>3.74</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Outer Sunset</w:t>
            </w:r>
          </w:p>
        </w:tc>
        <w:tc>
          <w:tcPr>
            <w:tcW w:w="688" w:type="dxa"/>
            <w:shd w:val="clear" w:color="auto" w:fill="auto"/>
            <w:noWrap/>
            <w:vAlign w:val="bottom"/>
            <w:hideMark/>
          </w:tcPr>
          <w:p w:rsidR="00254A4B" w:rsidRPr="0049727F" w:rsidRDefault="00254A4B" w:rsidP="008324B0">
            <w:pPr>
              <w:pStyle w:val="Tablebody"/>
              <w:jc w:val="right"/>
            </w:pPr>
            <w:r w:rsidRPr="0049727F">
              <w:t>6.36</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271" w:type="dxa"/>
            <w:shd w:val="clear" w:color="auto" w:fill="auto"/>
            <w:noWrap/>
            <w:vAlign w:val="bottom"/>
            <w:hideMark/>
          </w:tcPr>
          <w:p w:rsidR="00254A4B" w:rsidRPr="0049727F" w:rsidRDefault="00254A4B" w:rsidP="008324B0">
            <w:pPr>
              <w:pStyle w:val="Tablebody"/>
              <w:jc w:val="right"/>
            </w:pPr>
            <w:r w:rsidRPr="0049727F">
              <w:t>0.02</w:t>
            </w:r>
          </w:p>
        </w:tc>
        <w:tc>
          <w:tcPr>
            <w:tcW w:w="1367" w:type="dxa"/>
            <w:shd w:val="clear" w:color="auto" w:fill="auto"/>
            <w:noWrap/>
            <w:vAlign w:val="bottom"/>
            <w:hideMark/>
          </w:tcPr>
          <w:p w:rsidR="00254A4B" w:rsidRPr="0049727F" w:rsidRDefault="00254A4B" w:rsidP="008324B0">
            <w:pPr>
              <w:pStyle w:val="Tablebody"/>
              <w:jc w:val="right"/>
            </w:pPr>
            <w:r w:rsidRPr="0049727F">
              <w:t>52.8</w:t>
            </w:r>
            <w:r w:rsidR="00097C0D">
              <w:t>0</w:t>
            </w:r>
          </w:p>
        </w:tc>
        <w:tc>
          <w:tcPr>
            <w:tcW w:w="1125" w:type="dxa"/>
            <w:shd w:val="clear" w:color="auto" w:fill="auto"/>
            <w:noWrap/>
            <w:vAlign w:val="bottom"/>
            <w:hideMark/>
          </w:tcPr>
          <w:p w:rsidR="00254A4B" w:rsidRPr="0049727F" w:rsidRDefault="00254A4B" w:rsidP="008324B0">
            <w:pPr>
              <w:pStyle w:val="Tablebody"/>
              <w:jc w:val="right"/>
            </w:pPr>
            <w:r w:rsidRPr="0049727F">
              <w:t>13</w:t>
            </w:r>
            <w:r w:rsidR="008324B0">
              <w:t>.</w:t>
            </w:r>
            <w:r w:rsidRPr="0049727F">
              <w:t>7</w:t>
            </w:r>
          </w:p>
        </w:tc>
        <w:tc>
          <w:tcPr>
            <w:tcW w:w="1188" w:type="dxa"/>
            <w:shd w:val="clear" w:color="auto" w:fill="auto"/>
            <w:noWrap/>
            <w:vAlign w:val="bottom"/>
            <w:hideMark/>
          </w:tcPr>
          <w:p w:rsidR="00254A4B" w:rsidRPr="0049727F" w:rsidRDefault="00254A4B" w:rsidP="008324B0">
            <w:pPr>
              <w:pStyle w:val="Tablebody"/>
              <w:jc w:val="right"/>
            </w:pPr>
            <w:r w:rsidRPr="0049727F">
              <w:t>142.44</w:t>
            </w:r>
          </w:p>
        </w:tc>
        <w:tc>
          <w:tcPr>
            <w:tcW w:w="939" w:type="dxa"/>
            <w:shd w:val="clear" w:color="auto" w:fill="auto"/>
            <w:noWrap/>
            <w:vAlign w:val="bottom"/>
            <w:hideMark/>
          </w:tcPr>
          <w:p w:rsidR="00254A4B" w:rsidRPr="0049727F" w:rsidRDefault="00254A4B" w:rsidP="008324B0">
            <w:pPr>
              <w:pStyle w:val="Tablebody"/>
              <w:jc w:val="right"/>
            </w:pPr>
            <w:r w:rsidRPr="0049727F">
              <w:t>3.89</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Pacific Heights</w:t>
            </w:r>
          </w:p>
        </w:tc>
        <w:tc>
          <w:tcPr>
            <w:tcW w:w="688" w:type="dxa"/>
            <w:shd w:val="clear" w:color="auto" w:fill="auto"/>
            <w:noWrap/>
            <w:vAlign w:val="bottom"/>
            <w:hideMark/>
          </w:tcPr>
          <w:p w:rsidR="00254A4B" w:rsidRPr="0049727F" w:rsidRDefault="00254A4B" w:rsidP="008324B0">
            <w:pPr>
              <w:pStyle w:val="Tablebody"/>
              <w:jc w:val="right"/>
            </w:pPr>
            <w:r w:rsidRPr="0049727F">
              <w:t>1.79</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271" w:type="dxa"/>
            <w:shd w:val="clear" w:color="auto" w:fill="auto"/>
            <w:noWrap/>
            <w:vAlign w:val="bottom"/>
            <w:hideMark/>
          </w:tcPr>
          <w:p w:rsidR="00254A4B" w:rsidRPr="0049727F" w:rsidRDefault="00254A4B" w:rsidP="008324B0">
            <w:pPr>
              <w:pStyle w:val="Tablebody"/>
              <w:jc w:val="right"/>
            </w:pPr>
            <w:r w:rsidRPr="0049727F">
              <w:t>0.01</w:t>
            </w:r>
          </w:p>
        </w:tc>
        <w:tc>
          <w:tcPr>
            <w:tcW w:w="1367" w:type="dxa"/>
            <w:shd w:val="clear" w:color="auto" w:fill="auto"/>
            <w:noWrap/>
            <w:vAlign w:val="bottom"/>
            <w:hideMark/>
          </w:tcPr>
          <w:p w:rsidR="00254A4B" w:rsidRPr="0049727F" w:rsidRDefault="00254A4B" w:rsidP="008324B0">
            <w:pPr>
              <w:pStyle w:val="Tablebody"/>
              <w:jc w:val="right"/>
            </w:pPr>
            <w:r w:rsidRPr="0049727F">
              <w:t>74.98</w:t>
            </w:r>
          </w:p>
        </w:tc>
        <w:tc>
          <w:tcPr>
            <w:tcW w:w="1125" w:type="dxa"/>
            <w:shd w:val="clear" w:color="auto" w:fill="auto"/>
            <w:noWrap/>
            <w:vAlign w:val="bottom"/>
            <w:hideMark/>
          </w:tcPr>
          <w:p w:rsidR="00254A4B" w:rsidRPr="0049727F" w:rsidRDefault="00254A4B" w:rsidP="008324B0">
            <w:pPr>
              <w:pStyle w:val="Tablebody"/>
              <w:jc w:val="right"/>
            </w:pPr>
            <w:r w:rsidRPr="0049727F">
              <w:t>15</w:t>
            </w:r>
            <w:r w:rsidR="008324B0">
              <w:t>.1</w:t>
            </w:r>
          </w:p>
        </w:tc>
        <w:tc>
          <w:tcPr>
            <w:tcW w:w="1188" w:type="dxa"/>
            <w:shd w:val="clear" w:color="auto" w:fill="auto"/>
            <w:noWrap/>
            <w:vAlign w:val="bottom"/>
            <w:hideMark/>
          </w:tcPr>
          <w:p w:rsidR="00254A4B" w:rsidRPr="0049727F" w:rsidRDefault="00254A4B" w:rsidP="008324B0">
            <w:pPr>
              <w:pStyle w:val="Tablebody"/>
              <w:jc w:val="right"/>
            </w:pPr>
            <w:r w:rsidRPr="0049727F">
              <w:t>114.1</w:t>
            </w:r>
            <w:r w:rsidR="008324B0">
              <w:t>0</w:t>
            </w:r>
          </w:p>
        </w:tc>
        <w:tc>
          <w:tcPr>
            <w:tcW w:w="939" w:type="dxa"/>
            <w:shd w:val="clear" w:color="auto" w:fill="auto"/>
            <w:noWrap/>
            <w:vAlign w:val="bottom"/>
            <w:hideMark/>
          </w:tcPr>
          <w:p w:rsidR="00254A4B" w:rsidRPr="0049727F" w:rsidRDefault="00254A4B" w:rsidP="008324B0">
            <w:pPr>
              <w:pStyle w:val="Tablebody"/>
              <w:jc w:val="right"/>
            </w:pPr>
            <w:r w:rsidRPr="0049727F">
              <w:t>3.71</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Parkside</w:t>
            </w:r>
          </w:p>
        </w:tc>
        <w:tc>
          <w:tcPr>
            <w:tcW w:w="688" w:type="dxa"/>
            <w:shd w:val="clear" w:color="auto" w:fill="auto"/>
            <w:noWrap/>
            <w:vAlign w:val="bottom"/>
            <w:hideMark/>
          </w:tcPr>
          <w:p w:rsidR="00254A4B" w:rsidRPr="0049727F" w:rsidRDefault="00254A4B" w:rsidP="008324B0">
            <w:pPr>
              <w:pStyle w:val="Tablebody"/>
              <w:jc w:val="right"/>
            </w:pPr>
            <w:r w:rsidRPr="0049727F">
              <w:t>4.03</w:t>
            </w:r>
          </w:p>
        </w:tc>
        <w:tc>
          <w:tcPr>
            <w:tcW w:w="933" w:type="dxa"/>
            <w:shd w:val="clear" w:color="auto" w:fill="auto"/>
            <w:noWrap/>
            <w:vAlign w:val="bottom"/>
            <w:hideMark/>
          </w:tcPr>
          <w:p w:rsidR="00254A4B" w:rsidRPr="0049727F" w:rsidRDefault="00254A4B" w:rsidP="008324B0">
            <w:pPr>
              <w:pStyle w:val="Tablebody"/>
              <w:jc w:val="right"/>
            </w:pPr>
            <w:r w:rsidRPr="0049727F">
              <w:t>1</w:t>
            </w:r>
            <w:r w:rsidR="008324B0">
              <w:t>.00</w:t>
            </w:r>
          </w:p>
        </w:tc>
        <w:tc>
          <w:tcPr>
            <w:tcW w:w="1271" w:type="dxa"/>
            <w:shd w:val="clear" w:color="auto" w:fill="auto"/>
            <w:noWrap/>
            <w:vAlign w:val="bottom"/>
            <w:hideMark/>
          </w:tcPr>
          <w:p w:rsidR="00254A4B" w:rsidRPr="0049727F" w:rsidRDefault="00254A4B" w:rsidP="008324B0">
            <w:pPr>
              <w:pStyle w:val="Tablebody"/>
              <w:jc w:val="right"/>
            </w:pPr>
            <w:r w:rsidRPr="0049727F">
              <w:t>0.02</w:t>
            </w:r>
          </w:p>
        </w:tc>
        <w:tc>
          <w:tcPr>
            <w:tcW w:w="1367" w:type="dxa"/>
            <w:shd w:val="clear" w:color="auto" w:fill="auto"/>
            <w:noWrap/>
            <w:vAlign w:val="bottom"/>
            <w:hideMark/>
          </w:tcPr>
          <w:p w:rsidR="00254A4B" w:rsidRPr="0049727F" w:rsidRDefault="00254A4B" w:rsidP="008324B0">
            <w:pPr>
              <w:pStyle w:val="Tablebody"/>
              <w:jc w:val="right"/>
            </w:pPr>
            <w:r w:rsidRPr="0049727F">
              <w:t>56.86</w:t>
            </w:r>
          </w:p>
        </w:tc>
        <w:tc>
          <w:tcPr>
            <w:tcW w:w="1125" w:type="dxa"/>
            <w:shd w:val="clear" w:color="auto" w:fill="auto"/>
            <w:noWrap/>
            <w:vAlign w:val="bottom"/>
            <w:hideMark/>
          </w:tcPr>
          <w:p w:rsidR="00254A4B" w:rsidRPr="0049727F" w:rsidRDefault="00254A4B" w:rsidP="008324B0">
            <w:pPr>
              <w:pStyle w:val="Tablebody"/>
              <w:jc w:val="right"/>
            </w:pPr>
            <w:r w:rsidRPr="0049727F">
              <w:t>13</w:t>
            </w:r>
            <w:r w:rsidR="008324B0">
              <w:t>.3</w:t>
            </w:r>
          </w:p>
        </w:tc>
        <w:tc>
          <w:tcPr>
            <w:tcW w:w="1188" w:type="dxa"/>
            <w:shd w:val="clear" w:color="auto" w:fill="auto"/>
            <w:noWrap/>
            <w:vAlign w:val="bottom"/>
            <w:hideMark/>
          </w:tcPr>
          <w:p w:rsidR="00254A4B" w:rsidRPr="0049727F" w:rsidRDefault="00254A4B" w:rsidP="008324B0">
            <w:pPr>
              <w:pStyle w:val="Tablebody"/>
              <w:jc w:val="right"/>
            </w:pPr>
            <w:r w:rsidRPr="0049727F">
              <w:t>132.24</w:t>
            </w:r>
          </w:p>
        </w:tc>
        <w:tc>
          <w:tcPr>
            <w:tcW w:w="939" w:type="dxa"/>
            <w:shd w:val="clear" w:color="auto" w:fill="auto"/>
            <w:noWrap/>
            <w:vAlign w:val="bottom"/>
            <w:hideMark/>
          </w:tcPr>
          <w:p w:rsidR="00254A4B" w:rsidRPr="0049727F" w:rsidRDefault="00254A4B" w:rsidP="008324B0">
            <w:pPr>
              <w:pStyle w:val="Tablebody"/>
              <w:jc w:val="right"/>
            </w:pPr>
            <w:r w:rsidRPr="0049727F">
              <w:t>3.66</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Potrero Hill</w:t>
            </w:r>
          </w:p>
        </w:tc>
        <w:tc>
          <w:tcPr>
            <w:tcW w:w="688" w:type="dxa"/>
            <w:shd w:val="clear" w:color="auto" w:fill="auto"/>
            <w:noWrap/>
            <w:vAlign w:val="bottom"/>
            <w:hideMark/>
          </w:tcPr>
          <w:p w:rsidR="00254A4B" w:rsidRPr="0049727F" w:rsidRDefault="00254A4B" w:rsidP="008324B0">
            <w:pPr>
              <w:pStyle w:val="Tablebody"/>
              <w:jc w:val="right"/>
            </w:pPr>
            <w:r w:rsidRPr="0049727F">
              <w:t>3.73</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271" w:type="dxa"/>
            <w:shd w:val="clear" w:color="auto" w:fill="auto"/>
            <w:noWrap/>
            <w:vAlign w:val="bottom"/>
            <w:hideMark/>
          </w:tcPr>
          <w:p w:rsidR="00254A4B" w:rsidRPr="0049727F" w:rsidRDefault="00254A4B" w:rsidP="008324B0">
            <w:pPr>
              <w:pStyle w:val="Tablebody"/>
              <w:jc w:val="right"/>
            </w:pPr>
            <w:r w:rsidRPr="0049727F">
              <w:t>0.03</w:t>
            </w:r>
          </w:p>
        </w:tc>
        <w:tc>
          <w:tcPr>
            <w:tcW w:w="1367" w:type="dxa"/>
            <w:shd w:val="clear" w:color="auto" w:fill="auto"/>
            <w:noWrap/>
            <w:vAlign w:val="bottom"/>
            <w:hideMark/>
          </w:tcPr>
          <w:p w:rsidR="00254A4B" w:rsidRPr="0049727F" w:rsidRDefault="00254A4B" w:rsidP="008324B0">
            <w:pPr>
              <w:pStyle w:val="Tablebody"/>
              <w:jc w:val="right"/>
            </w:pPr>
            <w:r w:rsidRPr="0049727F">
              <w:t>64.17</w:t>
            </w:r>
          </w:p>
        </w:tc>
        <w:tc>
          <w:tcPr>
            <w:tcW w:w="1125" w:type="dxa"/>
            <w:shd w:val="clear" w:color="auto" w:fill="auto"/>
            <w:noWrap/>
            <w:vAlign w:val="bottom"/>
            <w:hideMark/>
          </w:tcPr>
          <w:p w:rsidR="00254A4B" w:rsidRPr="0049727F" w:rsidRDefault="00254A4B" w:rsidP="008324B0">
            <w:pPr>
              <w:pStyle w:val="Tablebody"/>
              <w:jc w:val="right"/>
            </w:pPr>
            <w:r w:rsidRPr="0049727F">
              <w:t>14</w:t>
            </w:r>
            <w:r w:rsidR="008324B0">
              <w:t>.</w:t>
            </w:r>
            <w:r w:rsidRPr="0049727F">
              <w:t>5</w:t>
            </w:r>
          </w:p>
        </w:tc>
        <w:tc>
          <w:tcPr>
            <w:tcW w:w="1188" w:type="dxa"/>
            <w:shd w:val="clear" w:color="auto" w:fill="auto"/>
            <w:noWrap/>
            <w:vAlign w:val="bottom"/>
            <w:hideMark/>
          </w:tcPr>
          <w:p w:rsidR="00254A4B" w:rsidRPr="0049727F" w:rsidRDefault="00254A4B" w:rsidP="008324B0">
            <w:pPr>
              <w:pStyle w:val="Tablebody"/>
              <w:jc w:val="right"/>
            </w:pPr>
            <w:r w:rsidRPr="0049727F">
              <w:t>128.2</w:t>
            </w:r>
            <w:r w:rsidR="008324B0">
              <w:t>0</w:t>
            </w:r>
          </w:p>
        </w:tc>
        <w:tc>
          <w:tcPr>
            <w:tcW w:w="939" w:type="dxa"/>
            <w:shd w:val="clear" w:color="auto" w:fill="auto"/>
            <w:noWrap/>
            <w:vAlign w:val="bottom"/>
            <w:hideMark/>
          </w:tcPr>
          <w:p w:rsidR="00254A4B" w:rsidRPr="0049727F" w:rsidRDefault="00254A4B" w:rsidP="008324B0">
            <w:pPr>
              <w:pStyle w:val="Tablebody"/>
              <w:jc w:val="right"/>
            </w:pPr>
            <w:r w:rsidRPr="0049727F">
              <w:t>3.25</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Presidio Heights</w:t>
            </w:r>
          </w:p>
        </w:tc>
        <w:tc>
          <w:tcPr>
            <w:tcW w:w="688" w:type="dxa"/>
            <w:shd w:val="clear" w:color="auto" w:fill="auto"/>
            <w:noWrap/>
            <w:vAlign w:val="bottom"/>
            <w:hideMark/>
          </w:tcPr>
          <w:p w:rsidR="00254A4B" w:rsidRPr="0049727F" w:rsidRDefault="00254A4B" w:rsidP="008324B0">
            <w:pPr>
              <w:pStyle w:val="Tablebody"/>
              <w:jc w:val="right"/>
            </w:pPr>
            <w:r w:rsidRPr="0049727F">
              <w:t>1.26</w:t>
            </w:r>
          </w:p>
        </w:tc>
        <w:tc>
          <w:tcPr>
            <w:tcW w:w="933" w:type="dxa"/>
            <w:shd w:val="clear" w:color="auto" w:fill="auto"/>
            <w:noWrap/>
            <w:vAlign w:val="bottom"/>
            <w:hideMark/>
          </w:tcPr>
          <w:p w:rsidR="00254A4B" w:rsidRPr="0049727F" w:rsidRDefault="00254A4B" w:rsidP="008324B0">
            <w:pPr>
              <w:pStyle w:val="Tablebody"/>
              <w:jc w:val="right"/>
            </w:pPr>
            <w:r w:rsidRPr="0049727F">
              <w:t>1.02</w:t>
            </w:r>
          </w:p>
        </w:tc>
        <w:tc>
          <w:tcPr>
            <w:tcW w:w="1271" w:type="dxa"/>
            <w:shd w:val="clear" w:color="auto" w:fill="auto"/>
            <w:noWrap/>
            <w:vAlign w:val="bottom"/>
            <w:hideMark/>
          </w:tcPr>
          <w:p w:rsidR="00254A4B" w:rsidRPr="0049727F" w:rsidRDefault="00254A4B" w:rsidP="008324B0">
            <w:pPr>
              <w:pStyle w:val="Tablebody"/>
              <w:jc w:val="right"/>
            </w:pPr>
            <w:r w:rsidRPr="0049727F">
              <w:t>0.07</w:t>
            </w:r>
          </w:p>
        </w:tc>
        <w:tc>
          <w:tcPr>
            <w:tcW w:w="1367" w:type="dxa"/>
            <w:shd w:val="clear" w:color="auto" w:fill="auto"/>
            <w:noWrap/>
            <w:vAlign w:val="bottom"/>
            <w:hideMark/>
          </w:tcPr>
          <w:p w:rsidR="00254A4B" w:rsidRPr="0049727F" w:rsidRDefault="00254A4B" w:rsidP="008324B0">
            <w:pPr>
              <w:pStyle w:val="Tablebody"/>
              <w:jc w:val="right"/>
            </w:pPr>
            <w:r w:rsidRPr="0049727F">
              <w:t>78.64</w:t>
            </w:r>
          </w:p>
        </w:tc>
        <w:tc>
          <w:tcPr>
            <w:tcW w:w="1125" w:type="dxa"/>
            <w:shd w:val="clear" w:color="auto" w:fill="auto"/>
            <w:noWrap/>
            <w:vAlign w:val="bottom"/>
            <w:hideMark/>
          </w:tcPr>
          <w:p w:rsidR="00254A4B" w:rsidRPr="0049727F" w:rsidRDefault="00254A4B" w:rsidP="008324B0">
            <w:pPr>
              <w:pStyle w:val="Tablebody"/>
              <w:jc w:val="right"/>
            </w:pPr>
            <w:r w:rsidRPr="0049727F">
              <w:t>14</w:t>
            </w:r>
            <w:r w:rsidR="008324B0">
              <w:t>.</w:t>
            </w:r>
            <w:r w:rsidRPr="0049727F">
              <w:t>6</w:t>
            </w:r>
          </w:p>
        </w:tc>
        <w:tc>
          <w:tcPr>
            <w:tcW w:w="1188" w:type="dxa"/>
            <w:shd w:val="clear" w:color="auto" w:fill="auto"/>
            <w:noWrap/>
            <w:vAlign w:val="bottom"/>
            <w:hideMark/>
          </w:tcPr>
          <w:p w:rsidR="00254A4B" w:rsidRPr="0049727F" w:rsidRDefault="00254A4B" w:rsidP="008324B0">
            <w:pPr>
              <w:pStyle w:val="Tablebody"/>
              <w:jc w:val="right"/>
            </w:pPr>
            <w:r w:rsidRPr="0049727F">
              <w:t>114.17</w:t>
            </w:r>
          </w:p>
        </w:tc>
        <w:tc>
          <w:tcPr>
            <w:tcW w:w="939" w:type="dxa"/>
            <w:shd w:val="clear" w:color="auto" w:fill="auto"/>
            <w:noWrap/>
            <w:vAlign w:val="bottom"/>
            <w:hideMark/>
          </w:tcPr>
          <w:p w:rsidR="00254A4B" w:rsidRPr="0049727F" w:rsidRDefault="00254A4B" w:rsidP="008324B0">
            <w:pPr>
              <w:pStyle w:val="Tablebody"/>
              <w:jc w:val="right"/>
            </w:pPr>
            <w:r w:rsidRPr="0049727F">
              <w:t>3.38</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Russian Hill</w:t>
            </w:r>
          </w:p>
        </w:tc>
        <w:tc>
          <w:tcPr>
            <w:tcW w:w="688" w:type="dxa"/>
            <w:shd w:val="clear" w:color="auto" w:fill="auto"/>
            <w:noWrap/>
            <w:vAlign w:val="bottom"/>
            <w:hideMark/>
          </w:tcPr>
          <w:p w:rsidR="00254A4B" w:rsidRPr="0049727F" w:rsidRDefault="00254A4B" w:rsidP="008324B0">
            <w:pPr>
              <w:pStyle w:val="Tablebody"/>
              <w:jc w:val="right"/>
            </w:pPr>
            <w:r w:rsidRPr="0049727F">
              <w:t>1.28</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271" w:type="dxa"/>
            <w:shd w:val="clear" w:color="auto" w:fill="auto"/>
            <w:noWrap/>
            <w:vAlign w:val="bottom"/>
            <w:hideMark/>
          </w:tcPr>
          <w:p w:rsidR="00254A4B" w:rsidRPr="0049727F" w:rsidRDefault="00254A4B" w:rsidP="008324B0">
            <w:pPr>
              <w:pStyle w:val="Tablebody"/>
              <w:jc w:val="right"/>
            </w:pPr>
            <w:r w:rsidRPr="0049727F">
              <w:t>0.06</w:t>
            </w:r>
          </w:p>
        </w:tc>
        <w:tc>
          <w:tcPr>
            <w:tcW w:w="1367" w:type="dxa"/>
            <w:shd w:val="clear" w:color="auto" w:fill="auto"/>
            <w:noWrap/>
            <w:vAlign w:val="bottom"/>
            <w:hideMark/>
          </w:tcPr>
          <w:p w:rsidR="00254A4B" w:rsidRPr="0049727F" w:rsidRDefault="00254A4B" w:rsidP="008324B0">
            <w:pPr>
              <w:pStyle w:val="Tablebody"/>
              <w:jc w:val="right"/>
            </w:pPr>
            <w:r w:rsidRPr="0049727F">
              <w:t>96.79</w:t>
            </w:r>
          </w:p>
        </w:tc>
        <w:tc>
          <w:tcPr>
            <w:tcW w:w="1125" w:type="dxa"/>
            <w:shd w:val="clear" w:color="auto" w:fill="auto"/>
            <w:noWrap/>
            <w:vAlign w:val="bottom"/>
            <w:hideMark/>
          </w:tcPr>
          <w:p w:rsidR="00254A4B" w:rsidRPr="0049727F" w:rsidRDefault="00254A4B" w:rsidP="008324B0">
            <w:pPr>
              <w:pStyle w:val="Tablebody"/>
              <w:jc w:val="right"/>
            </w:pPr>
            <w:r w:rsidRPr="0049727F">
              <w:t>15</w:t>
            </w:r>
            <w:r w:rsidR="008324B0">
              <w:t>.</w:t>
            </w:r>
            <w:r w:rsidRPr="0049727F">
              <w:t>3</w:t>
            </w:r>
          </w:p>
        </w:tc>
        <w:tc>
          <w:tcPr>
            <w:tcW w:w="1188" w:type="dxa"/>
            <w:shd w:val="clear" w:color="auto" w:fill="auto"/>
            <w:noWrap/>
            <w:vAlign w:val="bottom"/>
            <w:hideMark/>
          </w:tcPr>
          <w:p w:rsidR="00254A4B" w:rsidRPr="0049727F" w:rsidRDefault="00254A4B" w:rsidP="008324B0">
            <w:pPr>
              <w:pStyle w:val="Tablebody"/>
              <w:jc w:val="right"/>
            </w:pPr>
            <w:r w:rsidRPr="0049727F">
              <w:t>90</w:t>
            </w:r>
            <w:r w:rsidR="008324B0">
              <w:t>.00</w:t>
            </w:r>
          </w:p>
        </w:tc>
        <w:tc>
          <w:tcPr>
            <w:tcW w:w="939" w:type="dxa"/>
            <w:shd w:val="clear" w:color="auto" w:fill="auto"/>
            <w:noWrap/>
            <w:vAlign w:val="bottom"/>
            <w:hideMark/>
          </w:tcPr>
          <w:p w:rsidR="00254A4B" w:rsidRPr="0049727F" w:rsidRDefault="00254A4B" w:rsidP="008324B0">
            <w:pPr>
              <w:pStyle w:val="Tablebody"/>
              <w:jc w:val="right"/>
            </w:pPr>
            <w:r w:rsidRPr="0049727F">
              <w:t>3.21</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Seacliff</w:t>
            </w:r>
          </w:p>
        </w:tc>
        <w:tc>
          <w:tcPr>
            <w:tcW w:w="688" w:type="dxa"/>
            <w:shd w:val="clear" w:color="auto" w:fill="auto"/>
            <w:noWrap/>
            <w:vAlign w:val="bottom"/>
            <w:hideMark/>
          </w:tcPr>
          <w:p w:rsidR="00254A4B" w:rsidRPr="0049727F" w:rsidRDefault="00254A4B" w:rsidP="008324B0">
            <w:pPr>
              <w:pStyle w:val="Tablebody"/>
              <w:jc w:val="right"/>
            </w:pPr>
            <w:r w:rsidRPr="0049727F">
              <w:t>1.87</w:t>
            </w:r>
          </w:p>
        </w:tc>
        <w:tc>
          <w:tcPr>
            <w:tcW w:w="933" w:type="dxa"/>
            <w:shd w:val="clear" w:color="auto" w:fill="auto"/>
            <w:noWrap/>
            <w:vAlign w:val="bottom"/>
            <w:hideMark/>
          </w:tcPr>
          <w:p w:rsidR="00254A4B" w:rsidRPr="0049727F" w:rsidRDefault="00254A4B" w:rsidP="008324B0">
            <w:pPr>
              <w:pStyle w:val="Tablebody"/>
              <w:jc w:val="right"/>
            </w:pPr>
            <w:r w:rsidRPr="0049727F">
              <w:t>1.07</w:t>
            </w:r>
          </w:p>
        </w:tc>
        <w:tc>
          <w:tcPr>
            <w:tcW w:w="1271" w:type="dxa"/>
            <w:shd w:val="clear" w:color="auto" w:fill="auto"/>
            <w:noWrap/>
            <w:vAlign w:val="bottom"/>
            <w:hideMark/>
          </w:tcPr>
          <w:p w:rsidR="00254A4B" w:rsidRPr="0049727F" w:rsidRDefault="00254A4B" w:rsidP="008324B0">
            <w:pPr>
              <w:pStyle w:val="Tablebody"/>
              <w:jc w:val="right"/>
            </w:pPr>
            <w:r w:rsidRPr="0049727F">
              <w:t>0.09</w:t>
            </w:r>
          </w:p>
        </w:tc>
        <w:tc>
          <w:tcPr>
            <w:tcW w:w="1367" w:type="dxa"/>
            <w:shd w:val="clear" w:color="auto" w:fill="auto"/>
            <w:noWrap/>
            <w:vAlign w:val="bottom"/>
            <w:hideMark/>
          </w:tcPr>
          <w:p w:rsidR="00254A4B" w:rsidRPr="0049727F" w:rsidRDefault="00254A4B" w:rsidP="008324B0">
            <w:pPr>
              <w:pStyle w:val="Tablebody"/>
              <w:jc w:val="right"/>
            </w:pPr>
            <w:r w:rsidRPr="0049727F">
              <w:t>22.98</w:t>
            </w:r>
          </w:p>
        </w:tc>
        <w:tc>
          <w:tcPr>
            <w:tcW w:w="1125" w:type="dxa"/>
            <w:shd w:val="clear" w:color="auto" w:fill="auto"/>
            <w:noWrap/>
            <w:vAlign w:val="bottom"/>
            <w:hideMark/>
          </w:tcPr>
          <w:p w:rsidR="00254A4B" w:rsidRPr="0049727F" w:rsidRDefault="00254A4B" w:rsidP="008324B0">
            <w:pPr>
              <w:pStyle w:val="Tablebody"/>
              <w:jc w:val="right"/>
            </w:pPr>
            <w:r w:rsidRPr="0049727F">
              <w:t>3</w:t>
            </w:r>
            <w:r w:rsidR="008324B0">
              <w:t>.</w:t>
            </w:r>
            <w:r w:rsidRPr="0049727F">
              <w:t>8</w:t>
            </w:r>
          </w:p>
        </w:tc>
        <w:tc>
          <w:tcPr>
            <w:tcW w:w="1188" w:type="dxa"/>
            <w:shd w:val="clear" w:color="auto" w:fill="auto"/>
            <w:noWrap/>
            <w:vAlign w:val="bottom"/>
            <w:hideMark/>
          </w:tcPr>
          <w:p w:rsidR="00254A4B" w:rsidRPr="0049727F" w:rsidRDefault="00254A4B" w:rsidP="008324B0">
            <w:pPr>
              <w:pStyle w:val="Tablebody"/>
              <w:jc w:val="right"/>
            </w:pPr>
            <w:r w:rsidRPr="0049727F">
              <w:t>111.94</w:t>
            </w:r>
          </w:p>
        </w:tc>
        <w:tc>
          <w:tcPr>
            <w:tcW w:w="939" w:type="dxa"/>
            <w:shd w:val="clear" w:color="auto" w:fill="auto"/>
            <w:noWrap/>
            <w:vAlign w:val="bottom"/>
            <w:hideMark/>
          </w:tcPr>
          <w:p w:rsidR="00254A4B" w:rsidRPr="0049727F" w:rsidRDefault="00254A4B" w:rsidP="008324B0">
            <w:pPr>
              <w:pStyle w:val="Tablebody"/>
              <w:jc w:val="right"/>
            </w:pPr>
            <w:r w:rsidRPr="0049727F">
              <w:t>3.06</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South of Market</w:t>
            </w:r>
          </w:p>
        </w:tc>
        <w:tc>
          <w:tcPr>
            <w:tcW w:w="688" w:type="dxa"/>
            <w:shd w:val="clear" w:color="auto" w:fill="auto"/>
            <w:noWrap/>
            <w:vAlign w:val="bottom"/>
            <w:hideMark/>
          </w:tcPr>
          <w:p w:rsidR="00254A4B" w:rsidRPr="0049727F" w:rsidRDefault="00254A4B" w:rsidP="008324B0">
            <w:pPr>
              <w:pStyle w:val="Tablebody"/>
              <w:jc w:val="right"/>
            </w:pPr>
            <w:r w:rsidRPr="0049727F">
              <w:t>5.68</w:t>
            </w:r>
          </w:p>
        </w:tc>
        <w:tc>
          <w:tcPr>
            <w:tcW w:w="933" w:type="dxa"/>
            <w:shd w:val="clear" w:color="auto" w:fill="auto"/>
            <w:noWrap/>
            <w:vAlign w:val="bottom"/>
            <w:hideMark/>
          </w:tcPr>
          <w:p w:rsidR="00254A4B" w:rsidRPr="0049727F" w:rsidRDefault="00254A4B" w:rsidP="008324B0">
            <w:pPr>
              <w:pStyle w:val="Tablebody"/>
              <w:jc w:val="right"/>
            </w:pPr>
            <w:r w:rsidRPr="0049727F">
              <w:t>1.03</w:t>
            </w:r>
          </w:p>
        </w:tc>
        <w:tc>
          <w:tcPr>
            <w:tcW w:w="1271" w:type="dxa"/>
            <w:shd w:val="clear" w:color="auto" w:fill="auto"/>
            <w:noWrap/>
            <w:vAlign w:val="bottom"/>
            <w:hideMark/>
          </w:tcPr>
          <w:p w:rsidR="00254A4B" w:rsidRPr="0049727F" w:rsidRDefault="00254A4B" w:rsidP="008324B0">
            <w:pPr>
              <w:pStyle w:val="Tablebody"/>
              <w:jc w:val="right"/>
            </w:pPr>
            <w:r w:rsidRPr="0049727F">
              <w:t>0.05</w:t>
            </w:r>
          </w:p>
        </w:tc>
        <w:tc>
          <w:tcPr>
            <w:tcW w:w="1367" w:type="dxa"/>
            <w:shd w:val="clear" w:color="auto" w:fill="auto"/>
            <w:noWrap/>
            <w:vAlign w:val="bottom"/>
            <w:hideMark/>
          </w:tcPr>
          <w:p w:rsidR="00254A4B" w:rsidRPr="0049727F" w:rsidRDefault="00254A4B" w:rsidP="008324B0">
            <w:pPr>
              <w:pStyle w:val="Tablebody"/>
              <w:jc w:val="right"/>
            </w:pPr>
            <w:r w:rsidRPr="0049727F">
              <w:t>67.42</w:t>
            </w:r>
          </w:p>
        </w:tc>
        <w:tc>
          <w:tcPr>
            <w:tcW w:w="1125" w:type="dxa"/>
            <w:shd w:val="clear" w:color="auto" w:fill="auto"/>
            <w:noWrap/>
            <w:vAlign w:val="bottom"/>
            <w:hideMark/>
          </w:tcPr>
          <w:p w:rsidR="00254A4B" w:rsidRPr="0049727F" w:rsidRDefault="00254A4B" w:rsidP="008324B0">
            <w:pPr>
              <w:pStyle w:val="Tablebody"/>
              <w:jc w:val="right"/>
            </w:pPr>
            <w:r w:rsidRPr="0049727F">
              <w:t>14</w:t>
            </w:r>
            <w:r w:rsidR="008324B0">
              <w:t>.9</w:t>
            </w:r>
          </w:p>
        </w:tc>
        <w:tc>
          <w:tcPr>
            <w:tcW w:w="1188" w:type="dxa"/>
            <w:shd w:val="clear" w:color="auto" w:fill="auto"/>
            <w:noWrap/>
            <w:vAlign w:val="bottom"/>
            <w:hideMark/>
          </w:tcPr>
          <w:p w:rsidR="00254A4B" w:rsidRPr="0049727F" w:rsidRDefault="00254A4B" w:rsidP="008324B0">
            <w:pPr>
              <w:pStyle w:val="Tablebody"/>
              <w:jc w:val="right"/>
            </w:pPr>
            <w:r w:rsidRPr="0049727F">
              <w:t>133</w:t>
            </w:r>
            <w:r w:rsidR="008324B0">
              <w:t>.00</w:t>
            </w:r>
          </w:p>
        </w:tc>
        <w:tc>
          <w:tcPr>
            <w:tcW w:w="939" w:type="dxa"/>
            <w:shd w:val="clear" w:color="auto" w:fill="auto"/>
            <w:noWrap/>
            <w:vAlign w:val="bottom"/>
            <w:hideMark/>
          </w:tcPr>
          <w:p w:rsidR="00254A4B" w:rsidRPr="0049727F" w:rsidRDefault="00254A4B" w:rsidP="008324B0">
            <w:pPr>
              <w:pStyle w:val="Tablebody"/>
              <w:jc w:val="right"/>
            </w:pPr>
            <w:r w:rsidRPr="0049727F">
              <w:t>3.2</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lastRenderedPageBreak/>
              <w:t>Twin Peaks</w:t>
            </w:r>
          </w:p>
        </w:tc>
        <w:tc>
          <w:tcPr>
            <w:tcW w:w="688" w:type="dxa"/>
            <w:shd w:val="clear" w:color="auto" w:fill="auto"/>
            <w:noWrap/>
            <w:vAlign w:val="bottom"/>
            <w:hideMark/>
          </w:tcPr>
          <w:p w:rsidR="00254A4B" w:rsidRPr="0049727F" w:rsidRDefault="00254A4B" w:rsidP="008324B0">
            <w:pPr>
              <w:pStyle w:val="Tablebody"/>
              <w:jc w:val="right"/>
            </w:pPr>
            <w:r w:rsidRPr="0049727F">
              <w:t>1.76</w:t>
            </w:r>
          </w:p>
        </w:tc>
        <w:tc>
          <w:tcPr>
            <w:tcW w:w="933" w:type="dxa"/>
            <w:shd w:val="clear" w:color="auto" w:fill="auto"/>
            <w:noWrap/>
            <w:vAlign w:val="bottom"/>
            <w:hideMark/>
          </w:tcPr>
          <w:p w:rsidR="00254A4B" w:rsidRPr="0049727F" w:rsidRDefault="00254A4B" w:rsidP="008324B0">
            <w:pPr>
              <w:pStyle w:val="Tablebody"/>
              <w:jc w:val="right"/>
            </w:pPr>
            <w:r w:rsidRPr="0049727F">
              <w:t>1.17</w:t>
            </w:r>
          </w:p>
        </w:tc>
        <w:tc>
          <w:tcPr>
            <w:tcW w:w="1271" w:type="dxa"/>
            <w:shd w:val="clear" w:color="auto" w:fill="auto"/>
            <w:noWrap/>
            <w:vAlign w:val="bottom"/>
            <w:hideMark/>
          </w:tcPr>
          <w:p w:rsidR="00254A4B" w:rsidRPr="0049727F" w:rsidRDefault="00254A4B" w:rsidP="008324B0">
            <w:pPr>
              <w:pStyle w:val="Tablebody"/>
              <w:jc w:val="right"/>
            </w:pPr>
            <w:r w:rsidRPr="0049727F">
              <w:t>0.1</w:t>
            </w:r>
            <w:r w:rsidR="008324B0">
              <w:t>0</w:t>
            </w:r>
          </w:p>
        </w:tc>
        <w:tc>
          <w:tcPr>
            <w:tcW w:w="1367" w:type="dxa"/>
            <w:shd w:val="clear" w:color="auto" w:fill="auto"/>
            <w:noWrap/>
            <w:vAlign w:val="bottom"/>
            <w:hideMark/>
          </w:tcPr>
          <w:p w:rsidR="00254A4B" w:rsidRPr="0049727F" w:rsidRDefault="00254A4B" w:rsidP="008324B0">
            <w:pPr>
              <w:pStyle w:val="Tablebody"/>
              <w:jc w:val="right"/>
            </w:pPr>
            <w:r w:rsidRPr="0049727F">
              <w:t>61.52</w:t>
            </w:r>
          </w:p>
        </w:tc>
        <w:tc>
          <w:tcPr>
            <w:tcW w:w="1125" w:type="dxa"/>
            <w:shd w:val="clear" w:color="auto" w:fill="auto"/>
            <w:noWrap/>
            <w:vAlign w:val="bottom"/>
            <w:hideMark/>
          </w:tcPr>
          <w:p w:rsidR="00254A4B" w:rsidRPr="0049727F" w:rsidRDefault="00254A4B" w:rsidP="008324B0">
            <w:pPr>
              <w:pStyle w:val="Tablebody"/>
              <w:jc w:val="right"/>
            </w:pPr>
            <w:r w:rsidRPr="0049727F">
              <w:t>13</w:t>
            </w:r>
            <w:r w:rsidR="008324B0">
              <w:t>.3</w:t>
            </w:r>
          </w:p>
        </w:tc>
        <w:tc>
          <w:tcPr>
            <w:tcW w:w="1188" w:type="dxa"/>
            <w:shd w:val="clear" w:color="auto" w:fill="auto"/>
            <w:noWrap/>
            <w:vAlign w:val="bottom"/>
            <w:hideMark/>
          </w:tcPr>
          <w:p w:rsidR="00254A4B" w:rsidRPr="0049727F" w:rsidRDefault="00254A4B" w:rsidP="008324B0">
            <w:pPr>
              <w:pStyle w:val="Tablebody"/>
              <w:jc w:val="right"/>
            </w:pPr>
            <w:r w:rsidRPr="0049727F">
              <w:t>143.77</w:t>
            </w:r>
          </w:p>
        </w:tc>
        <w:tc>
          <w:tcPr>
            <w:tcW w:w="939" w:type="dxa"/>
            <w:shd w:val="clear" w:color="auto" w:fill="auto"/>
            <w:noWrap/>
            <w:vAlign w:val="bottom"/>
            <w:hideMark/>
          </w:tcPr>
          <w:p w:rsidR="00254A4B" w:rsidRPr="0049727F" w:rsidRDefault="00254A4B" w:rsidP="008324B0">
            <w:pPr>
              <w:pStyle w:val="Tablebody"/>
              <w:jc w:val="right"/>
            </w:pPr>
            <w:r w:rsidRPr="0049727F">
              <w:t>2.8</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Visitacion Valley</w:t>
            </w:r>
          </w:p>
        </w:tc>
        <w:tc>
          <w:tcPr>
            <w:tcW w:w="688" w:type="dxa"/>
            <w:shd w:val="clear" w:color="auto" w:fill="auto"/>
            <w:noWrap/>
            <w:vAlign w:val="bottom"/>
            <w:hideMark/>
          </w:tcPr>
          <w:p w:rsidR="00254A4B" w:rsidRPr="0049727F" w:rsidRDefault="00254A4B" w:rsidP="008324B0">
            <w:pPr>
              <w:pStyle w:val="Tablebody"/>
              <w:jc w:val="right"/>
            </w:pPr>
            <w:r w:rsidRPr="0049727F">
              <w:t>3.53</w:t>
            </w:r>
          </w:p>
        </w:tc>
        <w:tc>
          <w:tcPr>
            <w:tcW w:w="933" w:type="dxa"/>
            <w:shd w:val="clear" w:color="auto" w:fill="auto"/>
            <w:noWrap/>
            <w:vAlign w:val="bottom"/>
            <w:hideMark/>
          </w:tcPr>
          <w:p w:rsidR="00254A4B" w:rsidRPr="0049727F" w:rsidRDefault="00254A4B" w:rsidP="008324B0">
            <w:pPr>
              <w:pStyle w:val="Tablebody"/>
              <w:jc w:val="right"/>
            </w:pPr>
            <w:r w:rsidRPr="0049727F">
              <w:t>1.04</w:t>
            </w:r>
          </w:p>
        </w:tc>
        <w:tc>
          <w:tcPr>
            <w:tcW w:w="1271" w:type="dxa"/>
            <w:shd w:val="clear" w:color="auto" w:fill="auto"/>
            <w:noWrap/>
            <w:vAlign w:val="bottom"/>
            <w:hideMark/>
          </w:tcPr>
          <w:p w:rsidR="00254A4B" w:rsidRPr="0049727F" w:rsidRDefault="00254A4B" w:rsidP="008324B0">
            <w:pPr>
              <w:pStyle w:val="Tablebody"/>
              <w:jc w:val="right"/>
            </w:pPr>
            <w:r w:rsidRPr="0049727F">
              <w:t>0.04</w:t>
            </w:r>
          </w:p>
        </w:tc>
        <w:tc>
          <w:tcPr>
            <w:tcW w:w="1367" w:type="dxa"/>
            <w:shd w:val="clear" w:color="auto" w:fill="auto"/>
            <w:noWrap/>
            <w:vAlign w:val="bottom"/>
            <w:hideMark/>
          </w:tcPr>
          <w:p w:rsidR="00254A4B" w:rsidRPr="0049727F" w:rsidRDefault="00254A4B" w:rsidP="008324B0">
            <w:pPr>
              <w:pStyle w:val="Tablebody"/>
              <w:jc w:val="right"/>
            </w:pPr>
            <w:r w:rsidRPr="0049727F">
              <w:t>62</w:t>
            </w:r>
            <w:r w:rsidR="00097C0D">
              <w:t>.00</w:t>
            </w:r>
          </w:p>
        </w:tc>
        <w:tc>
          <w:tcPr>
            <w:tcW w:w="1125" w:type="dxa"/>
            <w:shd w:val="clear" w:color="auto" w:fill="auto"/>
            <w:noWrap/>
            <w:vAlign w:val="bottom"/>
            <w:hideMark/>
          </w:tcPr>
          <w:p w:rsidR="00254A4B" w:rsidRPr="0049727F" w:rsidRDefault="00254A4B" w:rsidP="008324B0">
            <w:pPr>
              <w:pStyle w:val="Tablebody"/>
              <w:jc w:val="right"/>
            </w:pPr>
            <w:r w:rsidRPr="0049727F">
              <w:t>11</w:t>
            </w:r>
            <w:r w:rsidR="008324B0">
              <w:t>.5</w:t>
            </w:r>
          </w:p>
        </w:tc>
        <w:tc>
          <w:tcPr>
            <w:tcW w:w="1188" w:type="dxa"/>
            <w:shd w:val="clear" w:color="auto" w:fill="auto"/>
            <w:noWrap/>
            <w:vAlign w:val="bottom"/>
            <w:hideMark/>
          </w:tcPr>
          <w:p w:rsidR="00254A4B" w:rsidRPr="0049727F" w:rsidRDefault="00254A4B" w:rsidP="008324B0">
            <w:pPr>
              <w:pStyle w:val="Tablebody"/>
              <w:jc w:val="right"/>
            </w:pPr>
            <w:r w:rsidRPr="0049727F">
              <w:t>106.87</w:t>
            </w:r>
          </w:p>
        </w:tc>
        <w:tc>
          <w:tcPr>
            <w:tcW w:w="939" w:type="dxa"/>
            <w:shd w:val="clear" w:color="auto" w:fill="auto"/>
            <w:noWrap/>
            <w:vAlign w:val="bottom"/>
            <w:hideMark/>
          </w:tcPr>
          <w:p w:rsidR="00254A4B" w:rsidRPr="0049727F" w:rsidRDefault="00254A4B" w:rsidP="008324B0">
            <w:pPr>
              <w:pStyle w:val="Tablebody"/>
              <w:jc w:val="right"/>
            </w:pPr>
            <w:r w:rsidRPr="0049727F">
              <w:t>3.04</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West of Twin Peaks</w:t>
            </w:r>
          </w:p>
        </w:tc>
        <w:tc>
          <w:tcPr>
            <w:tcW w:w="688" w:type="dxa"/>
            <w:shd w:val="clear" w:color="auto" w:fill="auto"/>
            <w:noWrap/>
            <w:vAlign w:val="bottom"/>
            <w:hideMark/>
          </w:tcPr>
          <w:p w:rsidR="00254A4B" w:rsidRPr="0049727F" w:rsidRDefault="00254A4B" w:rsidP="008324B0">
            <w:pPr>
              <w:pStyle w:val="Tablebody"/>
              <w:jc w:val="right"/>
            </w:pPr>
            <w:r w:rsidRPr="0049727F">
              <w:t>4.87</w:t>
            </w:r>
          </w:p>
        </w:tc>
        <w:tc>
          <w:tcPr>
            <w:tcW w:w="933" w:type="dxa"/>
            <w:shd w:val="clear" w:color="auto" w:fill="auto"/>
            <w:noWrap/>
            <w:vAlign w:val="bottom"/>
            <w:hideMark/>
          </w:tcPr>
          <w:p w:rsidR="00254A4B" w:rsidRPr="0049727F" w:rsidRDefault="00254A4B" w:rsidP="008324B0">
            <w:pPr>
              <w:pStyle w:val="Tablebody"/>
              <w:jc w:val="right"/>
            </w:pPr>
            <w:r w:rsidRPr="0049727F">
              <w:t>1.06</w:t>
            </w:r>
          </w:p>
        </w:tc>
        <w:tc>
          <w:tcPr>
            <w:tcW w:w="1271" w:type="dxa"/>
            <w:shd w:val="clear" w:color="auto" w:fill="auto"/>
            <w:noWrap/>
            <w:vAlign w:val="bottom"/>
            <w:hideMark/>
          </w:tcPr>
          <w:p w:rsidR="00254A4B" w:rsidRPr="0049727F" w:rsidRDefault="00254A4B" w:rsidP="008324B0">
            <w:pPr>
              <w:pStyle w:val="Tablebody"/>
              <w:jc w:val="right"/>
            </w:pPr>
            <w:r w:rsidRPr="0049727F">
              <w:t>0.08</w:t>
            </w:r>
          </w:p>
        </w:tc>
        <w:tc>
          <w:tcPr>
            <w:tcW w:w="1367" w:type="dxa"/>
            <w:shd w:val="clear" w:color="auto" w:fill="auto"/>
            <w:noWrap/>
            <w:vAlign w:val="bottom"/>
            <w:hideMark/>
          </w:tcPr>
          <w:p w:rsidR="00254A4B" w:rsidRPr="0049727F" w:rsidRDefault="00254A4B" w:rsidP="008324B0">
            <w:pPr>
              <w:pStyle w:val="Tablebody"/>
              <w:jc w:val="right"/>
            </w:pPr>
            <w:r w:rsidRPr="0049727F">
              <w:t>99.21</w:t>
            </w:r>
          </w:p>
        </w:tc>
        <w:tc>
          <w:tcPr>
            <w:tcW w:w="1125" w:type="dxa"/>
            <w:shd w:val="clear" w:color="auto" w:fill="auto"/>
            <w:noWrap/>
            <w:vAlign w:val="bottom"/>
            <w:hideMark/>
          </w:tcPr>
          <w:p w:rsidR="00254A4B" w:rsidRPr="0049727F" w:rsidRDefault="00254A4B" w:rsidP="008324B0">
            <w:pPr>
              <w:pStyle w:val="Tablebody"/>
              <w:jc w:val="right"/>
            </w:pPr>
            <w:r w:rsidRPr="0049727F">
              <w:t>17</w:t>
            </w:r>
            <w:r w:rsidR="008324B0">
              <w:t>.</w:t>
            </w:r>
            <w:r w:rsidRPr="0049727F">
              <w:t>0</w:t>
            </w:r>
          </w:p>
        </w:tc>
        <w:tc>
          <w:tcPr>
            <w:tcW w:w="1188" w:type="dxa"/>
            <w:shd w:val="clear" w:color="auto" w:fill="auto"/>
            <w:noWrap/>
            <w:vAlign w:val="bottom"/>
            <w:hideMark/>
          </w:tcPr>
          <w:p w:rsidR="00254A4B" w:rsidRPr="0049727F" w:rsidRDefault="00254A4B" w:rsidP="008324B0">
            <w:pPr>
              <w:pStyle w:val="Tablebody"/>
              <w:jc w:val="right"/>
            </w:pPr>
            <w:r w:rsidRPr="0049727F">
              <w:t>105.2</w:t>
            </w:r>
            <w:r w:rsidR="008324B0">
              <w:t>0</w:t>
            </w:r>
          </w:p>
        </w:tc>
        <w:tc>
          <w:tcPr>
            <w:tcW w:w="939" w:type="dxa"/>
            <w:shd w:val="clear" w:color="auto" w:fill="auto"/>
            <w:noWrap/>
            <w:vAlign w:val="bottom"/>
            <w:hideMark/>
          </w:tcPr>
          <w:p w:rsidR="00254A4B" w:rsidRPr="0049727F" w:rsidRDefault="00254A4B" w:rsidP="008324B0">
            <w:pPr>
              <w:pStyle w:val="Tablebody"/>
              <w:jc w:val="right"/>
            </w:pPr>
            <w:r w:rsidRPr="0049727F">
              <w:t>3.18</w:t>
            </w:r>
          </w:p>
        </w:tc>
      </w:tr>
      <w:tr w:rsidR="00254A4B" w:rsidRPr="0049727F" w:rsidTr="008324B0">
        <w:trPr>
          <w:trHeight w:val="300"/>
        </w:trPr>
        <w:tc>
          <w:tcPr>
            <w:tcW w:w="2062" w:type="dxa"/>
            <w:shd w:val="clear" w:color="auto" w:fill="auto"/>
            <w:noWrap/>
            <w:vAlign w:val="bottom"/>
            <w:hideMark/>
          </w:tcPr>
          <w:p w:rsidR="00254A4B" w:rsidRPr="0049727F" w:rsidRDefault="00254A4B" w:rsidP="001C51FA">
            <w:pPr>
              <w:pStyle w:val="Tablebody"/>
            </w:pPr>
            <w:r w:rsidRPr="0049727F">
              <w:t>Western Addition</w:t>
            </w:r>
          </w:p>
        </w:tc>
        <w:tc>
          <w:tcPr>
            <w:tcW w:w="688" w:type="dxa"/>
            <w:shd w:val="clear" w:color="auto" w:fill="auto"/>
            <w:noWrap/>
            <w:vAlign w:val="bottom"/>
            <w:hideMark/>
          </w:tcPr>
          <w:p w:rsidR="00254A4B" w:rsidRPr="0049727F" w:rsidRDefault="00254A4B" w:rsidP="008324B0">
            <w:pPr>
              <w:pStyle w:val="Tablebody"/>
              <w:jc w:val="right"/>
            </w:pPr>
            <w:r w:rsidRPr="0049727F">
              <w:t>3.9</w:t>
            </w:r>
            <w:r w:rsidR="008324B0">
              <w:t>0</w:t>
            </w:r>
          </w:p>
        </w:tc>
        <w:tc>
          <w:tcPr>
            <w:tcW w:w="933" w:type="dxa"/>
            <w:shd w:val="clear" w:color="auto" w:fill="auto"/>
            <w:noWrap/>
            <w:vAlign w:val="bottom"/>
            <w:hideMark/>
          </w:tcPr>
          <w:p w:rsidR="00254A4B" w:rsidRPr="0049727F" w:rsidRDefault="00254A4B" w:rsidP="008324B0">
            <w:pPr>
              <w:pStyle w:val="Tablebody"/>
              <w:jc w:val="right"/>
            </w:pPr>
            <w:r w:rsidRPr="0049727F">
              <w:t>1.01</w:t>
            </w:r>
          </w:p>
        </w:tc>
        <w:tc>
          <w:tcPr>
            <w:tcW w:w="1271" w:type="dxa"/>
            <w:shd w:val="clear" w:color="auto" w:fill="auto"/>
            <w:noWrap/>
            <w:vAlign w:val="bottom"/>
            <w:hideMark/>
          </w:tcPr>
          <w:p w:rsidR="00254A4B" w:rsidRPr="0049727F" w:rsidRDefault="00254A4B" w:rsidP="008324B0">
            <w:pPr>
              <w:pStyle w:val="Tablebody"/>
              <w:jc w:val="right"/>
            </w:pPr>
            <w:r w:rsidRPr="0049727F">
              <w:t>0.04</w:t>
            </w:r>
          </w:p>
        </w:tc>
        <w:tc>
          <w:tcPr>
            <w:tcW w:w="1367" w:type="dxa"/>
            <w:shd w:val="clear" w:color="auto" w:fill="auto"/>
            <w:noWrap/>
            <w:vAlign w:val="bottom"/>
            <w:hideMark/>
          </w:tcPr>
          <w:p w:rsidR="00254A4B" w:rsidRPr="0049727F" w:rsidRDefault="00254A4B" w:rsidP="008324B0">
            <w:pPr>
              <w:pStyle w:val="Tablebody"/>
              <w:jc w:val="right"/>
            </w:pPr>
            <w:r w:rsidRPr="0049727F">
              <w:t>102.75</w:t>
            </w:r>
          </w:p>
        </w:tc>
        <w:tc>
          <w:tcPr>
            <w:tcW w:w="1125" w:type="dxa"/>
            <w:shd w:val="clear" w:color="auto" w:fill="auto"/>
            <w:noWrap/>
            <w:vAlign w:val="bottom"/>
            <w:hideMark/>
          </w:tcPr>
          <w:p w:rsidR="00254A4B" w:rsidRPr="0049727F" w:rsidRDefault="00254A4B" w:rsidP="008324B0">
            <w:pPr>
              <w:pStyle w:val="Tablebody"/>
              <w:jc w:val="right"/>
            </w:pPr>
            <w:r w:rsidRPr="0049727F">
              <w:t>17</w:t>
            </w:r>
            <w:r w:rsidR="008324B0">
              <w:t>.6</w:t>
            </w:r>
          </w:p>
        </w:tc>
        <w:tc>
          <w:tcPr>
            <w:tcW w:w="1188" w:type="dxa"/>
            <w:shd w:val="clear" w:color="auto" w:fill="auto"/>
            <w:noWrap/>
            <w:vAlign w:val="bottom"/>
            <w:hideMark/>
          </w:tcPr>
          <w:p w:rsidR="00254A4B" w:rsidRPr="0049727F" w:rsidRDefault="00254A4B" w:rsidP="008324B0">
            <w:pPr>
              <w:pStyle w:val="Tablebody"/>
              <w:jc w:val="right"/>
            </w:pPr>
            <w:r w:rsidRPr="0049727F">
              <w:t>97.74</w:t>
            </w:r>
          </w:p>
        </w:tc>
        <w:tc>
          <w:tcPr>
            <w:tcW w:w="939" w:type="dxa"/>
            <w:shd w:val="clear" w:color="auto" w:fill="auto"/>
            <w:noWrap/>
            <w:vAlign w:val="bottom"/>
            <w:hideMark/>
          </w:tcPr>
          <w:p w:rsidR="00254A4B" w:rsidRPr="0049727F" w:rsidRDefault="00254A4B" w:rsidP="008324B0">
            <w:pPr>
              <w:pStyle w:val="Tablebody"/>
              <w:jc w:val="right"/>
            </w:pPr>
            <w:r w:rsidRPr="0049727F">
              <w:t>3.59</w:t>
            </w:r>
          </w:p>
        </w:tc>
      </w:tr>
    </w:tbl>
    <w:p w:rsidR="00D355D8" w:rsidRPr="0049727F" w:rsidRDefault="00D355D8" w:rsidP="00EB6C52">
      <w:pPr>
        <w:pStyle w:val="Caption"/>
      </w:pPr>
      <w:bookmarkStart w:id="202" w:name="_Toc475721366"/>
      <w:r w:rsidRPr="0049727F">
        <w:t xml:space="preserve">Table </w:t>
      </w:r>
      <w:fldSimple w:instr=" STYLEREF 1 \s ">
        <w:r w:rsidR="00D265F3">
          <w:rPr>
            <w:noProof/>
          </w:rPr>
          <w:t>7</w:t>
        </w:r>
      </w:fldSimple>
      <w:r w:rsidR="00BA0037">
        <w:t>.</w:t>
      </w:r>
      <w:fldSimple w:instr=" SEQ Table \* ARABIC \s 1 ">
        <w:r w:rsidR="00D265F3">
          <w:rPr>
            <w:noProof/>
          </w:rPr>
          <w:t>6</w:t>
        </w:r>
      </w:fldSimple>
      <w:r w:rsidRPr="0049727F">
        <w:t xml:space="preserve"> Summary statistics for all San Francisco neighborhoods.</w:t>
      </w:r>
      <w:r w:rsidR="00E81C93">
        <w:t xml:space="preserve"> For definitions and discussion of these measures, see Table 5.1 in chapter 5 and section 4.4 in chapter 4.</w:t>
      </w:r>
      <w:bookmarkEnd w:id="202"/>
    </w:p>
    <w:p w:rsidR="00D64C4C" w:rsidRDefault="00696596" w:rsidP="001C51FA">
      <w:r w:rsidRPr="0049727F">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fairly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S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xml:space="preserve">) due to its winding hilltop streets, followed by the Inner and Outer Sunset District due to their coarse-grain long blocks. </w:t>
      </w:r>
    </w:p>
    <w:p w:rsidR="00C23F04" w:rsidRPr="0049727F" w:rsidRDefault="00232F50" w:rsidP="001C51FA">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maps San Francisco’s neighborhoods by average number of streets per node (an indicator of connectedness), color</w:t>
      </w:r>
      <w:r w:rsidR="00345891">
        <w:t>ed from lowest/least-connected to highest/most-connected (cf. Figure 7.11)</w:t>
      </w:r>
      <w:r w:rsidR="00D355D8" w:rsidRPr="0049727F">
        <w:t xml:space="preserve">. Less connected neighborhoods such as Sea Cliff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Sea Cliff. These two neighborhoods are characterized by their typical 4-way intersections</w:t>
      </w:r>
      <w:r w:rsidR="00772D01">
        <w:t>, as we saw in Figure 7.11</w:t>
      </w:r>
      <w:r w:rsidR="00D355D8" w:rsidRPr="0049727F">
        <w:t>.</w:t>
      </w:r>
    </w:p>
    <w:p w:rsidR="006715FE" w:rsidRDefault="00BD20AB" w:rsidP="006715FE">
      <w:pPr>
        <w:pStyle w:val="Figure"/>
      </w:pPr>
      <w:r>
        <w:lastRenderedPageBreak/>
        <w:pict>
          <v:shape id="_x0000_i1048" type="#_x0000_t75" style="width:467.25pt;height:388.5pt">
            <v:imagedata r:id="rId47" o:title="Untitled-1"/>
          </v:shape>
        </w:pict>
      </w:r>
    </w:p>
    <w:p w:rsidR="00BD20AB" w:rsidRDefault="006715FE" w:rsidP="006715FE">
      <w:pPr>
        <w:pStyle w:val="Caption"/>
      </w:pPr>
      <w:r>
        <w:t xml:space="preserve">Figure </w:t>
      </w:r>
      <w:fldSimple w:instr=" STYLEREF 1 \s ">
        <w:r>
          <w:rPr>
            <w:noProof/>
          </w:rPr>
          <w:t>7</w:t>
        </w:r>
      </w:fldSimple>
      <w:r>
        <w:t>.</w:t>
      </w:r>
      <w:fldSimple w:instr=" SEQ Figure \* ARABIC \s 1 ">
        <w:r>
          <w:rPr>
            <w:noProof/>
          </w:rPr>
          <w:t>12</w:t>
        </w:r>
      </w:fldSimple>
      <w:r>
        <w:t xml:space="preserve"> </w:t>
      </w:r>
      <w:r w:rsidRPr="000D2D7D">
        <w:t>San Francisco neighborhoods colored by average number of streets per node (an indicator of connectedness), colored from lowest/least-connected (</w:t>
      </w:r>
      <w:r>
        <w:t>light yellow</w:t>
      </w:r>
      <w:r w:rsidRPr="000D2D7D">
        <w:t>) to highest/most-connected (</w:t>
      </w:r>
      <w:r>
        <w:t>dark red</w:t>
      </w:r>
      <w:r w:rsidRPr="000D2D7D">
        <w:t>).</w:t>
      </w:r>
    </w:p>
    <w:p w:rsidR="00EF39F9" w:rsidRDefault="00D355D8" w:rsidP="001C51FA">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w:t>
      </w:r>
      <w:r w:rsidR="00BE409C" w:rsidRPr="0049727F">
        <w:t xml:space="preserve"> The Outer Sunset District has the lowest maximum betweenness centrality of any neighborhood – only 9.6% of all shortest paths pass through its most important node. By contrast, in Chinatown, 36% of shortest paths pass through its most important node, and in Twin Peaks it is 37%. </w:t>
      </w:r>
      <w:r w:rsidR="00E0248C" w:rsidRPr="0049727F">
        <w:t xml:space="preserve">In Chinatown, this finding is the result of the small neighborhood size comprising only few streets </w:t>
      </w:r>
      <w:r w:rsidR="00E0248C" w:rsidRPr="0049727F">
        <w:rPr>
          <w:i/>
        </w:rPr>
        <w:t>and</w:t>
      </w:r>
      <w:r w:rsidR="00E0248C" w:rsidRPr="0049727F">
        <w:t xml:space="preserve"> the fact that </w:t>
      </w:r>
      <w:r w:rsidR="00E0248C" w:rsidRPr="0049727F">
        <w:lastRenderedPageBreak/>
        <w:t>these streets are one-way, forcing paths through very few routing options. In Twin Peaks, this is the result of the terrain and the disconnected network forcing paths through a small set of chokepoints that connect various sections of the network. In Ocean View, the neighborhood center has low betweenness centrality due to its disconnectedness: few shortest paths run through the center (Figure 7.1</w:t>
      </w:r>
      <w:r w:rsidR="00A65429">
        <w:t>3</w:t>
      </w:r>
      <w:r w:rsidR="00E0248C" w:rsidRPr="0049727F">
        <w:t>). However, in the Mission District, the neighborhood center has high betweenness centrality due to its orthogonal grid-like connectedness: many shortest paths run through the center.</w:t>
      </w:r>
      <w:r w:rsidR="00EF39F9">
        <w:t xml:space="preserve"> Note that as discussed in chapter 6,</w:t>
      </w:r>
      <w:r w:rsidR="00EF39F9" w:rsidRPr="0091225D">
        <w:t xml:space="preserve"> </w:t>
      </w:r>
      <w:r w:rsidR="00EF39F9">
        <w:t xml:space="preserve">betweenness-centrality analyses for neighborhood-scale network subsets should be taken with a grain of salt as they only consider flows within the subset and thus demonstrate peripheral edge effects and artificially imposed centers. Despite this caveat, these analyses do show the structure of the network within the encapsulated whole of a single neighborhood. Further, their limitations are ameliorated by the analyses presented earlier at broader scales, as well as </w:t>
      </w:r>
      <w:r w:rsidR="00EF39F9" w:rsidRPr="0049727F">
        <w:t>average node connectivity</w:t>
      </w:r>
      <w:r w:rsidR="00EF39F9">
        <w:t xml:space="preserve"> analysis.</w:t>
      </w:r>
    </w:p>
    <w:p w:rsidR="00E0248C" w:rsidRPr="0049727F" w:rsidRDefault="0061527E" w:rsidP="001C51FA">
      <w:pPr>
        <w:pStyle w:val="Figure"/>
      </w:pPr>
      <w:r>
        <w:pict>
          <v:shape id="_x0000_i1040" type="#_x0000_t75" style="width:468pt;height:248.25pt">
            <v:imagedata r:id="rId48" o:title="sf-bc"/>
          </v:shape>
        </w:pict>
      </w:r>
    </w:p>
    <w:p w:rsidR="00E0248C" w:rsidRPr="0049727F" w:rsidRDefault="00E0248C" w:rsidP="00EB6C52">
      <w:pPr>
        <w:pStyle w:val="Caption"/>
      </w:pPr>
      <w:bookmarkStart w:id="203" w:name="_Toc475731795"/>
      <w:r w:rsidRPr="0049727F">
        <w:t xml:space="preserve">Figure </w:t>
      </w:r>
      <w:fldSimple w:instr=" STYLEREF 1 \s ">
        <w:r w:rsidR="006715FE">
          <w:rPr>
            <w:noProof/>
          </w:rPr>
          <w:t>7</w:t>
        </w:r>
      </w:fldSimple>
      <w:r w:rsidR="006715FE">
        <w:t>.</w:t>
      </w:r>
      <w:fldSimple w:instr=" SEQ Figure \* ARABIC \s 1 ">
        <w:r w:rsidR="006715FE">
          <w:rPr>
            <w:noProof/>
          </w:rPr>
          <w:t>13</w:t>
        </w:r>
      </w:fldSimple>
      <w:r w:rsidRPr="0049727F">
        <w:t xml:space="preserve"> Relative node betweenness centralities for Ocean View (left) and the Mission District (right), colored from lowest (dark violet) to highest (light yellow)</w:t>
      </w:r>
      <w:r w:rsidR="00D96192">
        <w:t xml:space="preserve"> for</w:t>
      </w:r>
      <w:r w:rsidR="00D96192" w:rsidRPr="00417053">
        <w:t xml:space="preserve"> flows originating from and traveling to nodes within the subset</w:t>
      </w:r>
      <w:r w:rsidRPr="0049727F">
        <w:t>.</w:t>
      </w:r>
      <w:bookmarkEnd w:id="203"/>
    </w:p>
    <w:p w:rsidR="001D0C7C" w:rsidRDefault="00EF39F9" w:rsidP="001C51FA">
      <w:r>
        <w:lastRenderedPageBreak/>
        <w:t>T</w:t>
      </w:r>
      <w:r w:rsidR="00C75311" w:rsidRPr="0049727F">
        <w:t xml:space="preserve">he average node connectivity is also </w:t>
      </w:r>
      <w:r>
        <w:t xml:space="preserve">a proxy for network resilience. It represents </w:t>
      </w:r>
      <w:r w:rsidR="00C75311" w:rsidRPr="0049727F">
        <w:t xml:space="preserve">the mean number of internally node-disjoint paths between each pair of nodes in the network. In other words, it indicates the expected number of nodes that must be removed to disconnect any randomly selected pair of non-adjacent nodes. Thus, a network with a higher average node connectivity is more resilient because more nodes must fail, on average, to disconnect a randomly selected pair of nodes. </w:t>
      </w:r>
      <w:r w:rsidR="006069A6" w:rsidRPr="0049727F">
        <w:t>In San Francisco, the networks for Diamond Heights and Sea Cliff are not fully connected. Among neighborhoods with connected networks, Twin Peaks has the lowest average node connectivity: on average, only 1.05 nodes must be removed to disconnect a randomly selected pair of nodes</w:t>
      </w:r>
      <w:r w:rsidR="00392817" w:rsidRPr="0049727F">
        <w:t xml:space="preserve"> (Table 7.7)</w:t>
      </w:r>
      <w:r w:rsidR="006069A6" w:rsidRPr="0049727F">
        <w:t xml:space="preserve">. Conversely, Outer Richmond and Outer Sunset have the highest average node connectivity: on average, 2.8 and 3.2 nodes, respectively, must be removed to disconnect a randomly selected pair of nodes in these neighborhoods. This finding conforms to a qualitative assessment of the networks. </w:t>
      </w:r>
      <w:r w:rsidR="00AC4E67" w:rsidRPr="0049727F">
        <w:t>As mentioned earlier, Twin Peaks has choke points due to its terrain and disconnectivity that separate sections of the network rely on to interface with each other. Outer Richmond and Outer Sunset, in contrast, are characterized by orthogonal grids with high connectedness and numerous fallback options should any single node fail.</w:t>
      </w:r>
    </w:p>
    <w:tbl>
      <w:tblPr>
        <w:tblW w:w="6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771"/>
        <w:gridCol w:w="1344"/>
        <w:gridCol w:w="1802"/>
      </w:tblGrid>
      <w:tr w:rsidR="00D96192" w:rsidRPr="0049727F" w:rsidTr="00D9624F">
        <w:trPr>
          <w:trHeight w:val="503"/>
        </w:trPr>
        <w:tc>
          <w:tcPr>
            <w:tcW w:w="2062" w:type="dxa"/>
            <w:shd w:val="clear" w:color="auto" w:fill="auto"/>
            <w:noWrap/>
            <w:vAlign w:val="bottom"/>
            <w:hideMark/>
          </w:tcPr>
          <w:p w:rsidR="00D96192" w:rsidRPr="0049727F" w:rsidRDefault="00D96192" w:rsidP="00D9624F">
            <w:pPr>
              <w:pStyle w:val="TableHeader"/>
            </w:pPr>
            <w:r w:rsidRPr="0049727F">
              <w:t>Neighborhood</w:t>
            </w:r>
          </w:p>
        </w:tc>
        <w:tc>
          <w:tcPr>
            <w:tcW w:w="1771" w:type="dxa"/>
            <w:shd w:val="clear" w:color="auto" w:fill="auto"/>
            <w:noWrap/>
            <w:vAlign w:val="bottom"/>
            <w:hideMark/>
          </w:tcPr>
          <w:p w:rsidR="00D96192" w:rsidRPr="0049727F" w:rsidRDefault="00D96192" w:rsidP="00D9624F">
            <w:pPr>
              <w:pStyle w:val="TableHeader"/>
            </w:pPr>
            <w:r w:rsidRPr="0049727F">
              <w:t>Max</w:t>
            </w:r>
            <w:r>
              <w:t xml:space="preserve"> b</w:t>
            </w:r>
            <w:r w:rsidRPr="0049727F">
              <w:t>etweenness</w:t>
            </w:r>
          </w:p>
          <w:p w:rsidR="00D96192" w:rsidRPr="0049727F" w:rsidRDefault="00D96192" w:rsidP="00D9624F">
            <w:pPr>
              <w:pStyle w:val="TableHeader"/>
            </w:pPr>
            <w:r w:rsidRPr="0049727F">
              <w:t>centrality</w:t>
            </w:r>
          </w:p>
        </w:tc>
        <w:tc>
          <w:tcPr>
            <w:tcW w:w="1344" w:type="dxa"/>
            <w:shd w:val="clear" w:color="auto" w:fill="auto"/>
            <w:noWrap/>
            <w:vAlign w:val="bottom"/>
            <w:hideMark/>
          </w:tcPr>
          <w:p w:rsidR="00D96192" w:rsidRPr="0049727F" w:rsidRDefault="00D96192" w:rsidP="00D9624F">
            <w:pPr>
              <w:pStyle w:val="TableHeader"/>
            </w:pPr>
            <w:r>
              <w:t>Avg n</w:t>
            </w:r>
            <w:r w:rsidRPr="0049727F">
              <w:t>ode</w:t>
            </w:r>
          </w:p>
          <w:p w:rsidR="00D96192" w:rsidRPr="0049727F" w:rsidRDefault="00D96192" w:rsidP="00D9624F">
            <w:pPr>
              <w:pStyle w:val="TableHeader"/>
            </w:pPr>
            <w:r w:rsidRPr="0049727F">
              <w:t>connectivity</w:t>
            </w:r>
          </w:p>
        </w:tc>
        <w:tc>
          <w:tcPr>
            <w:tcW w:w="1802" w:type="dxa"/>
            <w:shd w:val="clear" w:color="auto" w:fill="auto"/>
            <w:noWrap/>
            <w:vAlign w:val="bottom"/>
            <w:hideMark/>
          </w:tcPr>
          <w:p w:rsidR="00D96192" w:rsidRPr="0049727F" w:rsidRDefault="00D96192" w:rsidP="00D9624F">
            <w:pPr>
              <w:pStyle w:val="TableHeader"/>
            </w:pPr>
            <w:r w:rsidRPr="0049727F">
              <w:t>Avg undirected</w:t>
            </w:r>
          </w:p>
          <w:p w:rsidR="00D96192" w:rsidRPr="0049727F" w:rsidRDefault="00D96192" w:rsidP="00D9624F">
            <w:pPr>
              <w:pStyle w:val="TableHeader"/>
            </w:pPr>
            <w:r>
              <w:t>n</w:t>
            </w:r>
            <w:r w:rsidRPr="0049727F">
              <w:t>ode connectivity</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Bayview</w:t>
            </w:r>
          </w:p>
        </w:tc>
        <w:tc>
          <w:tcPr>
            <w:tcW w:w="1771" w:type="dxa"/>
            <w:shd w:val="clear" w:color="auto" w:fill="auto"/>
            <w:vAlign w:val="bottom"/>
            <w:hideMark/>
          </w:tcPr>
          <w:p w:rsidR="00D96192" w:rsidRPr="0049727F" w:rsidRDefault="00D96192" w:rsidP="00D9624F">
            <w:pPr>
              <w:pStyle w:val="Tablebody"/>
              <w:jc w:val="right"/>
            </w:pPr>
            <w:r w:rsidRPr="0049727F">
              <w:t>0.161</w:t>
            </w:r>
          </w:p>
        </w:tc>
        <w:tc>
          <w:tcPr>
            <w:tcW w:w="1344" w:type="dxa"/>
            <w:shd w:val="clear" w:color="auto" w:fill="auto"/>
            <w:noWrap/>
            <w:vAlign w:val="bottom"/>
            <w:hideMark/>
          </w:tcPr>
          <w:p w:rsidR="00D96192" w:rsidRPr="0049727F" w:rsidRDefault="00D96192" w:rsidP="00D9624F">
            <w:pPr>
              <w:pStyle w:val="Tablebody"/>
              <w:jc w:val="right"/>
            </w:pPr>
            <w:r w:rsidRPr="0049727F">
              <w:t>1.74</w:t>
            </w:r>
            <w:r>
              <w:t>0</w:t>
            </w:r>
          </w:p>
        </w:tc>
        <w:tc>
          <w:tcPr>
            <w:tcW w:w="1802" w:type="dxa"/>
            <w:shd w:val="clear" w:color="auto" w:fill="auto"/>
            <w:noWrap/>
            <w:vAlign w:val="bottom"/>
            <w:hideMark/>
          </w:tcPr>
          <w:p w:rsidR="00D96192" w:rsidRPr="0049727F" w:rsidRDefault="00D96192" w:rsidP="00D9624F">
            <w:pPr>
              <w:pStyle w:val="Tablebody"/>
              <w:jc w:val="right"/>
            </w:pPr>
            <w:r w:rsidRPr="0049727F">
              <w:t>2.076</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Bernal Heights</w:t>
            </w:r>
          </w:p>
        </w:tc>
        <w:tc>
          <w:tcPr>
            <w:tcW w:w="1771" w:type="dxa"/>
            <w:shd w:val="clear" w:color="auto" w:fill="auto"/>
            <w:vAlign w:val="bottom"/>
            <w:hideMark/>
          </w:tcPr>
          <w:p w:rsidR="00D96192" w:rsidRPr="0049727F" w:rsidRDefault="00D96192" w:rsidP="00D9624F">
            <w:pPr>
              <w:pStyle w:val="Tablebody"/>
              <w:jc w:val="right"/>
            </w:pPr>
            <w:r w:rsidRPr="0049727F">
              <w:t>0.199</w:t>
            </w:r>
          </w:p>
        </w:tc>
        <w:tc>
          <w:tcPr>
            <w:tcW w:w="1344" w:type="dxa"/>
            <w:shd w:val="clear" w:color="auto" w:fill="auto"/>
            <w:noWrap/>
            <w:vAlign w:val="bottom"/>
            <w:hideMark/>
          </w:tcPr>
          <w:p w:rsidR="00D96192" w:rsidRPr="0049727F" w:rsidRDefault="00D96192" w:rsidP="00D9624F">
            <w:pPr>
              <w:pStyle w:val="Tablebody"/>
              <w:jc w:val="right"/>
            </w:pPr>
            <w:r w:rsidRPr="0049727F">
              <w:t>1.609</w:t>
            </w:r>
          </w:p>
        </w:tc>
        <w:tc>
          <w:tcPr>
            <w:tcW w:w="1802" w:type="dxa"/>
            <w:shd w:val="clear" w:color="auto" w:fill="auto"/>
            <w:noWrap/>
            <w:vAlign w:val="bottom"/>
            <w:hideMark/>
          </w:tcPr>
          <w:p w:rsidR="00D96192" w:rsidRPr="0049727F" w:rsidRDefault="00D96192" w:rsidP="00D9624F">
            <w:pPr>
              <w:pStyle w:val="Tablebody"/>
              <w:jc w:val="right"/>
            </w:pPr>
            <w:r w:rsidRPr="0049727F">
              <w:t>1.942</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Castro-Upper Market</w:t>
            </w:r>
          </w:p>
        </w:tc>
        <w:tc>
          <w:tcPr>
            <w:tcW w:w="1771" w:type="dxa"/>
            <w:shd w:val="clear" w:color="auto" w:fill="auto"/>
            <w:vAlign w:val="bottom"/>
            <w:hideMark/>
          </w:tcPr>
          <w:p w:rsidR="00D96192" w:rsidRPr="0049727F" w:rsidRDefault="00D96192" w:rsidP="00D9624F">
            <w:pPr>
              <w:pStyle w:val="Tablebody"/>
              <w:jc w:val="right"/>
            </w:pPr>
            <w:r w:rsidRPr="0049727F">
              <w:t>0.241</w:t>
            </w:r>
          </w:p>
        </w:tc>
        <w:tc>
          <w:tcPr>
            <w:tcW w:w="1344" w:type="dxa"/>
            <w:shd w:val="clear" w:color="auto" w:fill="auto"/>
            <w:noWrap/>
            <w:vAlign w:val="bottom"/>
            <w:hideMark/>
          </w:tcPr>
          <w:p w:rsidR="00D96192" w:rsidRPr="0049727F" w:rsidRDefault="00D96192" w:rsidP="00D9624F">
            <w:pPr>
              <w:pStyle w:val="Tablebody"/>
              <w:jc w:val="right"/>
            </w:pPr>
            <w:r w:rsidRPr="0049727F">
              <w:t>1.978</w:t>
            </w:r>
          </w:p>
        </w:tc>
        <w:tc>
          <w:tcPr>
            <w:tcW w:w="1802" w:type="dxa"/>
            <w:shd w:val="clear" w:color="auto" w:fill="auto"/>
            <w:noWrap/>
            <w:vAlign w:val="bottom"/>
            <w:hideMark/>
          </w:tcPr>
          <w:p w:rsidR="00D96192" w:rsidRPr="0049727F" w:rsidRDefault="00D96192" w:rsidP="00D9624F">
            <w:pPr>
              <w:pStyle w:val="Tablebody"/>
              <w:jc w:val="right"/>
            </w:pPr>
            <w:r w:rsidRPr="0049727F">
              <w:t>2.447</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Chinatown</w:t>
            </w:r>
          </w:p>
        </w:tc>
        <w:tc>
          <w:tcPr>
            <w:tcW w:w="1771" w:type="dxa"/>
            <w:shd w:val="clear" w:color="auto" w:fill="auto"/>
            <w:vAlign w:val="bottom"/>
            <w:hideMark/>
          </w:tcPr>
          <w:p w:rsidR="00D96192" w:rsidRPr="0049727F" w:rsidRDefault="00D96192" w:rsidP="00D9624F">
            <w:pPr>
              <w:pStyle w:val="Tablebody"/>
              <w:jc w:val="right"/>
            </w:pPr>
            <w:r w:rsidRPr="0049727F">
              <w:t>0.362</w:t>
            </w:r>
          </w:p>
        </w:tc>
        <w:tc>
          <w:tcPr>
            <w:tcW w:w="1344" w:type="dxa"/>
            <w:shd w:val="clear" w:color="auto" w:fill="auto"/>
            <w:noWrap/>
            <w:vAlign w:val="bottom"/>
            <w:hideMark/>
          </w:tcPr>
          <w:p w:rsidR="00D96192" w:rsidRPr="0049727F" w:rsidRDefault="00D96192" w:rsidP="00D9624F">
            <w:pPr>
              <w:pStyle w:val="Tablebody"/>
              <w:jc w:val="right"/>
            </w:pPr>
            <w:r w:rsidRPr="0049727F">
              <w:t>1.349</w:t>
            </w:r>
          </w:p>
        </w:tc>
        <w:tc>
          <w:tcPr>
            <w:tcW w:w="1802" w:type="dxa"/>
            <w:shd w:val="clear" w:color="auto" w:fill="auto"/>
            <w:noWrap/>
            <w:vAlign w:val="bottom"/>
            <w:hideMark/>
          </w:tcPr>
          <w:p w:rsidR="00D96192" w:rsidRPr="0049727F" w:rsidRDefault="00D96192" w:rsidP="00D9624F">
            <w:pPr>
              <w:pStyle w:val="Tablebody"/>
              <w:jc w:val="right"/>
            </w:pPr>
            <w:r w:rsidRPr="0049727F">
              <w:t>2.526</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Crocker Amazon</w:t>
            </w:r>
          </w:p>
        </w:tc>
        <w:tc>
          <w:tcPr>
            <w:tcW w:w="1771" w:type="dxa"/>
            <w:shd w:val="clear" w:color="auto" w:fill="auto"/>
            <w:vAlign w:val="bottom"/>
            <w:hideMark/>
          </w:tcPr>
          <w:p w:rsidR="00D96192" w:rsidRPr="0049727F" w:rsidRDefault="00D96192" w:rsidP="00D9624F">
            <w:pPr>
              <w:pStyle w:val="Tablebody"/>
              <w:jc w:val="right"/>
            </w:pPr>
            <w:r w:rsidRPr="0049727F">
              <w:t>0.301</w:t>
            </w:r>
          </w:p>
        </w:tc>
        <w:tc>
          <w:tcPr>
            <w:tcW w:w="1344" w:type="dxa"/>
            <w:shd w:val="clear" w:color="auto" w:fill="auto"/>
            <w:noWrap/>
            <w:vAlign w:val="bottom"/>
            <w:hideMark/>
          </w:tcPr>
          <w:p w:rsidR="00D96192" w:rsidRPr="0049727F" w:rsidRDefault="00D96192" w:rsidP="00D9624F">
            <w:pPr>
              <w:pStyle w:val="Tablebody"/>
              <w:jc w:val="right"/>
            </w:pPr>
            <w:r w:rsidRPr="0049727F">
              <w:t>1.118</w:t>
            </w:r>
          </w:p>
        </w:tc>
        <w:tc>
          <w:tcPr>
            <w:tcW w:w="1802" w:type="dxa"/>
            <w:shd w:val="clear" w:color="auto" w:fill="auto"/>
            <w:noWrap/>
            <w:vAlign w:val="bottom"/>
            <w:hideMark/>
          </w:tcPr>
          <w:p w:rsidR="00D96192" w:rsidRPr="0049727F" w:rsidRDefault="00D96192" w:rsidP="00D9624F">
            <w:pPr>
              <w:pStyle w:val="Tablebody"/>
              <w:jc w:val="right"/>
            </w:pPr>
            <w:r w:rsidRPr="0049727F">
              <w:t>1.421</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Diamond Heights</w:t>
            </w:r>
          </w:p>
        </w:tc>
        <w:tc>
          <w:tcPr>
            <w:tcW w:w="1771" w:type="dxa"/>
            <w:shd w:val="clear" w:color="auto" w:fill="auto"/>
            <w:vAlign w:val="bottom"/>
            <w:hideMark/>
          </w:tcPr>
          <w:p w:rsidR="00D96192" w:rsidRPr="0049727F" w:rsidRDefault="00D96192" w:rsidP="00D9624F">
            <w:pPr>
              <w:pStyle w:val="Tablebody"/>
              <w:jc w:val="right"/>
            </w:pPr>
            <w:r w:rsidRPr="0049727F">
              <w:t>0.113</w:t>
            </w:r>
          </w:p>
        </w:tc>
        <w:tc>
          <w:tcPr>
            <w:tcW w:w="1344" w:type="dxa"/>
            <w:shd w:val="clear" w:color="auto" w:fill="auto"/>
            <w:noWrap/>
            <w:vAlign w:val="bottom"/>
            <w:hideMark/>
          </w:tcPr>
          <w:p w:rsidR="00D96192" w:rsidRPr="0049727F" w:rsidRDefault="00D96192" w:rsidP="00D9624F">
            <w:pPr>
              <w:pStyle w:val="Tablebody"/>
              <w:jc w:val="right"/>
            </w:pPr>
            <w:r w:rsidRPr="0049727F">
              <w:t>0.507</w:t>
            </w:r>
          </w:p>
        </w:tc>
        <w:tc>
          <w:tcPr>
            <w:tcW w:w="1802" w:type="dxa"/>
            <w:shd w:val="clear" w:color="auto" w:fill="auto"/>
            <w:noWrap/>
            <w:vAlign w:val="bottom"/>
            <w:hideMark/>
          </w:tcPr>
          <w:p w:rsidR="00D96192" w:rsidRPr="0049727F" w:rsidRDefault="00D96192" w:rsidP="00D9624F">
            <w:pPr>
              <w:pStyle w:val="Tablebody"/>
              <w:jc w:val="right"/>
            </w:pPr>
            <w:r w:rsidRPr="0049727F">
              <w:t>0.639</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Downtown</w:t>
            </w:r>
          </w:p>
        </w:tc>
        <w:tc>
          <w:tcPr>
            <w:tcW w:w="1771" w:type="dxa"/>
            <w:shd w:val="clear" w:color="auto" w:fill="auto"/>
            <w:vAlign w:val="bottom"/>
            <w:hideMark/>
          </w:tcPr>
          <w:p w:rsidR="00D96192" w:rsidRPr="0049727F" w:rsidRDefault="00D96192" w:rsidP="00D9624F">
            <w:pPr>
              <w:pStyle w:val="Tablebody"/>
              <w:jc w:val="right"/>
            </w:pPr>
            <w:r w:rsidRPr="0049727F">
              <w:t>0.207</w:t>
            </w:r>
          </w:p>
        </w:tc>
        <w:tc>
          <w:tcPr>
            <w:tcW w:w="1344" w:type="dxa"/>
            <w:shd w:val="clear" w:color="auto" w:fill="auto"/>
            <w:noWrap/>
            <w:vAlign w:val="bottom"/>
            <w:hideMark/>
          </w:tcPr>
          <w:p w:rsidR="00D96192" w:rsidRPr="0049727F" w:rsidRDefault="00D96192" w:rsidP="00D9624F">
            <w:pPr>
              <w:pStyle w:val="Tablebody"/>
              <w:jc w:val="right"/>
            </w:pPr>
            <w:r w:rsidRPr="0049727F">
              <w:t>1.533</w:t>
            </w:r>
          </w:p>
        </w:tc>
        <w:tc>
          <w:tcPr>
            <w:tcW w:w="1802" w:type="dxa"/>
            <w:shd w:val="clear" w:color="auto" w:fill="auto"/>
            <w:noWrap/>
            <w:vAlign w:val="bottom"/>
            <w:hideMark/>
          </w:tcPr>
          <w:p w:rsidR="00D96192" w:rsidRPr="0049727F" w:rsidRDefault="00D96192" w:rsidP="00D9624F">
            <w:pPr>
              <w:pStyle w:val="Tablebody"/>
              <w:jc w:val="right"/>
            </w:pPr>
            <w:r w:rsidRPr="0049727F">
              <w:t>2.755</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Excelsior</w:t>
            </w:r>
          </w:p>
        </w:tc>
        <w:tc>
          <w:tcPr>
            <w:tcW w:w="1771" w:type="dxa"/>
            <w:shd w:val="clear" w:color="auto" w:fill="auto"/>
            <w:vAlign w:val="bottom"/>
            <w:hideMark/>
          </w:tcPr>
          <w:p w:rsidR="00D96192" w:rsidRPr="0049727F" w:rsidRDefault="00D96192" w:rsidP="00D9624F">
            <w:pPr>
              <w:pStyle w:val="Tablebody"/>
              <w:jc w:val="right"/>
            </w:pPr>
            <w:r w:rsidRPr="0049727F">
              <w:t>0.206</w:t>
            </w:r>
          </w:p>
        </w:tc>
        <w:tc>
          <w:tcPr>
            <w:tcW w:w="1344" w:type="dxa"/>
            <w:shd w:val="clear" w:color="auto" w:fill="auto"/>
            <w:noWrap/>
            <w:vAlign w:val="bottom"/>
            <w:hideMark/>
          </w:tcPr>
          <w:p w:rsidR="00D96192" w:rsidRPr="0049727F" w:rsidRDefault="00D96192" w:rsidP="00D9624F">
            <w:pPr>
              <w:pStyle w:val="Tablebody"/>
              <w:jc w:val="right"/>
            </w:pPr>
            <w:r w:rsidRPr="0049727F">
              <w:t>2.315</w:t>
            </w:r>
          </w:p>
        </w:tc>
        <w:tc>
          <w:tcPr>
            <w:tcW w:w="1802" w:type="dxa"/>
            <w:shd w:val="clear" w:color="auto" w:fill="auto"/>
            <w:noWrap/>
            <w:vAlign w:val="bottom"/>
            <w:hideMark/>
          </w:tcPr>
          <w:p w:rsidR="00D96192" w:rsidRPr="0049727F" w:rsidRDefault="00D96192" w:rsidP="00D9624F">
            <w:pPr>
              <w:pStyle w:val="Tablebody"/>
              <w:jc w:val="right"/>
            </w:pPr>
            <w:r w:rsidRPr="0049727F">
              <w:t>2.482</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Financial District</w:t>
            </w:r>
          </w:p>
        </w:tc>
        <w:tc>
          <w:tcPr>
            <w:tcW w:w="1771" w:type="dxa"/>
            <w:shd w:val="clear" w:color="auto" w:fill="auto"/>
            <w:vAlign w:val="bottom"/>
            <w:hideMark/>
          </w:tcPr>
          <w:p w:rsidR="00D96192" w:rsidRPr="0049727F" w:rsidRDefault="00D96192" w:rsidP="00D9624F">
            <w:pPr>
              <w:pStyle w:val="Tablebody"/>
              <w:jc w:val="right"/>
            </w:pPr>
            <w:r w:rsidRPr="0049727F">
              <w:t>0.216</w:t>
            </w:r>
          </w:p>
        </w:tc>
        <w:tc>
          <w:tcPr>
            <w:tcW w:w="1344" w:type="dxa"/>
            <w:shd w:val="clear" w:color="auto" w:fill="auto"/>
            <w:noWrap/>
            <w:vAlign w:val="bottom"/>
            <w:hideMark/>
          </w:tcPr>
          <w:p w:rsidR="00D96192" w:rsidRPr="0049727F" w:rsidRDefault="00D96192" w:rsidP="00D9624F">
            <w:pPr>
              <w:pStyle w:val="Tablebody"/>
              <w:jc w:val="right"/>
            </w:pPr>
            <w:r w:rsidRPr="0049727F">
              <w:t>1.558</w:t>
            </w:r>
          </w:p>
        </w:tc>
        <w:tc>
          <w:tcPr>
            <w:tcW w:w="1802" w:type="dxa"/>
            <w:shd w:val="clear" w:color="auto" w:fill="auto"/>
            <w:noWrap/>
            <w:vAlign w:val="bottom"/>
            <w:hideMark/>
          </w:tcPr>
          <w:p w:rsidR="00D96192" w:rsidRPr="0049727F" w:rsidRDefault="00D96192" w:rsidP="00D9624F">
            <w:pPr>
              <w:pStyle w:val="Tablebody"/>
              <w:jc w:val="right"/>
            </w:pPr>
            <w:r w:rsidRPr="0049727F">
              <w:t>2.73</w:t>
            </w:r>
            <w:r>
              <w:t>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lastRenderedPageBreak/>
              <w:t>Glen Park</w:t>
            </w:r>
          </w:p>
        </w:tc>
        <w:tc>
          <w:tcPr>
            <w:tcW w:w="1771" w:type="dxa"/>
            <w:shd w:val="clear" w:color="auto" w:fill="auto"/>
            <w:vAlign w:val="bottom"/>
            <w:hideMark/>
          </w:tcPr>
          <w:p w:rsidR="00D96192" w:rsidRPr="0049727F" w:rsidRDefault="00D96192" w:rsidP="00D9624F">
            <w:pPr>
              <w:pStyle w:val="Tablebody"/>
              <w:jc w:val="right"/>
            </w:pPr>
            <w:r w:rsidRPr="0049727F">
              <w:t>0.209</w:t>
            </w:r>
          </w:p>
        </w:tc>
        <w:tc>
          <w:tcPr>
            <w:tcW w:w="1344" w:type="dxa"/>
            <w:shd w:val="clear" w:color="auto" w:fill="auto"/>
            <w:noWrap/>
            <w:vAlign w:val="bottom"/>
            <w:hideMark/>
          </w:tcPr>
          <w:p w:rsidR="00D96192" w:rsidRPr="0049727F" w:rsidRDefault="00D96192" w:rsidP="00D9624F">
            <w:pPr>
              <w:pStyle w:val="Tablebody"/>
              <w:jc w:val="right"/>
            </w:pPr>
            <w:r w:rsidRPr="0049727F">
              <w:t>1.685</w:t>
            </w:r>
          </w:p>
        </w:tc>
        <w:tc>
          <w:tcPr>
            <w:tcW w:w="1802" w:type="dxa"/>
            <w:shd w:val="clear" w:color="auto" w:fill="auto"/>
            <w:noWrap/>
            <w:vAlign w:val="bottom"/>
            <w:hideMark/>
          </w:tcPr>
          <w:p w:rsidR="00D96192" w:rsidRPr="0049727F" w:rsidRDefault="00D96192" w:rsidP="00D9624F">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Haight-Ashbury</w:t>
            </w:r>
          </w:p>
        </w:tc>
        <w:tc>
          <w:tcPr>
            <w:tcW w:w="1771" w:type="dxa"/>
            <w:shd w:val="clear" w:color="auto" w:fill="auto"/>
            <w:vAlign w:val="bottom"/>
            <w:hideMark/>
          </w:tcPr>
          <w:p w:rsidR="00D96192" w:rsidRPr="0049727F" w:rsidRDefault="00D96192" w:rsidP="00D9624F">
            <w:pPr>
              <w:pStyle w:val="Tablebody"/>
              <w:jc w:val="right"/>
            </w:pPr>
            <w:r w:rsidRPr="0049727F">
              <w:t>0.286</w:t>
            </w:r>
          </w:p>
        </w:tc>
        <w:tc>
          <w:tcPr>
            <w:tcW w:w="1344" w:type="dxa"/>
            <w:shd w:val="clear" w:color="auto" w:fill="auto"/>
            <w:noWrap/>
            <w:vAlign w:val="bottom"/>
            <w:hideMark/>
          </w:tcPr>
          <w:p w:rsidR="00D96192" w:rsidRPr="0049727F" w:rsidRDefault="00D96192" w:rsidP="00D9624F">
            <w:pPr>
              <w:pStyle w:val="Tablebody"/>
              <w:jc w:val="right"/>
            </w:pPr>
            <w:r w:rsidRPr="0049727F">
              <w:t>2.201</w:t>
            </w:r>
          </w:p>
        </w:tc>
        <w:tc>
          <w:tcPr>
            <w:tcW w:w="1802" w:type="dxa"/>
            <w:shd w:val="clear" w:color="auto" w:fill="auto"/>
            <w:noWrap/>
            <w:vAlign w:val="bottom"/>
            <w:hideMark/>
          </w:tcPr>
          <w:p w:rsidR="00D96192" w:rsidRPr="0049727F" w:rsidRDefault="00D96192" w:rsidP="00D9624F">
            <w:pPr>
              <w:pStyle w:val="Tablebody"/>
              <w:jc w:val="right"/>
            </w:pPr>
            <w:r w:rsidRPr="0049727F">
              <w:t>2.543</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Inner Richmond</w:t>
            </w:r>
          </w:p>
        </w:tc>
        <w:tc>
          <w:tcPr>
            <w:tcW w:w="1771" w:type="dxa"/>
            <w:shd w:val="clear" w:color="auto" w:fill="auto"/>
            <w:vAlign w:val="bottom"/>
            <w:hideMark/>
          </w:tcPr>
          <w:p w:rsidR="00D96192" w:rsidRPr="0049727F" w:rsidRDefault="00D96192" w:rsidP="00D9624F">
            <w:pPr>
              <w:pStyle w:val="Tablebody"/>
              <w:jc w:val="right"/>
            </w:pPr>
            <w:r w:rsidRPr="0049727F">
              <w:t>0.174</w:t>
            </w:r>
          </w:p>
        </w:tc>
        <w:tc>
          <w:tcPr>
            <w:tcW w:w="1344" w:type="dxa"/>
            <w:shd w:val="clear" w:color="auto" w:fill="auto"/>
            <w:noWrap/>
            <w:vAlign w:val="bottom"/>
            <w:hideMark/>
          </w:tcPr>
          <w:p w:rsidR="00D96192" w:rsidRPr="0049727F" w:rsidRDefault="00D96192" w:rsidP="00D9624F">
            <w:pPr>
              <w:pStyle w:val="Tablebody"/>
              <w:jc w:val="right"/>
            </w:pPr>
            <w:r w:rsidRPr="0049727F">
              <w:t>2.4</w:t>
            </w:r>
            <w:r>
              <w:t>00</w:t>
            </w:r>
          </w:p>
        </w:tc>
        <w:tc>
          <w:tcPr>
            <w:tcW w:w="1802" w:type="dxa"/>
            <w:shd w:val="clear" w:color="auto" w:fill="auto"/>
            <w:noWrap/>
            <w:vAlign w:val="bottom"/>
            <w:hideMark/>
          </w:tcPr>
          <w:p w:rsidR="00D96192" w:rsidRPr="0049727F" w:rsidRDefault="00D96192" w:rsidP="00D9624F">
            <w:pPr>
              <w:pStyle w:val="Tablebody"/>
              <w:jc w:val="right"/>
            </w:pPr>
            <w:r w:rsidRPr="0049727F">
              <w:t>2.708</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Inner Sunset</w:t>
            </w:r>
          </w:p>
        </w:tc>
        <w:tc>
          <w:tcPr>
            <w:tcW w:w="1771" w:type="dxa"/>
            <w:shd w:val="clear" w:color="auto" w:fill="auto"/>
            <w:vAlign w:val="bottom"/>
            <w:hideMark/>
          </w:tcPr>
          <w:p w:rsidR="00D96192" w:rsidRPr="0049727F" w:rsidRDefault="00D96192" w:rsidP="00D9624F">
            <w:pPr>
              <w:pStyle w:val="Tablebody"/>
              <w:jc w:val="right"/>
            </w:pPr>
            <w:r w:rsidRPr="0049727F">
              <w:t>0.271</w:t>
            </w:r>
          </w:p>
        </w:tc>
        <w:tc>
          <w:tcPr>
            <w:tcW w:w="1344" w:type="dxa"/>
            <w:shd w:val="clear" w:color="auto" w:fill="auto"/>
            <w:noWrap/>
            <w:vAlign w:val="bottom"/>
            <w:hideMark/>
          </w:tcPr>
          <w:p w:rsidR="00D96192" w:rsidRPr="0049727F" w:rsidRDefault="00D96192" w:rsidP="00D9624F">
            <w:pPr>
              <w:pStyle w:val="Tablebody"/>
              <w:jc w:val="right"/>
            </w:pPr>
            <w:r w:rsidRPr="0049727F">
              <w:t>1.89</w:t>
            </w:r>
            <w:r>
              <w:t>0</w:t>
            </w:r>
          </w:p>
        </w:tc>
        <w:tc>
          <w:tcPr>
            <w:tcW w:w="1802" w:type="dxa"/>
            <w:shd w:val="clear" w:color="auto" w:fill="auto"/>
            <w:noWrap/>
            <w:vAlign w:val="bottom"/>
            <w:hideMark/>
          </w:tcPr>
          <w:p w:rsidR="00D96192" w:rsidRPr="0049727F" w:rsidRDefault="00D96192" w:rsidP="00D9624F">
            <w:pPr>
              <w:pStyle w:val="Tablebody"/>
              <w:jc w:val="right"/>
            </w:pPr>
            <w:r w:rsidRPr="0049727F">
              <w:t>2.153</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Lakeshore</w:t>
            </w:r>
          </w:p>
        </w:tc>
        <w:tc>
          <w:tcPr>
            <w:tcW w:w="1771" w:type="dxa"/>
            <w:shd w:val="clear" w:color="auto" w:fill="auto"/>
            <w:vAlign w:val="bottom"/>
            <w:hideMark/>
          </w:tcPr>
          <w:p w:rsidR="00D96192" w:rsidRPr="0049727F" w:rsidRDefault="00D96192" w:rsidP="00D9624F">
            <w:pPr>
              <w:pStyle w:val="Tablebody"/>
              <w:jc w:val="right"/>
            </w:pPr>
            <w:r w:rsidRPr="0049727F">
              <w:t>0.194</w:t>
            </w:r>
          </w:p>
        </w:tc>
        <w:tc>
          <w:tcPr>
            <w:tcW w:w="1344" w:type="dxa"/>
            <w:shd w:val="clear" w:color="auto" w:fill="auto"/>
            <w:noWrap/>
            <w:vAlign w:val="bottom"/>
            <w:hideMark/>
          </w:tcPr>
          <w:p w:rsidR="00D96192" w:rsidRPr="0049727F" w:rsidRDefault="00D96192" w:rsidP="00D9624F">
            <w:pPr>
              <w:pStyle w:val="Tablebody"/>
              <w:jc w:val="right"/>
            </w:pPr>
            <w:r w:rsidRPr="0049727F">
              <w:t>1.461</w:t>
            </w:r>
          </w:p>
        </w:tc>
        <w:tc>
          <w:tcPr>
            <w:tcW w:w="1802" w:type="dxa"/>
            <w:shd w:val="clear" w:color="auto" w:fill="auto"/>
            <w:noWrap/>
            <w:vAlign w:val="bottom"/>
            <w:hideMark/>
          </w:tcPr>
          <w:p w:rsidR="00D96192" w:rsidRPr="0049727F" w:rsidRDefault="00D96192" w:rsidP="00D9624F">
            <w:pPr>
              <w:pStyle w:val="Tablebody"/>
              <w:jc w:val="right"/>
            </w:pPr>
            <w:r w:rsidRPr="0049727F">
              <w:t>2.329</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Marina</w:t>
            </w:r>
          </w:p>
        </w:tc>
        <w:tc>
          <w:tcPr>
            <w:tcW w:w="1771" w:type="dxa"/>
            <w:shd w:val="clear" w:color="auto" w:fill="auto"/>
            <w:vAlign w:val="bottom"/>
            <w:hideMark/>
          </w:tcPr>
          <w:p w:rsidR="00D96192" w:rsidRPr="0049727F" w:rsidRDefault="00D96192" w:rsidP="00D9624F">
            <w:pPr>
              <w:pStyle w:val="Tablebody"/>
              <w:jc w:val="right"/>
            </w:pPr>
            <w:r w:rsidRPr="0049727F">
              <w:t>0.186</w:t>
            </w:r>
          </w:p>
        </w:tc>
        <w:tc>
          <w:tcPr>
            <w:tcW w:w="1344" w:type="dxa"/>
            <w:shd w:val="clear" w:color="auto" w:fill="auto"/>
            <w:noWrap/>
            <w:vAlign w:val="bottom"/>
            <w:hideMark/>
          </w:tcPr>
          <w:p w:rsidR="00D96192" w:rsidRPr="0049727F" w:rsidRDefault="00D96192" w:rsidP="00D9624F">
            <w:pPr>
              <w:pStyle w:val="Tablebody"/>
              <w:jc w:val="right"/>
            </w:pPr>
            <w:r w:rsidRPr="0049727F">
              <w:t>2.231</w:t>
            </w:r>
          </w:p>
        </w:tc>
        <w:tc>
          <w:tcPr>
            <w:tcW w:w="1802" w:type="dxa"/>
            <w:shd w:val="clear" w:color="auto" w:fill="auto"/>
            <w:noWrap/>
            <w:vAlign w:val="bottom"/>
            <w:hideMark/>
          </w:tcPr>
          <w:p w:rsidR="00D96192" w:rsidRPr="0049727F" w:rsidRDefault="00D96192" w:rsidP="00D9624F">
            <w:pPr>
              <w:pStyle w:val="Tablebody"/>
              <w:jc w:val="right"/>
            </w:pPr>
            <w:r w:rsidRPr="0049727F">
              <w:t>2.719</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Mission</w:t>
            </w:r>
          </w:p>
        </w:tc>
        <w:tc>
          <w:tcPr>
            <w:tcW w:w="1771" w:type="dxa"/>
            <w:shd w:val="clear" w:color="auto" w:fill="auto"/>
            <w:vAlign w:val="bottom"/>
            <w:hideMark/>
          </w:tcPr>
          <w:p w:rsidR="00D96192" w:rsidRPr="0049727F" w:rsidRDefault="00D96192" w:rsidP="00D9624F">
            <w:pPr>
              <w:pStyle w:val="Tablebody"/>
              <w:jc w:val="right"/>
            </w:pPr>
            <w:r w:rsidRPr="0049727F">
              <w:t>0.146</w:t>
            </w:r>
          </w:p>
        </w:tc>
        <w:tc>
          <w:tcPr>
            <w:tcW w:w="1344" w:type="dxa"/>
            <w:shd w:val="clear" w:color="auto" w:fill="auto"/>
            <w:noWrap/>
            <w:vAlign w:val="bottom"/>
            <w:hideMark/>
          </w:tcPr>
          <w:p w:rsidR="00D96192" w:rsidRPr="0049727F" w:rsidRDefault="00D96192" w:rsidP="00D9624F">
            <w:pPr>
              <w:pStyle w:val="Tablebody"/>
              <w:jc w:val="right"/>
            </w:pPr>
            <w:r w:rsidRPr="0049727F">
              <w:t>2.158</w:t>
            </w:r>
          </w:p>
        </w:tc>
        <w:tc>
          <w:tcPr>
            <w:tcW w:w="1802" w:type="dxa"/>
            <w:shd w:val="clear" w:color="auto" w:fill="auto"/>
            <w:noWrap/>
            <w:vAlign w:val="bottom"/>
            <w:hideMark/>
          </w:tcPr>
          <w:p w:rsidR="00D96192" w:rsidRPr="0049727F" w:rsidRDefault="00D96192" w:rsidP="00D9624F">
            <w:pPr>
              <w:pStyle w:val="Tablebody"/>
              <w:jc w:val="right"/>
            </w:pPr>
            <w:r w:rsidRPr="0049727F">
              <w:t>2.775</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Nob Hill</w:t>
            </w:r>
          </w:p>
        </w:tc>
        <w:tc>
          <w:tcPr>
            <w:tcW w:w="1771" w:type="dxa"/>
            <w:shd w:val="clear" w:color="auto" w:fill="auto"/>
            <w:vAlign w:val="bottom"/>
            <w:hideMark/>
          </w:tcPr>
          <w:p w:rsidR="00D96192" w:rsidRPr="0049727F" w:rsidRDefault="00D96192" w:rsidP="00D9624F">
            <w:pPr>
              <w:pStyle w:val="Tablebody"/>
              <w:jc w:val="right"/>
            </w:pPr>
            <w:r w:rsidRPr="0049727F">
              <w:t>0.165</w:t>
            </w:r>
          </w:p>
        </w:tc>
        <w:tc>
          <w:tcPr>
            <w:tcW w:w="1344" w:type="dxa"/>
            <w:shd w:val="clear" w:color="auto" w:fill="auto"/>
            <w:noWrap/>
            <w:vAlign w:val="bottom"/>
            <w:hideMark/>
          </w:tcPr>
          <w:p w:rsidR="00D96192" w:rsidRPr="0049727F" w:rsidRDefault="00D96192" w:rsidP="00D9624F">
            <w:pPr>
              <w:pStyle w:val="Tablebody"/>
              <w:jc w:val="right"/>
            </w:pPr>
            <w:r w:rsidRPr="0049727F">
              <w:t>2.014</w:t>
            </w:r>
          </w:p>
        </w:tc>
        <w:tc>
          <w:tcPr>
            <w:tcW w:w="1802" w:type="dxa"/>
            <w:shd w:val="clear" w:color="auto" w:fill="auto"/>
            <w:noWrap/>
            <w:vAlign w:val="bottom"/>
            <w:hideMark/>
          </w:tcPr>
          <w:p w:rsidR="00D96192" w:rsidRPr="0049727F" w:rsidRDefault="00D96192" w:rsidP="00D9624F">
            <w:pPr>
              <w:pStyle w:val="Tablebody"/>
              <w:jc w:val="right"/>
            </w:pPr>
            <w:r w:rsidRPr="0049727F">
              <w:t>2.716</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Noe Valley</w:t>
            </w:r>
          </w:p>
        </w:tc>
        <w:tc>
          <w:tcPr>
            <w:tcW w:w="1771" w:type="dxa"/>
            <w:shd w:val="clear" w:color="auto" w:fill="auto"/>
            <w:vAlign w:val="bottom"/>
            <w:hideMark/>
          </w:tcPr>
          <w:p w:rsidR="00D96192" w:rsidRPr="0049727F" w:rsidRDefault="00D96192" w:rsidP="00D9624F">
            <w:pPr>
              <w:pStyle w:val="Tablebody"/>
              <w:jc w:val="right"/>
            </w:pPr>
            <w:r w:rsidRPr="0049727F">
              <w:t>0.218</w:t>
            </w:r>
          </w:p>
        </w:tc>
        <w:tc>
          <w:tcPr>
            <w:tcW w:w="1344" w:type="dxa"/>
            <w:shd w:val="clear" w:color="auto" w:fill="auto"/>
            <w:noWrap/>
            <w:vAlign w:val="bottom"/>
            <w:hideMark/>
          </w:tcPr>
          <w:p w:rsidR="00D96192" w:rsidRPr="0049727F" w:rsidRDefault="00D96192" w:rsidP="00D9624F">
            <w:pPr>
              <w:pStyle w:val="Tablebody"/>
              <w:jc w:val="right"/>
            </w:pPr>
            <w:r w:rsidRPr="0049727F">
              <w:t>2.187</w:t>
            </w:r>
          </w:p>
        </w:tc>
        <w:tc>
          <w:tcPr>
            <w:tcW w:w="1802" w:type="dxa"/>
            <w:shd w:val="clear" w:color="auto" w:fill="auto"/>
            <w:noWrap/>
            <w:vAlign w:val="bottom"/>
            <w:hideMark/>
          </w:tcPr>
          <w:p w:rsidR="00D96192" w:rsidRPr="0049727F" w:rsidRDefault="00D96192" w:rsidP="00D9624F">
            <w:pPr>
              <w:pStyle w:val="Tablebody"/>
              <w:jc w:val="right"/>
            </w:pPr>
            <w:r w:rsidRPr="0049727F">
              <w:t>2.392</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North Beach</w:t>
            </w:r>
          </w:p>
        </w:tc>
        <w:tc>
          <w:tcPr>
            <w:tcW w:w="1771" w:type="dxa"/>
            <w:shd w:val="clear" w:color="auto" w:fill="auto"/>
            <w:vAlign w:val="bottom"/>
            <w:hideMark/>
          </w:tcPr>
          <w:p w:rsidR="00D96192" w:rsidRPr="0049727F" w:rsidRDefault="00D96192" w:rsidP="00D9624F">
            <w:pPr>
              <w:pStyle w:val="Tablebody"/>
              <w:jc w:val="right"/>
            </w:pPr>
            <w:r w:rsidRPr="0049727F">
              <w:t>0.317</w:t>
            </w:r>
          </w:p>
        </w:tc>
        <w:tc>
          <w:tcPr>
            <w:tcW w:w="1344" w:type="dxa"/>
            <w:shd w:val="clear" w:color="auto" w:fill="auto"/>
            <w:noWrap/>
            <w:vAlign w:val="bottom"/>
            <w:hideMark/>
          </w:tcPr>
          <w:p w:rsidR="00D96192" w:rsidRPr="0049727F" w:rsidRDefault="00D96192" w:rsidP="00D9624F">
            <w:pPr>
              <w:pStyle w:val="Tablebody"/>
              <w:jc w:val="right"/>
            </w:pPr>
            <w:r w:rsidRPr="0049727F">
              <w:t>1.534</w:t>
            </w:r>
          </w:p>
        </w:tc>
        <w:tc>
          <w:tcPr>
            <w:tcW w:w="1802" w:type="dxa"/>
            <w:shd w:val="clear" w:color="auto" w:fill="auto"/>
            <w:noWrap/>
            <w:vAlign w:val="bottom"/>
            <w:hideMark/>
          </w:tcPr>
          <w:p w:rsidR="00D96192" w:rsidRPr="0049727F" w:rsidRDefault="00D96192" w:rsidP="00D9624F">
            <w:pPr>
              <w:pStyle w:val="Tablebody"/>
              <w:jc w:val="right"/>
            </w:pPr>
            <w:r w:rsidRPr="0049727F">
              <w:t>1.966</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Ocean View</w:t>
            </w:r>
          </w:p>
        </w:tc>
        <w:tc>
          <w:tcPr>
            <w:tcW w:w="1771" w:type="dxa"/>
            <w:shd w:val="clear" w:color="auto" w:fill="auto"/>
            <w:vAlign w:val="bottom"/>
            <w:hideMark/>
          </w:tcPr>
          <w:p w:rsidR="00D96192" w:rsidRPr="0049727F" w:rsidRDefault="00D96192" w:rsidP="00D9624F">
            <w:pPr>
              <w:pStyle w:val="Tablebody"/>
              <w:jc w:val="right"/>
            </w:pPr>
            <w:r w:rsidRPr="0049727F">
              <w:t>0.285</w:t>
            </w:r>
          </w:p>
        </w:tc>
        <w:tc>
          <w:tcPr>
            <w:tcW w:w="1344" w:type="dxa"/>
            <w:shd w:val="clear" w:color="auto" w:fill="auto"/>
            <w:noWrap/>
            <w:vAlign w:val="bottom"/>
            <w:hideMark/>
          </w:tcPr>
          <w:p w:rsidR="00D96192" w:rsidRPr="0049727F" w:rsidRDefault="00D96192" w:rsidP="00D9624F">
            <w:pPr>
              <w:pStyle w:val="Tablebody"/>
              <w:jc w:val="right"/>
            </w:pPr>
            <w:r w:rsidRPr="0049727F">
              <w:t>1.721</w:t>
            </w:r>
          </w:p>
        </w:tc>
        <w:tc>
          <w:tcPr>
            <w:tcW w:w="1802" w:type="dxa"/>
            <w:shd w:val="clear" w:color="auto" w:fill="auto"/>
            <w:noWrap/>
            <w:vAlign w:val="bottom"/>
            <w:hideMark/>
          </w:tcPr>
          <w:p w:rsidR="00D96192" w:rsidRPr="0049727F" w:rsidRDefault="00D96192" w:rsidP="00D9624F">
            <w:pPr>
              <w:pStyle w:val="Tablebody"/>
              <w:jc w:val="right"/>
            </w:pPr>
            <w:r w:rsidRPr="0049727F">
              <w:t>2</w:t>
            </w:r>
            <w:r>
              <w:t>.00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Outer Mission</w:t>
            </w:r>
          </w:p>
        </w:tc>
        <w:tc>
          <w:tcPr>
            <w:tcW w:w="1771" w:type="dxa"/>
            <w:shd w:val="clear" w:color="auto" w:fill="auto"/>
            <w:vAlign w:val="bottom"/>
            <w:hideMark/>
          </w:tcPr>
          <w:p w:rsidR="00D96192" w:rsidRPr="0049727F" w:rsidRDefault="00D96192" w:rsidP="00D9624F">
            <w:pPr>
              <w:pStyle w:val="Tablebody"/>
              <w:jc w:val="right"/>
            </w:pPr>
            <w:r w:rsidRPr="0049727F">
              <w:t>0.279</w:t>
            </w:r>
          </w:p>
        </w:tc>
        <w:tc>
          <w:tcPr>
            <w:tcW w:w="1344" w:type="dxa"/>
            <w:shd w:val="clear" w:color="auto" w:fill="auto"/>
            <w:noWrap/>
            <w:vAlign w:val="bottom"/>
            <w:hideMark/>
          </w:tcPr>
          <w:p w:rsidR="00D96192" w:rsidRPr="0049727F" w:rsidRDefault="00D96192" w:rsidP="00D9624F">
            <w:pPr>
              <w:pStyle w:val="Tablebody"/>
              <w:jc w:val="right"/>
            </w:pPr>
            <w:r w:rsidRPr="0049727F">
              <w:t>1.625</w:t>
            </w:r>
          </w:p>
        </w:tc>
        <w:tc>
          <w:tcPr>
            <w:tcW w:w="1802" w:type="dxa"/>
            <w:shd w:val="clear" w:color="auto" w:fill="auto"/>
            <w:noWrap/>
            <w:vAlign w:val="bottom"/>
            <w:hideMark/>
          </w:tcPr>
          <w:p w:rsidR="00D96192" w:rsidRPr="0049727F" w:rsidRDefault="00D96192" w:rsidP="00D9624F">
            <w:pPr>
              <w:pStyle w:val="Tablebody"/>
              <w:jc w:val="right"/>
            </w:pPr>
            <w:r w:rsidRPr="0049727F">
              <w:t>1.941</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Outer Richmond</w:t>
            </w:r>
          </w:p>
        </w:tc>
        <w:tc>
          <w:tcPr>
            <w:tcW w:w="1771" w:type="dxa"/>
            <w:shd w:val="clear" w:color="auto" w:fill="auto"/>
            <w:vAlign w:val="bottom"/>
            <w:hideMark/>
          </w:tcPr>
          <w:p w:rsidR="00D96192" w:rsidRPr="0049727F" w:rsidRDefault="00D96192" w:rsidP="00D9624F">
            <w:pPr>
              <w:pStyle w:val="Tablebody"/>
              <w:jc w:val="right"/>
            </w:pPr>
            <w:r w:rsidRPr="0049727F">
              <w:t>0.204</w:t>
            </w:r>
          </w:p>
        </w:tc>
        <w:tc>
          <w:tcPr>
            <w:tcW w:w="1344" w:type="dxa"/>
            <w:shd w:val="clear" w:color="auto" w:fill="auto"/>
            <w:noWrap/>
            <w:vAlign w:val="bottom"/>
            <w:hideMark/>
          </w:tcPr>
          <w:p w:rsidR="00D96192" w:rsidRPr="0049727F" w:rsidRDefault="00D96192" w:rsidP="00D9624F">
            <w:pPr>
              <w:pStyle w:val="Tablebody"/>
              <w:jc w:val="right"/>
            </w:pPr>
            <w:r w:rsidRPr="0049727F">
              <w:t>2.771</w:t>
            </w:r>
          </w:p>
        </w:tc>
        <w:tc>
          <w:tcPr>
            <w:tcW w:w="1802" w:type="dxa"/>
            <w:shd w:val="clear" w:color="auto" w:fill="auto"/>
            <w:noWrap/>
            <w:vAlign w:val="bottom"/>
            <w:hideMark/>
          </w:tcPr>
          <w:p w:rsidR="00D96192" w:rsidRPr="0049727F" w:rsidRDefault="00D96192" w:rsidP="00D9624F">
            <w:pPr>
              <w:pStyle w:val="Tablebody"/>
              <w:jc w:val="right"/>
            </w:pPr>
            <w:r w:rsidRPr="0049727F">
              <w:t>3.073</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Outer Sunset</w:t>
            </w:r>
          </w:p>
        </w:tc>
        <w:tc>
          <w:tcPr>
            <w:tcW w:w="1771" w:type="dxa"/>
            <w:shd w:val="clear" w:color="auto" w:fill="auto"/>
            <w:vAlign w:val="bottom"/>
            <w:hideMark/>
          </w:tcPr>
          <w:p w:rsidR="00D96192" w:rsidRPr="0049727F" w:rsidRDefault="00D96192" w:rsidP="00D9624F">
            <w:pPr>
              <w:pStyle w:val="Tablebody"/>
              <w:jc w:val="right"/>
            </w:pPr>
            <w:r w:rsidRPr="0049727F">
              <w:t>0.096</w:t>
            </w:r>
          </w:p>
        </w:tc>
        <w:tc>
          <w:tcPr>
            <w:tcW w:w="1344" w:type="dxa"/>
            <w:shd w:val="clear" w:color="auto" w:fill="auto"/>
            <w:noWrap/>
            <w:vAlign w:val="bottom"/>
            <w:hideMark/>
          </w:tcPr>
          <w:p w:rsidR="00D96192" w:rsidRPr="0049727F" w:rsidRDefault="00D96192" w:rsidP="00D9624F">
            <w:pPr>
              <w:pStyle w:val="Tablebody"/>
              <w:jc w:val="right"/>
            </w:pPr>
            <w:r w:rsidRPr="0049727F">
              <w:t>3.167</w:t>
            </w:r>
          </w:p>
        </w:tc>
        <w:tc>
          <w:tcPr>
            <w:tcW w:w="1802" w:type="dxa"/>
            <w:shd w:val="clear" w:color="auto" w:fill="auto"/>
            <w:noWrap/>
            <w:vAlign w:val="bottom"/>
            <w:hideMark/>
          </w:tcPr>
          <w:p w:rsidR="00D96192" w:rsidRPr="0049727F" w:rsidRDefault="00D96192" w:rsidP="00D9624F">
            <w:pPr>
              <w:pStyle w:val="Tablebody"/>
              <w:jc w:val="right"/>
            </w:pPr>
            <w:r w:rsidRPr="0049727F">
              <w:t>3.36</w:t>
            </w:r>
            <w:r>
              <w:t>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Pacific Heights</w:t>
            </w:r>
          </w:p>
        </w:tc>
        <w:tc>
          <w:tcPr>
            <w:tcW w:w="1771" w:type="dxa"/>
            <w:shd w:val="clear" w:color="auto" w:fill="auto"/>
            <w:vAlign w:val="bottom"/>
            <w:hideMark/>
          </w:tcPr>
          <w:p w:rsidR="00D96192" w:rsidRPr="0049727F" w:rsidRDefault="00D96192" w:rsidP="00D9624F">
            <w:pPr>
              <w:pStyle w:val="Tablebody"/>
              <w:jc w:val="right"/>
            </w:pPr>
            <w:r w:rsidRPr="0049727F">
              <w:t>0.15</w:t>
            </w:r>
            <w:r>
              <w:t>0</w:t>
            </w:r>
          </w:p>
        </w:tc>
        <w:tc>
          <w:tcPr>
            <w:tcW w:w="1344" w:type="dxa"/>
            <w:shd w:val="clear" w:color="auto" w:fill="auto"/>
            <w:noWrap/>
            <w:vAlign w:val="bottom"/>
            <w:hideMark/>
          </w:tcPr>
          <w:p w:rsidR="00D96192" w:rsidRPr="0049727F" w:rsidRDefault="00D96192" w:rsidP="00D9624F">
            <w:pPr>
              <w:pStyle w:val="Tablebody"/>
              <w:jc w:val="right"/>
            </w:pPr>
            <w:r w:rsidRPr="0049727F">
              <w:t>2.502</w:t>
            </w:r>
          </w:p>
        </w:tc>
        <w:tc>
          <w:tcPr>
            <w:tcW w:w="1802" w:type="dxa"/>
            <w:shd w:val="clear" w:color="auto" w:fill="auto"/>
            <w:noWrap/>
            <w:vAlign w:val="bottom"/>
            <w:hideMark/>
          </w:tcPr>
          <w:p w:rsidR="00D96192" w:rsidRPr="0049727F" w:rsidRDefault="00D96192" w:rsidP="00D9624F">
            <w:pPr>
              <w:pStyle w:val="Tablebody"/>
              <w:jc w:val="right"/>
            </w:pPr>
            <w:r w:rsidRPr="0049727F">
              <w:t>2.895</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Parkside</w:t>
            </w:r>
          </w:p>
        </w:tc>
        <w:tc>
          <w:tcPr>
            <w:tcW w:w="1771" w:type="dxa"/>
            <w:shd w:val="clear" w:color="auto" w:fill="auto"/>
            <w:vAlign w:val="bottom"/>
            <w:hideMark/>
          </w:tcPr>
          <w:p w:rsidR="00D96192" w:rsidRPr="0049727F" w:rsidRDefault="00D96192" w:rsidP="00D9624F">
            <w:pPr>
              <w:pStyle w:val="Tablebody"/>
              <w:jc w:val="right"/>
            </w:pPr>
            <w:r w:rsidRPr="0049727F">
              <w:t>0.193</w:t>
            </w:r>
          </w:p>
        </w:tc>
        <w:tc>
          <w:tcPr>
            <w:tcW w:w="1344" w:type="dxa"/>
            <w:shd w:val="clear" w:color="auto" w:fill="auto"/>
            <w:noWrap/>
            <w:vAlign w:val="bottom"/>
            <w:hideMark/>
          </w:tcPr>
          <w:p w:rsidR="00D96192" w:rsidRPr="0049727F" w:rsidRDefault="00D96192" w:rsidP="00D9624F">
            <w:pPr>
              <w:pStyle w:val="Tablebody"/>
              <w:jc w:val="right"/>
            </w:pPr>
            <w:r w:rsidRPr="0049727F">
              <w:t>2.527</w:t>
            </w:r>
          </w:p>
        </w:tc>
        <w:tc>
          <w:tcPr>
            <w:tcW w:w="1802" w:type="dxa"/>
            <w:shd w:val="clear" w:color="auto" w:fill="auto"/>
            <w:noWrap/>
            <w:vAlign w:val="bottom"/>
            <w:hideMark/>
          </w:tcPr>
          <w:p w:rsidR="00D96192" w:rsidRPr="0049727F" w:rsidRDefault="00D96192" w:rsidP="00D9624F">
            <w:pPr>
              <w:pStyle w:val="Tablebody"/>
              <w:jc w:val="right"/>
            </w:pPr>
            <w:r w:rsidRPr="0049727F">
              <w:t>2.8</w:t>
            </w:r>
            <w:r>
              <w:t>0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Potrero Hill</w:t>
            </w:r>
          </w:p>
        </w:tc>
        <w:tc>
          <w:tcPr>
            <w:tcW w:w="1771" w:type="dxa"/>
            <w:shd w:val="clear" w:color="auto" w:fill="auto"/>
            <w:vAlign w:val="bottom"/>
            <w:hideMark/>
          </w:tcPr>
          <w:p w:rsidR="00D96192" w:rsidRPr="0049727F" w:rsidRDefault="00D96192" w:rsidP="00D9624F">
            <w:pPr>
              <w:pStyle w:val="Tablebody"/>
              <w:jc w:val="right"/>
            </w:pPr>
            <w:r w:rsidRPr="0049727F">
              <w:t>0.261</w:t>
            </w:r>
          </w:p>
        </w:tc>
        <w:tc>
          <w:tcPr>
            <w:tcW w:w="1344" w:type="dxa"/>
            <w:shd w:val="clear" w:color="auto" w:fill="auto"/>
            <w:noWrap/>
            <w:vAlign w:val="bottom"/>
            <w:hideMark/>
          </w:tcPr>
          <w:p w:rsidR="00D96192" w:rsidRPr="0049727F" w:rsidRDefault="00D96192" w:rsidP="00D9624F">
            <w:pPr>
              <w:pStyle w:val="Tablebody"/>
              <w:jc w:val="right"/>
            </w:pPr>
            <w:r w:rsidRPr="0049727F">
              <w:t>1.926</w:t>
            </w:r>
          </w:p>
        </w:tc>
        <w:tc>
          <w:tcPr>
            <w:tcW w:w="1802" w:type="dxa"/>
            <w:shd w:val="clear" w:color="auto" w:fill="auto"/>
            <w:noWrap/>
            <w:vAlign w:val="bottom"/>
            <w:hideMark/>
          </w:tcPr>
          <w:p w:rsidR="00D96192" w:rsidRPr="0049727F" w:rsidRDefault="00D96192" w:rsidP="00D9624F">
            <w:pPr>
              <w:pStyle w:val="Tablebody"/>
              <w:jc w:val="right"/>
            </w:pPr>
            <w:r w:rsidRPr="0049727F">
              <w:t>2.334</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Presidio Heights</w:t>
            </w:r>
          </w:p>
        </w:tc>
        <w:tc>
          <w:tcPr>
            <w:tcW w:w="1771" w:type="dxa"/>
            <w:shd w:val="clear" w:color="auto" w:fill="auto"/>
            <w:vAlign w:val="bottom"/>
            <w:hideMark/>
          </w:tcPr>
          <w:p w:rsidR="00D96192" w:rsidRPr="0049727F" w:rsidRDefault="00D96192" w:rsidP="00D9624F">
            <w:pPr>
              <w:pStyle w:val="Tablebody"/>
              <w:jc w:val="right"/>
            </w:pPr>
            <w:r w:rsidRPr="0049727F">
              <w:t>0.292</w:t>
            </w:r>
          </w:p>
        </w:tc>
        <w:tc>
          <w:tcPr>
            <w:tcW w:w="1344" w:type="dxa"/>
            <w:shd w:val="clear" w:color="auto" w:fill="auto"/>
            <w:noWrap/>
            <w:vAlign w:val="bottom"/>
            <w:hideMark/>
          </w:tcPr>
          <w:p w:rsidR="00D96192" w:rsidRPr="0049727F" w:rsidRDefault="00D96192" w:rsidP="00D9624F">
            <w:pPr>
              <w:pStyle w:val="Tablebody"/>
              <w:jc w:val="right"/>
            </w:pPr>
            <w:r w:rsidRPr="0049727F">
              <w:t>1.785</w:t>
            </w:r>
          </w:p>
        </w:tc>
        <w:tc>
          <w:tcPr>
            <w:tcW w:w="1802" w:type="dxa"/>
            <w:shd w:val="clear" w:color="auto" w:fill="auto"/>
            <w:noWrap/>
            <w:vAlign w:val="bottom"/>
            <w:hideMark/>
          </w:tcPr>
          <w:p w:rsidR="00D96192" w:rsidRPr="0049727F" w:rsidRDefault="00D96192" w:rsidP="00D9624F">
            <w:pPr>
              <w:pStyle w:val="Tablebody"/>
              <w:jc w:val="right"/>
            </w:pPr>
            <w:r w:rsidRPr="0049727F">
              <w:t>2.175</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Russian Hill</w:t>
            </w:r>
          </w:p>
        </w:tc>
        <w:tc>
          <w:tcPr>
            <w:tcW w:w="1771" w:type="dxa"/>
            <w:shd w:val="clear" w:color="auto" w:fill="auto"/>
            <w:vAlign w:val="bottom"/>
            <w:hideMark/>
          </w:tcPr>
          <w:p w:rsidR="00D96192" w:rsidRPr="0049727F" w:rsidRDefault="00D96192" w:rsidP="00D9624F">
            <w:pPr>
              <w:pStyle w:val="Tablebody"/>
              <w:jc w:val="right"/>
            </w:pPr>
            <w:r w:rsidRPr="0049727F">
              <w:t>0.254</w:t>
            </w:r>
          </w:p>
        </w:tc>
        <w:tc>
          <w:tcPr>
            <w:tcW w:w="1344" w:type="dxa"/>
            <w:shd w:val="clear" w:color="auto" w:fill="auto"/>
            <w:noWrap/>
            <w:vAlign w:val="bottom"/>
            <w:hideMark/>
          </w:tcPr>
          <w:p w:rsidR="00D96192" w:rsidRPr="0049727F" w:rsidRDefault="00D96192" w:rsidP="00D9624F">
            <w:pPr>
              <w:pStyle w:val="Tablebody"/>
              <w:jc w:val="right"/>
            </w:pPr>
            <w:r w:rsidRPr="0049727F">
              <w:t>1.838</w:t>
            </w:r>
          </w:p>
        </w:tc>
        <w:tc>
          <w:tcPr>
            <w:tcW w:w="1802" w:type="dxa"/>
            <w:shd w:val="clear" w:color="auto" w:fill="auto"/>
            <w:noWrap/>
            <w:vAlign w:val="bottom"/>
            <w:hideMark/>
          </w:tcPr>
          <w:p w:rsidR="00D96192" w:rsidRPr="0049727F" w:rsidRDefault="00D96192" w:rsidP="00D9624F">
            <w:pPr>
              <w:pStyle w:val="Tablebody"/>
              <w:jc w:val="right"/>
            </w:pPr>
            <w:r w:rsidRPr="0049727F">
              <w:t>1.982</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Seacliff</w:t>
            </w:r>
          </w:p>
        </w:tc>
        <w:tc>
          <w:tcPr>
            <w:tcW w:w="1771" w:type="dxa"/>
            <w:shd w:val="clear" w:color="auto" w:fill="auto"/>
            <w:vAlign w:val="bottom"/>
            <w:hideMark/>
          </w:tcPr>
          <w:p w:rsidR="00D96192" w:rsidRPr="0049727F" w:rsidRDefault="00D96192" w:rsidP="00D9624F">
            <w:pPr>
              <w:pStyle w:val="Tablebody"/>
              <w:jc w:val="right"/>
            </w:pPr>
            <w:r w:rsidRPr="0049727F">
              <w:t>0.15</w:t>
            </w:r>
            <w:r>
              <w:t>0</w:t>
            </w:r>
          </w:p>
        </w:tc>
        <w:tc>
          <w:tcPr>
            <w:tcW w:w="1344" w:type="dxa"/>
            <w:shd w:val="clear" w:color="auto" w:fill="auto"/>
            <w:noWrap/>
            <w:vAlign w:val="bottom"/>
            <w:hideMark/>
          </w:tcPr>
          <w:p w:rsidR="00D96192" w:rsidRPr="0049727F" w:rsidRDefault="00D96192" w:rsidP="00D9624F">
            <w:pPr>
              <w:pStyle w:val="Tablebody"/>
              <w:jc w:val="right"/>
            </w:pPr>
            <w:r w:rsidRPr="0049727F">
              <w:t>0.949</w:t>
            </w:r>
          </w:p>
        </w:tc>
        <w:tc>
          <w:tcPr>
            <w:tcW w:w="1802" w:type="dxa"/>
            <w:shd w:val="clear" w:color="auto" w:fill="auto"/>
            <w:noWrap/>
            <w:vAlign w:val="bottom"/>
            <w:hideMark/>
          </w:tcPr>
          <w:p w:rsidR="00D96192" w:rsidRPr="0049727F" w:rsidRDefault="00D96192" w:rsidP="00D9624F">
            <w:pPr>
              <w:pStyle w:val="Tablebody"/>
              <w:jc w:val="right"/>
            </w:pPr>
            <w:r w:rsidRPr="0049727F">
              <w:t>0.987</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South Of Market</w:t>
            </w:r>
          </w:p>
        </w:tc>
        <w:tc>
          <w:tcPr>
            <w:tcW w:w="1771" w:type="dxa"/>
            <w:shd w:val="clear" w:color="auto" w:fill="auto"/>
            <w:vAlign w:val="bottom"/>
            <w:hideMark/>
          </w:tcPr>
          <w:p w:rsidR="00D96192" w:rsidRPr="0049727F" w:rsidRDefault="00D96192" w:rsidP="00D9624F">
            <w:pPr>
              <w:pStyle w:val="Tablebody"/>
              <w:jc w:val="right"/>
            </w:pPr>
            <w:r w:rsidRPr="0049727F">
              <w:t>0.31</w:t>
            </w:r>
            <w:r>
              <w:t>0</w:t>
            </w:r>
          </w:p>
        </w:tc>
        <w:tc>
          <w:tcPr>
            <w:tcW w:w="1344" w:type="dxa"/>
            <w:shd w:val="clear" w:color="auto" w:fill="auto"/>
            <w:noWrap/>
            <w:vAlign w:val="bottom"/>
            <w:hideMark/>
          </w:tcPr>
          <w:p w:rsidR="00D96192" w:rsidRPr="0049727F" w:rsidRDefault="00D96192" w:rsidP="00D9624F">
            <w:pPr>
              <w:pStyle w:val="Tablebody"/>
              <w:jc w:val="right"/>
            </w:pPr>
            <w:r w:rsidRPr="0049727F">
              <w:t>1.383</w:t>
            </w:r>
          </w:p>
        </w:tc>
        <w:tc>
          <w:tcPr>
            <w:tcW w:w="1802" w:type="dxa"/>
            <w:shd w:val="clear" w:color="auto" w:fill="auto"/>
            <w:noWrap/>
            <w:vAlign w:val="bottom"/>
            <w:hideMark/>
          </w:tcPr>
          <w:p w:rsidR="00D96192" w:rsidRPr="0049727F" w:rsidRDefault="00D96192" w:rsidP="00D9624F">
            <w:pPr>
              <w:pStyle w:val="Tablebody"/>
              <w:jc w:val="right"/>
            </w:pPr>
            <w:r w:rsidRPr="0049727F">
              <w:t>2.09</w:t>
            </w:r>
            <w:r>
              <w:t>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Twin Peaks</w:t>
            </w:r>
          </w:p>
        </w:tc>
        <w:tc>
          <w:tcPr>
            <w:tcW w:w="1771" w:type="dxa"/>
            <w:shd w:val="clear" w:color="auto" w:fill="auto"/>
            <w:vAlign w:val="bottom"/>
            <w:hideMark/>
          </w:tcPr>
          <w:p w:rsidR="00D96192" w:rsidRPr="0049727F" w:rsidRDefault="00D96192" w:rsidP="00D9624F">
            <w:pPr>
              <w:pStyle w:val="Tablebody"/>
              <w:jc w:val="right"/>
            </w:pPr>
            <w:r w:rsidRPr="0049727F">
              <w:t>0.371</w:t>
            </w:r>
          </w:p>
        </w:tc>
        <w:tc>
          <w:tcPr>
            <w:tcW w:w="1344" w:type="dxa"/>
            <w:shd w:val="clear" w:color="auto" w:fill="auto"/>
            <w:noWrap/>
            <w:vAlign w:val="bottom"/>
            <w:hideMark/>
          </w:tcPr>
          <w:p w:rsidR="00D96192" w:rsidRPr="0049727F" w:rsidRDefault="00D96192" w:rsidP="00D9624F">
            <w:pPr>
              <w:pStyle w:val="Tablebody"/>
              <w:jc w:val="right"/>
            </w:pPr>
            <w:r w:rsidRPr="0049727F">
              <w:t>1.049</w:t>
            </w:r>
          </w:p>
        </w:tc>
        <w:tc>
          <w:tcPr>
            <w:tcW w:w="1802" w:type="dxa"/>
            <w:shd w:val="clear" w:color="auto" w:fill="auto"/>
            <w:noWrap/>
            <w:vAlign w:val="bottom"/>
            <w:hideMark/>
          </w:tcPr>
          <w:p w:rsidR="00D96192" w:rsidRPr="0049727F" w:rsidRDefault="00D96192" w:rsidP="00D9624F">
            <w:pPr>
              <w:pStyle w:val="Tablebody"/>
              <w:jc w:val="right"/>
            </w:pPr>
            <w:r w:rsidRPr="0049727F">
              <w:t>1.267</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Visitacion Valley</w:t>
            </w:r>
          </w:p>
        </w:tc>
        <w:tc>
          <w:tcPr>
            <w:tcW w:w="1771" w:type="dxa"/>
            <w:shd w:val="clear" w:color="auto" w:fill="auto"/>
            <w:vAlign w:val="bottom"/>
            <w:hideMark/>
          </w:tcPr>
          <w:p w:rsidR="00D96192" w:rsidRPr="0049727F" w:rsidRDefault="00D96192" w:rsidP="00D9624F">
            <w:pPr>
              <w:pStyle w:val="Tablebody"/>
              <w:jc w:val="right"/>
            </w:pPr>
            <w:r w:rsidRPr="0049727F">
              <w:t>0.262</w:t>
            </w:r>
          </w:p>
        </w:tc>
        <w:tc>
          <w:tcPr>
            <w:tcW w:w="1344" w:type="dxa"/>
            <w:shd w:val="clear" w:color="auto" w:fill="auto"/>
            <w:noWrap/>
            <w:vAlign w:val="bottom"/>
            <w:hideMark/>
          </w:tcPr>
          <w:p w:rsidR="00D96192" w:rsidRPr="0049727F" w:rsidRDefault="00D96192" w:rsidP="00D9624F">
            <w:pPr>
              <w:pStyle w:val="Tablebody"/>
              <w:jc w:val="right"/>
            </w:pPr>
            <w:r w:rsidRPr="0049727F">
              <w:t>1.498</w:t>
            </w:r>
          </w:p>
        </w:tc>
        <w:tc>
          <w:tcPr>
            <w:tcW w:w="1802" w:type="dxa"/>
            <w:shd w:val="clear" w:color="auto" w:fill="auto"/>
            <w:noWrap/>
            <w:vAlign w:val="bottom"/>
            <w:hideMark/>
          </w:tcPr>
          <w:p w:rsidR="00D96192" w:rsidRPr="0049727F" w:rsidRDefault="00D96192" w:rsidP="00D9624F">
            <w:pPr>
              <w:pStyle w:val="Tablebody"/>
              <w:jc w:val="right"/>
            </w:pPr>
            <w:r w:rsidRPr="0049727F">
              <w:t>1.83</w:t>
            </w:r>
            <w:r>
              <w:t>0</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West Of Twin Peaks</w:t>
            </w:r>
          </w:p>
        </w:tc>
        <w:tc>
          <w:tcPr>
            <w:tcW w:w="1771" w:type="dxa"/>
            <w:shd w:val="clear" w:color="auto" w:fill="auto"/>
            <w:vAlign w:val="bottom"/>
            <w:hideMark/>
          </w:tcPr>
          <w:p w:rsidR="00D96192" w:rsidRPr="0049727F" w:rsidRDefault="00D96192" w:rsidP="00D9624F">
            <w:pPr>
              <w:pStyle w:val="Tablebody"/>
              <w:jc w:val="right"/>
            </w:pPr>
            <w:r w:rsidRPr="0049727F">
              <w:t>0.232</w:t>
            </w:r>
          </w:p>
        </w:tc>
        <w:tc>
          <w:tcPr>
            <w:tcW w:w="1344" w:type="dxa"/>
            <w:shd w:val="clear" w:color="auto" w:fill="auto"/>
            <w:noWrap/>
            <w:vAlign w:val="bottom"/>
            <w:hideMark/>
          </w:tcPr>
          <w:p w:rsidR="00D96192" w:rsidRPr="0049727F" w:rsidRDefault="00D96192" w:rsidP="00D9624F">
            <w:pPr>
              <w:pStyle w:val="Tablebody"/>
              <w:jc w:val="right"/>
            </w:pPr>
            <w:r w:rsidRPr="0049727F">
              <w:t>1.915</w:t>
            </w:r>
          </w:p>
        </w:tc>
        <w:tc>
          <w:tcPr>
            <w:tcW w:w="1802" w:type="dxa"/>
            <w:shd w:val="clear" w:color="auto" w:fill="auto"/>
            <w:noWrap/>
            <w:vAlign w:val="bottom"/>
            <w:hideMark/>
          </w:tcPr>
          <w:p w:rsidR="00D96192" w:rsidRPr="0049727F" w:rsidRDefault="00D96192" w:rsidP="00D9624F">
            <w:pPr>
              <w:pStyle w:val="Tablebody"/>
              <w:jc w:val="right"/>
            </w:pPr>
            <w:r w:rsidRPr="0049727F">
              <w:t>2.311</w:t>
            </w:r>
          </w:p>
        </w:tc>
      </w:tr>
      <w:tr w:rsidR="00D96192" w:rsidRPr="0049727F" w:rsidTr="00D9624F">
        <w:trPr>
          <w:trHeight w:val="315"/>
        </w:trPr>
        <w:tc>
          <w:tcPr>
            <w:tcW w:w="2062" w:type="dxa"/>
            <w:shd w:val="clear" w:color="auto" w:fill="auto"/>
            <w:vAlign w:val="center"/>
            <w:hideMark/>
          </w:tcPr>
          <w:p w:rsidR="00D96192" w:rsidRPr="0049727F" w:rsidRDefault="00D96192" w:rsidP="00D9624F">
            <w:pPr>
              <w:pStyle w:val="Tablebody"/>
            </w:pPr>
            <w:r w:rsidRPr="0049727F">
              <w:t>Western Addition</w:t>
            </w:r>
          </w:p>
        </w:tc>
        <w:tc>
          <w:tcPr>
            <w:tcW w:w="1771" w:type="dxa"/>
            <w:shd w:val="clear" w:color="auto" w:fill="auto"/>
            <w:vAlign w:val="bottom"/>
            <w:hideMark/>
          </w:tcPr>
          <w:p w:rsidR="00D96192" w:rsidRPr="0049727F" w:rsidRDefault="00D96192" w:rsidP="00D9624F">
            <w:pPr>
              <w:pStyle w:val="Tablebody"/>
              <w:jc w:val="right"/>
            </w:pPr>
            <w:r w:rsidRPr="0049727F">
              <w:t>0.213</w:t>
            </w:r>
          </w:p>
        </w:tc>
        <w:tc>
          <w:tcPr>
            <w:tcW w:w="1344" w:type="dxa"/>
            <w:shd w:val="clear" w:color="auto" w:fill="auto"/>
            <w:noWrap/>
            <w:vAlign w:val="bottom"/>
            <w:hideMark/>
          </w:tcPr>
          <w:p w:rsidR="00D96192" w:rsidRPr="0049727F" w:rsidRDefault="00D96192" w:rsidP="00D9624F">
            <w:pPr>
              <w:pStyle w:val="Tablebody"/>
              <w:jc w:val="right"/>
            </w:pPr>
            <w:r w:rsidRPr="0049727F">
              <w:t>1.996</w:t>
            </w:r>
          </w:p>
        </w:tc>
        <w:tc>
          <w:tcPr>
            <w:tcW w:w="1802" w:type="dxa"/>
            <w:shd w:val="clear" w:color="auto" w:fill="auto"/>
            <w:noWrap/>
            <w:vAlign w:val="bottom"/>
            <w:hideMark/>
          </w:tcPr>
          <w:p w:rsidR="00D96192" w:rsidRPr="0049727F" w:rsidRDefault="00D96192" w:rsidP="00D9624F">
            <w:pPr>
              <w:pStyle w:val="Tablebody"/>
              <w:jc w:val="right"/>
            </w:pPr>
            <w:r w:rsidRPr="0049727F">
              <w:t>2.848</w:t>
            </w:r>
          </w:p>
        </w:tc>
      </w:tr>
    </w:tbl>
    <w:p w:rsidR="00D96192" w:rsidRPr="0049727F" w:rsidRDefault="00D96192" w:rsidP="00D96192">
      <w:pPr>
        <w:pStyle w:val="Caption"/>
      </w:pPr>
      <w:bookmarkStart w:id="204" w:name="_Toc475721367"/>
      <w:r w:rsidRPr="0049727F">
        <w:t xml:space="preserve">Table </w:t>
      </w:r>
      <w:fldSimple w:instr=" STYLEREF 1 \s ">
        <w:r w:rsidR="00D265F3">
          <w:rPr>
            <w:noProof/>
          </w:rPr>
          <w:t>7</w:t>
        </w:r>
      </w:fldSimple>
      <w:r>
        <w:t>.</w:t>
      </w:r>
      <w:fldSimple w:instr=" SEQ Table \* ARABIC \s 1 ">
        <w:r w:rsidR="00D265F3">
          <w:rPr>
            <w:noProof/>
          </w:rPr>
          <w:t>7</w:t>
        </w:r>
      </w:fldSimple>
      <w:r w:rsidRPr="0049727F">
        <w:t xml:space="preserve"> San Francisco neighborhoods, by indicators of resilience: maximum node betweenness centrality</w:t>
      </w:r>
      <w:r>
        <w:t xml:space="preserve"> and</w:t>
      </w:r>
      <w:r w:rsidRPr="0049727F">
        <w:t xml:space="preserve"> average node connectivity (directed and undirected).</w:t>
      </w:r>
      <w:r>
        <w:t xml:space="preserve"> For definitions and discussion of these measures, see Table 5.1 in chapter 5 and section 4.4 in chapter 4.</w:t>
      </w:r>
      <w:bookmarkEnd w:id="204"/>
    </w:p>
    <w:p w:rsidR="00AC4E67" w:rsidRPr="0049727F" w:rsidRDefault="00AC4E67" w:rsidP="001C51FA">
      <w:r w:rsidRPr="0049727F">
        <w:t>Of note though, certain central orthogonal grid</w:t>
      </w:r>
      <w:r w:rsidR="00E81C93">
        <w:t>-</w:t>
      </w:r>
      <w:r w:rsidRPr="0049727F">
        <w:t xml:space="preserve">like networks with many 4-way intersections such as Downtown, Chinatown, and the Financial District have surprisingly 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lastRenderedPageBreak/>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w:t>
      </w:r>
      <w:r w:rsidR="00392817" w:rsidRPr="0049727F">
        <w:t xml:space="preserve"> This indicates that there are substantial possible resilience benefits in targeted conversion of one-way streets to bi-directional in Downtown, the Financial District, and Chinatown.</w:t>
      </w:r>
    </w:p>
    <w:p w:rsidR="00E0248C" w:rsidRPr="0049727F" w:rsidRDefault="00E0248C" w:rsidP="001C51FA"/>
    <w:p w:rsidR="00095193" w:rsidRPr="0049727F" w:rsidRDefault="00095193" w:rsidP="00D265F3">
      <w:pPr>
        <w:pStyle w:val="Heading2"/>
      </w:pPr>
      <w:bookmarkStart w:id="205" w:name="_Toc475721789"/>
      <w:bookmarkStart w:id="206" w:name="_Toc475734209"/>
      <w:r w:rsidRPr="0049727F">
        <w:t>Discussion</w:t>
      </w:r>
      <w:bookmarkEnd w:id="205"/>
      <w:bookmarkEnd w:id="206"/>
    </w:p>
    <w:p w:rsidR="00232F50" w:rsidRPr="0049727F" w:rsidRDefault="00232F50" w:rsidP="001C51FA">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97055A">
        <w:t>kinds</w:t>
      </w:r>
      <w:r w:rsidRPr="0049727F">
        <w:t xml:space="preserve"> of complexity discussed in chapter 4</w:t>
      </w:r>
      <w:r w:rsidR="0097055A">
        <w:t xml:space="preserve"> (section 4.4.1)</w:t>
      </w:r>
      <w:r w:rsidRPr="0049727F">
        <w:t xml:space="preserve">,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 Of the network measures, this empirical study has presented preliminary findings that particularly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uch neighborhoods are complex in terms of type II and type III complexity. Older, denser, and more self-organized networks, such as those at the heart of </w:t>
      </w:r>
      <w:r w:rsidR="00F542D3" w:rsidRPr="0049727F">
        <w:lastRenderedPageBreak/>
        <w:t xml:space="preserve">Boston or lower Manhattan are more complex in terms of type I complexity. Sprawling, disconnected suburban neighborhoods </w:t>
      </w:r>
      <w:r w:rsidR="000E546B" w:rsidRPr="0049727F">
        <w:t>rank low on all measures of complexity, with the exception that their high circuity can lend itself to disorder (i.e., type I).</w:t>
      </w:r>
    </w:p>
    <w:p w:rsidR="00F32AAF" w:rsidRPr="0049727F" w:rsidRDefault="00031B79" w:rsidP="001C51FA">
      <w:r w:rsidRPr="0049727F">
        <w:t xml:space="preserve">A critical takeaway of this analysis is that scale matters.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1C51FA">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ous built forms together into a single unit of analysis. The third captures the nature of the local built form and lived experience, but at the expense of a broad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095193" w:rsidRPr="0049727F" w:rsidRDefault="000D2F35" w:rsidP="001C51FA">
      <w:r w:rsidRPr="0049727F">
        <w:lastRenderedPageBreak/>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ity across the entire network. At the neighborhood scale, examples include downtown neighborhoods with 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r w:rsidR="00197069" w:rsidRPr="0049727F">
        <w:t>Similarly, c</w:t>
      </w:r>
      <w:r w:rsidR="0083204D" w:rsidRPr="0049727F">
        <w:t>omparing median 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at Plains developed all at once, but grew very little afterwards – unlike, for instance, most cities in California that were</w:t>
      </w:r>
      <w:r w:rsidR="00DB068B" w:rsidRPr="0049727F">
        <w:t xml:space="preserve"> settled in the same era but later</w:t>
      </w:r>
      <w:r w:rsidR="00F27E27" w:rsidRPr="0049727F">
        <w:t xml:space="preserve"> subjected to sprawl. This finding </w:t>
      </w:r>
      <w:r w:rsidR="00DB068B" w:rsidRPr="0049727F">
        <w:t xml:space="preserve">suggests </w:t>
      </w:r>
      <w:r w:rsidR="00F27E27" w:rsidRPr="0049727F">
        <w:t xml:space="preserve">future research </w:t>
      </w:r>
      <w:r w:rsidR="00DB068B" w:rsidRPr="0049727F">
        <w:t>could incorporate</w:t>
      </w:r>
      <w:r w:rsidR="00F27E27" w:rsidRPr="0049727F">
        <w:t xml:space="preserve"> </w:t>
      </w:r>
      <w:r w:rsidR="00DB068B" w:rsidRPr="0049727F">
        <w:t xml:space="preserve">a </w:t>
      </w:r>
      <w:r w:rsidR="00F27E27" w:rsidRPr="0049727F">
        <w:t>temporal analysis that this present study does not do with its cross-sectional data.</w:t>
      </w:r>
    </w:p>
    <w:p w:rsidR="00093C73" w:rsidRPr="0049727F" w:rsidRDefault="007C6F13" w:rsidP="001C51FA">
      <w:r w:rsidRPr="0049727F">
        <w:t xml:space="preserve">In total, this </w:t>
      </w:r>
      <w:r w:rsidR="00995A19" w:rsidRPr="0049727F">
        <w:t>chapter</w:t>
      </w:r>
      <w:r w:rsidRPr="0049727F">
        <w:t xml:space="preserve"> cross-sectionally analyzed 497 urbanized areas’ street networks, 19,655 cities’ and towns’ street networks, and 6,857 neighborhoods’ street networks. These sample sizes were larger than those in any previous study. It looked at both metric and topological measures of the structure and complexity of these networks – particularly focusing on density, connectedness, and resilience. </w:t>
      </w:r>
      <w:r w:rsidR="00995A19" w:rsidRPr="0049727F">
        <w:t xml:space="preserve">These preliminary empirical findings illustrate the use </w:t>
      </w:r>
      <w:r w:rsidR="00995A19" w:rsidRPr="0049727F">
        <w:lastRenderedPageBreak/>
        <w:t>of OSMnx as a new piece of research infrastructure</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093C73" w:rsidRPr="0049727F">
        <w:br w:type="page"/>
      </w:r>
    </w:p>
    <w:p w:rsidR="004B7569" w:rsidRPr="0049727F" w:rsidRDefault="004B7569" w:rsidP="001C3736"/>
    <w:p w:rsidR="00093C73" w:rsidRPr="0049727F" w:rsidRDefault="00093C73" w:rsidP="0014423B">
      <w:pPr>
        <w:pStyle w:val="Heading1"/>
      </w:pPr>
      <w:bookmarkStart w:id="207" w:name="_Toc475721790"/>
      <w:bookmarkStart w:id="208" w:name="_Toc475734210"/>
      <w:r w:rsidRPr="0049727F">
        <w:t>Conclusion</w:t>
      </w:r>
      <w:bookmarkEnd w:id="207"/>
      <w:bookmarkEnd w:id="208"/>
    </w:p>
    <w:p w:rsidR="00950CF5" w:rsidRPr="0049727F" w:rsidRDefault="00950CF5" w:rsidP="001C51FA">
      <w:r w:rsidRPr="0049727F">
        <w:br w:type="page"/>
      </w:r>
    </w:p>
    <w:p w:rsidR="00FD2C45" w:rsidRPr="0049727F" w:rsidRDefault="009F0C40" w:rsidP="00D265F3">
      <w:pPr>
        <w:pStyle w:val="Heading2"/>
      </w:pPr>
      <w:bookmarkStart w:id="209" w:name="_Toc475721791"/>
      <w:bookmarkStart w:id="210" w:name="_Toc475734211"/>
      <w:r w:rsidRPr="0049727F">
        <w:lastRenderedPageBreak/>
        <w:t>Synopsis of the Dissertation</w:t>
      </w:r>
      <w:bookmarkEnd w:id="209"/>
      <w:bookmarkEnd w:id="210"/>
    </w:p>
    <w:p w:rsidR="00FD2C45" w:rsidRPr="0049727F" w:rsidRDefault="00A81B98" w:rsidP="001C51FA">
      <w:r w:rsidRPr="0049727F">
        <w:t>Cities are complex systems</w:t>
      </w:r>
      <w:r w:rsidR="008745B2" w:rsidRPr="0049727F">
        <w:t xml:space="preserve"> shaped through bottom-up, self-organizing processes and top-down planning interventions. </w:t>
      </w:r>
      <w:r w:rsidR="00FD2C45" w:rsidRPr="0049727F">
        <w:t>Cities – human ecosystems –</w:t>
      </w:r>
      <w:r w:rsidRPr="0049727F">
        <w:t xml:space="preserve"> comprise</w:t>
      </w:r>
      <w:r w:rsidR="00FD2C45" w:rsidRPr="0049727F">
        <w:t xml:space="preserve"> many interrelated, interacting components. Humans both shape their ecosystems (i.e., institutions, cultures, physical built environments), and are in turn shaped by them.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This dissertation focused on street networks and their complexity, emphasizing density, resilience, and connectedness. These attributes influence the way an urban system’s physical links can structure complex interactions, connections, and dynamics.</w:t>
      </w:r>
    </w:p>
    <w:p w:rsidR="00FD2C45" w:rsidRPr="0049727F" w:rsidRDefault="004C18C2" w:rsidP="001C51FA">
      <w:r w:rsidRPr="0049727F">
        <w:t>This dissertation developed its theoretical framing over chapters 2 and 3. C</w:t>
      </w:r>
      <w:r w:rsidR="00FD2C45" w:rsidRPr="0049727F">
        <w:t xml:space="preserve">hapter </w:t>
      </w:r>
      <w:r w:rsidRPr="0049727F">
        <w:t>2 introduced the background of the nonlinear paradigm, discussing</w:t>
      </w:r>
      <w:r w:rsidR="00FD2C45" w:rsidRPr="0049727F">
        <w:t xml:space="preserve"> systems, dynamics, self-similarity, and prediction</w:t>
      </w:r>
      <w:r w:rsidRPr="0049727F">
        <w:t>. These foundations</w:t>
      </w:r>
      <w:r w:rsidR="00FD2C45" w:rsidRPr="0049727F">
        <w:t xml:space="preserve"> set up the </w:t>
      </w:r>
      <w:r w:rsidRPr="0049727F">
        <w:t>theoretical frame</w:t>
      </w:r>
      <w:r w:rsidR="00FD2C45" w:rsidRPr="0049727F">
        <w:t xml:space="preserve"> in chapter 3 of complexity, cities, and the study of networks</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 In particular, it presented several measures of network complexity</w:t>
      </w:r>
      <w:r w:rsidR="00037100">
        <w:t xml:space="preserve"> and structure</w:t>
      </w:r>
      <w:r w:rsidRPr="0049727F">
        <w:t xml:space="preserve"> that were then operationalized in </w:t>
      </w:r>
      <w:r w:rsidR="0049727F" w:rsidRPr="0049727F">
        <w:t xml:space="preserve">chapters </w:t>
      </w:r>
      <w:r w:rsidRPr="0049727F">
        <w:t xml:space="preserve">5, 6, and 7. This chapter introduced OSMnx, a new tool to acquire, construct, correct, visualize, and analyze complex urban street networks. Chapter 6 applied OSMnx empirically in a small case study of street networks in Portland, Oregon as a demonstration of its usage. Chapter 7 then expanded the </w:t>
      </w:r>
      <w:r w:rsidRPr="0049727F">
        <w:lastRenderedPageBreak/>
        <w:t>empirical application of OSMnx to a large study of 27,000 urban street networks at various scales</w:t>
      </w:r>
      <w:r w:rsidR="001968A4" w:rsidRPr="0049727F">
        <w:t xml:space="preserve"> across the United States</w:t>
      </w:r>
      <w:r w:rsidRPr="0049727F">
        <w:t>.</w:t>
      </w:r>
    </w:p>
    <w:p w:rsidR="00FD2C45" w:rsidRPr="0049727F" w:rsidRDefault="00FD2C45" w:rsidP="001C51FA"/>
    <w:p w:rsidR="00E70F52" w:rsidRPr="0049727F" w:rsidRDefault="009F0C40" w:rsidP="00D265F3">
      <w:pPr>
        <w:pStyle w:val="Heading2"/>
      </w:pPr>
      <w:bookmarkStart w:id="211" w:name="_Toc475721792"/>
      <w:bookmarkStart w:id="212" w:name="_Toc475734212"/>
      <w:r w:rsidRPr="0049727F">
        <w:t xml:space="preserve">Summary of Key </w:t>
      </w:r>
      <w:r w:rsidR="005757A1" w:rsidRPr="0049727F">
        <w:t>Contribution</w:t>
      </w:r>
      <w:r w:rsidR="00E70F52" w:rsidRPr="0049727F">
        <w:t>s</w:t>
      </w:r>
      <w:bookmarkEnd w:id="211"/>
      <w:bookmarkEnd w:id="212"/>
    </w:p>
    <w:p w:rsidR="005757A1" w:rsidRPr="0049727F" w:rsidRDefault="00E70F52" w:rsidP="00D265F3">
      <w:pPr>
        <w:pStyle w:val="Heading3"/>
      </w:pPr>
      <w:bookmarkStart w:id="213" w:name="_Toc475721793"/>
      <w:bookmarkStart w:id="214" w:name="_Toc475734213"/>
      <w:r w:rsidRPr="0049727F">
        <w:t>Contribution</w:t>
      </w:r>
      <w:r w:rsidR="005757A1" w:rsidRPr="0049727F">
        <w:t xml:space="preserve"> to the Literature</w:t>
      </w:r>
      <w:bookmarkEnd w:id="213"/>
      <w:bookmarkEnd w:id="214"/>
    </w:p>
    <w:p w:rsidR="00CE4274" w:rsidRPr="0049727F" w:rsidRDefault="00CE4274" w:rsidP="001C51FA">
      <w:r w:rsidRPr="0049727F">
        <w:t xml:space="preserve">This dissertation makes various theoretical, methodological, and empirical contributions across its six substantive chapters to the urban planning research literature. This subsection addresses them in order. </w:t>
      </w:r>
    </w:p>
    <w:p w:rsidR="00F27E27" w:rsidRPr="0049727F" w:rsidRDefault="00CE4274" w:rsidP="001C51FA">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I have developed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is not original; rather it reviews the theory of nonlinearity for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gentle step-by-step </w:t>
      </w:r>
      <w:r w:rsidRPr="0049727F">
        <w:lastRenderedPageBreak/>
        <w:t xml:space="preserve">introduction to dynamical systems to a broad social science audience to provide a strong and unambiguous footing for forays into complexity studies. </w:t>
      </w:r>
    </w:p>
    <w:p w:rsidR="00CE4274" w:rsidRPr="0049727F" w:rsidRDefault="002142A7" w:rsidP="00C061E1">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of complexity in the social sciences has resulted in ambiguous terminology, internal inconsistencies, and overloaded concepts. This chapter provides explanatory examples of these concepts familiar to scholars and practitioners not already versed in the technical science of complexity. Most relevant to this present study, this chapter expounds the theory of networks and network analysis that form</w:t>
      </w:r>
      <w:r w:rsidR="002C1B84" w:rsidRPr="0049727F">
        <w:t>s</w:t>
      </w:r>
      <w:r w:rsidRPr="0049727F">
        <w:t xml:space="preserve"> the foundation of the remaining chapters.</w:t>
      </w:r>
      <w:r w:rsidR="001968A4" w:rsidRPr="0049727F">
        <w:t xml:space="preserve"> </w:t>
      </w:r>
    </w:p>
    <w:p w:rsidR="002142A7" w:rsidRPr="0049727F" w:rsidRDefault="002142A7" w:rsidP="001C51FA">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These attributes influence the way an urban system’s physical links can structure complex interactions, connections, and dynamics. The analytical framework developed here is generalizable to empirical research of multiple neighborhood types and design standards.</w:t>
      </w:r>
    </w:p>
    <w:p w:rsidR="0023769F" w:rsidRPr="0049727F" w:rsidRDefault="002142A7" w:rsidP="001C51FA">
      <w:r w:rsidRPr="0049727F">
        <w:t xml:space="preserve">Chapter 5 offers the primary contribution of this dissertation – OSMnx, a new tool </w:t>
      </w:r>
      <w:r w:rsidR="00926B01" w:rsidRPr="0049727F">
        <w:t xml:space="preserve">I have developed </w:t>
      </w:r>
      <w:r w:rsidRPr="0049727F">
        <w:t xml:space="preserve">to download, construct, correct, analyze, and visualize urban street networks using OpenStreetMap data.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as to create a tool, OSMnx, to make the </w:t>
      </w:r>
      <w:r w:rsidR="0023769F" w:rsidRPr="0049727F">
        <w:lastRenderedPageBreak/>
        <w:t xml:space="preserve">collection of data and creation and analysis of street networks simple, consistent, and automatable. OSMnx contributes five significant new capabilities for researchers: first, the automatic downloading of administrative place boundaries and shapefiles;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Moreover, OSMnx allows street network data collection for anywhere in the world that OpenStreetMap has data. One can easily acquire street networks for places where such data might otherwise be inconsistent, difficult, or impossible to come by.</w:t>
      </w:r>
    </w:p>
    <w:p w:rsidR="002142A7" w:rsidRPr="0049727F" w:rsidRDefault="0023769F" w:rsidP="001C51FA">
      <w:r w:rsidRPr="0049727F">
        <w:t xml:space="preserve">OSMnx allows researchers and planners to download spatial geometries and construct, project, visualize, and analyze complex street networks. It makes the acquisition, construction, and analysis of urban street networks easy, consistent, and reproducible for powerful and consistent research, transportation engineering, and urban design. OSMnx is built on top of NetworkX, matplotlib, and geopandas for rich network analytic capabilities, beautiful and simple visualizations, and fast spatial queries with </w:t>
      </w:r>
      <w:r w:rsidR="00A81B98" w:rsidRPr="0049727F">
        <w:t>R-tree</w:t>
      </w:r>
      <w:r w:rsidRPr="0049727F">
        <w:t xml:space="preserve"> indexing. Finally, chapter 5 adapts measures from traditional network analysis to make them better-suited to accurately describing the physical form of street intersections and network connectivity – namely, by adapting abstract nodes and directed edges into faithful representations of intersections, dead-ends, and physical streets.</w:t>
      </w:r>
    </w:p>
    <w:p w:rsidR="0023769F" w:rsidRPr="0049727F" w:rsidRDefault="0023769F" w:rsidP="001C51FA">
      <w:r w:rsidRPr="0049727F">
        <w:lastRenderedPageBreak/>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together the network concepts presented in chapter 3, the network measures presented in chapter 4, and the methodological tool presented in chapter 5. This chapter thus serves to knit these preceding threads together empirically.</w:t>
      </w:r>
    </w:p>
    <w:p w:rsidR="0023769F" w:rsidRPr="0049727F" w:rsidRDefault="0023769F" w:rsidP="001C51FA">
      <w:r w:rsidRPr="0049727F">
        <w:t>This chapter also presents empirical findings of three street network sections in Portland, Oregon and uses the quantitative measures to compare and contrast these network sections. It introduces these neighborhoods first from a brief qualitative and historical perspective, then explores their comparative quantitative measures of network complexity and st</w:t>
      </w:r>
      <w:r w:rsidR="00CE0FBD" w:rsidRPr="0049727F">
        <w:t>ructure.</w:t>
      </w:r>
      <w:r w:rsidR="001968A4" w:rsidRPr="0049727F">
        <w:t xml:space="preserve"> During the high modernist era of the mid-20</w:t>
      </w:r>
      <w:r w:rsidR="001968A4" w:rsidRPr="0049727F">
        <w:rPr>
          <w:vertAlign w:val="superscript"/>
        </w:rPr>
        <w:t>th</w:t>
      </w:r>
      <w:r w:rsidR="001968A4" w:rsidRPr="0049727F">
        <w:t xml:space="preserve"> 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robustness if one-way streets in the dense, orthogonal downtown were converted to two-way streets. </w:t>
      </w:r>
    </w:p>
    <w:p w:rsidR="0023769F" w:rsidRPr="0049727F" w:rsidRDefault="0023769F" w:rsidP="001C51FA">
      <w:r w:rsidRPr="0049727F">
        <w:t xml:space="preserve">Following up from this small case study,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w:t>
      </w:r>
      <w:r w:rsidRPr="0049727F">
        <w:lastRenderedPageBreak/>
        <w:t>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1C51FA">
      <w:r w:rsidRPr="0049727F">
        <w:t>This fourth limitation above was addressed by introducing OSMnx and demonstrating its use in a small case study of Portland, Oregon in chapters 5 and 6. Chapter 7 addressed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1C51FA">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over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 a case study looking deeper at the neighborhood-scale street networks in the city of San Francisco.</w:t>
      </w:r>
    </w:p>
    <w:p w:rsidR="00FE5479" w:rsidRPr="0049727F" w:rsidRDefault="00FE5479" w:rsidP="001C51FA">
      <w:r w:rsidRPr="0049727F">
        <w:lastRenderedPageBreak/>
        <w:t xml:space="preserve">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r w:rsidR="00CE0FBD" w:rsidRPr="0049727F">
        <w:t xml:space="preserve">Returning to the types of complexity discussed in </w:t>
      </w:r>
      <w:r w:rsidR="0049727F" w:rsidRPr="0049727F">
        <w:t xml:space="preserve">chapter </w:t>
      </w:r>
      <w:r w:rsidR="00CE0FBD" w:rsidRPr="0049727F">
        <w:t>4, s</w:t>
      </w:r>
      <w:r w:rsidRPr="0049727F">
        <w:t>uch neighborhoods are complex in terms of type II and type III complexity. Older, denser, and more self-organized networks, such as those at the heart of Boston or lower Manhattan are more complex in terms of type I complexity. Sprawling, disconnected suburban neighborhoods rank low on all measures of complexity, with the exception that their high circuity can lend itself to disorder (i.e., type I).</w:t>
      </w:r>
    </w:p>
    <w:p w:rsidR="00CE0FBD" w:rsidRPr="0049727F" w:rsidRDefault="00CE0FBD" w:rsidP="001C51FA">
      <w:r w:rsidRPr="0049727F">
        <w:t xml:space="preserve">We also find that </w:t>
      </w:r>
      <w:r w:rsidRPr="0049727F">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very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This spatial signature is still clearly written in the urban form across the United States. C</w:t>
      </w:r>
      <w:r w:rsidRPr="0049727F">
        <w:t xml:space="preserve">omparing median street networks of each state, Nebraska has the lowest circuity, the highest average number of </w:t>
      </w:r>
      <w:r w:rsidRPr="0049727F">
        <w:lastRenderedPageBreak/>
        <w:t>streets per node, the second shortest average street segment length, and the second highest intersection density for similar reasons.</w:t>
      </w:r>
    </w:p>
    <w:p w:rsidR="00E70F52" w:rsidRPr="0049727F" w:rsidRDefault="00762247" w:rsidP="001C51FA">
      <w:r w:rsidRPr="0049727F">
        <w:t>In conclusion, a</w:t>
      </w:r>
      <w:r w:rsidR="001845C0" w:rsidRPr="0049727F">
        <w:t>n adaptation of chapter 2 is currently in press to be publishe</w:t>
      </w:r>
      <w:r w:rsidR="009F0C40" w:rsidRPr="0049727F">
        <w:t xml:space="preserve">d as a journal articl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the </w:t>
      </w:r>
      <w:r w:rsidR="001968A4" w:rsidRPr="0049727F">
        <w:t>early</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1845C0" w:rsidRPr="0049727F">
        <w:t>.</w:t>
      </w:r>
    </w:p>
    <w:p w:rsidR="001845C0" w:rsidRPr="0049727F" w:rsidRDefault="001845C0" w:rsidP="001C51FA"/>
    <w:p w:rsidR="00E70F52" w:rsidRPr="0049727F" w:rsidRDefault="00E70F52" w:rsidP="00D265F3">
      <w:pPr>
        <w:pStyle w:val="Heading3"/>
      </w:pPr>
      <w:bookmarkStart w:id="215" w:name="_Toc475721794"/>
      <w:bookmarkStart w:id="216" w:name="_Toc475734214"/>
      <w:r w:rsidRPr="0049727F">
        <w:t>Contribution to Planning Practice</w:t>
      </w:r>
      <w:bookmarkEnd w:id="215"/>
      <w:bookmarkEnd w:id="216"/>
    </w:p>
    <w:p w:rsidR="00E70F52" w:rsidRPr="0049727F" w:rsidRDefault="00C1530F" w:rsidP="001C51FA">
      <w:r w:rsidRPr="0049727F">
        <w:t>This dissertation makes methodological and empirical contributions to urban planning practice.</w:t>
      </w:r>
      <w:r w:rsidR="002F08FC" w:rsidRPr="0049727F">
        <w:t xml:space="preserve"> The first, and primary, contribution is OSMnx. As a research platform it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002F08FC" w:rsidRPr="0049727F">
        <w:t xml:space="preserve">5, require extremely expensive ArcGIS licenses and preexisting local data sets. OSMnx is free, open-source, and can collect street network data from anywhere in the world via various flexible methods. Furthermore, as OpenStreetMap is publicly editable, local planners may add local data directly to OpenStreetMap, then use OSMnx to immediately construct the data into a graph-theoretic object for network analysis. It is easy to conduct common planning analyses such as intersection density, the spatial distribution of intersection types, </w:t>
      </w:r>
      <w:r w:rsidR="000F1BFF" w:rsidRPr="0049727F">
        <w:t xml:space="preserve">average (linear) block length, </w:t>
      </w:r>
      <w:r w:rsidR="002F08FC" w:rsidRPr="0049727F">
        <w:t xml:space="preserve">connectedness, resilience, shortest-path routing, and accessibility. Street networks can be saved as ESRI shapefiles, GraphML files, or SVGs for </w:t>
      </w:r>
      <w:r w:rsidR="000F1BFF" w:rsidRPr="0049727F">
        <w:t>design work in tools like Adobe Illustrator.</w:t>
      </w:r>
    </w:p>
    <w:p w:rsidR="000F1BFF" w:rsidRPr="0049727F" w:rsidRDefault="000F1BFF" w:rsidP="001C51FA">
      <w:r w:rsidRPr="0049727F">
        <w:lastRenderedPageBreak/>
        <w:t>Additionally, the preliminary empirical findings in this dissertation suggest to planning practitioners several methods for making qualitative assessments of urban resilience more concrete quantitatively.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D87A2F" w:rsidP="001C51FA"/>
    <w:p w:rsidR="005757A1" w:rsidRPr="0049727F" w:rsidRDefault="005757A1" w:rsidP="00D265F3">
      <w:pPr>
        <w:pStyle w:val="Heading2"/>
      </w:pPr>
      <w:bookmarkStart w:id="217" w:name="_Toc475721795"/>
      <w:bookmarkStart w:id="218" w:name="_Toc475734215"/>
      <w:r w:rsidRPr="0049727F">
        <w:t>Future Research</w:t>
      </w:r>
      <w:bookmarkEnd w:id="217"/>
      <w:bookmarkEnd w:id="218"/>
    </w:p>
    <w:p w:rsidR="00872C96" w:rsidRPr="0049727F" w:rsidRDefault="00872C96" w:rsidP="00872C96">
      <w:r w:rsidRPr="0049727F">
        <w:t xml:space="preserve">Future work </w:t>
      </w:r>
      <w:r w:rsidR="0013644D" w:rsidRPr="0049727F">
        <w:t>can</w:t>
      </w:r>
      <w:r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Pr="0049727F">
        <w:t xml:space="preserve">public investment in bicycling infrastructure, and the connectivity and resilience of new neighborhoods </w:t>
      </w:r>
      <w:r w:rsidR="0013644D" w:rsidRPr="0049727F">
        <w:t>developed according to</w:t>
      </w:r>
      <w:r w:rsidRPr="0049727F">
        <w:t xml:space="preserve"> the LEED-ND standards. </w:t>
      </w:r>
      <w:r w:rsidR="0013644D" w:rsidRPr="0049727F">
        <w:t xml:space="preserve">Given the worldwide coverage of OpenStreetMap data, and its use as a digital repository by NGOs and humanitarian organizations, OSMnx could be used to study </w:t>
      </w:r>
      <w:r w:rsidRPr="0049727F">
        <w:t>cities in the Global South to examin</w:t>
      </w:r>
      <w:r w:rsidR="0013644D" w:rsidRPr="0049727F">
        <w:t xml:space="preserve">e urbanization, slums, and </w:t>
      </w:r>
      <w:r w:rsidR="005E4E49" w:rsidRPr="0049727F">
        <w:t>percolation of circulation networks into informal settlements</w:t>
      </w:r>
      <w:r w:rsidRPr="0049727F">
        <w:t xml:space="preserve">. Ultimately, </w:t>
      </w:r>
      <w:r w:rsidR="0013644D" w:rsidRPr="0049727F">
        <w:t>such studies could improve our understanding of</w:t>
      </w:r>
      <w:r w:rsidRPr="0049727F">
        <w:t xml:space="preserve"> the structure and character of cities through infrastructure – including roads, housing, and water – around the world to evaluate accessibility, connectivity, resilience, and spatial justice.</w:t>
      </w:r>
    </w:p>
    <w:p w:rsidR="0080597F" w:rsidRPr="0049727F" w:rsidRDefault="0080597F" w:rsidP="001C51FA">
      <w:r w:rsidRPr="0049727F">
        <w:t xml:space="preserve">Future </w:t>
      </w:r>
      <w:r w:rsidR="000F1BFF" w:rsidRPr="0049727F">
        <w:t xml:space="preserve">methodological </w:t>
      </w:r>
      <w:r w:rsidRPr="0049727F">
        <w:t xml:space="preserve">research includes developing a decision-tree algorithm to impute street width from various attributes of the edge. Figure 5.9 used OpenStreetMap’s highway type </w:t>
      </w:r>
      <w:r w:rsidRPr="0049727F">
        <w:lastRenderedPageBreak/>
        <w:t>attribute in conjunction with an ad hoc approximation of local street widths in each geography to map from highway type to an inferred width in meters to a width in pixels given the dimensions of the image raster. OpenStreetMap also has attributes for street width (though this is infrequently non-null) and number of lanes (though lane widths vary from place to place. A better future algorithm might first check street width; if it is not present it would estimate the width from the number of lanes; if this too is not present, it would fall back on some default value for the highway type.</w:t>
      </w:r>
    </w:p>
    <w:p w:rsidR="00EF5DF3" w:rsidRDefault="00220817" w:rsidP="001C51FA">
      <w:r w:rsidRPr="0049727F">
        <w:t>OpenStreetMap represents divided roads as two side-by-side one-way edges (with different spatial locations and unique IDs) running in opposite directions – as does TIGER/Line and essentially every other set of GIS streets. This does however cause some inconsistencies with counts, measures, and visual representation. For example, the intersection of a divided road with a street essentially becomes two intersections, i.e., two separate one-way edges intersecting with a street. Collapsing divided roads into a single spatial entity is a nontrivial computational task. One might draw a new centerline in the middle of the two reciprocal edges, but this could be difficult if the road curves considerably.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220817" w:rsidRPr="0049727F" w:rsidRDefault="00220817" w:rsidP="001C51FA">
      <w:r w:rsidRPr="0049727F">
        <w:t>Again, this will run into difficulties if the same two roads intersect multiple times (e.g., due to curvature) or if multiple roads of the same name exist in a network. Further, data quality becomes paramount in such an approach: any inconsistencies in naming, spelling, or abbreviation (</w:t>
      </w:r>
      <w:r w:rsidR="00D96192">
        <w:t>e.g., “Avenue” vs. “Ave” vs. “Av</w:t>
      </w:r>
      <w:r w:rsidRPr="0049727F">
        <w:t>”) could cause mismatches</w:t>
      </w:r>
      <w:r w:rsidR="00926B01" w:rsidRPr="0049727F">
        <w:t xml:space="preserve"> that require natural language processing</w:t>
      </w:r>
      <w:r w:rsidRPr="0049727F">
        <w:t>.</w:t>
      </w:r>
      <w:r w:rsidR="00654383" w:rsidRPr="0049727F">
        <w:t xml:space="preserve"> To guarantee the results of any such collapsing of divided roads, the </w:t>
      </w:r>
      <w:r w:rsidR="00654383" w:rsidRPr="0049727F">
        <w:lastRenderedPageBreak/>
        <w:t xml:space="preserve">researcher may be best suited performing the task manually, comparing each edge to satellite photography, and ground-truthing the results against street-level imagery such as Google StreetView or an in-person site study.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 street network researchers, even given its caveats.</w:t>
      </w:r>
    </w:p>
    <w:p w:rsidR="007C6F13" w:rsidRPr="0049727F" w:rsidRDefault="000F1BFF" w:rsidP="001C51FA">
      <w:r w:rsidRPr="0049727F">
        <w:t>Future empirical research includes comparing multiple network types across multiple scales. How do various measures of network complexity vary when examining driving networks versus walking networks versus bik</w:t>
      </w:r>
      <w:r w:rsidR="00EF5DF3">
        <w:t>e</w:t>
      </w:r>
      <w:r w:rsidRPr="0049727F">
        <w:t>able networks at multiple spatial scales?</w:t>
      </w:r>
      <w:r w:rsidR="00EF5DF3">
        <w:t xml:space="preserve"> This could also help clarify the nature of network resilience and connectedness for driving versus walking</w:t>
      </w:r>
      <w:r w:rsidRPr="0049727F">
        <w:t xml:space="preserve"> </w:t>
      </w:r>
      <w:r w:rsidR="00EF5DF3">
        <w:t xml:space="preserve">by further examining a place such as San Francisco where connectivity was designed to favor pedesitrains over cars. </w:t>
      </w:r>
      <w:r w:rsidRPr="0049727F">
        <w:t>This study 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r w:rsidR="00F27E27" w:rsidRPr="0049727F">
        <w:t>Additionally, cluster analyses can be performed across network variables to develop a taxonomy of physical types along with city vintage and urban development in terms of changes in population and spatial extents.</w:t>
      </w:r>
      <w:r w:rsidR="005E3F73">
        <w:t xml:space="preserve"> Such clustering could usefully explain physical form resulting from certain histories, policies, and local conditions</w:t>
      </w:r>
      <w:r w:rsidR="00592413">
        <w:t xml:space="preserve"> – furthering the findings visualized in Figure 7.10</w:t>
      </w:r>
      <w:r w:rsidR="005E3F73">
        <w:t>.</w:t>
      </w:r>
      <w:r w:rsidR="00F27E27" w:rsidRPr="0049727F">
        <w:t xml:space="preserve"> </w:t>
      </w:r>
      <w:r w:rsidRPr="0049727F">
        <w:t xml:space="preserve">Furthermore, OSMnx can easily output </w:t>
      </w:r>
      <w:r w:rsidR="007C6F13" w:rsidRPr="0049727F">
        <w:t xml:space="preserve">built form variables to use in </w:t>
      </w:r>
      <w:r w:rsidRPr="0049727F">
        <w:t>h</w:t>
      </w:r>
      <w:r w:rsidR="00B47BEB" w:rsidRPr="0049727F">
        <w:t>edonic studies of housing costs or analyses of travel behavior and VMT. It can quickly and automatically produce useful transportation-design variables such as intersection densities, node types, and (proxies of) block sizes, but also more advanced measures of centrality, clustering, resilience, and node importance.</w:t>
      </w:r>
    </w:p>
    <w:p w:rsidR="005757A1" w:rsidRPr="0049727F" w:rsidRDefault="00B47BEB" w:rsidP="001C51FA">
      <w:r w:rsidRPr="0049727F">
        <w:lastRenderedPageBreak/>
        <w:t>In conclusion, OSMnx is a new research platform to simplify and democratize the process of collecting, constructing, correcting, analyzing, projecting, mapping, and visualizing complex urban street networks. It enables research into urban form, street design and evolution, transportation, and resilience at multiple scales for any geography anywhere in the world.</w:t>
      </w:r>
    </w:p>
    <w:p w:rsidR="00D63890" w:rsidRPr="0049727F" w:rsidRDefault="00D63890" w:rsidP="001C51FA">
      <w:r w:rsidRPr="0049727F">
        <w:br w:type="page"/>
      </w:r>
    </w:p>
    <w:p w:rsidR="001C3736" w:rsidRDefault="001C3736" w:rsidP="001C3736">
      <w:bookmarkStart w:id="219" w:name="_Toc475721796"/>
    </w:p>
    <w:p w:rsidR="00D63890" w:rsidRPr="0049727F" w:rsidRDefault="00D63890" w:rsidP="0014423B">
      <w:pPr>
        <w:pStyle w:val="Pre-Heading1"/>
      </w:pPr>
      <w:bookmarkStart w:id="220" w:name="_Toc475734216"/>
      <w:r w:rsidRPr="0049727F">
        <w:t>Bibliography</w:t>
      </w:r>
      <w:bookmarkEnd w:id="219"/>
      <w:bookmarkEnd w:id="220"/>
    </w:p>
    <w:p w:rsidR="009E7782" w:rsidRPr="0049727F" w:rsidRDefault="009E7782" w:rsidP="001C51FA"/>
    <w:p w:rsidR="00064403" w:rsidRPr="0049727F" w:rsidRDefault="00064403" w:rsidP="001C51FA">
      <w:pPr>
        <w:pStyle w:val="References"/>
      </w:pPr>
      <w:r w:rsidRPr="0049727F">
        <w:t xml:space="preserve">Adams, D., &amp; Tiesdell, S. (2010). Planners as Market Actors: Rethinking State–Market Relations in Land and Property. </w:t>
      </w:r>
      <w:r w:rsidRPr="0049727F">
        <w:rPr>
          <w:i/>
          <w:iCs/>
        </w:rPr>
        <w:t>Planning Theory &amp; Practice</w:t>
      </w:r>
      <w:r w:rsidRPr="0049727F">
        <w:t xml:space="preserve">, </w:t>
      </w:r>
      <w:r w:rsidRPr="0049727F">
        <w:rPr>
          <w:i/>
          <w:iCs/>
        </w:rPr>
        <w:t>11</w:t>
      </w:r>
      <w:r w:rsidRPr="0049727F">
        <w:t>(2), 187–207. https://doi.org/10.1080/14649351003759631</w:t>
      </w:r>
    </w:p>
    <w:p w:rsidR="00064403" w:rsidRPr="0049727F" w:rsidRDefault="00064403" w:rsidP="001C51FA">
      <w:pPr>
        <w:pStyle w:val="References"/>
      </w:pPr>
      <w:r w:rsidRPr="0049727F">
        <w:t xml:space="preserve">Agryzkov, T., Oliver, J. L., Tortosa, L., &amp; Vicent, J. F. (2012). An algorithm for ranking the nodes of an urban network based on the concept of PageRank vector. </w:t>
      </w:r>
      <w:r w:rsidRPr="0049727F">
        <w:rPr>
          <w:i/>
          <w:iCs/>
        </w:rPr>
        <w:t>Applied Mathematics and Computation</w:t>
      </w:r>
      <w:r w:rsidRPr="0049727F">
        <w:t xml:space="preserve">, </w:t>
      </w:r>
      <w:r w:rsidRPr="0049727F">
        <w:rPr>
          <w:i/>
          <w:iCs/>
        </w:rPr>
        <w:t>219</w:t>
      </w:r>
      <w:r w:rsidRPr="0049727F">
        <w:t>(4), 2186–2193. https://doi.org/10.1016/j.amc.2012.08.064</w:t>
      </w:r>
    </w:p>
    <w:p w:rsidR="00064403" w:rsidRPr="0049727F" w:rsidRDefault="00064403" w:rsidP="001C51FA">
      <w:pPr>
        <w:pStyle w:val="References"/>
      </w:pPr>
      <w:r w:rsidRPr="0049727F">
        <w:t xml:space="preserve">Agryzkov, T., Oliver, J. L., Tortosa, L., &amp; Vicent, J. F. (2013). A Model to Visualize Information in a Complex Streets’ Network. In S. Omatu, J. Neves, J. M. C. Rodriguez, J. F. Paz Santana, &amp; S. R. Gonzalez (Eds.), </w:t>
      </w:r>
      <w:r w:rsidRPr="0049727F">
        <w:rPr>
          <w:i/>
          <w:iCs/>
        </w:rPr>
        <w:t>Distributed Computing and Artificial Intelligence</w:t>
      </w:r>
      <w:r w:rsidRPr="0049727F">
        <w:t xml:space="preserve"> (Vol. 217, pp. 129–136). Cham: Springer International Publishing. Retrieved from http://link.springer.com/10.1007/978-3-319-00551-5_16</w:t>
      </w:r>
    </w:p>
    <w:p w:rsidR="00064403" w:rsidRPr="0049727F" w:rsidRDefault="00064403" w:rsidP="001C51FA">
      <w:pPr>
        <w:pStyle w:val="References"/>
      </w:pPr>
      <w:r w:rsidRPr="0049727F">
        <w:t xml:space="preserve">Albert, R., &amp; Barabási, A.-L. (2002). Statistical mechanics of complex networks. </w:t>
      </w:r>
      <w:r w:rsidRPr="0049727F">
        <w:rPr>
          <w:i/>
          <w:iCs/>
        </w:rPr>
        <w:t>Reviews of Modern Physics</w:t>
      </w:r>
      <w:r w:rsidRPr="0049727F">
        <w:t xml:space="preserve">, </w:t>
      </w:r>
      <w:r w:rsidRPr="0049727F">
        <w:rPr>
          <w:i/>
          <w:iCs/>
        </w:rPr>
        <w:t>74</w:t>
      </w:r>
      <w:r w:rsidRPr="0049727F">
        <w:t>(1), 47.</w:t>
      </w:r>
    </w:p>
    <w:p w:rsidR="00064403" w:rsidRPr="0049727F" w:rsidRDefault="00064403" w:rsidP="001C51FA">
      <w:pPr>
        <w:pStyle w:val="References"/>
      </w:pPr>
      <w:r w:rsidRPr="0049727F">
        <w:t xml:space="preserve">Albrecht, J., &amp; Abramovitz, M. (2014). </w:t>
      </w:r>
      <w:r w:rsidRPr="0049727F">
        <w:rPr>
          <w:i/>
          <w:iCs/>
        </w:rPr>
        <w:t>Indicator Analysis for Unpacking Poverty in New York City</w:t>
      </w:r>
      <w:r w:rsidRPr="0049727F">
        <w:t xml:space="preserve"> (CUNY Academic Works). New York: CUNY.</w:t>
      </w:r>
    </w:p>
    <w:p w:rsidR="00064403" w:rsidRPr="0049727F" w:rsidRDefault="00064403" w:rsidP="001C51FA">
      <w:pPr>
        <w:pStyle w:val="References"/>
      </w:pPr>
      <w:r w:rsidRPr="0049727F">
        <w:t xml:space="preserve">Alexander, C. (1964). </w:t>
      </w:r>
      <w:r w:rsidRPr="0049727F">
        <w:rPr>
          <w:i/>
          <w:iCs/>
        </w:rPr>
        <w:t>Notes on the Synthesis of Form</w:t>
      </w:r>
      <w:r w:rsidRPr="0049727F">
        <w:t>. Cambridge: Harvard University Press.</w:t>
      </w:r>
    </w:p>
    <w:p w:rsidR="00064403" w:rsidRPr="0049727F" w:rsidRDefault="00064403" w:rsidP="001C51FA">
      <w:pPr>
        <w:pStyle w:val="References"/>
      </w:pPr>
      <w:r w:rsidRPr="0049727F">
        <w:lastRenderedPageBreak/>
        <w:t xml:space="preserve">Alexander, C. (1965). A City Is Not a Tree. </w:t>
      </w:r>
      <w:r w:rsidRPr="0049727F">
        <w:rPr>
          <w:i/>
          <w:iCs/>
        </w:rPr>
        <w:t>Architectural Forum</w:t>
      </w:r>
      <w:r w:rsidRPr="0049727F">
        <w:t xml:space="preserve">, </w:t>
      </w:r>
      <w:r w:rsidRPr="0049727F">
        <w:rPr>
          <w:i/>
          <w:iCs/>
        </w:rPr>
        <w:t>122</w:t>
      </w:r>
      <w:r w:rsidRPr="0049727F">
        <w:t>, 58–62.</w:t>
      </w:r>
    </w:p>
    <w:p w:rsidR="00064403" w:rsidRPr="0049727F" w:rsidRDefault="00064403" w:rsidP="001C51FA">
      <w:pPr>
        <w:pStyle w:val="References"/>
      </w:pPr>
      <w:r w:rsidRPr="0049727F">
        <w:t xml:space="preserve">Alexander, C. (2002). </w:t>
      </w:r>
      <w:r w:rsidRPr="0049727F">
        <w:rPr>
          <w:i/>
          <w:iCs/>
        </w:rPr>
        <w:t>The Nature of Order, Book 2: The Process of Creating Life</w:t>
      </w:r>
      <w:r w:rsidRPr="0049727F">
        <w:t>. Center for Environmental Structure.</w:t>
      </w:r>
    </w:p>
    <w:p w:rsidR="00064403" w:rsidRPr="0049727F" w:rsidRDefault="00064403" w:rsidP="001C51FA">
      <w:pPr>
        <w:pStyle w:val="References"/>
      </w:pPr>
      <w:r w:rsidRPr="0049727F">
        <w:t xml:space="preserve">Alexander, C., Ishikawa, S., Silverstein, M., Jacobson, M., Fiksdahl-King, I., &amp; Angel, S. (1977). </w:t>
      </w:r>
      <w:r w:rsidRPr="0049727F">
        <w:rPr>
          <w:i/>
          <w:iCs/>
        </w:rPr>
        <w:t>A Pattern Language</w:t>
      </w:r>
      <w:r w:rsidRPr="0049727F">
        <w:t>. New York: Oxford University Press.</w:t>
      </w:r>
    </w:p>
    <w:p w:rsidR="00064403" w:rsidRPr="0049727F" w:rsidRDefault="00064403" w:rsidP="001C51FA">
      <w:pPr>
        <w:pStyle w:val="References"/>
      </w:pPr>
      <w:r w:rsidRPr="0049727F">
        <w:t xml:space="preserve">Alexander, C., Schmidt, R., Hanson, B., Alexander, M., &amp; Mehaffy, M. (2008). Generative codes: the path to building welcoming, beautiful, sustainable neighborhoods. In T. Haas (Ed.), </w:t>
      </w:r>
      <w:r w:rsidRPr="0049727F">
        <w:rPr>
          <w:i/>
          <w:iCs/>
        </w:rPr>
        <w:t>New Urbanism and Beyond: Designing Cities for the Future</w:t>
      </w:r>
      <w:r w:rsidRPr="0049727F">
        <w:t xml:space="preserve"> (pp. 14–29). New York: Rizzoli.</w:t>
      </w:r>
    </w:p>
    <w:p w:rsidR="00064403" w:rsidRPr="0049727F" w:rsidRDefault="00064403" w:rsidP="001C51FA">
      <w:pPr>
        <w:pStyle w:val="References"/>
      </w:pPr>
      <w:r w:rsidRPr="0049727F">
        <w:t>Aligica, P. D. (2014). Institutional Diversity and Political Economy: The Ostroms and Beyond. Oxford University Press.</w:t>
      </w:r>
    </w:p>
    <w:p w:rsidR="00064403" w:rsidRPr="0049727F" w:rsidRDefault="00064403" w:rsidP="001C51FA">
      <w:pPr>
        <w:pStyle w:val="References"/>
      </w:pPr>
      <w:r w:rsidRPr="0049727F">
        <w:t xml:space="preserve">Allen, P. (2012). Cities: The Visible Expression of Co-evolving Complexity. In J. Portugali, H. Meyer, E. Stolk, &amp; E. Tan (Eds.), </w:t>
      </w:r>
      <w:r w:rsidRPr="0049727F">
        <w:rPr>
          <w:i/>
          <w:iCs/>
        </w:rPr>
        <w:t>Complexity Theories of Cities Have Come of Age</w:t>
      </w:r>
      <w:r w:rsidRPr="0049727F">
        <w:t xml:space="preserve"> (pp. 67–89). Berlin, Heidelberg: Springer Berlin Heidelberg.</w:t>
      </w:r>
    </w:p>
    <w:p w:rsidR="00064403" w:rsidRPr="0049727F" w:rsidRDefault="00064403" w:rsidP="001C51FA">
      <w:pPr>
        <w:pStyle w:val="References"/>
      </w:pPr>
      <w:r w:rsidRPr="0049727F">
        <w:t xml:space="preserve">Allen, P., &amp; Sanglier, M. (1981). Urban evolution, self-organization, and decisionmaking. </w:t>
      </w:r>
      <w:r w:rsidRPr="0049727F">
        <w:rPr>
          <w:i/>
          <w:iCs/>
        </w:rPr>
        <w:t>Environment and Planning A</w:t>
      </w:r>
      <w:r w:rsidRPr="0049727F">
        <w:t xml:space="preserve">, </w:t>
      </w:r>
      <w:r w:rsidRPr="0049727F">
        <w:rPr>
          <w:i/>
          <w:iCs/>
        </w:rPr>
        <w:t>13</w:t>
      </w:r>
      <w:r w:rsidRPr="0049727F">
        <w:t>, 167–183.</w:t>
      </w:r>
    </w:p>
    <w:p w:rsidR="00064403" w:rsidRPr="0049727F" w:rsidRDefault="00064403" w:rsidP="001C51FA">
      <w:pPr>
        <w:pStyle w:val="References"/>
      </w:pPr>
      <w:r w:rsidRPr="0049727F">
        <w:t xml:space="preserve">Alpigini, J. J. (2004). Dynamical System Visualization and Analysis via Performance Maps. </w:t>
      </w:r>
      <w:r w:rsidRPr="0049727F">
        <w:rPr>
          <w:i/>
          <w:iCs/>
        </w:rPr>
        <w:t>Information Visualization</w:t>
      </w:r>
      <w:r w:rsidRPr="0049727F">
        <w:t xml:space="preserve">, </w:t>
      </w:r>
      <w:r w:rsidRPr="0049727F">
        <w:rPr>
          <w:i/>
          <w:iCs/>
        </w:rPr>
        <w:t>3</w:t>
      </w:r>
      <w:r w:rsidRPr="0049727F">
        <w:t>(4), 271–287. https://doi.org/10.1057/palgrave.ivs.9500082</w:t>
      </w:r>
    </w:p>
    <w:p w:rsidR="00064403" w:rsidRPr="0049727F" w:rsidRDefault="00064403" w:rsidP="001C51FA">
      <w:pPr>
        <w:pStyle w:val="References"/>
      </w:pPr>
      <w:r w:rsidRPr="0049727F">
        <w:t xml:space="preserve">Altrock, U. (2014). Review: A Planner’s Encounter with Complexity. </w:t>
      </w:r>
      <w:r w:rsidRPr="0049727F">
        <w:rPr>
          <w:i/>
          <w:iCs/>
        </w:rPr>
        <w:t>Journal of Planning Education and Research</w:t>
      </w:r>
      <w:r w:rsidRPr="0049727F">
        <w:t xml:space="preserve">, </w:t>
      </w:r>
      <w:r w:rsidRPr="0049727F">
        <w:rPr>
          <w:i/>
          <w:iCs/>
        </w:rPr>
        <w:t>34</w:t>
      </w:r>
      <w:r w:rsidRPr="0049727F">
        <w:t>(1), 99–100. https://doi.org/10.1177/0739456X13518379</w:t>
      </w:r>
    </w:p>
    <w:p w:rsidR="00064403" w:rsidRPr="0049727F" w:rsidRDefault="00064403" w:rsidP="001C51FA">
      <w:pPr>
        <w:pStyle w:val="References"/>
      </w:pPr>
      <w:r w:rsidRPr="0049727F">
        <w:t xml:space="preserve">Appleyard, D., &amp; Lintell, M. (1972). The Environmental Quality of City Streets: The Residents’ Viewpoint. </w:t>
      </w:r>
      <w:r w:rsidRPr="0049727F">
        <w:rPr>
          <w:i/>
          <w:iCs/>
        </w:rPr>
        <w:t>Journal of the American Institute of Planners</w:t>
      </w:r>
      <w:r w:rsidRPr="0049727F">
        <w:t xml:space="preserve">, </w:t>
      </w:r>
      <w:r w:rsidRPr="0049727F">
        <w:rPr>
          <w:i/>
          <w:iCs/>
        </w:rPr>
        <w:t>38</w:t>
      </w:r>
      <w:r w:rsidRPr="0049727F">
        <w:t>(2), 84–101. https://doi.org/10.1080/01944367208977410</w:t>
      </w:r>
    </w:p>
    <w:p w:rsidR="00064403" w:rsidRPr="0049727F" w:rsidRDefault="00064403" w:rsidP="001C51FA">
      <w:pPr>
        <w:pStyle w:val="References"/>
      </w:pPr>
      <w:r w:rsidRPr="0049727F">
        <w:lastRenderedPageBreak/>
        <w:t xml:space="preserve">Argote-Cabanero, J., Daganzo, C. F., &amp; Lynn, J. W. (2015). Dynamic control of complex transit systems. </w:t>
      </w:r>
      <w:r w:rsidRPr="0049727F">
        <w:rPr>
          <w:i/>
          <w:iCs/>
        </w:rPr>
        <w:t>Transportation Research Part B: Methodological</w:t>
      </w:r>
      <w:r w:rsidRPr="0049727F">
        <w:t xml:space="preserve">, </w:t>
      </w:r>
      <w:r w:rsidRPr="0049727F">
        <w:rPr>
          <w:i/>
          <w:iCs/>
        </w:rPr>
        <w:t>81</w:t>
      </w:r>
      <w:r w:rsidRPr="0049727F">
        <w:t>, 146–160. https://doi.org/10.1016/j.trb.2015.09.003</w:t>
      </w:r>
    </w:p>
    <w:p w:rsidR="00064403" w:rsidRPr="0049727F" w:rsidRDefault="00064403" w:rsidP="001C51FA">
      <w:pPr>
        <w:pStyle w:val="References"/>
      </w:pPr>
      <w:r w:rsidRPr="0049727F">
        <w:t xml:space="preserve">Aziz-Alaoui, M., &amp; Bertelle, C. (2009). </w:t>
      </w:r>
      <w:r w:rsidRPr="0049727F">
        <w:rPr>
          <w:i/>
          <w:iCs/>
        </w:rPr>
        <w:t>From System Complexity to Emergent Properties</w:t>
      </w:r>
      <w:r w:rsidRPr="0049727F">
        <w:t>. Springer Science &amp; Business Media.</w:t>
      </w:r>
    </w:p>
    <w:p w:rsidR="00064403" w:rsidRPr="0049727F" w:rsidRDefault="00064403" w:rsidP="001C51FA">
      <w:pPr>
        <w:pStyle w:val="References"/>
      </w:pPr>
      <w:r w:rsidRPr="0049727F">
        <w:t xml:space="preserve">Babbs, C. F. (2014). Initiation of Ventricular Fibrillation by a Single Ectopic Beat in Three Dimensional Numerical Models of Ischemic Heart Disease: Abrupt Transition to Chaos. </w:t>
      </w:r>
      <w:r w:rsidRPr="0049727F">
        <w:rPr>
          <w:i/>
          <w:iCs/>
        </w:rPr>
        <w:t>Journal of Clinical &amp; Experimental Cardiology</w:t>
      </w:r>
      <w:r w:rsidRPr="0049727F">
        <w:t xml:space="preserve">, </w:t>
      </w:r>
      <w:r w:rsidRPr="0049727F">
        <w:rPr>
          <w:i/>
          <w:iCs/>
        </w:rPr>
        <w:t>5</w:t>
      </w:r>
      <w:r w:rsidRPr="0049727F">
        <w:t>(10), 2–11. https://doi.org/10.4172/2155-9880.1000346</w:t>
      </w:r>
    </w:p>
    <w:p w:rsidR="00064403" w:rsidRPr="0049727F" w:rsidRDefault="00064403" w:rsidP="001C51FA">
      <w:pPr>
        <w:pStyle w:val="References"/>
      </w:pPr>
      <w:r w:rsidRPr="0049727F">
        <w:t>Badger, E. (2011, September 19). Debunking the Cul-de-Sac. Retrieved from http://www.citylab.com/design/2011/09/street-grids/124/</w:t>
      </w:r>
    </w:p>
    <w:p w:rsidR="00064403" w:rsidRPr="0049727F" w:rsidRDefault="00064403" w:rsidP="001C51FA">
      <w:pPr>
        <w:pStyle w:val="References"/>
      </w:pPr>
      <w:r w:rsidRPr="0049727F">
        <w:t xml:space="preserve">Bak, P., Tang, C., &amp; Wiesenfeld, K. (1988). Self-organized criticality. </w:t>
      </w:r>
      <w:r w:rsidRPr="0049727F">
        <w:rPr>
          <w:i/>
          <w:iCs/>
        </w:rPr>
        <w:t>Physical Review A</w:t>
      </w:r>
      <w:r w:rsidRPr="0049727F">
        <w:t xml:space="preserve">, </w:t>
      </w:r>
      <w:r w:rsidRPr="0049727F">
        <w:rPr>
          <w:i/>
          <w:iCs/>
        </w:rPr>
        <w:t>38</w:t>
      </w:r>
      <w:r w:rsidRPr="0049727F">
        <w:t>(1), 364.</w:t>
      </w:r>
    </w:p>
    <w:p w:rsidR="00064403" w:rsidRPr="0049727F" w:rsidRDefault="00064403" w:rsidP="001C51FA">
      <w:pPr>
        <w:pStyle w:val="References"/>
      </w:pPr>
      <w:r w:rsidRPr="0049727F">
        <w:t xml:space="preserve">Baran, P. K., Rodríguez, D. A., &amp; Khattak, A. J. (2008). Space Syntax and Walking in a New Urbanist and Suburban Neighbourhoods. </w:t>
      </w:r>
      <w:r w:rsidRPr="0049727F">
        <w:rPr>
          <w:i/>
          <w:iCs/>
        </w:rPr>
        <w:t>Journal of Urban Design</w:t>
      </w:r>
      <w:r w:rsidRPr="0049727F">
        <w:t xml:space="preserve">, </w:t>
      </w:r>
      <w:r w:rsidRPr="0049727F">
        <w:rPr>
          <w:i/>
          <w:iCs/>
        </w:rPr>
        <w:t>13</w:t>
      </w:r>
      <w:r w:rsidRPr="0049727F">
        <w:t>(1), 5–28. https://doi.org/10.1080/13574800701803498</w:t>
      </w:r>
    </w:p>
    <w:p w:rsidR="00064403" w:rsidRPr="0049727F" w:rsidRDefault="00064403" w:rsidP="001C51FA">
      <w:pPr>
        <w:pStyle w:val="References"/>
      </w:pPr>
      <w:r w:rsidRPr="0049727F">
        <w:t>Barnett, J. (2011). City Design: Modernist, Traditional, Green, and Systems Perspectives. New York: Routledge.</w:t>
      </w:r>
    </w:p>
    <w:p w:rsidR="00064403" w:rsidRPr="0049727F" w:rsidRDefault="00064403" w:rsidP="001C51FA">
      <w:pPr>
        <w:pStyle w:val="References"/>
      </w:pPr>
      <w:r w:rsidRPr="0049727F">
        <w:t xml:space="preserve">Barnett, J. (2013). Urban Design, the Composition of Complexity. </w:t>
      </w:r>
      <w:r w:rsidRPr="0049727F">
        <w:rPr>
          <w:i/>
          <w:iCs/>
        </w:rPr>
        <w:t>Journal of Urban Design</w:t>
      </w:r>
      <w:r w:rsidRPr="0049727F">
        <w:t xml:space="preserve">, </w:t>
      </w:r>
      <w:r w:rsidRPr="0049727F">
        <w:rPr>
          <w:i/>
          <w:iCs/>
        </w:rPr>
        <w:t>18</w:t>
      </w:r>
      <w:r w:rsidRPr="0049727F">
        <w:t>(3), 449–450. https://doi.org/10.1080/13574809.2013.800379</w:t>
      </w:r>
    </w:p>
    <w:p w:rsidR="00064403" w:rsidRPr="0049727F" w:rsidRDefault="00064403" w:rsidP="001C51FA">
      <w:pPr>
        <w:pStyle w:val="References"/>
      </w:pPr>
      <w:r w:rsidRPr="0049727F">
        <w:t xml:space="preserve">Barrat, A., Barthelemy, M., Pastor-Satorras, R., &amp; Vespignani, A. (2004). The architecture of complex weighted networks. </w:t>
      </w:r>
      <w:r w:rsidRPr="0049727F">
        <w:rPr>
          <w:i/>
          <w:iCs/>
        </w:rPr>
        <w:t>Proceedings of the National Academy of Sciences of the United States of America</w:t>
      </w:r>
      <w:r w:rsidRPr="0049727F">
        <w:t xml:space="preserve">, </w:t>
      </w:r>
      <w:r w:rsidRPr="0049727F">
        <w:rPr>
          <w:i/>
          <w:iCs/>
        </w:rPr>
        <w:t>101</w:t>
      </w:r>
      <w:r w:rsidRPr="0049727F">
        <w:t>(11), 3747–3752.</w:t>
      </w:r>
    </w:p>
    <w:p w:rsidR="00064403" w:rsidRPr="0049727F" w:rsidRDefault="00064403" w:rsidP="001C51FA">
      <w:pPr>
        <w:pStyle w:val="References"/>
      </w:pPr>
      <w:r w:rsidRPr="0049727F">
        <w:lastRenderedPageBreak/>
        <w:t xml:space="preserve">Barrington-Leigh, C., &amp; Millard-Ball, A. (2015a). A century of sprawl in the United States. </w:t>
      </w:r>
      <w:r w:rsidRPr="0049727F">
        <w:rPr>
          <w:i/>
          <w:iCs/>
        </w:rPr>
        <w:t>Proceedings of the National Academy of Sciences</w:t>
      </w:r>
      <w:r w:rsidRPr="0049727F">
        <w:t xml:space="preserve">, </w:t>
      </w:r>
      <w:r w:rsidRPr="0049727F">
        <w:rPr>
          <w:i/>
          <w:iCs/>
        </w:rPr>
        <w:t>112</w:t>
      </w:r>
      <w:r w:rsidRPr="0049727F">
        <w:t>(27), 8244–8249.</w:t>
      </w:r>
    </w:p>
    <w:p w:rsidR="00064403" w:rsidRPr="0049727F" w:rsidRDefault="00064403" w:rsidP="001C51FA">
      <w:pPr>
        <w:pStyle w:val="References"/>
      </w:pPr>
      <w:r w:rsidRPr="0049727F">
        <w:t xml:space="preserve">Barrington-Leigh, C., &amp; Millard-Ball, A. (2015b). A century of sprawl in the United States. </w:t>
      </w:r>
      <w:r w:rsidRPr="0049727F">
        <w:rPr>
          <w:i/>
          <w:iCs/>
        </w:rPr>
        <w:t>Proceedings of the National Academy of Sciences</w:t>
      </w:r>
      <w:r w:rsidRPr="0049727F">
        <w:t xml:space="preserve">, </w:t>
      </w:r>
      <w:r w:rsidRPr="0049727F">
        <w:rPr>
          <w:i/>
          <w:iCs/>
        </w:rPr>
        <w:t>112</w:t>
      </w:r>
      <w:r w:rsidRPr="0049727F">
        <w:t>(27), 8244–8249.</w:t>
      </w:r>
    </w:p>
    <w:p w:rsidR="00064403" w:rsidRPr="0049727F" w:rsidRDefault="00064403" w:rsidP="001C51FA">
      <w:pPr>
        <w:pStyle w:val="References"/>
      </w:pPr>
      <w:r w:rsidRPr="0049727F">
        <w:t xml:space="preserve">Barthelemy, M. (2004). Betweenness centrality in large complex networks. </w:t>
      </w:r>
      <w:r w:rsidRPr="0049727F">
        <w:rPr>
          <w:i/>
          <w:iCs/>
        </w:rPr>
        <w:t>The European Physical Journal B</w:t>
      </w:r>
      <w:r w:rsidRPr="0049727F">
        <w:t xml:space="preserve">, </w:t>
      </w:r>
      <w:r w:rsidRPr="0049727F">
        <w:rPr>
          <w:i/>
          <w:iCs/>
        </w:rPr>
        <w:t>38</w:t>
      </w:r>
      <w:r w:rsidRPr="0049727F">
        <w:t>(2), 163–168. https://doi.org/10.1140/epjb/e2004-00111-4</w:t>
      </w:r>
    </w:p>
    <w:p w:rsidR="00064403" w:rsidRPr="0049727F" w:rsidRDefault="00064403" w:rsidP="001C51FA">
      <w:pPr>
        <w:pStyle w:val="References"/>
      </w:pPr>
      <w:r w:rsidRPr="0049727F">
        <w:t xml:space="preserve">Barthelemy, M. (2011). Spatial networks. </w:t>
      </w:r>
      <w:r w:rsidRPr="0049727F">
        <w:rPr>
          <w:i/>
          <w:iCs/>
        </w:rPr>
        <w:t>Physics Reports</w:t>
      </w:r>
      <w:r w:rsidRPr="0049727F">
        <w:t xml:space="preserve">, </w:t>
      </w:r>
      <w:r w:rsidRPr="0049727F">
        <w:rPr>
          <w:i/>
          <w:iCs/>
        </w:rPr>
        <w:t>499</w:t>
      </w:r>
      <w:r w:rsidRPr="0049727F">
        <w:t>(1–3), 1–101. https://doi.org/10.1016/j.physrep.2010.11.002</w:t>
      </w:r>
    </w:p>
    <w:p w:rsidR="00064403" w:rsidRPr="0049727F" w:rsidRDefault="00064403" w:rsidP="001C51FA">
      <w:pPr>
        <w:pStyle w:val="References"/>
      </w:pPr>
      <w:r w:rsidRPr="0049727F">
        <w:t xml:space="preserve">Barthelemy, M., Bordin, P., Berestycki, H., &amp; Gribaudi, M. (2013). Self-organization versus top-down planning in the evolution of a city. </w:t>
      </w:r>
      <w:r w:rsidRPr="0049727F">
        <w:rPr>
          <w:i/>
          <w:iCs/>
        </w:rPr>
        <w:t>Scientific Reports</w:t>
      </w:r>
      <w:r w:rsidRPr="0049727F">
        <w:t xml:space="preserve">, </w:t>
      </w:r>
      <w:r w:rsidRPr="0049727F">
        <w:rPr>
          <w:i/>
          <w:iCs/>
        </w:rPr>
        <w:t>3</w:t>
      </w:r>
      <w:r w:rsidRPr="0049727F">
        <w:t>. https://doi.org/10.1038/srep02153</w:t>
      </w:r>
    </w:p>
    <w:p w:rsidR="00064403" w:rsidRPr="0049727F" w:rsidRDefault="00064403" w:rsidP="001C51FA">
      <w:pPr>
        <w:pStyle w:val="References"/>
      </w:pPr>
      <w:r w:rsidRPr="0049727F">
        <w:t xml:space="preserve">Barthélemy, M., &amp; Flammini, A. (2008). Modeling Urban Street Patterns. </w:t>
      </w:r>
      <w:r w:rsidRPr="0049727F">
        <w:rPr>
          <w:i/>
          <w:iCs/>
        </w:rPr>
        <w:t>Physical Review Letters</w:t>
      </w:r>
      <w:r w:rsidRPr="0049727F">
        <w:t xml:space="preserve">, </w:t>
      </w:r>
      <w:r w:rsidRPr="0049727F">
        <w:rPr>
          <w:i/>
          <w:iCs/>
        </w:rPr>
        <w:t>100</w:t>
      </w:r>
      <w:r w:rsidRPr="0049727F">
        <w:t>(13). https://doi.org/10.1103/PhysRevLett.100.138702</w:t>
      </w:r>
    </w:p>
    <w:p w:rsidR="00064403" w:rsidRPr="0049727F" w:rsidRDefault="00064403" w:rsidP="001C51FA">
      <w:pPr>
        <w:pStyle w:val="References"/>
      </w:pPr>
      <w:r w:rsidRPr="0049727F">
        <w:t xml:space="preserve">Batty, M. (1991). Cities as fractals: simulating growth and form. In </w:t>
      </w:r>
      <w:r w:rsidRPr="0049727F">
        <w:rPr>
          <w:i/>
          <w:iCs/>
        </w:rPr>
        <w:t>Fractals and chaos</w:t>
      </w:r>
      <w:r w:rsidRPr="0049727F">
        <w:t xml:space="preserve"> (pp. 43–69). Springer. Retrieved from http://link.springer.com/chapter/10.1007/978-1-4612-3034-2_4</w:t>
      </w:r>
    </w:p>
    <w:p w:rsidR="00064403" w:rsidRPr="0049727F" w:rsidRDefault="00064403" w:rsidP="001C51FA">
      <w:pPr>
        <w:pStyle w:val="References"/>
      </w:pPr>
      <w:r w:rsidRPr="0049727F">
        <w:t xml:space="preserve">Batty, M. (1997). Cellular Automata and Urban Form: A Primer. </w:t>
      </w:r>
      <w:r w:rsidRPr="0049727F">
        <w:rPr>
          <w:i/>
          <w:iCs/>
        </w:rPr>
        <w:t>Journal of the American Planning Association</w:t>
      </w:r>
      <w:r w:rsidRPr="0049727F">
        <w:t xml:space="preserve">, </w:t>
      </w:r>
      <w:r w:rsidRPr="0049727F">
        <w:rPr>
          <w:i/>
          <w:iCs/>
        </w:rPr>
        <w:t>63</w:t>
      </w:r>
      <w:r w:rsidRPr="0049727F">
        <w:t>(2), 266–274. https://doi.org/10.1080/01944369708975918</w:t>
      </w:r>
    </w:p>
    <w:p w:rsidR="00064403" w:rsidRPr="0049727F" w:rsidRDefault="00064403" w:rsidP="001C51FA">
      <w:pPr>
        <w:pStyle w:val="References"/>
      </w:pPr>
      <w:r w:rsidRPr="0049727F">
        <w:t>Batty, M. (2005). Cities and Complexity: Understanding Cities with Cellular Automata, Agent-Based Models, and Fractals. Cambridge, MA: The MIT Press.</w:t>
      </w:r>
    </w:p>
    <w:p w:rsidR="00064403" w:rsidRPr="0049727F" w:rsidRDefault="00064403" w:rsidP="001C51FA">
      <w:pPr>
        <w:pStyle w:val="References"/>
      </w:pPr>
      <w:r w:rsidRPr="0049727F">
        <w:t xml:space="preserve">Batty, M. (2008). The Size, Scale, and Shape of Cities. </w:t>
      </w:r>
      <w:r w:rsidRPr="0049727F">
        <w:rPr>
          <w:i/>
          <w:iCs/>
        </w:rPr>
        <w:t>Science</w:t>
      </w:r>
      <w:r w:rsidRPr="0049727F">
        <w:t xml:space="preserve">, </w:t>
      </w:r>
      <w:r w:rsidRPr="0049727F">
        <w:rPr>
          <w:i/>
          <w:iCs/>
        </w:rPr>
        <w:t>319</w:t>
      </w:r>
      <w:r w:rsidRPr="0049727F">
        <w:t>(5864), 769–771. https://doi.org/10.1126/science.1151419</w:t>
      </w:r>
    </w:p>
    <w:p w:rsidR="00064403" w:rsidRPr="0049727F" w:rsidRDefault="00064403" w:rsidP="001C51FA">
      <w:pPr>
        <w:pStyle w:val="References"/>
      </w:pPr>
      <w:r w:rsidRPr="0049727F">
        <w:t xml:space="preserve">Batty, M. (2010). Generating cities from the bottom up. </w:t>
      </w:r>
      <w:r w:rsidRPr="0049727F">
        <w:rPr>
          <w:i/>
          <w:iCs/>
        </w:rPr>
        <w:t>Embracing Complexity in Design</w:t>
      </w:r>
      <w:r w:rsidRPr="0049727F">
        <w:t>, 1.</w:t>
      </w:r>
    </w:p>
    <w:p w:rsidR="00064403" w:rsidRPr="0049727F" w:rsidRDefault="00064403" w:rsidP="001C51FA">
      <w:pPr>
        <w:pStyle w:val="References"/>
      </w:pPr>
      <w:r w:rsidRPr="0049727F">
        <w:lastRenderedPageBreak/>
        <w:t xml:space="preserve">Batty, M. (2013). A Theory of City Size. </w:t>
      </w:r>
      <w:r w:rsidRPr="0049727F">
        <w:rPr>
          <w:i/>
          <w:iCs/>
        </w:rPr>
        <w:t>Science</w:t>
      </w:r>
      <w:r w:rsidRPr="0049727F">
        <w:t xml:space="preserve">, </w:t>
      </w:r>
      <w:r w:rsidRPr="0049727F">
        <w:rPr>
          <w:i/>
          <w:iCs/>
        </w:rPr>
        <w:t>340</w:t>
      </w:r>
      <w:r w:rsidRPr="0049727F">
        <w:t>(6139), 1418–1419. https://doi.org/10.1126/science.1239870</w:t>
      </w:r>
    </w:p>
    <w:p w:rsidR="00064403" w:rsidRPr="0049727F" w:rsidRDefault="00064403" w:rsidP="001C51FA">
      <w:pPr>
        <w:pStyle w:val="References"/>
      </w:pPr>
      <w:r w:rsidRPr="0049727F">
        <w:t>Batty, M. (2013a). The new science of cities.</w:t>
      </w:r>
    </w:p>
    <w:p w:rsidR="00064403" w:rsidRPr="0049727F" w:rsidRDefault="00064403" w:rsidP="001C51FA">
      <w:pPr>
        <w:pStyle w:val="References"/>
      </w:pPr>
      <w:r w:rsidRPr="0049727F">
        <w:t xml:space="preserve">Batty, M. (2013b). </w:t>
      </w:r>
      <w:r w:rsidRPr="0049727F">
        <w:rPr>
          <w:i/>
          <w:iCs/>
        </w:rPr>
        <w:t>The New Science of Cities</w:t>
      </w:r>
      <w:r w:rsidRPr="0049727F">
        <w:t>. Cambridge, MA: MIT Press.</w:t>
      </w:r>
    </w:p>
    <w:p w:rsidR="00064403" w:rsidRPr="0049727F" w:rsidRDefault="00064403" w:rsidP="001C51FA">
      <w:pPr>
        <w:pStyle w:val="References"/>
      </w:pPr>
      <w:r w:rsidRPr="0049727F">
        <w:t xml:space="preserve">Batty, M., &amp; Longley, P. (1994). </w:t>
      </w:r>
      <w:r w:rsidRPr="0049727F">
        <w:rPr>
          <w:i/>
          <w:iCs/>
        </w:rPr>
        <w:t>Fractal Cities: A Geometry of Form and Function</w:t>
      </w:r>
      <w:r w:rsidRPr="0049727F">
        <w:t>. London: Academic Press.</w:t>
      </w:r>
    </w:p>
    <w:p w:rsidR="00064403" w:rsidRPr="0049727F" w:rsidRDefault="00064403" w:rsidP="001C51FA">
      <w:pPr>
        <w:pStyle w:val="References"/>
      </w:pPr>
      <w:r w:rsidRPr="0049727F">
        <w:t xml:space="preserve">Batty, M., &amp; Marshall, S. (2012). The Origins of Complexity Theory in Cities and Planning. In J. Portugali, H. Meyer, E. Stolk, &amp; E. Tan (Eds.), </w:t>
      </w:r>
      <w:r w:rsidRPr="0049727F">
        <w:rPr>
          <w:i/>
          <w:iCs/>
        </w:rPr>
        <w:t>Complexity Theories of Cities Have Come of Age</w:t>
      </w:r>
      <w:r w:rsidRPr="0049727F">
        <w:t xml:space="preserve"> (pp. 21–45). Berlin: Springer.</w:t>
      </w:r>
    </w:p>
    <w:p w:rsidR="00064403" w:rsidRPr="0049727F" w:rsidRDefault="00064403" w:rsidP="001C51FA">
      <w:pPr>
        <w:pStyle w:val="References"/>
      </w:pPr>
      <w:r w:rsidRPr="0049727F">
        <w:t xml:space="preserve">Batty, M., &amp; Xie, Y. (1999). Self-Organized Criticality and Urban Development. </w:t>
      </w:r>
      <w:r w:rsidRPr="0049727F">
        <w:rPr>
          <w:i/>
          <w:iCs/>
        </w:rPr>
        <w:t>Discrete Dynamics in Nature and Society</w:t>
      </w:r>
      <w:r w:rsidRPr="0049727F">
        <w:t xml:space="preserve">, </w:t>
      </w:r>
      <w:r w:rsidRPr="0049727F">
        <w:rPr>
          <w:i/>
          <w:iCs/>
        </w:rPr>
        <w:t>3</w:t>
      </w:r>
      <w:r w:rsidRPr="0049727F">
        <w:t>(2–3), 109–124.</w:t>
      </w:r>
    </w:p>
    <w:p w:rsidR="00064403" w:rsidRPr="0049727F" w:rsidRDefault="00064403" w:rsidP="001C51FA">
      <w:pPr>
        <w:pStyle w:val="References"/>
      </w:pPr>
      <w:r w:rsidRPr="0049727F">
        <w:t xml:space="preserve">Baynes, T. M. (2009). Complexity in Urban Development and Management. </w:t>
      </w:r>
      <w:r w:rsidRPr="0049727F">
        <w:rPr>
          <w:i/>
          <w:iCs/>
        </w:rPr>
        <w:t>Journal of Industrial Ecology</w:t>
      </w:r>
      <w:r w:rsidRPr="0049727F">
        <w:t xml:space="preserve">, </w:t>
      </w:r>
      <w:r w:rsidRPr="0049727F">
        <w:rPr>
          <w:i/>
          <w:iCs/>
        </w:rPr>
        <w:t>13</w:t>
      </w:r>
      <w:r w:rsidRPr="0049727F">
        <w:t>(2), 214–227. https://doi.org/10.1111/j.1530-9290.2009.00123.x</w:t>
      </w:r>
    </w:p>
    <w:p w:rsidR="00064403" w:rsidRPr="0049727F" w:rsidRDefault="00064403" w:rsidP="001C51FA">
      <w:pPr>
        <w:pStyle w:val="References"/>
      </w:pPr>
      <w:r w:rsidRPr="0049727F">
        <w:t xml:space="preserve">Beineke, L. W., Oellermann, O. R., &amp; Pippert, R. E. (2002). The average connectivity of a graph. </w:t>
      </w:r>
      <w:r w:rsidRPr="0049727F">
        <w:rPr>
          <w:i/>
          <w:iCs/>
        </w:rPr>
        <w:t>Discrete Mathematics</w:t>
      </w:r>
      <w:r w:rsidRPr="0049727F">
        <w:t xml:space="preserve">, </w:t>
      </w:r>
      <w:r w:rsidRPr="0049727F">
        <w:rPr>
          <w:i/>
          <w:iCs/>
        </w:rPr>
        <w:t>252</w:t>
      </w:r>
      <w:r w:rsidRPr="0049727F">
        <w:t>(1), 31–45.</w:t>
      </w:r>
    </w:p>
    <w:p w:rsidR="00064403" w:rsidRPr="0049727F" w:rsidRDefault="00064403" w:rsidP="001C51FA">
      <w:pPr>
        <w:pStyle w:val="References"/>
      </w:pPr>
      <w:r w:rsidRPr="0049727F">
        <w:t xml:space="preserve">Benguigui, L., Czamanski, D., Marinov, M., &amp; Portugali, Y. (2000). When and Where Is a City Fractal? </w:t>
      </w:r>
      <w:r w:rsidRPr="0049727F">
        <w:rPr>
          <w:i/>
          <w:iCs/>
        </w:rPr>
        <w:t>Environment and Planning B</w:t>
      </w:r>
      <w:r w:rsidRPr="0049727F">
        <w:t xml:space="preserve">, </w:t>
      </w:r>
      <w:r w:rsidRPr="0049727F">
        <w:rPr>
          <w:i/>
          <w:iCs/>
        </w:rPr>
        <w:t>27</w:t>
      </w:r>
      <w:r w:rsidRPr="0049727F">
        <w:t>(4), 507–519. https://doi.org/10.1068/b2617</w:t>
      </w:r>
    </w:p>
    <w:p w:rsidR="00064403" w:rsidRPr="0049727F" w:rsidRDefault="00064403" w:rsidP="001C51FA">
      <w:pPr>
        <w:pStyle w:val="References"/>
      </w:pPr>
      <w:r w:rsidRPr="0049727F">
        <w:t xml:space="preserve">Bertuglia, C. S., Bianchi, G., &amp; Mela, A. (Eds.). (1998). </w:t>
      </w:r>
      <w:r w:rsidRPr="0049727F">
        <w:rPr>
          <w:i/>
          <w:iCs/>
        </w:rPr>
        <w:t>The city and its sciences</w:t>
      </w:r>
      <w:r w:rsidRPr="0049727F">
        <w:t>. Heidelberg</w:t>
      </w:r>
      <w:r w:rsidRPr="0049727F">
        <w:rPr>
          <w:rFonts w:ascii="Times New Roman" w:hAnsi="Times New Roman"/>
        </w:rPr>
        <w:t> </w:t>
      </w:r>
      <w:r w:rsidRPr="0049727F">
        <w:t>; New York: Physica-Verlag.</w:t>
      </w:r>
    </w:p>
    <w:p w:rsidR="00064403" w:rsidRPr="0049727F" w:rsidRDefault="00064403" w:rsidP="001C51FA">
      <w:pPr>
        <w:pStyle w:val="References"/>
      </w:pPr>
      <w:r w:rsidRPr="0049727F">
        <w:t xml:space="preserve">Besbris, M., Faber, J. W., Rich, P., &amp; Sharkey, P. (2015). Effect of neighborhood stigma on economic transactions. </w:t>
      </w:r>
      <w:r w:rsidRPr="0049727F">
        <w:rPr>
          <w:i/>
          <w:iCs/>
        </w:rPr>
        <w:t>Proceedings of the National Academy of Sciences</w:t>
      </w:r>
      <w:r w:rsidRPr="0049727F">
        <w:t xml:space="preserve">, </w:t>
      </w:r>
      <w:r w:rsidRPr="0049727F">
        <w:rPr>
          <w:i/>
          <w:iCs/>
        </w:rPr>
        <w:t>112</w:t>
      </w:r>
      <w:r w:rsidRPr="0049727F">
        <w:t>(16), 4994–4998. https://doi.org/10.1073/pnas.1414139112</w:t>
      </w:r>
    </w:p>
    <w:p w:rsidR="00064403" w:rsidRPr="0049727F" w:rsidRDefault="00064403" w:rsidP="001C51FA">
      <w:pPr>
        <w:pStyle w:val="References"/>
      </w:pPr>
      <w:r w:rsidRPr="0049727F">
        <w:lastRenderedPageBreak/>
        <w:t xml:space="preserve">Bettencourt, L. M. A. (2013). The Origins of Scaling in Cities. </w:t>
      </w:r>
      <w:r w:rsidRPr="0049727F">
        <w:rPr>
          <w:i/>
          <w:iCs/>
        </w:rPr>
        <w:t>Science</w:t>
      </w:r>
      <w:r w:rsidRPr="0049727F">
        <w:t xml:space="preserve">, </w:t>
      </w:r>
      <w:r w:rsidRPr="0049727F">
        <w:rPr>
          <w:i/>
          <w:iCs/>
        </w:rPr>
        <w:t>340</w:t>
      </w:r>
      <w:r w:rsidRPr="0049727F">
        <w:t>(6139), 1438–1441. https://doi.org/10.1126/science.1235823</w:t>
      </w:r>
    </w:p>
    <w:p w:rsidR="00064403" w:rsidRPr="0049727F" w:rsidRDefault="00064403" w:rsidP="001C51FA">
      <w:pPr>
        <w:pStyle w:val="References"/>
      </w:pPr>
      <w:r w:rsidRPr="0049727F">
        <w:t xml:space="preserve">Bettencourt, L., &amp; West, G. (2010). A Unified Theory of Urban Living. </w:t>
      </w:r>
      <w:r w:rsidRPr="0049727F">
        <w:rPr>
          <w:i/>
          <w:iCs/>
        </w:rPr>
        <w:t>Nature</w:t>
      </w:r>
      <w:r w:rsidRPr="0049727F">
        <w:t xml:space="preserve">, </w:t>
      </w:r>
      <w:r w:rsidRPr="0049727F">
        <w:rPr>
          <w:i/>
          <w:iCs/>
        </w:rPr>
        <w:t>467</w:t>
      </w:r>
      <w:r w:rsidRPr="0049727F">
        <w:t>(7318), 912–913.</w:t>
      </w:r>
    </w:p>
    <w:p w:rsidR="00064403" w:rsidRPr="0049727F" w:rsidRDefault="00064403" w:rsidP="001C51FA">
      <w:pPr>
        <w:pStyle w:val="References"/>
      </w:pPr>
      <w:r w:rsidRPr="0049727F">
        <w:t xml:space="preserve">Beven, K., &amp; Freer, J. (2001). Equifinality, data assimilation, and uncertainty estimation in mechanistic modelling of complex environmental systems using the GLUE methodology. </w:t>
      </w:r>
      <w:r w:rsidRPr="0049727F">
        <w:rPr>
          <w:i/>
          <w:iCs/>
        </w:rPr>
        <w:t>Journal of Hydrology</w:t>
      </w:r>
      <w:r w:rsidRPr="0049727F">
        <w:t xml:space="preserve">, </w:t>
      </w:r>
      <w:r w:rsidRPr="0049727F">
        <w:rPr>
          <w:i/>
          <w:iCs/>
        </w:rPr>
        <w:t>249</w:t>
      </w:r>
      <w:r w:rsidRPr="0049727F">
        <w:t>(1), 11–29.</w:t>
      </w:r>
    </w:p>
    <w:p w:rsidR="00064403" w:rsidRPr="0049727F" w:rsidRDefault="00064403" w:rsidP="001C51FA">
      <w:pPr>
        <w:pStyle w:val="References"/>
      </w:pPr>
      <w:r w:rsidRPr="0049727F">
        <w:t xml:space="preserve">Biddulph, M. (2012). The Problem with Thinking about or for Urban Design. </w:t>
      </w:r>
      <w:r w:rsidRPr="0049727F">
        <w:rPr>
          <w:i/>
          <w:iCs/>
        </w:rPr>
        <w:t>Journal of Urban Design</w:t>
      </w:r>
      <w:r w:rsidRPr="0049727F">
        <w:t xml:space="preserve">, </w:t>
      </w:r>
      <w:r w:rsidRPr="0049727F">
        <w:rPr>
          <w:i/>
          <w:iCs/>
        </w:rPr>
        <w:t>17</w:t>
      </w:r>
      <w:r w:rsidRPr="0049727F">
        <w:t>(1), 1–20. https://doi.org/10.1080/13574809.2011.646251</w:t>
      </w:r>
    </w:p>
    <w:p w:rsidR="00064403" w:rsidRPr="0049727F" w:rsidRDefault="00064403" w:rsidP="001C51FA">
      <w:pPr>
        <w:pStyle w:val="References"/>
      </w:pPr>
      <w:r w:rsidRPr="0049727F">
        <w:t xml:space="preserve">Boarnet, M. G. (2011). A Broader Context for Land Use and Travel Behavior, and a Research Agenda. </w:t>
      </w:r>
      <w:r w:rsidRPr="0049727F">
        <w:rPr>
          <w:i/>
          <w:iCs/>
        </w:rPr>
        <w:t>Journal of the American Planning Association</w:t>
      </w:r>
      <w:r w:rsidRPr="0049727F">
        <w:t xml:space="preserve">, </w:t>
      </w:r>
      <w:r w:rsidRPr="0049727F">
        <w:rPr>
          <w:i/>
          <w:iCs/>
        </w:rPr>
        <w:t>77</w:t>
      </w:r>
      <w:r w:rsidRPr="0049727F">
        <w:t>(3), 197–213. https://doi.org/10.1080/01944363.2011.593483</w:t>
      </w:r>
    </w:p>
    <w:p w:rsidR="00064403" w:rsidRPr="0049727F" w:rsidRDefault="00064403" w:rsidP="001C51FA">
      <w:pPr>
        <w:pStyle w:val="References"/>
      </w:pPr>
      <w:r w:rsidRPr="0049727F">
        <w:t xml:space="preserve">Boarnet, M. G., &amp; Crane, R. (2001). </w:t>
      </w:r>
      <w:r w:rsidRPr="0049727F">
        <w:rPr>
          <w:i/>
          <w:iCs/>
        </w:rPr>
        <w:t>Travel by design: the influence of urban form on travel</w:t>
      </w:r>
      <w:r w:rsidRPr="0049727F">
        <w:t>. Oxford; New York: Oxford University Press. Retrieved from http://site.ebrary.com/id/10086949</w:t>
      </w:r>
    </w:p>
    <w:p w:rsidR="00064403" w:rsidRPr="0049727F" w:rsidRDefault="00064403" w:rsidP="001C51FA">
      <w:pPr>
        <w:pStyle w:val="References"/>
      </w:pPr>
      <w:r w:rsidRPr="0049727F">
        <w:t xml:space="preserve">Bonchev, D., &amp; Buck, G. A. (2005). Quantitative Measures of Network Complexity. In D. Bonchev &amp; D. H. Rouvray (Eds.), </w:t>
      </w:r>
      <w:r w:rsidRPr="0049727F">
        <w:rPr>
          <w:i/>
          <w:iCs/>
        </w:rPr>
        <w:t>Complexity in Chemistry, Biology, and Ecology</w:t>
      </w:r>
      <w:r w:rsidRPr="0049727F">
        <w:t xml:space="preserve"> (pp. 191–235). Boston, MA: Springer US. Retrieved from http://link.springer.com/10.1007/0-387-25871-X_5</w:t>
      </w:r>
    </w:p>
    <w:p w:rsidR="00064403" w:rsidRPr="0049727F" w:rsidRDefault="00064403" w:rsidP="001C51FA">
      <w:pPr>
        <w:pStyle w:val="References"/>
      </w:pPr>
      <w:r w:rsidRPr="0049727F">
        <w:t xml:space="preserve">Bordoloi, R., Mote, A., Sarkar, P. P., &amp; Mallikarjuna, C. (2013). Quantification of Land Use Diversity in The Context of Mixed Land Use. </w:t>
      </w:r>
      <w:r w:rsidRPr="0049727F">
        <w:rPr>
          <w:i/>
          <w:iCs/>
        </w:rPr>
        <w:t>Procedia - Social and Behavioral Sciences</w:t>
      </w:r>
      <w:r w:rsidRPr="0049727F">
        <w:t xml:space="preserve">, </w:t>
      </w:r>
      <w:r w:rsidRPr="0049727F">
        <w:rPr>
          <w:i/>
          <w:iCs/>
        </w:rPr>
        <w:t>104</w:t>
      </w:r>
      <w:r w:rsidRPr="0049727F">
        <w:t>, 563–572. https://doi.org/10.1016/j.sbspro.2013.11.150</w:t>
      </w:r>
    </w:p>
    <w:p w:rsidR="00064403" w:rsidRPr="0049727F" w:rsidRDefault="00064403" w:rsidP="001C51FA">
      <w:pPr>
        <w:pStyle w:val="References"/>
      </w:pPr>
      <w:r w:rsidRPr="0049727F">
        <w:lastRenderedPageBreak/>
        <w:t>Bosselmann, P. (2008). Urban Transformation: Understanding City Design and Form. Washington, DC: Island Press.</w:t>
      </w:r>
    </w:p>
    <w:p w:rsidR="00064403" w:rsidRPr="0049727F" w:rsidRDefault="00064403" w:rsidP="001C51FA">
      <w:pPr>
        <w:pStyle w:val="References"/>
      </w:pPr>
      <w:r w:rsidRPr="0049727F">
        <w:t xml:space="preserve">Bosselmann, P., Macdonald, E., &amp; Kronemeyer, T. (1999). Livable Streets Revisited. </w:t>
      </w:r>
      <w:r w:rsidRPr="0049727F">
        <w:rPr>
          <w:i/>
          <w:iCs/>
        </w:rPr>
        <w:t>Journal of the American Planning Association</w:t>
      </w:r>
      <w:r w:rsidRPr="0049727F">
        <w:t xml:space="preserve">, </w:t>
      </w:r>
      <w:r w:rsidRPr="0049727F">
        <w:rPr>
          <w:i/>
          <w:iCs/>
        </w:rPr>
        <w:t>65</w:t>
      </w:r>
      <w:r w:rsidRPr="0049727F">
        <w:t>(2), 168–180. https://doi.org/10.1080/01944369908976045</w:t>
      </w:r>
    </w:p>
    <w:p w:rsidR="00064403" w:rsidRPr="0049727F" w:rsidRDefault="00064403" w:rsidP="001C51FA">
      <w:pPr>
        <w:pStyle w:val="References"/>
      </w:pPr>
      <w:r w:rsidRPr="0049727F">
        <w:t xml:space="preserve">Botti, S., &amp; Iyengar, S. (2006). The Dark Side of Choice - When Choice Impairs Social Welfare. </w:t>
      </w:r>
      <w:r w:rsidRPr="0049727F">
        <w:rPr>
          <w:i/>
          <w:iCs/>
        </w:rPr>
        <w:t>Journal of Public Policy &amp; Marketing</w:t>
      </w:r>
      <w:r w:rsidRPr="0049727F">
        <w:t xml:space="preserve">, </w:t>
      </w:r>
      <w:r w:rsidRPr="0049727F">
        <w:rPr>
          <w:i/>
          <w:iCs/>
        </w:rPr>
        <w:t>25</w:t>
      </w:r>
      <w:r w:rsidRPr="0049727F">
        <w:t>(1), 24–38.</w:t>
      </w:r>
    </w:p>
    <w:p w:rsidR="00064403" w:rsidRPr="0049727F" w:rsidRDefault="00064403" w:rsidP="001C51FA">
      <w:pPr>
        <w:pStyle w:val="References"/>
      </w:pPr>
      <w:r w:rsidRPr="0049727F">
        <w:t xml:space="preserve">Bourdic, L., Salat, S., &amp; Nowacki, C. (2012a). Assessing cities: a new system of cross-scale spatial indicators. </w:t>
      </w:r>
      <w:r w:rsidRPr="0049727F">
        <w:rPr>
          <w:i/>
          <w:iCs/>
        </w:rPr>
        <w:t>Building Research &amp; Information</w:t>
      </w:r>
      <w:r w:rsidRPr="0049727F">
        <w:t xml:space="preserve">, </w:t>
      </w:r>
      <w:r w:rsidRPr="0049727F">
        <w:rPr>
          <w:i/>
          <w:iCs/>
        </w:rPr>
        <w:t>40</w:t>
      </w:r>
      <w:r w:rsidRPr="0049727F">
        <w:t>(5), 592–605. https://doi.org/10.1080/09613218.2012.703488</w:t>
      </w:r>
    </w:p>
    <w:p w:rsidR="00064403" w:rsidRPr="0049727F" w:rsidRDefault="00064403" w:rsidP="001C51FA">
      <w:pPr>
        <w:pStyle w:val="References"/>
      </w:pPr>
      <w:r w:rsidRPr="0049727F">
        <w:t xml:space="preserve">Bourdic, L., Salat, S., &amp; Nowacki, C. (2012b). Assessing cities: a new system of cross-scale spatial indicators. </w:t>
      </w:r>
      <w:r w:rsidRPr="0049727F">
        <w:rPr>
          <w:i/>
          <w:iCs/>
        </w:rPr>
        <w:t>Building Research &amp; Information</w:t>
      </w:r>
      <w:r w:rsidRPr="0049727F">
        <w:t xml:space="preserve">, </w:t>
      </w:r>
      <w:r w:rsidRPr="0049727F">
        <w:rPr>
          <w:i/>
          <w:iCs/>
        </w:rPr>
        <w:t>40</w:t>
      </w:r>
      <w:r w:rsidRPr="0049727F">
        <w:t>(5), 592–605. https://doi.org/10.1080/09613218.2012.703488</w:t>
      </w:r>
    </w:p>
    <w:p w:rsidR="00064403" w:rsidRPr="0049727F" w:rsidRDefault="00064403" w:rsidP="001C51FA">
      <w:pPr>
        <w:pStyle w:val="References"/>
      </w:pPr>
      <w:r w:rsidRPr="0049727F">
        <w:t xml:space="preserve">Bradley, E. (2003). Time Series Analysis. In D. Hand &amp; M. Berthold (Eds.), </w:t>
      </w:r>
      <w:r w:rsidRPr="0049727F">
        <w:rPr>
          <w:i/>
          <w:iCs/>
        </w:rPr>
        <w:t>Intelligent Data Analysis: An Introduction</w:t>
      </w:r>
      <w:r w:rsidRPr="0049727F">
        <w:t xml:space="preserve"> (2nd ed.). Berlin: Springer-Verlag.</w:t>
      </w:r>
    </w:p>
    <w:p w:rsidR="00064403" w:rsidRPr="0049727F" w:rsidRDefault="00064403" w:rsidP="001C51FA">
      <w:pPr>
        <w:pStyle w:val="References"/>
      </w:pPr>
      <w:r w:rsidRPr="0049727F">
        <w:t xml:space="preserve">Bradley, E., &amp; Kantz, H. (2015). Nonlinear Time-Series Analysis Revisited. </w:t>
      </w:r>
      <w:r w:rsidRPr="0049727F">
        <w:rPr>
          <w:i/>
          <w:iCs/>
        </w:rPr>
        <w:t>Chaos</w:t>
      </w:r>
      <w:r w:rsidRPr="0049727F">
        <w:t xml:space="preserve">, </w:t>
      </w:r>
      <w:r w:rsidRPr="0049727F">
        <w:rPr>
          <w:i/>
          <w:iCs/>
        </w:rPr>
        <w:t>25</w:t>
      </w:r>
      <w:r w:rsidRPr="0049727F">
        <w:t>(9), 97610. https://doi.org/10.1063/1.4917289</w:t>
      </w:r>
    </w:p>
    <w:p w:rsidR="00064403" w:rsidRPr="0049727F" w:rsidRDefault="00064403" w:rsidP="001C51FA">
      <w:pPr>
        <w:pStyle w:val="References"/>
      </w:pPr>
      <w:r w:rsidRPr="0049727F">
        <w:t xml:space="preserve">Brandes, U., &amp; Erlebach, T. (Eds.). (2005). </w:t>
      </w:r>
      <w:r w:rsidRPr="0049727F">
        <w:rPr>
          <w:i/>
          <w:iCs/>
        </w:rPr>
        <w:t>Network analysis: methodological foundations</w:t>
      </w:r>
      <w:r w:rsidRPr="0049727F">
        <w:t>. Berlin</w:t>
      </w:r>
      <w:r w:rsidRPr="0049727F">
        <w:rPr>
          <w:rFonts w:ascii="Times New Roman" w:hAnsi="Times New Roman"/>
        </w:rPr>
        <w:t> </w:t>
      </w:r>
      <w:r w:rsidRPr="0049727F">
        <w:t>; New York: Springer.</w:t>
      </w:r>
    </w:p>
    <w:p w:rsidR="00064403" w:rsidRPr="0049727F" w:rsidRDefault="00064403" w:rsidP="001C51FA">
      <w:pPr>
        <w:pStyle w:val="References"/>
      </w:pPr>
      <w:r w:rsidRPr="0049727F">
        <w:t xml:space="preserve">Brin, S., &amp; Page, L. (2012). The anatomy of a large-scale hypertextual web search engine. </w:t>
      </w:r>
      <w:r w:rsidRPr="0049727F">
        <w:rPr>
          <w:i/>
          <w:iCs/>
        </w:rPr>
        <w:t>Computer Networks</w:t>
      </w:r>
      <w:r w:rsidRPr="0049727F">
        <w:t xml:space="preserve">, </w:t>
      </w:r>
      <w:r w:rsidRPr="0049727F">
        <w:rPr>
          <w:i/>
          <w:iCs/>
        </w:rPr>
        <w:t>56</w:t>
      </w:r>
      <w:r w:rsidRPr="0049727F">
        <w:t>(18), 3825–3833.</w:t>
      </w:r>
    </w:p>
    <w:p w:rsidR="00064403" w:rsidRPr="0049727F" w:rsidRDefault="00064403" w:rsidP="001C51FA">
      <w:pPr>
        <w:pStyle w:val="References"/>
      </w:pPr>
      <w:r w:rsidRPr="0049727F">
        <w:lastRenderedPageBreak/>
        <w:t xml:space="preserve">Brown, T. A. (1996). Measuring Chaos Using the Lyapunov Exponent. In L. D. Kiel &amp; E. Elliott (Eds.), </w:t>
      </w:r>
      <w:r w:rsidRPr="0049727F">
        <w:rPr>
          <w:i/>
          <w:iCs/>
        </w:rPr>
        <w:t>Chaos Theory in the Social Sciences</w:t>
      </w:r>
      <w:r w:rsidRPr="0049727F">
        <w:t xml:space="preserve"> (pp. 53–66). Ann Arbor: University of Michigan Press.</w:t>
      </w:r>
    </w:p>
    <w:p w:rsidR="00064403" w:rsidRPr="0049727F" w:rsidRDefault="00064403" w:rsidP="001C51FA">
      <w:pPr>
        <w:pStyle w:val="References"/>
      </w:pPr>
      <w:r w:rsidRPr="0049727F">
        <w:t xml:space="preserve">Byrne, D. (1997). Chaotic Places or Complex Places - Cities in a Post Industrial Era. In S. Westwood &amp; J. Williams (Eds.), </w:t>
      </w:r>
      <w:r w:rsidRPr="0049727F">
        <w:rPr>
          <w:i/>
          <w:iCs/>
        </w:rPr>
        <w:t>Imagining Cities</w:t>
      </w:r>
      <w:r w:rsidRPr="0049727F">
        <w:t xml:space="preserve"> (pp. 50–70). London: Routledge.</w:t>
      </w:r>
    </w:p>
    <w:p w:rsidR="00064403" w:rsidRPr="0049727F" w:rsidRDefault="00064403" w:rsidP="001C51FA">
      <w:pPr>
        <w:pStyle w:val="References"/>
      </w:pPr>
      <w:r w:rsidRPr="0049727F">
        <w:t xml:space="preserve">Byrne, D. (2001). What is complexity science? Thinking as a realist about measurement and cities and arguing for natural history. </w:t>
      </w:r>
      <w:r w:rsidRPr="0049727F">
        <w:rPr>
          <w:i/>
          <w:iCs/>
        </w:rPr>
        <w:t>Emergence, A Journal of Complexity Issues in Organizations and Management</w:t>
      </w:r>
      <w:r w:rsidRPr="0049727F">
        <w:t xml:space="preserve">, </w:t>
      </w:r>
      <w:r w:rsidRPr="0049727F">
        <w:rPr>
          <w:i/>
          <w:iCs/>
        </w:rPr>
        <w:t>3</w:t>
      </w:r>
      <w:r w:rsidRPr="0049727F">
        <w:t>(1), 61–76.</w:t>
      </w:r>
    </w:p>
    <w:p w:rsidR="00064403" w:rsidRPr="0049727F" w:rsidRDefault="00064403" w:rsidP="001C51FA">
      <w:pPr>
        <w:pStyle w:val="References"/>
      </w:pPr>
      <w:r w:rsidRPr="0049727F">
        <w:t xml:space="preserve">Byrne, D. (2003). Complexity Theory and Planning Theory: A Necessary Encounter. </w:t>
      </w:r>
      <w:r w:rsidRPr="0049727F">
        <w:rPr>
          <w:i/>
          <w:iCs/>
        </w:rPr>
        <w:t>Planning Theory</w:t>
      </w:r>
      <w:r w:rsidRPr="0049727F">
        <w:t xml:space="preserve">, </w:t>
      </w:r>
      <w:r w:rsidRPr="0049727F">
        <w:rPr>
          <w:i/>
          <w:iCs/>
        </w:rPr>
        <w:t>2</w:t>
      </w:r>
      <w:r w:rsidRPr="0049727F">
        <w:t>(3), 171–178. https://doi.org/10.1177/147309520323002</w:t>
      </w:r>
    </w:p>
    <w:p w:rsidR="00064403" w:rsidRPr="0049727F" w:rsidRDefault="00064403" w:rsidP="001C51FA">
      <w:pPr>
        <w:pStyle w:val="References"/>
      </w:pPr>
      <w:r w:rsidRPr="0049727F">
        <w:t>Calthorpe, P., Corbett, M., Duany, A., Moule, E., Plater-Zyberk, E., &amp; Polyzoides, S. (1991). The Ahwahnee Principles. (P. Katz, J. Corbett, &amp; S. Weissman, Eds.). Retrieved from http://www.lgc.org/ahwahnee/principles.html</w:t>
      </w:r>
    </w:p>
    <w:p w:rsidR="00064403" w:rsidRPr="0049727F" w:rsidRDefault="00064403" w:rsidP="001C51FA">
      <w:pPr>
        <w:pStyle w:val="References"/>
      </w:pPr>
      <w:r w:rsidRPr="0049727F">
        <w:t xml:space="preserve">Cao, J., &amp; Menendez, M. (2015). System dynamics of urban traffic based on its parking-related-states. </w:t>
      </w:r>
      <w:r w:rsidRPr="0049727F">
        <w:rPr>
          <w:i/>
          <w:iCs/>
        </w:rPr>
        <w:t>Transportation Research Part B: Methodological</w:t>
      </w:r>
      <w:r w:rsidRPr="0049727F">
        <w:t>. https://doi.org/10.1016/j.trb.2015.07.018</w:t>
      </w:r>
    </w:p>
    <w:p w:rsidR="00064403" w:rsidRPr="0049727F" w:rsidRDefault="00064403" w:rsidP="001C51FA">
      <w:pPr>
        <w:pStyle w:val="References"/>
      </w:pPr>
      <w:r w:rsidRPr="0049727F">
        <w:t xml:space="preserve">Cao, X., Mokhtarian, P. L., &amp; Handy, S. L. (2007). Do changes in neighborhood characteristics lead to changes in travel behavior? A structural equations modeling approach. </w:t>
      </w:r>
      <w:r w:rsidRPr="0049727F">
        <w:rPr>
          <w:i/>
          <w:iCs/>
        </w:rPr>
        <w:t>Transportation</w:t>
      </w:r>
      <w:r w:rsidRPr="0049727F">
        <w:t xml:space="preserve">, </w:t>
      </w:r>
      <w:r w:rsidRPr="0049727F">
        <w:rPr>
          <w:i/>
          <w:iCs/>
        </w:rPr>
        <w:t>34</w:t>
      </w:r>
      <w:r w:rsidRPr="0049727F">
        <w:t>(5), 535–556. https://doi.org/10.1007/s11116-007-9132-x</w:t>
      </w:r>
    </w:p>
    <w:p w:rsidR="00064403" w:rsidRPr="0049727F" w:rsidRDefault="00064403" w:rsidP="001C51FA">
      <w:pPr>
        <w:pStyle w:val="References"/>
      </w:pPr>
      <w:r w:rsidRPr="0049727F">
        <w:t xml:space="preserve">Carlson, C., Aytur, S., Gardner, K., &amp; Rogers, S. (2012). Complexity in Built Environment, Health, and Destination Walking: A Neighborhood-Scale Analysis. </w:t>
      </w:r>
      <w:r w:rsidRPr="0049727F">
        <w:rPr>
          <w:i/>
          <w:iCs/>
        </w:rPr>
        <w:t>Journal of Urban Health</w:t>
      </w:r>
      <w:r w:rsidRPr="0049727F">
        <w:t xml:space="preserve">, </w:t>
      </w:r>
      <w:r w:rsidRPr="0049727F">
        <w:rPr>
          <w:i/>
          <w:iCs/>
        </w:rPr>
        <w:t>89</w:t>
      </w:r>
      <w:r w:rsidRPr="0049727F">
        <w:t>(2), 270–284. https://doi.org/10.1007/s11524-011-9652-8</w:t>
      </w:r>
    </w:p>
    <w:p w:rsidR="00064403" w:rsidRPr="0049727F" w:rsidRDefault="00064403" w:rsidP="001C51FA">
      <w:pPr>
        <w:pStyle w:val="References"/>
      </w:pPr>
      <w:r w:rsidRPr="0049727F">
        <w:lastRenderedPageBreak/>
        <w:t xml:space="preserve">Cartwright, T. J. (1991). Planning and Chaos Theory. </w:t>
      </w:r>
      <w:r w:rsidRPr="0049727F">
        <w:rPr>
          <w:i/>
          <w:iCs/>
        </w:rPr>
        <w:t>Journal of the American Planning Association</w:t>
      </w:r>
      <w:r w:rsidRPr="0049727F">
        <w:t xml:space="preserve">, </w:t>
      </w:r>
      <w:r w:rsidRPr="0049727F">
        <w:rPr>
          <w:i/>
          <w:iCs/>
        </w:rPr>
        <w:t>57</w:t>
      </w:r>
      <w:r w:rsidRPr="0049727F">
        <w:t>(1), 44–56. https://doi.org/10.1080/01944369108975471</w:t>
      </w:r>
    </w:p>
    <w:p w:rsidR="00064403" w:rsidRPr="0049727F" w:rsidRDefault="00064403" w:rsidP="001C51FA">
      <w:pPr>
        <w:pStyle w:val="References"/>
      </w:pPr>
      <w:r w:rsidRPr="0049727F">
        <w:t xml:space="preserve">Cavalcante, A., Mansouri, A., Kacha, L., Barros, A. K., Takeuchi, Y., Matsumoto, N., &amp; Ohnishi, N. (2014). Measuring Streetscape Complexity Based on the Statistics of Local Contrast and Spatial Frequency. </w:t>
      </w:r>
      <w:r w:rsidRPr="0049727F">
        <w:rPr>
          <w:i/>
          <w:iCs/>
        </w:rPr>
        <w:t>PLoS ONE</w:t>
      </w:r>
      <w:r w:rsidRPr="0049727F">
        <w:t xml:space="preserve">, </w:t>
      </w:r>
      <w:r w:rsidRPr="0049727F">
        <w:rPr>
          <w:i/>
          <w:iCs/>
        </w:rPr>
        <w:t>9</w:t>
      </w:r>
      <w:r w:rsidRPr="0049727F">
        <w:t>(2), e87097. https://doi.org/10.1371/journal.pone.0087097</w:t>
      </w:r>
    </w:p>
    <w:p w:rsidR="00064403" w:rsidRPr="0049727F" w:rsidRDefault="00064403" w:rsidP="001C51FA">
      <w:pPr>
        <w:pStyle w:val="References"/>
      </w:pPr>
      <w:r w:rsidRPr="0049727F">
        <w:t xml:space="preserve">Cervero, R. B. (2013). Linking Urban Transport and Land Use in Developing Countries. </w:t>
      </w:r>
      <w:r w:rsidRPr="0049727F">
        <w:rPr>
          <w:i/>
          <w:iCs/>
        </w:rPr>
        <w:t>Journal of Transport and Land Use</w:t>
      </w:r>
      <w:r w:rsidRPr="0049727F">
        <w:t xml:space="preserve">, </w:t>
      </w:r>
      <w:r w:rsidRPr="0049727F">
        <w:rPr>
          <w:i/>
          <w:iCs/>
        </w:rPr>
        <w:t>6</w:t>
      </w:r>
      <w:r w:rsidRPr="0049727F">
        <w:t>(1), 7–24.</w:t>
      </w:r>
    </w:p>
    <w:p w:rsidR="00064403" w:rsidRPr="0049727F" w:rsidRDefault="00064403" w:rsidP="001C51FA">
      <w:pPr>
        <w:pStyle w:val="References"/>
      </w:pPr>
      <w:r w:rsidRPr="0049727F">
        <w:t xml:space="preserve">Cervero, R., &amp; Kockelman, K. (1997). Travel demand and the 3Ds: density, diversity, and design. </w:t>
      </w:r>
      <w:r w:rsidRPr="0049727F">
        <w:rPr>
          <w:i/>
          <w:iCs/>
        </w:rPr>
        <w:t>Transportation Research Part D: Transport and Environment</w:t>
      </w:r>
      <w:r w:rsidRPr="0049727F">
        <w:t xml:space="preserve">, </w:t>
      </w:r>
      <w:r w:rsidRPr="0049727F">
        <w:rPr>
          <w:i/>
          <w:iCs/>
        </w:rPr>
        <w:t>2</w:t>
      </w:r>
      <w:r w:rsidRPr="0049727F">
        <w:t>(3), 199–219.</w:t>
      </w:r>
    </w:p>
    <w:p w:rsidR="00064403" w:rsidRPr="0049727F" w:rsidRDefault="00064403" w:rsidP="001C51FA">
      <w:pPr>
        <w:pStyle w:val="References"/>
      </w:pPr>
      <w:r w:rsidRPr="0049727F">
        <w:t xml:space="preserve">Cervero, R., &amp; Landis, J. (1995). The Transportation-Land Use Connection Still Matters. </w:t>
      </w:r>
      <w:r w:rsidRPr="0049727F">
        <w:rPr>
          <w:i/>
          <w:iCs/>
        </w:rPr>
        <w:t>Access Magazine</w:t>
      </w:r>
      <w:r w:rsidRPr="0049727F">
        <w:t xml:space="preserve">, </w:t>
      </w:r>
      <w:r w:rsidRPr="0049727F">
        <w:rPr>
          <w:i/>
          <w:iCs/>
        </w:rPr>
        <w:t>7</w:t>
      </w:r>
      <w:r w:rsidRPr="0049727F">
        <w:t>, 2–10.</w:t>
      </w:r>
    </w:p>
    <w:p w:rsidR="00064403" w:rsidRPr="0049727F" w:rsidRDefault="00064403" w:rsidP="001C51FA">
      <w:pPr>
        <w:pStyle w:val="References"/>
      </w:pPr>
      <w:r w:rsidRPr="0049727F">
        <w:t xml:space="preserve">Chan, K.-S., &amp; Tong, H. (2013). </w:t>
      </w:r>
      <w:r w:rsidRPr="0049727F">
        <w:rPr>
          <w:i/>
          <w:iCs/>
        </w:rPr>
        <w:t>Chaos: A Statistical Perspective</w:t>
      </w:r>
      <w:r w:rsidRPr="0049727F">
        <w:t>. New York: Springer Science &amp; Business Media.</w:t>
      </w:r>
    </w:p>
    <w:p w:rsidR="00064403" w:rsidRPr="0049727F" w:rsidRDefault="00064403" w:rsidP="001C51FA">
      <w:pPr>
        <w:pStyle w:val="References"/>
      </w:pPr>
      <w:r w:rsidRPr="0049727F">
        <w:t xml:space="preserve">Chatman, D. G. (2009). Residential choice, the built environment, and nonwork travel: evidence using new data and methods. </w:t>
      </w:r>
      <w:r w:rsidRPr="0049727F">
        <w:rPr>
          <w:i/>
          <w:iCs/>
        </w:rPr>
        <w:t>Environment and Planning A</w:t>
      </w:r>
      <w:r w:rsidRPr="0049727F">
        <w:t xml:space="preserve">, </w:t>
      </w:r>
      <w:r w:rsidRPr="0049727F">
        <w:rPr>
          <w:i/>
          <w:iCs/>
        </w:rPr>
        <w:t>41</w:t>
      </w:r>
      <w:r w:rsidRPr="0049727F">
        <w:t>(5), 1072–1089. https://doi.org/10.1068/a4114</w:t>
      </w:r>
    </w:p>
    <w:p w:rsidR="00064403" w:rsidRPr="0049727F" w:rsidRDefault="00064403" w:rsidP="001C51FA">
      <w:pPr>
        <w:pStyle w:val="References"/>
      </w:pPr>
      <w:r w:rsidRPr="0049727F">
        <w:t>Chatman, D. G., Broaddus, A., Young, C., &amp; Brill, M. (2013). The Role of Behavioral Economics in Residential Choice: A pilot study of travel patterns, housing characteristics, social connections, and subjective well-being. Retrieved from http://www.uctc.net/research/papers/UCTC-FR-2013-05.pdf</w:t>
      </w:r>
    </w:p>
    <w:p w:rsidR="00064403" w:rsidRPr="0049727F" w:rsidRDefault="00064403" w:rsidP="001C51FA">
      <w:pPr>
        <w:pStyle w:val="References"/>
      </w:pPr>
      <w:r w:rsidRPr="0049727F">
        <w:t xml:space="preserve">Chen, C. (2006). </w:t>
      </w:r>
      <w:r w:rsidRPr="0049727F">
        <w:rPr>
          <w:i/>
          <w:iCs/>
        </w:rPr>
        <w:t>Information Visualization: Beyond the Horizon</w:t>
      </w:r>
      <w:r w:rsidRPr="0049727F">
        <w:t xml:space="preserve"> (2nd ed.). London: Springer-Verlag.</w:t>
      </w:r>
    </w:p>
    <w:p w:rsidR="00064403" w:rsidRPr="0049727F" w:rsidRDefault="00064403" w:rsidP="001C51FA">
      <w:pPr>
        <w:pStyle w:val="References"/>
      </w:pPr>
      <w:r w:rsidRPr="0049727F">
        <w:lastRenderedPageBreak/>
        <w:t xml:space="preserve">Chen, W.-C. (2008). Nonlinear Dynamics and Chaos in a Fractional-Order Financial System. </w:t>
      </w:r>
      <w:r w:rsidRPr="0049727F">
        <w:rPr>
          <w:i/>
          <w:iCs/>
        </w:rPr>
        <w:t>Chaos, Solitons &amp; Fractals</w:t>
      </w:r>
      <w:r w:rsidRPr="0049727F">
        <w:t xml:space="preserve">, </w:t>
      </w:r>
      <w:r w:rsidRPr="0049727F">
        <w:rPr>
          <w:i/>
          <w:iCs/>
        </w:rPr>
        <w:t>36</w:t>
      </w:r>
      <w:r w:rsidRPr="0049727F">
        <w:t>(5), 1305–1314. https://doi.org/10.1016/j.chaos.2006.07.051</w:t>
      </w:r>
    </w:p>
    <w:p w:rsidR="00064403" w:rsidRPr="0049727F" w:rsidRDefault="00064403" w:rsidP="001C51FA">
      <w:pPr>
        <w:pStyle w:val="References"/>
      </w:pPr>
      <w:r w:rsidRPr="0049727F">
        <w:t xml:space="preserve">Chen, Y., &amp; Zhou, Y. (2008). Scaling Laws and Indications of Self-Organized Criticality in Urban Systems. </w:t>
      </w:r>
      <w:r w:rsidRPr="0049727F">
        <w:rPr>
          <w:i/>
          <w:iCs/>
        </w:rPr>
        <w:t>Chaos, Solitons &amp; Fractals</w:t>
      </w:r>
      <w:r w:rsidRPr="0049727F">
        <w:t xml:space="preserve">, </w:t>
      </w:r>
      <w:r w:rsidRPr="0049727F">
        <w:rPr>
          <w:i/>
          <w:iCs/>
        </w:rPr>
        <w:t>35</w:t>
      </w:r>
      <w:r w:rsidRPr="0049727F">
        <w:t>(1), 85–98. https://doi.org/10.1016/j.chaos.2006.05.018</w:t>
      </w:r>
    </w:p>
    <w:p w:rsidR="00064403" w:rsidRPr="0049727F" w:rsidRDefault="00064403" w:rsidP="001C51FA">
      <w:pPr>
        <w:pStyle w:val="References"/>
      </w:pPr>
      <w:r w:rsidRPr="0049727F">
        <w:t xml:space="preserve">Chettiparamb, A. (2006). Metaphors in Complexity Theory and Planning. </w:t>
      </w:r>
      <w:r w:rsidRPr="0049727F">
        <w:rPr>
          <w:i/>
          <w:iCs/>
        </w:rPr>
        <w:t>Planning Theory</w:t>
      </w:r>
      <w:r w:rsidRPr="0049727F">
        <w:t xml:space="preserve">, </w:t>
      </w:r>
      <w:r w:rsidRPr="0049727F">
        <w:rPr>
          <w:i/>
          <w:iCs/>
        </w:rPr>
        <w:t>5</w:t>
      </w:r>
      <w:r w:rsidRPr="0049727F">
        <w:t>(1), 71–91. https://doi.org/10.1177/1473095206061022</w:t>
      </w:r>
    </w:p>
    <w:p w:rsidR="00064403" w:rsidRPr="0049727F" w:rsidRDefault="00064403" w:rsidP="001C51FA">
      <w:pPr>
        <w:pStyle w:val="References"/>
      </w:pPr>
      <w:r w:rsidRPr="0049727F">
        <w:t xml:space="preserve">Chettiparamb, A. (2014). Complexity theory and planning: Examining “fractals” for organising policy domains in planning practice. </w:t>
      </w:r>
      <w:r w:rsidRPr="0049727F">
        <w:rPr>
          <w:i/>
          <w:iCs/>
        </w:rPr>
        <w:t>Planning Theory</w:t>
      </w:r>
      <w:r w:rsidRPr="0049727F">
        <w:t xml:space="preserve">, </w:t>
      </w:r>
      <w:r w:rsidRPr="0049727F">
        <w:rPr>
          <w:i/>
          <w:iCs/>
        </w:rPr>
        <w:t>13</w:t>
      </w:r>
      <w:r w:rsidRPr="0049727F">
        <w:t>(1), 5–25. https://doi.org/10.1177/1473095212469868</w:t>
      </w:r>
    </w:p>
    <w:p w:rsidR="00064403" w:rsidRPr="0049727F" w:rsidRDefault="00064403" w:rsidP="001C51FA">
      <w:pPr>
        <w:pStyle w:val="References"/>
      </w:pPr>
      <w:r w:rsidRPr="0049727F">
        <w:t xml:space="preserve">Chin, W.-C.-B., &amp; Wen, T.-H. (2015). Geographically Modified PageRank Algorithms: Identifying the Spatial Concentration of Human Movement in a Geospatial Network. </w:t>
      </w:r>
      <w:r w:rsidRPr="0049727F">
        <w:rPr>
          <w:i/>
          <w:iCs/>
        </w:rPr>
        <w:t>PLOS ONE</w:t>
      </w:r>
      <w:r w:rsidRPr="0049727F">
        <w:t xml:space="preserve">, </w:t>
      </w:r>
      <w:r w:rsidRPr="0049727F">
        <w:rPr>
          <w:i/>
          <w:iCs/>
        </w:rPr>
        <w:t>10</w:t>
      </w:r>
      <w:r w:rsidRPr="0049727F">
        <w:t>(10), e0139509. https://doi.org/10.1371/journal.pone.0139509</w:t>
      </w:r>
    </w:p>
    <w:p w:rsidR="00064403" w:rsidRPr="0049727F" w:rsidRDefault="00064403" w:rsidP="001C51FA">
      <w:pPr>
        <w:pStyle w:val="References"/>
      </w:pPr>
      <w:r w:rsidRPr="0049727F">
        <w:t>City of Portland. (2012, April 25). The Portland Plan. City of Portland. Retrieved from www.pdxplan.com</w:t>
      </w:r>
    </w:p>
    <w:p w:rsidR="00064403" w:rsidRPr="0049727F" w:rsidRDefault="00064403" w:rsidP="001C51FA">
      <w:pPr>
        <w:pStyle w:val="References"/>
      </w:pPr>
      <w:r w:rsidRPr="0049727F">
        <w:t xml:space="preserve">Clarke, K. C. (1986). Computation of the Fractal Dimension of Topographic Surfaces Using the Triangular Prism Surface Area Method. </w:t>
      </w:r>
      <w:r w:rsidRPr="0049727F">
        <w:rPr>
          <w:i/>
          <w:iCs/>
        </w:rPr>
        <w:t>Computers &amp; Geosciences</w:t>
      </w:r>
      <w:r w:rsidRPr="0049727F">
        <w:t xml:space="preserve">, </w:t>
      </w:r>
      <w:r w:rsidRPr="0049727F">
        <w:rPr>
          <w:i/>
          <w:iCs/>
        </w:rPr>
        <w:t>12</w:t>
      </w:r>
      <w:r w:rsidRPr="0049727F">
        <w:t>(5), 713–722.</w:t>
      </w:r>
    </w:p>
    <w:p w:rsidR="00064403" w:rsidRPr="0049727F" w:rsidRDefault="00064403" w:rsidP="001C51FA">
      <w:pPr>
        <w:pStyle w:val="References"/>
      </w:pPr>
      <w:r w:rsidRPr="0049727F">
        <w:t xml:space="preserve">Clifton, K., Ewing, R., Knaap, G., &amp; Song, Y. (2008). Quantitative analysis of urban form: a multidisciplinary review. </w:t>
      </w:r>
      <w:r w:rsidRPr="0049727F">
        <w:rPr>
          <w:i/>
          <w:iCs/>
        </w:rPr>
        <w:t>Journal of Urbanism: International Research on Placemaking and Urban Sustainability</w:t>
      </w:r>
      <w:r w:rsidRPr="0049727F">
        <w:t xml:space="preserve">, </w:t>
      </w:r>
      <w:r w:rsidRPr="0049727F">
        <w:rPr>
          <w:i/>
          <w:iCs/>
        </w:rPr>
        <w:t>1</w:t>
      </w:r>
      <w:r w:rsidRPr="0049727F">
        <w:t>(1), 17–45. https://doi.org/10.1080/17549170801903496</w:t>
      </w:r>
    </w:p>
    <w:p w:rsidR="00064403" w:rsidRPr="0049727F" w:rsidRDefault="00064403" w:rsidP="001C51FA">
      <w:pPr>
        <w:pStyle w:val="References"/>
      </w:pPr>
      <w:r w:rsidRPr="0049727F">
        <w:t xml:space="preserve">Collins, N. (2015, June 15). The Cul-de-Sac Nightmare. </w:t>
      </w:r>
      <w:r w:rsidRPr="0049727F">
        <w:rPr>
          <w:i/>
          <w:iCs/>
        </w:rPr>
        <w:t>Pacific Standard</w:t>
      </w:r>
      <w:r w:rsidRPr="0049727F">
        <w:t>.</w:t>
      </w:r>
    </w:p>
    <w:p w:rsidR="00064403" w:rsidRPr="0049727F" w:rsidRDefault="00064403" w:rsidP="001C51FA">
      <w:pPr>
        <w:pStyle w:val="References"/>
      </w:pPr>
      <w:r w:rsidRPr="0049727F">
        <w:lastRenderedPageBreak/>
        <w:t xml:space="preserve">Comunian, R. (2011). Rethinking the Creative City: The Role of Complexity, Networks and Interactions in the Urban Creative Economy. </w:t>
      </w:r>
      <w:r w:rsidRPr="0049727F">
        <w:rPr>
          <w:i/>
          <w:iCs/>
        </w:rPr>
        <w:t>Urban Studies</w:t>
      </w:r>
      <w:r w:rsidRPr="0049727F">
        <w:t xml:space="preserve">, </w:t>
      </w:r>
      <w:r w:rsidRPr="0049727F">
        <w:rPr>
          <w:i/>
          <w:iCs/>
        </w:rPr>
        <w:t>48</w:t>
      </w:r>
      <w:r w:rsidRPr="0049727F">
        <w:t>(6), 1157–1179. https://doi.org/10.1177/0042098010370626</w:t>
      </w:r>
    </w:p>
    <w:p w:rsidR="00064403" w:rsidRPr="0049727F" w:rsidRDefault="00064403" w:rsidP="001C51FA">
      <w:pPr>
        <w:pStyle w:val="References"/>
      </w:pPr>
      <w:r w:rsidRPr="0049727F">
        <w:t>Congress for the New Urbanism. (1996). Charter of the New Urbanism. Retrieved from http://www.cnu.org/sites/www.cnu.org/files/charter_english1.pdf</w:t>
      </w:r>
    </w:p>
    <w:p w:rsidR="00064403" w:rsidRPr="0049727F" w:rsidRDefault="00064403" w:rsidP="001C51FA">
      <w:pPr>
        <w:pStyle w:val="References"/>
      </w:pPr>
      <w:r w:rsidRPr="0049727F">
        <w:t>Congress for the New Urbanism. (2015). New Urbanism Embraces Complexity. Retrieved February 26, 2015, from http://www.cnu.org/node/45</w:t>
      </w:r>
    </w:p>
    <w:p w:rsidR="00064403" w:rsidRPr="0049727F" w:rsidRDefault="00064403" w:rsidP="001C51FA">
      <w:pPr>
        <w:pStyle w:val="References"/>
      </w:pPr>
      <w:r w:rsidRPr="0049727F">
        <w:t xml:space="preserve">Cooper, J., Su, M., &amp; Oskrochi, R. (2013). The influence of fractal dimension and vegetation on the perceptions of streetscape quality in Taipei: with comparative comments made in relation to two British case studies. </w:t>
      </w:r>
      <w:r w:rsidRPr="0049727F">
        <w:rPr>
          <w:i/>
          <w:iCs/>
        </w:rPr>
        <w:t>Environment and Planning B: Planning and Design</w:t>
      </w:r>
      <w:r w:rsidRPr="0049727F">
        <w:t xml:space="preserve">, </w:t>
      </w:r>
      <w:r w:rsidRPr="0049727F">
        <w:rPr>
          <w:i/>
          <w:iCs/>
        </w:rPr>
        <w:t>40</w:t>
      </w:r>
      <w:r w:rsidRPr="0049727F">
        <w:t>(1), 43–62. https://doi.org/10.1068/b38010</w:t>
      </w:r>
    </w:p>
    <w:p w:rsidR="00064403" w:rsidRPr="0049727F" w:rsidRDefault="00064403" w:rsidP="001C51FA">
      <w:pPr>
        <w:pStyle w:val="References"/>
      </w:pPr>
      <w:r w:rsidRPr="0049727F">
        <w:t xml:space="preserve">Corbusier, L. (2007a). A Contemporary City. In R. T. LeGates &amp; F. Stout (Eds.), </w:t>
      </w:r>
      <w:r w:rsidRPr="0049727F">
        <w:rPr>
          <w:i/>
          <w:iCs/>
        </w:rPr>
        <w:t>The City Reader</w:t>
      </w:r>
      <w:r w:rsidRPr="0049727F">
        <w:t xml:space="preserve"> (Fourth, pp. 322–330). New York: Routledge.</w:t>
      </w:r>
    </w:p>
    <w:p w:rsidR="00064403" w:rsidRPr="0049727F" w:rsidRDefault="00064403" w:rsidP="001C51FA">
      <w:pPr>
        <w:pStyle w:val="References"/>
      </w:pPr>
      <w:r w:rsidRPr="0049727F">
        <w:t xml:space="preserve">Corbusier, L. (2007b). “The Pack-Donkey’s Way and Man’s Way” and “A Contemporary City.” In M. Larice &amp; E. Macdonald (Eds.), </w:t>
      </w:r>
      <w:r w:rsidRPr="0049727F">
        <w:rPr>
          <w:i/>
          <w:iCs/>
        </w:rPr>
        <w:t>The Urban Design Reader</w:t>
      </w:r>
      <w:r w:rsidRPr="0049727F">
        <w:t xml:space="preserve"> (1st ed., pp. 66–75). New York: Routledge.</w:t>
      </w:r>
    </w:p>
    <w:p w:rsidR="00064403" w:rsidRPr="0049727F" w:rsidRDefault="00064403" w:rsidP="001C51FA">
      <w:pPr>
        <w:pStyle w:val="References"/>
      </w:pPr>
      <w:r w:rsidRPr="0049727F">
        <w:t xml:space="preserve">Corcoran, P., Mooney, P., &amp; Bertolotto, M. (2013). Analysing the growth of OpenStreetMap networks. </w:t>
      </w:r>
      <w:r w:rsidRPr="0049727F">
        <w:rPr>
          <w:i/>
          <w:iCs/>
        </w:rPr>
        <w:t>Spatial Statistics</w:t>
      </w:r>
      <w:r w:rsidRPr="0049727F">
        <w:t xml:space="preserve">, </w:t>
      </w:r>
      <w:r w:rsidRPr="0049727F">
        <w:rPr>
          <w:i/>
          <w:iCs/>
        </w:rPr>
        <w:t>3</w:t>
      </w:r>
      <w:r w:rsidRPr="0049727F">
        <w:t>, 21–32. https://doi.org/10.1016/j.spasta.2013.01.002</w:t>
      </w:r>
    </w:p>
    <w:p w:rsidR="00064403" w:rsidRPr="0049727F" w:rsidRDefault="00064403" w:rsidP="001C51FA">
      <w:pPr>
        <w:pStyle w:val="References"/>
      </w:pPr>
      <w:r w:rsidRPr="0049727F">
        <w:t xml:space="preserve">Costa, L. da F., Rodrigues, F. A., Travieso, G., &amp; Villas Boas, P. R. (2007). Characterization of complex networks: A survey of measurements. </w:t>
      </w:r>
      <w:r w:rsidRPr="0049727F">
        <w:rPr>
          <w:i/>
          <w:iCs/>
        </w:rPr>
        <w:t>Advances in Physics</w:t>
      </w:r>
      <w:r w:rsidRPr="0049727F">
        <w:t xml:space="preserve">, </w:t>
      </w:r>
      <w:r w:rsidRPr="0049727F">
        <w:rPr>
          <w:i/>
          <w:iCs/>
        </w:rPr>
        <w:t>56</w:t>
      </w:r>
      <w:r w:rsidRPr="0049727F">
        <w:t>(1), 167–242. https://doi.org/10.1080/00018730601170527</w:t>
      </w:r>
    </w:p>
    <w:p w:rsidR="00064403" w:rsidRPr="0049727F" w:rsidRDefault="00064403" w:rsidP="001C51FA">
      <w:pPr>
        <w:pStyle w:val="References"/>
      </w:pPr>
      <w:r w:rsidRPr="0049727F">
        <w:t xml:space="preserve">Crane, R. (2000). The Influence of Urban Form on Travel: An Interpretive Review. </w:t>
      </w:r>
      <w:r w:rsidRPr="0049727F">
        <w:rPr>
          <w:i/>
          <w:iCs/>
        </w:rPr>
        <w:t>Journal of Planning Literature</w:t>
      </w:r>
      <w:r w:rsidRPr="0049727F">
        <w:t xml:space="preserve">, </w:t>
      </w:r>
      <w:r w:rsidRPr="0049727F">
        <w:rPr>
          <w:i/>
          <w:iCs/>
        </w:rPr>
        <w:t>15</w:t>
      </w:r>
      <w:r w:rsidRPr="0049727F">
        <w:t>(1), 3–23.</w:t>
      </w:r>
    </w:p>
    <w:p w:rsidR="00064403" w:rsidRPr="0049727F" w:rsidRDefault="00064403" w:rsidP="001C51FA">
      <w:pPr>
        <w:pStyle w:val="References"/>
      </w:pPr>
      <w:r w:rsidRPr="0049727F">
        <w:lastRenderedPageBreak/>
        <w:t xml:space="preserve">Cranmer, S. J., Leifeld, P., McClurg, S. D., &amp; Rolfe, M. (2016). Navigating the range of statistical tools for inferential network analysis. </w:t>
      </w:r>
      <w:r w:rsidRPr="0049727F">
        <w:rPr>
          <w:i/>
          <w:iCs/>
        </w:rPr>
        <w:t>American Journal of Political Science</w:t>
      </w:r>
      <w:r w:rsidRPr="0049727F">
        <w:t>. Retrieved from http://onlinelibrary.wiley.com/doi/10.1111/ajps.12263/full</w:t>
      </w:r>
    </w:p>
    <w:p w:rsidR="00064403" w:rsidRPr="0049727F" w:rsidRDefault="00064403" w:rsidP="001C51FA">
      <w:pPr>
        <w:pStyle w:val="References"/>
      </w:pPr>
      <w:r w:rsidRPr="0049727F">
        <w:t xml:space="preserve">Crucitti, P., Latora, V., &amp; Porta, S. (2006a). Centrality in networks of urban streets. </w:t>
      </w:r>
      <w:r w:rsidRPr="0049727F">
        <w:rPr>
          <w:i/>
          <w:iCs/>
        </w:rPr>
        <w:t>Chaos: An Interdisciplinary Journal of Nonlinear Science</w:t>
      </w:r>
      <w:r w:rsidRPr="0049727F">
        <w:t xml:space="preserve">, </w:t>
      </w:r>
      <w:r w:rsidRPr="0049727F">
        <w:rPr>
          <w:i/>
          <w:iCs/>
        </w:rPr>
        <w:t>16</w:t>
      </w:r>
      <w:r w:rsidRPr="0049727F">
        <w:t>(1), 15113. https://doi.org/10.1063/1.2150162</w:t>
      </w:r>
    </w:p>
    <w:p w:rsidR="00064403" w:rsidRPr="0049727F" w:rsidRDefault="00064403" w:rsidP="001C51FA">
      <w:pPr>
        <w:pStyle w:val="References"/>
      </w:pPr>
      <w:r w:rsidRPr="0049727F">
        <w:t xml:space="preserve">Crucitti, P., Latora, V., &amp; Porta, S. (2006b). Centrality Measures in Spatial Networks of Urban Streets. </w:t>
      </w:r>
      <w:r w:rsidRPr="0049727F">
        <w:rPr>
          <w:i/>
          <w:iCs/>
        </w:rPr>
        <w:t>Physical Review E</w:t>
      </w:r>
      <w:r w:rsidRPr="0049727F">
        <w:t xml:space="preserve">, </w:t>
      </w:r>
      <w:r w:rsidRPr="0049727F">
        <w:rPr>
          <w:i/>
          <w:iCs/>
        </w:rPr>
        <w:t>73</w:t>
      </w:r>
      <w:r w:rsidRPr="0049727F">
        <w:t>(3), 36125.</w:t>
      </w:r>
    </w:p>
    <w:p w:rsidR="00064403" w:rsidRPr="0049727F" w:rsidRDefault="00064403" w:rsidP="001C51FA">
      <w:pPr>
        <w:pStyle w:val="References"/>
      </w:pPr>
      <w:r w:rsidRPr="0049727F">
        <w:t xml:space="preserve">Crucitti, P., Latora, V., &amp; Porta, S. (2006c). Centrality measures in spatial networks of urban streets. </w:t>
      </w:r>
      <w:r w:rsidRPr="0049727F">
        <w:rPr>
          <w:i/>
          <w:iCs/>
        </w:rPr>
        <w:t>Physical Review E</w:t>
      </w:r>
      <w:r w:rsidRPr="0049727F">
        <w:t xml:space="preserve">, </w:t>
      </w:r>
      <w:r w:rsidRPr="0049727F">
        <w:rPr>
          <w:i/>
          <w:iCs/>
        </w:rPr>
        <w:t>73</w:t>
      </w:r>
      <w:r w:rsidRPr="0049727F">
        <w:t>(3). https://doi.org/10.1103/PhysRevE.73.036125</w:t>
      </w:r>
    </w:p>
    <w:p w:rsidR="00064403" w:rsidRPr="0049727F" w:rsidRDefault="00064403" w:rsidP="001C51FA">
      <w:pPr>
        <w:pStyle w:val="References"/>
      </w:pPr>
      <w:r w:rsidRPr="0049727F">
        <w:t>Danforth, C. M. (2013, March 17). Chaos in an Atmosphere Hanging on a Wall. Retrieved from http://mpe2013.org/2013/03/17/chaos-in-an-atmosphere-hanging-on-a-wall/</w:t>
      </w:r>
    </w:p>
    <w:p w:rsidR="00064403" w:rsidRPr="0049727F" w:rsidRDefault="00064403" w:rsidP="001C51FA">
      <w:pPr>
        <w:pStyle w:val="References"/>
      </w:pPr>
      <w:r w:rsidRPr="0049727F">
        <w:t xml:space="preserve">de Roo, G. (2010a). Being or Becoming? That is the Question! Confronting Complexity with Contemporary Planning Theory. In G. de Roo &amp; E. Silva (Eds.), </w:t>
      </w:r>
      <w:r w:rsidRPr="0049727F">
        <w:rPr>
          <w:i/>
          <w:iCs/>
        </w:rPr>
        <w:t>A Planner’s Encounter with Complexity</w:t>
      </w:r>
      <w:r w:rsidRPr="0049727F">
        <w:t xml:space="preserve"> (pp. 19–40). Burlington: Ashgate.</w:t>
      </w:r>
    </w:p>
    <w:p w:rsidR="00064403" w:rsidRPr="0049727F" w:rsidRDefault="00064403" w:rsidP="001C51FA">
      <w:pPr>
        <w:pStyle w:val="References"/>
      </w:pPr>
      <w:r w:rsidRPr="0049727F">
        <w:t xml:space="preserve">de Roo, G. (2010b). Planning and Complexity: An Introduction. In G. de Roo &amp; E. Silva (Eds.), </w:t>
      </w:r>
      <w:r w:rsidRPr="0049727F">
        <w:rPr>
          <w:i/>
          <w:iCs/>
        </w:rPr>
        <w:t>A Planner’s Encounter with Complexity</w:t>
      </w:r>
      <w:r w:rsidRPr="0049727F">
        <w:t xml:space="preserve"> (pp. 1–18). Burlington: Ashgate.</w:t>
      </w:r>
    </w:p>
    <w:p w:rsidR="00064403" w:rsidRPr="0049727F" w:rsidRDefault="00064403" w:rsidP="001C51FA">
      <w:pPr>
        <w:pStyle w:val="References"/>
      </w:pPr>
      <w:r w:rsidRPr="0049727F">
        <w:t xml:space="preserve">de Roo, G., &amp; Silva, E. (2010). </w:t>
      </w:r>
      <w:r w:rsidRPr="0049727F">
        <w:rPr>
          <w:i/>
          <w:iCs/>
        </w:rPr>
        <w:t>A Planner’s Encounter with Complexity</w:t>
      </w:r>
      <w:r w:rsidRPr="0049727F">
        <w:t>. Burlington: Ashgate.</w:t>
      </w:r>
    </w:p>
    <w:p w:rsidR="00064403" w:rsidRPr="0049727F" w:rsidRDefault="00064403" w:rsidP="001C51FA">
      <w:pPr>
        <w:pStyle w:val="References"/>
      </w:pPr>
      <w:r w:rsidRPr="0049727F">
        <w:t xml:space="preserve">Decraene, J., Monterola, C., Lee, G. K. K., Hung, T. G. G., &amp; Batty, M. (2013). The Emergence of Urban Land Use Patterns Driven by Dispersion and Aggregation Mechanisms. </w:t>
      </w:r>
      <w:r w:rsidRPr="0049727F">
        <w:rPr>
          <w:i/>
          <w:iCs/>
        </w:rPr>
        <w:t>PLoS ONE</w:t>
      </w:r>
      <w:r w:rsidRPr="0049727F">
        <w:t xml:space="preserve">, </w:t>
      </w:r>
      <w:r w:rsidRPr="0049727F">
        <w:rPr>
          <w:i/>
          <w:iCs/>
        </w:rPr>
        <w:t>8</w:t>
      </w:r>
      <w:r w:rsidRPr="0049727F">
        <w:t>(12), e80309. https://doi.org/10.1371/journal.pone.0080309</w:t>
      </w:r>
    </w:p>
    <w:p w:rsidR="00064403" w:rsidRPr="0049727F" w:rsidRDefault="00064403" w:rsidP="001C51FA">
      <w:pPr>
        <w:pStyle w:val="References"/>
      </w:pPr>
      <w:r w:rsidRPr="0049727F">
        <w:t xml:space="preserve">Deppisch, S., &amp; Schaerffer, M. (2011). Given the Complexity of Large Cities, Can Urban Resilience be Attained at All? In B. Müller (Ed.), </w:t>
      </w:r>
      <w:r w:rsidRPr="0049727F">
        <w:rPr>
          <w:i/>
          <w:iCs/>
        </w:rPr>
        <w:t xml:space="preserve">German Annual of Spatial Research and </w:t>
      </w:r>
      <w:r w:rsidRPr="0049727F">
        <w:rPr>
          <w:i/>
          <w:iCs/>
        </w:rPr>
        <w:lastRenderedPageBreak/>
        <w:t>Policy 2010</w:t>
      </w:r>
      <w:r w:rsidRPr="0049727F">
        <w:t xml:space="preserve"> (pp. 25–33). Berlin, Heidelberg: Springer Berlin Heidelberg. Retrieved from http://link.springer.com/10.1007/978-3-642-12785-4_3</w:t>
      </w:r>
    </w:p>
    <w:p w:rsidR="00064403" w:rsidRPr="0049727F" w:rsidRDefault="00064403" w:rsidP="001C51FA">
      <w:pPr>
        <w:pStyle w:val="References"/>
      </w:pPr>
      <w:r w:rsidRPr="0049727F">
        <w:t xml:space="preserve">Dill, J. (2004). Measuring network connectivity for bicycling and walking. In </w:t>
      </w:r>
      <w:r w:rsidRPr="0049727F">
        <w:rPr>
          <w:i/>
          <w:iCs/>
        </w:rPr>
        <w:t>83rd Annual Meeting of the Transportation Research Board, Washington, DC</w:t>
      </w:r>
      <w:r w:rsidRPr="0049727F">
        <w:t xml:space="preserve"> (pp. 11–15). Retrieved from http://reconnectingamerica.org/assets/Uploads/TRB2004-001550.pdf</w:t>
      </w:r>
    </w:p>
    <w:p w:rsidR="00064403" w:rsidRPr="0049727F" w:rsidRDefault="00064403" w:rsidP="001C51FA">
      <w:pPr>
        <w:pStyle w:val="References"/>
      </w:pPr>
      <w:r w:rsidRPr="0049727F">
        <w:t xml:space="preserve">Dingwell, J. B. (2006). Lyapunov Exponents. In M. Akay (Ed.), </w:t>
      </w:r>
      <w:r w:rsidRPr="0049727F">
        <w:rPr>
          <w:i/>
          <w:iCs/>
        </w:rPr>
        <w:t>Wiley Encyclopedia of Biomedical Engineering</w:t>
      </w:r>
      <w:r w:rsidRPr="0049727F">
        <w:t>. Hoboken: John Wiley &amp; Sons.</w:t>
      </w:r>
    </w:p>
    <w:p w:rsidR="00064403" w:rsidRPr="0049727F" w:rsidRDefault="00064403" w:rsidP="001C51FA">
      <w:pPr>
        <w:pStyle w:val="References"/>
      </w:pPr>
      <w:r w:rsidRPr="0049727F">
        <w:t>District of Columbia. (2010). District of Columbia Five Year Consolidated Plan: Sustainable City, Complete Neighborhoods October 1, 2010 to September 30, 2015. District of Columbia.</w:t>
      </w:r>
    </w:p>
    <w:p w:rsidR="00064403" w:rsidRPr="0049727F" w:rsidRDefault="00064403" w:rsidP="001C51FA">
      <w:pPr>
        <w:pStyle w:val="References"/>
      </w:pPr>
      <w:r w:rsidRPr="0049727F">
        <w:t xml:space="preserve">Dorogovtsev, S. N., &amp; Mendes, J. F. F. (2001, March 6). </w:t>
      </w:r>
      <w:r w:rsidRPr="0049727F">
        <w:rPr>
          <w:i/>
          <w:iCs/>
        </w:rPr>
        <w:t>Evolution of networks</w:t>
      </w:r>
      <w:r w:rsidRPr="0049727F">
        <w:t>.</w:t>
      </w:r>
    </w:p>
    <w:p w:rsidR="00064403" w:rsidRPr="0049727F" w:rsidRDefault="00064403" w:rsidP="001C51FA">
      <w:pPr>
        <w:pStyle w:val="References"/>
      </w:pPr>
      <w:r w:rsidRPr="0049727F">
        <w:t>Downey, A. B. (2012). Think Complexity: Complexity Science and Computational Modeling. Sebastopol, CA: O’Reilly Media, Inc.</w:t>
      </w:r>
    </w:p>
    <w:p w:rsidR="00064403" w:rsidRPr="0049727F" w:rsidRDefault="00064403" w:rsidP="001C51FA">
      <w:pPr>
        <w:pStyle w:val="References"/>
      </w:pPr>
      <w:r w:rsidRPr="0049727F">
        <w:t xml:space="preserve">Downs, A. (2004). </w:t>
      </w:r>
      <w:r w:rsidRPr="0049727F">
        <w:rPr>
          <w:i/>
          <w:iCs/>
        </w:rPr>
        <w:t>Still Stuck in Traffic: Coping with Peak-Hour Traffic Congestion</w:t>
      </w:r>
      <w:r w:rsidRPr="0049727F">
        <w:t>. Washington, D.C.: Brookings Institution Press.</w:t>
      </w:r>
    </w:p>
    <w:p w:rsidR="00064403" w:rsidRPr="0049727F" w:rsidRDefault="00064403" w:rsidP="001C51FA">
      <w:pPr>
        <w:pStyle w:val="References"/>
      </w:pPr>
      <w:r w:rsidRPr="0049727F">
        <w:t xml:space="preserve">Drinan, J. M. (2015). Response to Talen et al.: Igniting the Dialogue: What Makes a Neighborhood Great? </w:t>
      </w:r>
      <w:r w:rsidRPr="0049727F">
        <w:rPr>
          <w:i/>
          <w:iCs/>
        </w:rPr>
        <w:t>Journal of the American Planning Association</w:t>
      </w:r>
      <w:r w:rsidRPr="0049727F">
        <w:t xml:space="preserve">, </w:t>
      </w:r>
      <w:r w:rsidRPr="0049727F">
        <w:rPr>
          <w:i/>
          <w:iCs/>
        </w:rPr>
        <w:t>81</w:t>
      </w:r>
      <w:r w:rsidRPr="0049727F">
        <w:t>(2), 141–142. https://doi.org/10.1080/01944363.2015.1068652</w:t>
      </w:r>
    </w:p>
    <w:p w:rsidR="00064403" w:rsidRPr="0049727F" w:rsidRDefault="00064403" w:rsidP="001C51FA">
      <w:pPr>
        <w:pStyle w:val="References"/>
      </w:pPr>
      <w:r w:rsidRPr="0049727F">
        <w:t xml:space="preserve">Duany, A., Speck, J., &amp; Lydon, M. (2010). </w:t>
      </w:r>
      <w:r w:rsidRPr="0049727F">
        <w:rPr>
          <w:i/>
          <w:iCs/>
        </w:rPr>
        <w:t>The Smart Growth Manual</w:t>
      </w:r>
      <w:r w:rsidRPr="0049727F">
        <w:t>. New York: McGraw-Hill.</w:t>
      </w:r>
    </w:p>
    <w:p w:rsidR="00064403" w:rsidRPr="0049727F" w:rsidRDefault="00064403" w:rsidP="001C51FA">
      <w:pPr>
        <w:pStyle w:val="References"/>
      </w:pPr>
      <w:r w:rsidRPr="0049727F">
        <w:t xml:space="preserve">Dumbaugh, E., &amp; Li, W. (2011). Designing for the Safety of Pedestrians, Cyclists, and Motorists in Urban Environments. </w:t>
      </w:r>
      <w:r w:rsidRPr="0049727F">
        <w:rPr>
          <w:i/>
          <w:iCs/>
        </w:rPr>
        <w:t>Journal of the American Planning Association</w:t>
      </w:r>
      <w:r w:rsidRPr="0049727F">
        <w:t xml:space="preserve">, </w:t>
      </w:r>
      <w:r w:rsidRPr="0049727F">
        <w:rPr>
          <w:i/>
          <w:iCs/>
        </w:rPr>
        <w:t>77</w:t>
      </w:r>
      <w:r w:rsidRPr="0049727F">
        <w:t>(1), 69–88.</w:t>
      </w:r>
    </w:p>
    <w:p w:rsidR="00064403" w:rsidRPr="0049727F" w:rsidRDefault="00064403" w:rsidP="001C51FA">
      <w:pPr>
        <w:pStyle w:val="References"/>
      </w:pPr>
      <w:r w:rsidRPr="0049727F">
        <w:t>Dunham-Jones, E., &amp; Williamson, J. (2011). Retrofitting Suburbia, Updated Edition: Urban Design Solutions for Redesigning Suburbs (1st ed.). Wiley.</w:t>
      </w:r>
    </w:p>
    <w:p w:rsidR="00064403" w:rsidRPr="0049727F" w:rsidRDefault="00064403" w:rsidP="001C51FA">
      <w:pPr>
        <w:pStyle w:val="References"/>
      </w:pPr>
      <w:r w:rsidRPr="0049727F">
        <w:lastRenderedPageBreak/>
        <w:t xml:space="preserve">Dunkel, A. (2015). Visualizing the perceived environment using crowdsourced photo geodata. </w:t>
      </w:r>
      <w:r w:rsidRPr="0049727F">
        <w:rPr>
          <w:i/>
          <w:iCs/>
        </w:rPr>
        <w:t>Landscape and Urban Planning</w:t>
      </w:r>
      <w:r w:rsidRPr="0049727F">
        <w:t xml:space="preserve">, </w:t>
      </w:r>
      <w:r w:rsidRPr="0049727F">
        <w:rPr>
          <w:i/>
          <w:iCs/>
        </w:rPr>
        <w:t>142</w:t>
      </w:r>
      <w:r w:rsidRPr="0049727F">
        <w:t>, 173–186. https://doi.org/10.1016/j.landurbplan.2015.02.022</w:t>
      </w:r>
    </w:p>
    <w:p w:rsidR="00064403" w:rsidRPr="0049727F" w:rsidRDefault="00064403" w:rsidP="001C51FA">
      <w:pPr>
        <w:pStyle w:val="References"/>
      </w:pPr>
      <w:r w:rsidRPr="0049727F">
        <w:t xml:space="preserve">Echenique, M. H., Hargreaves, A. J., Mitchell, G., &amp; Namdeo, A. (2012). Growing Cities Sustainably: Does Urban Form Really Matter? </w:t>
      </w:r>
      <w:r w:rsidRPr="0049727F">
        <w:rPr>
          <w:i/>
          <w:iCs/>
        </w:rPr>
        <w:t>Journal of the American Planning Association</w:t>
      </w:r>
      <w:r w:rsidRPr="0049727F">
        <w:t xml:space="preserve">, </w:t>
      </w:r>
      <w:r w:rsidRPr="0049727F">
        <w:rPr>
          <w:i/>
          <w:iCs/>
        </w:rPr>
        <w:t>78</w:t>
      </w:r>
      <w:r w:rsidRPr="0049727F">
        <w:t>(2), 121–137. https://doi.org/10.1080/01944363.2012.666731</w:t>
      </w:r>
    </w:p>
    <w:p w:rsidR="00064403" w:rsidRPr="0049727F" w:rsidRDefault="00064403" w:rsidP="001C51FA">
      <w:pPr>
        <w:pStyle w:val="References"/>
      </w:pPr>
      <w:r w:rsidRPr="0049727F">
        <w:t xml:space="preserve">Eikelboom, T., Janssen, R., &amp; Stewart, T. J. (2015). A spatial optimization algorithm for geodesign. </w:t>
      </w:r>
      <w:r w:rsidRPr="0049727F">
        <w:rPr>
          <w:i/>
          <w:iCs/>
        </w:rPr>
        <w:t>Landscape and Urban Planning</w:t>
      </w:r>
      <w:r w:rsidRPr="0049727F">
        <w:t xml:space="preserve">, </w:t>
      </w:r>
      <w:r w:rsidRPr="0049727F">
        <w:rPr>
          <w:i/>
          <w:iCs/>
        </w:rPr>
        <w:t>144</w:t>
      </w:r>
      <w:r w:rsidRPr="0049727F">
        <w:t>, 10–21.</w:t>
      </w:r>
    </w:p>
    <w:p w:rsidR="00064403" w:rsidRPr="0049727F" w:rsidRDefault="00064403" w:rsidP="001C51FA">
      <w:pPr>
        <w:pStyle w:val="References"/>
      </w:pPr>
      <w:r w:rsidRPr="0049727F">
        <w:t xml:space="preserve">Ellis, C. (2002). The New Urbanism: Critiques and Rebuttals. </w:t>
      </w:r>
      <w:r w:rsidRPr="0049727F">
        <w:rPr>
          <w:i/>
          <w:iCs/>
        </w:rPr>
        <w:t>Journal of Urban Design</w:t>
      </w:r>
      <w:r w:rsidRPr="0049727F">
        <w:t xml:space="preserve">, </w:t>
      </w:r>
      <w:r w:rsidRPr="0049727F">
        <w:rPr>
          <w:i/>
          <w:iCs/>
        </w:rPr>
        <w:t>7</w:t>
      </w:r>
      <w:r w:rsidRPr="0049727F">
        <w:t>(3), 261–291. https://doi.org/10.1080/1357480022000039330</w:t>
      </w:r>
    </w:p>
    <w:p w:rsidR="00064403" w:rsidRPr="0049727F" w:rsidRDefault="00064403" w:rsidP="001C51FA">
      <w:pPr>
        <w:pStyle w:val="References"/>
      </w:pPr>
      <w:r w:rsidRPr="0049727F">
        <w:t xml:space="preserve">Elsheshtawy, Y. (1997). Urban Complexity: Toward the Measurement of the Physical Complexity of Street-Scapes. </w:t>
      </w:r>
      <w:r w:rsidRPr="0049727F">
        <w:rPr>
          <w:i/>
          <w:iCs/>
        </w:rPr>
        <w:t>Journal of Architectural and Planning Research</w:t>
      </w:r>
      <w:r w:rsidRPr="0049727F">
        <w:t xml:space="preserve">, </w:t>
      </w:r>
      <w:r w:rsidRPr="0049727F">
        <w:rPr>
          <w:i/>
          <w:iCs/>
        </w:rPr>
        <w:t>14</w:t>
      </w:r>
      <w:r w:rsidRPr="0049727F">
        <w:t>(4), 301–316.</w:t>
      </w:r>
    </w:p>
    <w:p w:rsidR="00064403" w:rsidRPr="0049727F" w:rsidRDefault="00064403" w:rsidP="001C51FA">
      <w:pPr>
        <w:pStyle w:val="References"/>
      </w:pPr>
      <w:r w:rsidRPr="0049727F">
        <w:t>Ermagun, A. (2016). An Introduction to the Network Weight Matrix. Retrieved from http://conservancy.umn.edu/handle/11299/181543</w:t>
      </w:r>
    </w:p>
    <w:p w:rsidR="00064403" w:rsidRPr="0049727F" w:rsidRDefault="00064403" w:rsidP="001C51FA">
      <w:pPr>
        <w:pStyle w:val="References"/>
      </w:pPr>
      <w:r w:rsidRPr="0049727F">
        <w:t>Evans, P. (2002). Livable Cities: Urban Struggles for Livelihood and Sustainability. Berkeley: University of California Press.</w:t>
      </w:r>
    </w:p>
    <w:p w:rsidR="00064403" w:rsidRPr="0049727F" w:rsidRDefault="00064403" w:rsidP="001C51FA">
      <w:pPr>
        <w:pStyle w:val="References"/>
      </w:pPr>
      <w:r w:rsidRPr="0049727F">
        <w:t xml:space="preserve">Ewing, R., &amp; Cervero, R. (2010). Travel and the Built Environment: A Meta-Analysis. </w:t>
      </w:r>
      <w:r w:rsidRPr="0049727F">
        <w:rPr>
          <w:i/>
          <w:iCs/>
        </w:rPr>
        <w:t>Journal of the American Planning Association</w:t>
      </w:r>
      <w:r w:rsidRPr="0049727F">
        <w:t xml:space="preserve">, </w:t>
      </w:r>
      <w:r w:rsidRPr="0049727F">
        <w:rPr>
          <w:i/>
          <w:iCs/>
        </w:rPr>
        <w:t>76</w:t>
      </w:r>
      <w:r w:rsidRPr="0049727F">
        <w:t>(3), 265–294. https://doi.org/10.1080/01944361003766766</w:t>
      </w:r>
    </w:p>
    <w:p w:rsidR="00064403" w:rsidRPr="0049727F" w:rsidRDefault="00064403" w:rsidP="001C51FA">
      <w:pPr>
        <w:pStyle w:val="References"/>
      </w:pPr>
      <w:r w:rsidRPr="0049727F">
        <w:t xml:space="preserve">Ewing, R. H., &amp; Clemente, O. (2013). </w:t>
      </w:r>
      <w:r w:rsidRPr="0049727F">
        <w:rPr>
          <w:i/>
          <w:iCs/>
        </w:rPr>
        <w:t>Measuring urban design: metrics for livable places</w:t>
      </w:r>
      <w:r w:rsidRPr="0049727F">
        <w:t>. Island Press.</w:t>
      </w:r>
    </w:p>
    <w:p w:rsidR="00064403" w:rsidRPr="0049727F" w:rsidRDefault="00064403" w:rsidP="001C51FA">
      <w:pPr>
        <w:pStyle w:val="References"/>
      </w:pPr>
      <w:r w:rsidRPr="0049727F">
        <w:t xml:space="preserve">Farmer, J. D., Ott, E., &amp; Yorke, J. A. (1983). The Dimension of Chaotic Attractors. </w:t>
      </w:r>
      <w:r w:rsidRPr="0049727F">
        <w:rPr>
          <w:i/>
          <w:iCs/>
        </w:rPr>
        <w:t>Physica D: Nonlinear Phenomena</w:t>
      </w:r>
      <w:r w:rsidRPr="0049727F">
        <w:t>, 153–180.</w:t>
      </w:r>
    </w:p>
    <w:p w:rsidR="00064403" w:rsidRPr="0049727F" w:rsidRDefault="00064403" w:rsidP="001C51FA">
      <w:pPr>
        <w:pStyle w:val="References"/>
      </w:pPr>
      <w:r w:rsidRPr="0049727F">
        <w:lastRenderedPageBreak/>
        <w:t xml:space="preserve">Fecht, S. (2012, April 6). Grid Unlocked: How street networks evolve as cities grow. </w:t>
      </w:r>
      <w:r w:rsidRPr="0049727F">
        <w:rPr>
          <w:i/>
          <w:iCs/>
        </w:rPr>
        <w:t>Scientific American</w:t>
      </w:r>
      <w:r w:rsidRPr="0049727F">
        <w:t>.</w:t>
      </w:r>
    </w:p>
    <w:p w:rsidR="00064403" w:rsidRPr="0049727F" w:rsidRDefault="00064403" w:rsidP="001C51FA">
      <w:pPr>
        <w:pStyle w:val="References"/>
      </w:pPr>
      <w:r w:rsidRPr="0049727F">
        <w:t xml:space="preserve">Feigenbaum, M. J. (1978). Quantitative Universality for a Class of Nonlinear Transformations. </w:t>
      </w:r>
      <w:r w:rsidRPr="0049727F">
        <w:rPr>
          <w:i/>
          <w:iCs/>
        </w:rPr>
        <w:t>Journal of Statistical Physics</w:t>
      </w:r>
      <w:r w:rsidRPr="0049727F">
        <w:t xml:space="preserve">, </w:t>
      </w:r>
      <w:r w:rsidRPr="0049727F">
        <w:rPr>
          <w:i/>
          <w:iCs/>
        </w:rPr>
        <w:t>19</w:t>
      </w:r>
      <w:r w:rsidRPr="0049727F">
        <w:t>(1), 25–52.</w:t>
      </w:r>
    </w:p>
    <w:p w:rsidR="00064403" w:rsidRPr="0049727F" w:rsidRDefault="00064403" w:rsidP="001C51FA">
      <w:pPr>
        <w:pStyle w:val="References"/>
      </w:pPr>
      <w:r w:rsidRPr="0049727F">
        <w:t xml:space="preserve">Feigenbaum, M. J. (1983). Universal Behavior in Nonlinear Systems. </w:t>
      </w:r>
      <w:r w:rsidRPr="0049727F">
        <w:rPr>
          <w:i/>
          <w:iCs/>
        </w:rPr>
        <w:t>Physica D: Nonlinear Phenomena</w:t>
      </w:r>
      <w:r w:rsidRPr="0049727F">
        <w:t xml:space="preserve">, </w:t>
      </w:r>
      <w:r w:rsidRPr="0049727F">
        <w:rPr>
          <w:i/>
          <w:iCs/>
        </w:rPr>
        <w:t>7</w:t>
      </w:r>
      <w:r w:rsidRPr="0049727F">
        <w:t>(1), 16–39.</w:t>
      </w:r>
    </w:p>
    <w:p w:rsidR="00064403" w:rsidRPr="0049727F" w:rsidRDefault="00064403" w:rsidP="001C51FA">
      <w:pPr>
        <w:pStyle w:val="References"/>
      </w:pPr>
      <w:r w:rsidRPr="0049727F">
        <w:t xml:space="preserve">Fischer, M. M. (2003). GIS and Network Analysis. In </w:t>
      </w:r>
      <w:r w:rsidRPr="0049727F">
        <w:rPr>
          <w:i/>
          <w:iCs/>
        </w:rPr>
        <w:t>Handbook 5 Transport Geography and Spatial Systems</w:t>
      </w:r>
      <w:r w:rsidRPr="0049727F">
        <w:t>. Pergamon Press.</w:t>
      </w:r>
    </w:p>
    <w:p w:rsidR="00064403" w:rsidRPr="0049727F" w:rsidRDefault="00064403" w:rsidP="001C51FA">
      <w:pPr>
        <w:pStyle w:val="References"/>
      </w:pPr>
      <w:r w:rsidRPr="0049727F">
        <w:t xml:space="preserve">Fishman, R. (2003). Urban Utopias: Ebenezer Howard, Frank Lloyd Wright, and Le Corbusier. In </w:t>
      </w:r>
      <w:r w:rsidRPr="0049727F">
        <w:rPr>
          <w:i/>
          <w:iCs/>
        </w:rPr>
        <w:t>Readings in Planning Theory</w:t>
      </w:r>
      <w:r w:rsidRPr="0049727F">
        <w:t xml:space="preserve"> (Second, pp. 21–60). Malden, MA: Blackwell Publishers.</w:t>
      </w:r>
    </w:p>
    <w:p w:rsidR="00064403" w:rsidRPr="0049727F" w:rsidRDefault="00064403" w:rsidP="001C51FA">
      <w:pPr>
        <w:pStyle w:val="References"/>
      </w:pPr>
      <w:r w:rsidRPr="0049727F">
        <w:t xml:space="preserve">Flyvbjerg, B., Richardson, T., Allmendinger, I. P., &amp; Tewdwr-Jones, M. (2002). Planning and Foucault. </w:t>
      </w:r>
      <w:r w:rsidRPr="0049727F">
        <w:rPr>
          <w:i/>
          <w:iCs/>
        </w:rPr>
        <w:t>Planning Futures: New Directions for Planning Theory</w:t>
      </w:r>
      <w:r w:rsidRPr="0049727F">
        <w:t>, 44–63.</w:t>
      </w:r>
    </w:p>
    <w:p w:rsidR="00064403" w:rsidRPr="0049727F" w:rsidRDefault="00064403" w:rsidP="001C51FA">
      <w:pPr>
        <w:pStyle w:val="References"/>
      </w:pPr>
      <w:r w:rsidRPr="0049727F">
        <w:t xml:space="preserve">Forrester, J. W. (1999). </w:t>
      </w:r>
      <w:r w:rsidRPr="0049727F">
        <w:rPr>
          <w:i/>
          <w:iCs/>
        </w:rPr>
        <w:t>Urban dynamics</w:t>
      </w:r>
      <w:r w:rsidRPr="0049727F">
        <w:t>. Waltham, Mass.: Pegasus Communications.</w:t>
      </w:r>
    </w:p>
    <w:p w:rsidR="00064403" w:rsidRPr="0049727F" w:rsidRDefault="00064403" w:rsidP="001C51FA">
      <w:pPr>
        <w:pStyle w:val="References"/>
      </w:pPr>
      <w:r w:rsidRPr="0049727F">
        <w:t>Foti, F. (2014). Behavioral Framework for Measuring Walkability and its Impact on Home Values and Residential Location Choices (Dissertation). University of California, Berkeley, California.</w:t>
      </w:r>
    </w:p>
    <w:p w:rsidR="00064403" w:rsidRPr="0049727F" w:rsidRDefault="00064403" w:rsidP="001C51FA">
      <w:pPr>
        <w:pStyle w:val="References"/>
      </w:pPr>
      <w:r w:rsidRPr="0049727F">
        <w:t xml:space="preserve">Frame, M., Mandelbrot, B., &amp; Neger, N. (2015). </w:t>
      </w:r>
      <w:r w:rsidRPr="0049727F">
        <w:rPr>
          <w:i/>
          <w:iCs/>
        </w:rPr>
        <w:t>Fractal Geometry</w:t>
      </w:r>
      <w:r w:rsidRPr="0049727F">
        <w:t>. Yale University. Retrieved from https://classes.yale.edu/fractals/</w:t>
      </w:r>
    </w:p>
    <w:p w:rsidR="00064403" w:rsidRPr="0049727F" w:rsidRDefault="00064403" w:rsidP="001C51FA">
      <w:pPr>
        <w:pStyle w:val="References"/>
      </w:pPr>
      <w:r w:rsidRPr="0049727F">
        <w:t xml:space="preserve">Friedmann, J. (1987). </w:t>
      </w:r>
      <w:r w:rsidRPr="0049727F">
        <w:rPr>
          <w:i/>
          <w:iCs/>
        </w:rPr>
        <w:t>Planning in the Public Domain: From Knowledge to Action</w:t>
      </w:r>
      <w:r w:rsidRPr="0049727F">
        <w:t>. Princeton, NJ: Princeton University Press.</w:t>
      </w:r>
    </w:p>
    <w:p w:rsidR="00064403" w:rsidRPr="0049727F" w:rsidRDefault="00064403" w:rsidP="001C51FA">
      <w:pPr>
        <w:pStyle w:val="References"/>
      </w:pPr>
      <w:r w:rsidRPr="0049727F">
        <w:t xml:space="preserve">Frizzelle, B., Evenson, K., Rodriguez, D., &amp; Laraia, B. (2009). The importance of accurate road data for spatial applications in public health: customizing a road network. </w:t>
      </w:r>
      <w:r w:rsidRPr="0049727F">
        <w:rPr>
          <w:i/>
          <w:iCs/>
        </w:rPr>
        <w:t>International Journal of Health Geographics</w:t>
      </w:r>
      <w:r w:rsidRPr="0049727F">
        <w:t xml:space="preserve">, </w:t>
      </w:r>
      <w:r w:rsidRPr="0049727F">
        <w:rPr>
          <w:i/>
          <w:iCs/>
        </w:rPr>
        <w:t>8</w:t>
      </w:r>
      <w:r w:rsidRPr="0049727F">
        <w:t>(24). https://doi.org/10.1186/1476-072X-8-24</w:t>
      </w:r>
    </w:p>
    <w:p w:rsidR="00064403" w:rsidRPr="0049727F" w:rsidRDefault="00064403" w:rsidP="001C51FA">
      <w:pPr>
        <w:pStyle w:val="References"/>
      </w:pPr>
      <w:r w:rsidRPr="0049727F">
        <w:lastRenderedPageBreak/>
        <w:t>Garrick, N., &amp; Marshall, W. (2009). The Effect of Street Network Design on Walking and Biking.</w:t>
      </w:r>
    </w:p>
    <w:p w:rsidR="00064403" w:rsidRPr="0049727F" w:rsidRDefault="00064403" w:rsidP="001C51FA">
      <w:pPr>
        <w:pStyle w:val="References"/>
      </w:pPr>
      <w:r w:rsidRPr="0049727F">
        <w:t xml:space="preserve">Gershenson, C. (2004, October 7). </w:t>
      </w:r>
      <w:r w:rsidRPr="0049727F">
        <w:rPr>
          <w:i/>
          <w:iCs/>
        </w:rPr>
        <w:t>Introduction to Chaos in Deterministic Systems</w:t>
      </w:r>
      <w:r w:rsidRPr="0049727F">
        <w:t>. University of Sussex. Retrieved from http://arxiv.org/abs/nlin/0308023</w:t>
      </w:r>
    </w:p>
    <w:p w:rsidR="00064403" w:rsidRPr="0049727F" w:rsidRDefault="00064403" w:rsidP="001C51FA">
      <w:pPr>
        <w:pStyle w:val="References"/>
      </w:pPr>
      <w:r w:rsidRPr="0049727F">
        <w:t xml:space="preserve">Gershenson, C., &amp; Fernández, N. (2012). Complexity and information: Measuring emergence, self-organization, and homeostasis at multiple scales. </w:t>
      </w:r>
      <w:r w:rsidRPr="0049727F">
        <w:rPr>
          <w:i/>
          <w:iCs/>
        </w:rPr>
        <w:t>Complexity</w:t>
      </w:r>
      <w:r w:rsidRPr="0049727F">
        <w:t xml:space="preserve">, </w:t>
      </w:r>
      <w:r w:rsidRPr="0049727F">
        <w:rPr>
          <w:i/>
          <w:iCs/>
        </w:rPr>
        <w:t>18</w:t>
      </w:r>
      <w:r w:rsidRPr="0049727F">
        <w:t>(2), 29–44. https://doi.org/10.1002/cplx.21424</w:t>
      </w:r>
    </w:p>
    <w:p w:rsidR="00064403" w:rsidRPr="0049727F" w:rsidRDefault="00064403" w:rsidP="001C51FA">
      <w:pPr>
        <w:pStyle w:val="References"/>
      </w:pPr>
      <w:r w:rsidRPr="0049727F">
        <w:t xml:space="preserve">Giacomin, D. J., &amp; Levinson, D. M. (2015). Road network circuity in metropolitan areas. </w:t>
      </w:r>
      <w:r w:rsidRPr="0049727F">
        <w:rPr>
          <w:i/>
          <w:iCs/>
        </w:rPr>
        <w:t>Environment and Planning B</w:t>
      </w:r>
      <w:r w:rsidRPr="0049727F">
        <w:t xml:space="preserve">, </w:t>
      </w:r>
      <w:r w:rsidRPr="0049727F">
        <w:rPr>
          <w:i/>
          <w:iCs/>
        </w:rPr>
        <w:t>42</w:t>
      </w:r>
      <w:r w:rsidRPr="0049727F">
        <w:t>(6), 1040–1053. https://doi.org/10.1068/b130131p</w:t>
      </w:r>
    </w:p>
    <w:p w:rsidR="00064403" w:rsidRPr="0049727F" w:rsidRDefault="00064403" w:rsidP="001C51FA">
      <w:pPr>
        <w:pStyle w:val="References"/>
      </w:pPr>
      <w:r w:rsidRPr="0049727F">
        <w:t xml:space="preserve">Giuliano, G. (1995). The Weakening Transportation-Land Use Connection. </w:t>
      </w:r>
      <w:r w:rsidRPr="0049727F">
        <w:rPr>
          <w:i/>
          <w:iCs/>
        </w:rPr>
        <w:t>Access Magazine</w:t>
      </w:r>
      <w:r w:rsidRPr="0049727F">
        <w:t xml:space="preserve">, </w:t>
      </w:r>
      <w:r w:rsidRPr="0049727F">
        <w:rPr>
          <w:i/>
          <w:iCs/>
        </w:rPr>
        <w:t>6</w:t>
      </w:r>
      <w:r w:rsidRPr="0049727F">
        <w:t>, 3–11.</w:t>
      </w:r>
    </w:p>
    <w:p w:rsidR="00064403" w:rsidRPr="0049727F" w:rsidRDefault="00064403" w:rsidP="001C51FA">
      <w:pPr>
        <w:pStyle w:val="References"/>
      </w:pPr>
      <w:r w:rsidRPr="0049727F">
        <w:t xml:space="preserve">Glaeser, E. L. (2005). </w:t>
      </w:r>
      <w:r w:rsidRPr="0049727F">
        <w:rPr>
          <w:i/>
          <w:iCs/>
        </w:rPr>
        <w:t>Paternalism and Psychology</w:t>
      </w:r>
      <w:r w:rsidRPr="0049727F">
        <w:t xml:space="preserve"> (Working Paper No. 11789). Cambridge, MA: National Bureau of Economic Research.</w:t>
      </w:r>
    </w:p>
    <w:p w:rsidR="00064403" w:rsidRPr="0049727F" w:rsidRDefault="00064403" w:rsidP="001C51FA">
      <w:pPr>
        <w:pStyle w:val="References"/>
      </w:pPr>
      <w:r w:rsidRPr="0049727F">
        <w:t xml:space="preserve">Glass, L. (2009). Introduction to Controversial Topics in Nonlinear Science: Is the Normal Heart Rate Chaotic? </w:t>
      </w:r>
      <w:r w:rsidRPr="0049727F">
        <w:rPr>
          <w:i/>
          <w:iCs/>
        </w:rPr>
        <w:t>Chaos</w:t>
      </w:r>
      <w:r w:rsidRPr="0049727F">
        <w:t xml:space="preserve">, </w:t>
      </w:r>
      <w:r w:rsidRPr="0049727F">
        <w:rPr>
          <w:i/>
          <w:iCs/>
        </w:rPr>
        <w:t>19</w:t>
      </w:r>
      <w:r w:rsidRPr="0049727F">
        <w:t>(2), 28501. https://doi.org/10.1063/1.3156832</w:t>
      </w:r>
    </w:p>
    <w:p w:rsidR="00064403" w:rsidRPr="0049727F" w:rsidRDefault="00064403" w:rsidP="001C51FA">
      <w:pPr>
        <w:pStyle w:val="References"/>
      </w:pPr>
      <w:r w:rsidRPr="0049727F">
        <w:t xml:space="preserve">Gleich, D. F. (2015). PageRank Beyond the Web. </w:t>
      </w:r>
      <w:r w:rsidRPr="0049727F">
        <w:rPr>
          <w:i/>
          <w:iCs/>
        </w:rPr>
        <w:t>SIAM Review</w:t>
      </w:r>
      <w:r w:rsidRPr="0049727F">
        <w:t xml:space="preserve">, </w:t>
      </w:r>
      <w:r w:rsidRPr="0049727F">
        <w:rPr>
          <w:i/>
          <w:iCs/>
        </w:rPr>
        <w:t>57</w:t>
      </w:r>
      <w:r w:rsidRPr="0049727F">
        <w:t>(3), 321–363. https://doi.org/10.1137/140976649</w:t>
      </w:r>
    </w:p>
    <w:p w:rsidR="00064403" w:rsidRPr="0049727F" w:rsidRDefault="00064403" w:rsidP="001C51FA">
      <w:pPr>
        <w:pStyle w:val="References"/>
      </w:pPr>
      <w:r w:rsidRPr="0049727F">
        <w:t xml:space="preserve">Gleick, J. (1991). </w:t>
      </w:r>
      <w:r w:rsidRPr="0049727F">
        <w:rPr>
          <w:i/>
          <w:iCs/>
        </w:rPr>
        <w:t>Chaos: Making a New Science</w:t>
      </w:r>
      <w:r w:rsidRPr="0049727F">
        <w:t>. Indianapolis: Cardinal.</w:t>
      </w:r>
    </w:p>
    <w:p w:rsidR="00064403" w:rsidRPr="0049727F" w:rsidRDefault="00064403" w:rsidP="001C51FA">
      <w:pPr>
        <w:pStyle w:val="References"/>
      </w:pPr>
      <w:r w:rsidRPr="0049727F">
        <w:t xml:space="preserve">Goodchild, M. F. (2007). Citizens as sensors: the world of volunteered geography. </w:t>
      </w:r>
      <w:r w:rsidRPr="0049727F">
        <w:rPr>
          <w:i/>
          <w:iCs/>
        </w:rPr>
        <w:t>GeoJournal</w:t>
      </w:r>
      <w:r w:rsidRPr="0049727F">
        <w:t xml:space="preserve">, </w:t>
      </w:r>
      <w:r w:rsidRPr="0049727F">
        <w:rPr>
          <w:i/>
          <w:iCs/>
        </w:rPr>
        <w:t>69</w:t>
      </w:r>
      <w:r w:rsidRPr="0049727F">
        <w:t>(4), 211–221. https://doi.org/10.1007/s10708-007-9111-y</w:t>
      </w:r>
    </w:p>
    <w:p w:rsidR="00064403" w:rsidRPr="0049727F" w:rsidRDefault="00064403" w:rsidP="001C51FA">
      <w:pPr>
        <w:pStyle w:val="References"/>
      </w:pPr>
      <w:r w:rsidRPr="0049727F">
        <w:t>Grammenos, F., &amp; Pollard, D. (2009, October 19). Beloved and Abandoned: A Platting Named Portland. Retrieved from http://www.planetizen.com/node/41290</w:t>
      </w:r>
    </w:p>
    <w:p w:rsidR="00064403" w:rsidRPr="0049727F" w:rsidRDefault="00064403" w:rsidP="001C51FA">
      <w:pPr>
        <w:pStyle w:val="References"/>
      </w:pPr>
      <w:r w:rsidRPr="0049727F">
        <w:t xml:space="preserve">Grassberger, P., &amp; Procaccia, I. (1983). Characterization of Strange Attractors. </w:t>
      </w:r>
      <w:r w:rsidRPr="0049727F">
        <w:rPr>
          <w:i/>
          <w:iCs/>
        </w:rPr>
        <w:t>Physical Review Letters</w:t>
      </w:r>
      <w:r w:rsidRPr="0049727F">
        <w:t xml:space="preserve">, </w:t>
      </w:r>
      <w:r w:rsidRPr="0049727F">
        <w:rPr>
          <w:i/>
          <w:iCs/>
        </w:rPr>
        <w:t>50</w:t>
      </w:r>
      <w:r w:rsidRPr="0049727F">
        <w:t>(5), 346–349.</w:t>
      </w:r>
    </w:p>
    <w:p w:rsidR="00064403" w:rsidRPr="0049727F" w:rsidRDefault="00064403" w:rsidP="001C51FA">
      <w:pPr>
        <w:pStyle w:val="References"/>
      </w:pPr>
      <w:r w:rsidRPr="0049727F">
        <w:lastRenderedPageBreak/>
        <w:t xml:space="preserve">Grebogi, C., Ott, E., &amp; Yorke, J. A. (1987). Chaos, Strange Attractors, and Fractal Basin Boundaries in Nonlinear Dynamics. </w:t>
      </w:r>
      <w:r w:rsidRPr="0049727F">
        <w:rPr>
          <w:i/>
          <w:iCs/>
        </w:rPr>
        <w:t>Science</w:t>
      </w:r>
      <w:r w:rsidRPr="0049727F">
        <w:t xml:space="preserve">, </w:t>
      </w:r>
      <w:r w:rsidRPr="0049727F">
        <w:rPr>
          <w:i/>
          <w:iCs/>
        </w:rPr>
        <w:t>238</w:t>
      </w:r>
      <w:r w:rsidRPr="0049727F">
        <w:t>(4827), 632–638.</w:t>
      </w:r>
    </w:p>
    <w:p w:rsidR="00064403" w:rsidRPr="0049727F" w:rsidRDefault="00064403" w:rsidP="001C51FA">
      <w:pPr>
        <w:pStyle w:val="References"/>
      </w:pPr>
      <w:r w:rsidRPr="0049727F">
        <w:t xml:space="preserve">Greene, J., Larco, N., Yang, Y., Schlosberg, M., Rodriguez, D., McDonald, N., &amp; Combs, T. (2011). </w:t>
      </w:r>
      <w:r w:rsidRPr="0049727F">
        <w:rPr>
          <w:i/>
          <w:iCs/>
        </w:rPr>
        <w:t>Travel Behavior, Residential Preference, and Urban Design: A Multi-Disciplinary National Analysis</w:t>
      </w:r>
      <w:r w:rsidRPr="0049727F">
        <w:t xml:space="preserve"> (No. OTREC-RR-11-04). Portland, OR: Oregon Transportation Research and Education Consortium.</w:t>
      </w:r>
    </w:p>
    <w:p w:rsidR="00064403" w:rsidRPr="0049727F" w:rsidRDefault="00064403" w:rsidP="001C51FA">
      <w:pPr>
        <w:pStyle w:val="References"/>
      </w:pPr>
      <w:r w:rsidRPr="0049727F">
        <w:t xml:space="preserve">Grimm, V., Berger, U., DeAngelis, D. L., Polhill, J. G., Giske, J., &amp; Railsback, S. F. (2010). The ODD protocol: A review and first update. </w:t>
      </w:r>
      <w:r w:rsidRPr="0049727F">
        <w:rPr>
          <w:i/>
          <w:iCs/>
        </w:rPr>
        <w:t>Ecological Modelling</w:t>
      </w:r>
      <w:r w:rsidRPr="0049727F">
        <w:t xml:space="preserve">, </w:t>
      </w:r>
      <w:r w:rsidRPr="0049727F">
        <w:rPr>
          <w:i/>
          <w:iCs/>
        </w:rPr>
        <w:t>221</w:t>
      </w:r>
      <w:r w:rsidRPr="0049727F">
        <w:t>(23), 2760–2768. https://doi.org/10.1016/j.ecolmodel.2010.08.019</w:t>
      </w:r>
    </w:p>
    <w:p w:rsidR="00064403" w:rsidRPr="0049727F" w:rsidRDefault="00064403" w:rsidP="001C51FA">
      <w:pPr>
        <w:pStyle w:val="References"/>
      </w:pPr>
      <w:r w:rsidRPr="0049727F">
        <w:t>Guastello, S. J. (2013). Chaos, Catastrophe, and Human Affairs: Applications of Nonlinear Dynamics to Work, Organizations, and Social Evolution. New York: Psychology Press.</w:t>
      </w:r>
    </w:p>
    <w:p w:rsidR="00064403" w:rsidRPr="0049727F" w:rsidRDefault="00064403" w:rsidP="001C51FA">
      <w:pPr>
        <w:pStyle w:val="References"/>
      </w:pPr>
      <w:r w:rsidRPr="0049727F">
        <w:t xml:space="preserve">Gudmundsson, A., &amp; Mohajeri, N. (2013). Entropy and order in urban street networks. </w:t>
      </w:r>
      <w:r w:rsidRPr="0049727F">
        <w:rPr>
          <w:i/>
          <w:iCs/>
        </w:rPr>
        <w:t>Scientific Reports</w:t>
      </w:r>
      <w:r w:rsidRPr="0049727F">
        <w:t xml:space="preserve">, </w:t>
      </w:r>
      <w:r w:rsidRPr="0049727F">
        <w:rPr>
          <w:i/>
          <w:iCs/>
        </w:rPr>
        <w:t>3</w:t>
      </w:r>
      <w:r w:rsidRPr="0049727F">
        <w:t>. https://doi.org/10.1038/srep03324</w:t>
      </w:r>
    </w:p>
    <w:p w:rsidR="00064403" w:rsidRPr="0049727F" w:rsidRDefault="00064403" w:rsidP="001C51FA">
      <w:pPr>
        <w:pStyle w:val="References"/>
      </w:pPr>
      <w:r w:rsidRPr="0049727F">
        <w:t xml:space="preserve">Guégan, D. (2009). Chaos in Economics and Finance. </w:t>
      </w:r>
      <w:r w:rsidRPr="0049727F">
        <w:rPr>
          <w:i/>
          <w:iCs/>
        </w:rPr>
        <w:t>Annual Reviews in Control</w:t>
      </w:r>
      <w:r w:rsidRPr="0049727F">
        <w:t xml:space="preserve">, </w:t>
      </w:r>
      <w:r w:rsidRPr="0049727F">
        <w:rPr>
          <w:i/>
          <w:iCs/>
        </w:rPr>
        <w:t>33</w:t>
      </w:r>
      <w:r w:rsidRPr="0049727F">
        <w:t>(1), 89–93. https://doi.org/10.1016/j.arcontrol.2009.01.002</w:t>
      </w:r>
    </w:p>
    <w:p w:rsidR="00064403" w:rsidRPr="0049727F" w:rsidRDefault="00064403" w:rsidP="001C51FA">
      <w:pPr>
        <w:pStyle w:val="References"/>
      </w:pPr>
      <w:r w:rsidRPr="0049727F">
        <w:t>Guzowski, K. J. (1990). Portland’s Olmsted Vision (1897-1915): A Study of the Public Landscapes Designed by Emanuel T. Mische in Portland, Oregon (Thesis). University of Oregon, Eugene, OR.</w:t>
      </w:r>
    </w:p>
    <w:p w:rsidR="00064403" w:rsidRPr="0049727F" w:rsidRDefault="00064403" w:rsidP="001C51FA">
      <w:pPr>
        <w:pStyle w:val="References"/>
      </w:pPr>
      <w:r w:rsidRPr="0049727F">
        <w:t>Hagberg, A., &amp; Conway, D. (2010). Hacking social networks using the Python programming language. Presented at the Sunbelt 2010: International Network for Social Network Analysis.</w:t>
      </w:r>
    </w:p>
    <w:p w:rsidR="00064403" w:rsidRPr="0049727F" w:rsidRDefault="00064403" w:rsidP="001C51FA">
      <w:pPr>
        <w:pStyle w:val="References"/>
      </w:pPr>
      <w:r w:rsidRPr="0049727F">
        <w:t xml:space="preserve">Hajrasouliha, A., &amp; Yin, L. (2015a). The impact of street network connectivity on pedestrian volume. </w:t>
      </w:r>
      <w:r w:rsidRPr="0049727F">
        <w:rPr>
          <w:i/>
          <w:iCs/>
        </w:rPr>
        <w:t>Urban Studies</w:t>
      </w:r>
      <w:r w:rsidRPr="0049727F">
        <w:t xml:space="preserve">, </w:t>
      </w:r>
      <w:r w:rsidRPr="0049727F">
        <w:rPr>
          <w:i/>
          <w:iCs/>
        </w:rPr>
        <w:t>52</w:t>
      </w:r>
      <w:r w:rsidRPr="0049727F">
        <w:t>(13), 2483–2497. https://doi.org/10.1177/0042098014544763</w:t>
      </w:r>
    </w:p>
    <w:p w:rsidR="00064403" w:rsidRPr="0049727F" w:rsidRDefault="00064403" w:rsidP="001C51FA">
      <w:pPr>
        <w:pStyle w:val="References"/>
      </w:pPr>
      <w:r w:rsidRPr="0049727F">
        <w:lastRenderedPageBreak/>
        <w:t xml:space="preserve">Hajrasouliha, A., &amp; Yin, L. (2015b). The impact of street network connectivity on pedestrian volume. </w:t>
      </w:r>
      <w:r w:rsidRPr="0049727F">
        <w:rPr>
          <w:i/>
          <w:iCs/>
        </w:rPr>
        <w:t>Urban Studies</w:t>
      </w:r>
      <w:r w:rsidRPr="0049727F">
        <w:t xml:space="preserve">, </w:t>
      </w:r>
      <w:r w:rsidRPr="0049727F">
        <w:rPr>
          <w:i/>
          <w:iCs/>
        </w:rPr>
        <w:t>52</w:t>
      </w:r>
      <w:r w:rsidRPr="0049727F">
        <w:t>(13), 2483–2497. https://doi.org/10.1177/0042098014544763</w:t>
      </w:r>
    </w:p>
    <w:p w:rsidR="00064403" w:rsidRPr="0049727F" w:rsidRDefault="00064403" w:rsidP="001C51FA">
      <w:pPr>
        <w:pStyle w:val="References"/>
      </w:pPr>
      <w:r w:rsidRPr="0049727F">
        <w:t xml:space="preserve">Haken, H. (2012). Complexity and Complexity Theories: Do These Concepts Make Sense? In J. Portugali, H. Meyer, E. Stolk, &amp; E. Tan (Eds.), </w:t>
      </w:r>
      <w:r w:rsidRPr="0049727F">
        <w:rPr>
          <w:i/>
          <w:iCs/>
        </w:rPr>
        <w:t>Complexity Theories of Cities Have Come of Age</w:t>
      </w:r>
      <w:r w:rsidRPr="0049727F">
        <w:t xml:space="preserve"> (pp. 7–20). Berlin, Heidelberg: Springer Berlin Heidelberg.</w:t>
      </w:r>
    </w:p>
    <w:p w:rsidR="00064403" w:rsidRPr="0049727F" w:rsidRDefault="00064403" w:rsidP="001C51FA">
      <w:pPr>
        <w:pStyle w:val="References"/>
      </w:pPr>
      <w:r w:rsidRPr="0049727F">
        <w:t>Hall, P. (1996). Cities of Tomorrow: An Intellectual History of Urban Planning and Design in the Twentieth Century (2nd ed.). Malden, MA: Blackwell Publishers.</w:t>
      </w:r>
    </w:p>
    <w:p w:rsidR="00064403" w:rsidRPr="0049727F" w:rsidRDefault="00064403" w:rsidP="001C51FA">
      <w:pPr>
        <w:pStyle w:val="References"/>
      </w:pPr>
      <w:r w:rsidRPr="0049727F">
        <w:t xml:space="preserve">Hamblin, J. (2014, August 13). Do we look fat in these suburbs? </w:t>
      </w:r>
      <w:r w:rsidRPr="0049727F">
        <w:rPr>
          <w:i/>
          <w:iCs/>
        </w:rPr>
        <w:t>The Atlantic</w:t>
      </w:r>
      <w:r w:rsidRPr="0049727F">
        <w:t>.</w:t>
      </w:r>
    </w:p>
    <w:p w:rsidR="00064403" w:rsidRPr="0049727F" w:rsidRDefault="00064403" w:rsidP="001C51FA">
      <w:pPr>
        <w:pStyle w:val="References"/>
      </w:pPr>
      <w:r w:rsidRPr="0049727F">
        <w:t xml:space="preserve">Hamouche, M. B. (2009). Can Chaos Theory Explain Complexity In Urban Fabric? Applications in Traditional Muslim Settlements. </w:t>
      </w:r>
      <w:r w:rsidRPr="0049727F">
        <w:rPr>
          <w:i/>
          <w:iCs/>
        </w:rPr>
        <w:t>Nexus Network Journal: Architecture and Mathematics</w:t>
      </w:r>
      <w:r w:rsidRPr="0049727F">
        <w:t xml:space="preserve">, </w:t>
      </w:r>
      <w:r w:rsidRPr="0049727F">
        <w:rPr>
          <w:i/>
          <w:iCs/>
        </w:rPr>
        <w:t>11</w:t>
      </w:r>
      <w:r w:rsidRPr="0049727F">
        <w:t>(2), 217–242. https://doi.org/10.1007/s00004-008-0088-8</w:t>
      </w:r>
    </w:p>
    <w:p w:rsidR="00064403" w:rsidRPr="0049727F" w:rsidRDefault="00064403" w:rsidP="001C51FA">
      <w:pPr>
        <w:pStyle w:val="References"/>
      </w:pPr>
      <w:r w:rsidRPr="0049727F">
        <w:t xml:space="preserve">Handy, S. (2015). Community Design and Active Travel. In </w:t>
      </w:r>
      <w:r w:rsidRPr="0049727F">
        <w:rPr>
          <w:i/>
          <w:iCs/>
        </w:rPr>
        <w:t>International Handbook on Transport and Development</w:t>
      </w:r>
      <w:r w:rsidRPr="0049727F">
        <w:t xml:space="preserve"> (pp. 198–207). Cheltenham: Edward Elgar.</w:t>
      </w:r>
    </w:p>
    <w:p w:rsidR="00064403" w:rsidRPr="0049727F" w:rsidRDefault="00064403" w:rsidP="001C51FA">
      <w:pPr>
        <w:pStyle w:val="References"/>
      </w:pPr>
      <w:r w:rsidRPr="0049727F">
        <w:t xml:space="preserve">Handy, S., Cao, X., &amp; Mokhtarian, P. (2005). Correlation or causality between the built environment and travel behavior? Evidence from Northern California. </w:t>
      </w:r>
      <w:r w:rsidRPr="0049727F">
        <w:rPr>
          <w:i/>
          <w:iCs/>
        </w:rPr>
        <w:t>Transportation Research Part D: Transport and Environment</w:t>
      </w:r>
      <w:r w:rsidRPr="0049727F">
        <w:t xml:space="preserve">, </w:t>
      </w:r>
      <w:r w:rsidRPr="0049727F">
        <w:rPr>
          <w:i/>
          <w:iCs/>
        </w:rPr>
        <w:t>10</w:t>
      </w:r>
      <w:r w:rsidRPr="0049727F">
        <w:t>(6), 427–444. https://doi.org/10.1016/j.trd.2005.05.002</w:t>
      </w:r>
    </w:p>
    <w:p w:rsidR="00064403" w:rsidRPr="0049727F" w:rsidRDefault="00064403" w:rsidP="001C51FA">
      <w:pPr>
        <w:pStyle w:val="References"/>
      </w:pPr>
      <w:r w:rsidRPr="0049727F">
        <w:t xml:space="preserve">Harvey, D. (2010). </w:t>
      </w:r>
      <w:r w:rsidRPr="0049727F">
        <w:rPr>
          <w:i/>
          <w:iCs/>
        </w:rPr>
        <w:t>Social Justice and the City</w:t>
      </w:r>
      <w:r w:rsidRPr="0049727F">
        <w:t>. Athens: University of Georgia Press.</w:t>
      </w:r>
    </w:p>
    <w:p w:rsidR="00064403" w:rsidRPr="0049727F" w:rsidRDefault="00064403" w:rsidP="001C51FA">
      <w:pPr>
        <w:pStyle w:val="References"/>
      </w:pPr>
      <w:r w:rsidRPr="0049727F">
        <w:t xml:space="preserve">Hastings, A., Hom, C. L., Ellner, S., Turchin, P., &amp; Godfray, H. C. J. (1993). Chaos in Ecology: Is Mother Nature a Strange Attractor? </w:t>
      </w:r>
      <w:r w:rsidRPr="0049727F">
        <w:rPr>
          <w:i/>
          <w:iCs/>
        </w:rPr>
        <w:t>Annual Review of Ecology and Systematics</w:t>
      </w:r>
      <w:r w:rsidRPr="0049727F">
        <w:t xml:space="preserve">, </w:t>
      </w:r>
      <w:r w:rsidRPr="0049727F">
        <w:rPr>
          <w:i/>
          <w:iCs/>
        </w:rPr>
        <w:t>24</w:t>
      </w:r>
      <w:r w:rsidRPr="0049727F">
        <w:t>, 1–33.</w:t>
      </w:r>
    </w:p>
    <w:p w:rsidR="00064403" w:rsidRPr="0049727F" w:rsidRDefault="00064403" w:rsidP="001C51FA">
      <w:pPr>
        <w:pStyle w:val="References"/>
      </w:pPr>
      <w:r w:rsidRPr="0049727F">
        <w:t xml:space="preserve">Healey, P. (2003). Collaborative Planning in Perspective. </w:t>
      </w:r>
      <w:r w:rsidRPr="0049727F">
        <w:rPr>
          <w:i/>
          <w:iCs/>
        </w:rPr>
        <w:t>Planning Theory</w:t>
      </w:r>
      <w:r w:rsidRPr="0049727F">
        <w:t xml:space="preserve">, </w:t>
      </w:r>
      <w:r w:rsidRPr="0049727F">
        <w:rPr>
          <w:i/>
          <w:iCs/>
        </w:rPr>
        <w:t>2</w:t>
      </w:r>
      <w:r w:rsidRPr="0049727F">
        <w:t>(2), 101–123. https://doi.org/10.1177/14730952030022002</w:t>
      </w:r>
    </w:p>
    <w:p w:rsidR="00064403" w:rsidRPr="0049727F" w:rsidRDefault="00064403" w:rsidP="001C51FA">
      <w:pPr>
        <w:pStyle w:val="References"/>
      </w:pPr>
      <w:r w:rsidRPr="0049727F">
        <w:t xml:space="preserve">Healey, P. (2007). </w:t>
      </w:r>
      <w:r w:rsidRPr="0049727F">
        <w:rPr>
          <w:i/>
          <w:iCs/>
        </w:rPr>
        <w:t>Urban Complexity and Spatial Strategies</w:t>
      </w:r>
      <w:r w:rsidRPr="0049727F">
        <w:t>. London: Routledge.</w:t>
      </w:r>
    </w:p>
    <w:p w:rsidR="00064403" w:rsidRPr="0049727F" w:rsidRDefault="00064403" w:rsidP="001C51FA">
      <w:pPr>
        <w:pStyle w:val="References"/>
      </w:pPr>
      <w:r w:rsidRPr="0049727F">
        <w:lastRenderedPageBreak/>
        <w:t>Helie, M. (n.d.). The Journey to Emergence. Retrieved April 17, 2014, from http://emergenturbanism.com/2009/03/23/the-journey-to-emergence/</w:t>
      </w:r>
    </w:p>
    <w:p w:rsidR="00064403" w:rsidRPr="0049727F" w:rsidRDefault="00064403" w:rsidP="001C51FA">
      <w:pPr>
        <w:pStyle w:val="References"/>
      </w:pPr>
      <w:r w:rsidRPr="0049727F">
        <w:t xml:space="preserve">Hénon, M. (1976). A Two-Dimensional Mapping with a Strange Attractor. </w:t>
      </w:r>
      <w:r w:rsidRPr="0049727F">
        <w:rPr>
          <w:i/>
          <w:iCs/>
        </w:rPr>
        <w:t>Communications in Mathematical Physics</w:t>
      </w:r>
      <w:r w:rsidRPr="0049727F">
        <w:t xml:space="preserve">, </w:t>
      </w:r>
      <w:r w:rsidRPr="0049727F">
        <w:rPr>
          <w:i/>
          <w:iCs/>
        </w:rPr>
        <w:t>50</w:t>
      </w:r>
      <w:r w:rsidRPr="0049727F">
        <w:t>(1), 69–77.</w:t>
      </w:r>
    </w:p>
    <w:p w:rsidR="00064403" w:rsidRPr="0049727F" w:rsidRDefault="00064403" w:rsidP="001C51FA">
      <w:pPr>
        <w:pStyle w:val="References"/>
      </w:pPr>
      <w:r w:rsidRPr="0049727F">
        <w:t xml:space="preserve">Herbert, G. (1963). The Organic Analogy in Town Planning. </w:t>
      </w:r>
      <w:r w:rsidRPr="0049727F">
        <w:rPr>
          <w:i/>
          <w:iCs/>
        </w:rPr>
        <w:t>Journal of the American Institute of Planners</w:t>
      </w:r>
      <w:r w:rsidRPr="0049727F">
        <w:t xml:space="preserve">, </w:t>
      </w:r>
      <w:r w:rsidRPr="0049727F">
        <w:rPr>
          <w:i/>
          <w:iCs/>
        </w:rPr>
        <w:t>29</w:t>
      </w:r>
      <w:r w:rsidRPr="0049727F">
        <w:t>(3), 198–209. https://doi.org/10.1080/01944366308978064</w:t>
      </w:r>
    </w:p>
    <w:p w:rsidR="00064403" w:rsidRPr="0049727F" w:rsidRDefault="00064403" w:rsidP="001C51FA">
      <w:pPr>
        <w:pStyle w:val="References"/>
      </w:pPr>
      <w:r w:rsidRPr="0049727F">
        <w:t xml:space="preserve">Hillier, B. (1989). </w:t>
      </w:r>
      <w:r w:rsidRPr="0049727F">
        <w:rPr>
          <w:i/>
          <w:iCs/>
        </w:rPr>
        <w:t>The Social Logic of Space</w:t>
      </w:r>
      <w:r w:rsidRPr="0049727F">
        <w:t xml:space="preserve"> (Reprint edition). Cambridge England; New York: Cambridge University Press.</w:t>
      </w:r>
    </w:p>
    <w:p w:rsidR="00064403" w:rsidRPr="0049727F" w:rsidRDefault="00064403" w:rsidP="001C51FA">
      <w:pPr>
        <w:pStyle w:val="References"/>
      </w:pPr>
      <w:r w:rsidRPr="0049727F">
        <w:t xml:space="preserve">Hillier, B., Leaman, A., Stansall, P., &amp; Bedford, M. (1976). Space Syntax. </w:t>
      </w:r>
      <w:r w:rsidRPr="0049727F">
        <w:rPr>
          <w:i/>
          <w:iCs/>
        </w:rPr>
        <w:t>Environment and Planning B</w:t>
      </w:r>
      <w:r w:rsidRPr="0049727F">
        <w:t xml:space="preserve">, </w:t>
      </w:r>
      <w:r w:rsidRPr="0049727F">
        <w:rPr>
          <w:i/>
          <w:iCs/>
        </w:rPr>
        <w:t>3</w:t>
      </w:r>
      <w:r w:rsidRPr="0049727F">
        <w:t>, 147–185.</w:t>
      </w:r>
    </w:p>
    <w:p w:rsidR="00064403" w:rsidRPr="0049727F" w:rsidRDefault="00064403" w:rsidP="001C51FA">
      <w:pPr>
        <w:pStyle w:val="References"/>
      </w:pPr>
      <w:r w:rsidRPr="0049727F">
        <w:t xml:space="preserve">Hoch, C., Zellner, M., Milz, D., Radinsky, J., &amp; Lyons, L. (2015). Seeing is not believing: cognitive bias and modelling in collaborative planning. </w:t>
      </w:r>
      <w:r w:rsidRPr="0049727F">
        <w:rPr>
          <w:i/>
          <w:iCs/>
        </w:rPr>
        <w:t>Planning Theory &amp; Practice</w:t>
      </w:r>
      <w:r w:rsidRPr="0049727F">
        <w:t xml:space="preserve">, </w:t>
      </w:r>
      <w:r w:rsidRPr="0049727F">
        <w:rPr>
          <w:i/>
          <w:iCs/>
        </w:rPr>
        <w:t>16</w:t>
      </w:r>
      <w:r w:rsidRPr="0049727F">
        <w:t>(3), 319–335. https://doi.org/10.1080/14649357.2015.1045015</w:t>
      </w:r>
    </w:p>
    <w:p w:rsidR="00064403" w:rsidRPr="0049727F" w:rsidRDefault="00064403" w:rsidP="001C51FA">
      <w:pPr>
        <w:pStyle w:val="References"/>
      </w:pPr>
      <w:r w:rsidRPr="0049727F">
        <w:t xml:space="preserve">Holcombe, R. G. (2013). Planning and the invisible hand: Allies or adversaries? </w:t>
      </w:r>
      <w:r w:rsidRPr="0049727F">
        <w:rPr>
          <w:i/>
          <w:iCs/>
        </w:rPr>
        <w:t>Planning Theory</w:t>
      </w:r>
      <w:r w:rsidRPr="0049727F">
        <w:t xml:space="preserve">, </w:t>
      </w:r>
      <w:r w:rsidRPr="0049727F">
        <w:rPr>
          <w:i/>
          <w:iCs/>
        </w:rPr>
        <w:t>12</w:t>
      </w:r>
      <w:r w:rsidRPr="0049727F">
        <w:t>(2), 199–210. https://doi.org/10.1177/1473095212458270</w:t>
      </w:r>
    </w:p>
    <w:p w:rsidR="00064403" w:rsidRPr="0049727F" w:rsidRDefault="00064403" w:rsidP="001C51FA">
      <w:pPr>
        <w:pStyle w:val="References"/>
      </w:pPr>
      <w:r w:rsidRPr="0049727F">
        <w:t>Hong, Z., &amp; Dong, J. (2010). Chaos Theory and Its Application in Modern Cryptography (Vol. 7, pp. 332–334). Presented at the International Conference on Computer Application and System Modeling (ICCASM 2010), Taiyuan, China.</w:t>
      </w:r>
    </w:p>
    <w:p w:rsidR="00064403" w:rsidRPr="0049727F" w:rsidRDefault="00064403" w:rsidP="001C51FA">
      <w:pPr>
        <w:pStyle w:val="References"/>
      </w:pPr>
      <w:r w:rsidRPr="0049727F">
        <w:t xml:space="preserve">Hoshi, R. A., Pastre, C. M., Vanderlei, L. C. M., &amp; Godoy, M. F. (2013). Poincaré Plot Indexes of Heart Rate Variability: Relationships with Other Nonlinear Variables. </w:t>
      </w:r>
      <w:r w:rsidRPr="0049727F">
        <w:rPr>
          <w:i/>
          <w:iCs/>
        </w:rPr>
        <w:t>Autonomic Neuroscience</w:t>
      </w:r>
      <w:r w:rsidRPr="0049727F">
        <w:t xml:space="preserve">, </w:t>
      </w:r>
      <w:r w:rsidRPr="0049727F">
        <w:rPr>
          <w:i/>
          <w:iCs/>
        </w:rPr>
        <w:t>177</w:t>
      </w:r>
      <w:r w:rsidRPr="0049727F">
        <w:t>(2), 271–274. https://doi.org/10.1016/j.autneu.2013.05.004</w:t>
      </w:r>
    </w:p>
    <w:p w:rsidR="00064403" w:rsidRPr="0049727F" w:rsidRDefault="00064403" w:rsidP="001C51FA">
      <w:pPr>
        <w:pStyle w:val="References"/>
      </w:pPr>
      <w:r w:rsidRPr="0049727F">
        <w:t xml:space="preserve">Hu, R. (2013). Urban Design Plans for Downtown San Francisco: A Paradigm Shift? </w:t>
      </w:r>
      <w:r w:rsidRPr="0049727F">
        <w:rPr>
          <w:i/>
          <w:iCs/>
        </w:rPr>
        <w:t>Journal of Urban Design</w:t>
      </w:r>
      <w:r w:rsidRPr="0049727F">
        <w:t xml:space="preserve">, </w:t>
      </w:r>
      <w:r w:rsidRPr="0049727F">
        <w:rPr>
          <w:i/>
          <w:iCs/>
        </w:rPr>
        <w:t>18</w:t>
      </w:r>
      <w:r w:rsidRPr="0049727F">
        <w:t>(4), 517–533. https://doi.org/10.1080/13574809.2013.824366</w:t>
      </w:r>
    </w:p>
    <w:p w:rsidR="00064403" w:rsidRPr="0049727F" w:rsidRDefault="00064403" w:rsidP="001C51FA">
      <w:pPr>
        <w:pStyle w:val="References"/>
      </w:pPr>
      <w:r w:rsidRPr="0049727F">
        <w:lastRenderedPageBreak/>
        <w:t xml:space="preserve">Hu, Y., Wu, Q., &amp; Zhu, D. (2008). Topological patterns of spatial urban street networks. In </w:t>
      </w:r>
      <w:r w:rsidRPr="0049727F">
        <w:rPr>
          <w:i/>
          <w:iCs/>
        </w:rPr>
        <w:t>2008 4th International Conference on Wireless Communications, Networking and Mobile Computing</w:t>
      </w:r>
      <w:r w:rsidRPr="0049727F">
        <w:t xml:space="preserve"> (pp. 1–4). IEEE. Retrieved from http://ieeexplore.ieee.org/xpls/abs_all.jsp?arnumber=4681175</w:t>
      </w:r>
    </w:p>
    <w:p w:rsidR="00064403" w:rsidRPr="0049727F" w:rsidRDefault="00064403" w:rsidP="001C51FA">
      <w:pPr>
        <w:pStyle w:val="References"/>
      </w:pPr>
      <w:r w:rsidRPr="0049727F">
        <w:t xml:space="preserve">Huang, X., Zhao, Y., Ma, C., Yang, J., Ye, X., &amp; Zhang, C. (2016). TrajGraph: A Graph-Based Visual Analytics Approach to Studying Urban Network Centralities Using Taxi Trajectory Data. </w:t>
      </w:r>
      <w:r w:rsidRPr="0049727F">
        <w:rPr>
          <w:i/>
          <w:iCs/>
        </w:rPr>
        <w:t>IEEE Transactions on Visualization and Computer Graphics</w:t>
      </w:r>
      <w:r w:rsidRPr="0049727F">
        <w:t xml:space="preserve">, </w:t>
      </w:r>
      <w:r w:rsidRPr="0049727F">
        <w:rPr>
          <w:i/>
          <w:iCs/>
        </w:rPr>
        <w:t>22</w:t>
      </w:r>
      <w:r w:rsidRPr="0049727F">
        <w:t>(1), 160–169. https://doi.org/10.1109/TVCG.2015.2467771</w:t>
      </w:r>
    </w:p>
    <w:p w:rsidR="00064403" w:rsidRPr="0049727F" w:rsidRDefault="00064403" w:rsidP="001C51FA">
      <w:pPr>
        <w:pStyle w:val="References"/>
      </w:pPr>
      <w:r w:rsidRPr="0049727F">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49727F">
        <w:rPr>
          <w:i/>
          <w:iCs/>
        </w:rPr>
        <w:t>Circulation</w:t>
      </w:r>
      <w:r w:rsidRPr="0049727F">
        <w:t xml:space="preserve">, </w:t>
      </w:r>
      <w:r w:rsidRPr="0049727F">
        <w:rPr>
          <w:i/>
          <w:iCs/>
        </w:rPr>
        <w:t>101</w:t>
      </w:r>
      <w:r w:rsidRPr="0049727F">
        <w:t>(1), 47–53.</w:t>
      </w:r>
    </w:p>
    <w:p w:rsidR="00064403" w:rsidRPr="0049727F" w:rsidRDefault="00064403" w:rsidP="001C51FA">
      <w:pPr>
        <w:pStyle w:val="References"/>
      </w:pPr>
      <w:r w:rsidRPr="0049727F">
        <w:t xml:space="preserve">Hunt, B. R., &amp; Ott, E. (2015). Defining Chaos. </w:t>
      </w:r>
      <w:r w:rsidRPr="0049727F">
        <w:rPr>
          <w:i/>
          <w:iCs/>
        </w:rPr>
        <w:t>Chaos</w:t>
      </w:r>
      <w:r w:rsidRPr="0049727F">
        <w:t xml:space="preserve">, </w:t>
      </w:r>
      <w:r w:rsidRPr="0049727F">
        <w:rPr>
          <w:i/>
          <w:iCs/>
        </w:rPr>
        <w:t>25</w:t>
      </w:r>
      <w:r w:rsidRPr="0049727F">
        <w:t>(9), 97618. https://doi.org/10.1063/1.4922973</w:t>
      </w:r>
    </w:p>
    <w:p w:rsidR="00064403" w:rsidRPr="0049727F" w:rsidRDefault="00064403" w:rsidP="001C51FA">
      <w:pPr>
        <w:pStyle w:val="References"/>
      </w:pPr>
      <w:r w:rsidRPr="0049727F">
        <w:t xml:space="preserve">Innes, J., &amp; Booher, D. E. (2000). Indicators for Sustainable Communities: A Strategy Building on Complexity Theory and Distributed Intelligence. </w:t>
      </w:r>
      <w:r w:rsidRPr="0049727F">
        <w:rPr>
          <w:i/>
          <w:iCs/>
        </w:rPr>
        <w:t>Planning Theory &amp; Practice</w:t>
      </w:r>
      <w:r w:rsidRPr="0049727F">
        <w:t xml:space="preserve">, </w:t>
      </w:r>
      <w:r w:rsidRPr="0049727F">
        <w:rPr>
          <w:i/>
          <w:iCs/>
        </w:rPr>
        <w:t>1</w:t>
      </w:r>
      <w:r w:rsidRPr="0049727F">
        <w:t>(2), 173–186. https://doi.org/10.1080/14649350020008378</w:t>
      </w:r>
    </w:p>
    <w:p w:rsidR="00064403" w:rsidRPr="0049727F" w:rsidRDefault="00064403" w:rsidP="001C51FA">
      <w:pPr>
        <w:pStyle w:val="References"/>
      </w:pPr>
      <w:r w:rsidRPr="0049727F">
        <w:t xml:space="preserve">Innes, J. E., &amp; Booher, D. E. (1999). Consensus Building and Complex Adaptive Systems: A Framework for Evaluating Collaborative Planning. </w:t>
      </w:r>
      <w:r w:rsidRPr="0049727F">
        <w:rPr>
          <w:i/>
          <w:iCs/>
        </w:rPr>
        <w:t>Journal of the American Planning Association</w:t>
      </w:r>
      <w:r w:rsidRPr="0049727F">
        <w:t xml:space="preserve">, </w:t>
      </w:r>
      <w:r w:rsidRPr="0049727F">
        <w:rPr>
          <w:i/>
          <w:iCs/>
        </w:rPr>
        <w:t>65</w:t>
      </w:r>
      <w:r w:rsidRPr="0049727F">
        <w:t>(4), 412–423. https://doi.org/10.1080/01944369908976071</w:t>
      </w:r>
    </w:p>
    <w:p w:rsidR="00064403" w:rsidRPr="0049727F" w:rsidRDefault="00064403" w:rsidP="001C51FA">
      <w:pPr>
        <w:pStyle w:val="References"/>
      </w:pPr>
      <w:r w:rsidRPr="0049727F">
        <w:t xml:space="preserve">Innes, J. E., &amp; Booher, D. E. (2004). Reframing public participation: strategies for the 21st century. </w:t>
      </w:r>
      <w:r w:rsidRPr="0049727F">
        <w:rPr>
          <w:i/>
          <w:iCs/>
        </w:rPr>
        <w:t>Planning Theory &amp; Practice</w:t>
      </w:r>
      <w:r w:rsidRPr="0049727F">
        <w:t xml:space="preserve">, </w:t>
      </w:r>
      <w:r w:rsidRPr="0049727F">
        <w:rPr>
          <w:i/>
          <w:iCs/>
        </w:rPr>
        <w:t>5</w:t>
      </w:r>
      <w:r w:rsidRPr="0049727F">
        <w:t>(4), 419–436. https://doi.org/10.1080/1464935042000293170</w:t>
      </w:r>
    </w:p>
    <w:p w:rsidR="00064403" w:rsidRPr="0049727F" w:rsidRDefault="00064403" w:rsidP="001C51FA">
      <w:pPr>
        <w:pStyle w:val="References"/>
      </w:pPr>
      <w:r w:rsidRPr="0049727F">
        <w:lastRenderedPageBreak/>
        <w:t xml:space="preserve">Innes, J. E., &amp; Booher, D. E. (2010). </w:t>
      </w:r>
      <w:r w:rsidRPr="0049727F">
        <w:rPr>
          <w:i/>
          <w:iCs/>
        </w:rPr>
        <w:t>Planning with Complexity</w:t>
      </w:r>
      <w:r w:rsidRPr="0049727F">
        <w:t>. London: Routledge.</w:t>
      </w:r>
    </w:p>
    <w:p w:rsidR="00064403" w:rsidRPr="0049727F" w:rsidRDefault="00064403" w:rsidP="001C51FA">
      <w:pPr>
        <w:pStyle w:val="References"/>
      </w:pPr>
      <w:r w:rsidRPr="0049727F">
        <w:t xml:space="preserve">Jabareen, Y. (2013). Planning the resilient city: Concepts and strategies for coping with climate change and environmental risk. </w:t>
      </w:r>
      <w:r w:rsidRPr="0049727F">
        <w:rPr>
          <w:i/>
          <w:iCs/>
        </w:rPr>
        <w:t>Cities</w:t>
      </w:r>
      <w:r w:rsidRPr="0049727F">
        <w:t xml:space="preserve">, </w:t>
      </w:r>
      <w:r w:rsidRPr="0049727F">
        <w:rPr>
          <w:i/>
          <w:iCs/>
        </w:rPr>
        <w:t>31</w:t>
      </w:r>
      <w:r w:rsidRPr="0049727F">
        <w:t>, 220–229. https://doi.org/10.1016/j.cities.2012.05.004</w:t>
      </w:r>
    </w:p>
    <w:p w:rsidR="00064403" w:rsidRPr="0049727F" w:rsidRDefault="00064403" w:rsidP="001C51FA">
      <w:pPr>
        <w:pStyle w:val="References"/>
      </w:pPr>
      <w:r w:rsidRPr="0049727F">
        <w:t>Jackson, K. T. (1985). Crabgrass Frontier: The Suburbanization of the United States. New York: Oxford University Press.</w:t>
      </w:r>
    </w:p>
    <w:p w:rsidR="00064403" w:rsidRPr="0049727F" w:rsidRDefault="00064403" w:rsidP="001C51FA">
      <w:pPr>
        <w:pStyle w:val="References"/>
      </w:pPr>
      <w:r w:rsidRPr="0049727F">
        <w:t xml:space="preserve">Jacobs, A., &amp; Appleyard, D. (1987). Toward an Urban Design Manifesto. </w:t>
      </w:r>
      <w:r w:rsidRPr="0049727F">
        <w:rPr>
          <w:i/>
          <w:iCs/>
        </w:rPr>
        <w:t>Journal of the American Planning Association</w:t>
      </w:r>
      <w:r w:rsidRPr="0049727F">
        <w:t xml:space="preserve">, </w:t>
      </w:r>
      <w:r w:rsidRPr="0049727F">
        <w:rPr>
          <w:i/>
          <w:iCs/>
        </w:rPr>
        <w:t>53</w:t>
      </w:r>
      <w:r w:rsidRPr="0049727F">
        <w:t>(1), 112–120. https://doi.org/10.1080/01944368708976642</w:t>
      </w:r>
    </w:p>
    <w:p w:rsidR="00064403" w:rsidRPr="0049727F" w:rsidRDefault="00064403" w:rsidP="001C51FA">
      <w:pPr>
        <w:pStyle w:val="References"/>
      </w:pPr>
      <w:r w:rsidRPr="0049727F">
        <w:t xml:space="preserve">Jacobs, A. B. (1995). </w:t>
      </w:r>
      <w:r w:rsidRPr="0049727F">
        <w:rPr>
          <w:i/>
          <w:iCs/>
        </w:rPr>
        <w:t>Great Streets</w:t>
      </w:r>
      <w:r w:rsidRPr="0049727F">
        <w:t>. Cambridge, MA: MIT Press.</w:t>
      </w:r>
    </w:p>
    <w:p w:rsidR="00064403" w:rsidRPr="0049727F" w:rsidRDefault="00064403" w:rsidP="001C51FA">
      <w:pPr>
        <w:pStyle w:val="References"/>
      </w:pPr>
      <w:r w:rsidRPr="0049727F">
        <w:t xml:space="preserve">Jacobs, J. (1961). </w:t>
      </w:r>
      <w:r w:rsidRPr="0049727F">
        <w:rPr>
          <w:i/>
          <w:iCs/>
        </w:rPr>
        <w:t>The Death and Life of Great American Cities</w:t>
      </w:r>
      <w:r w:rsidRPr="0049727F">
        <w:t xml:space="preserve"> (1992 Edition). New York: Vintage Books.</w:t>
      </w:r>
    </w:p>
    <w:p w:rsidR="00064403" w:rsidRPr="0049727F" w:rsidRDefault="00064403" w:rsidP="001C51FA">
      <w:pPr>
        <w:pStyle w:val="References"/>
      </w:pPr>
      <w:r w:rsidRPr="0049727F">
        <w:t>Jguirim, I., Brosset, D., &amp; Claramunt, C. (2014). Functional and Structural Analysis of an Urban Space Extended from Space Syntax. GIScience. Retrieved from https://www.researchgate.net/profile/David_Brosset/publication/278049002_Functional_and_Structural_Analysis_of_an_Urban_Space_Extended_from_Space_Syntax/links/557bd90108aeb61eae21d00b.pdf</w:t>
      </w:r>
    </w:p>
    <w:p w:rsidR="00064403" w:rsidRPr="0049727F" w:rsidRDefault="00064403" w:rsidP="001C51FA">
      <w:pPr>
        <w:pStyle w:val="References"/>
      </w:pPr>
      <w:r w:rsidRPr="0049727F">
        <w:t>Jiang, B. (2008). Predicting human movement using PageRank in an urban environment. Hong Kong Polytechnic University.</w:t>
      </w:r>
    </w:p>
    <w:p w:rsidR="00064403" w:rsidRPr="0049727F" w:rsidRDefault="00064403" w:rsidP="001C51FA">
      <w:pPr>
        <w:pStyle w:val="References"/>
      </w:pPr>
      <w:r w:rsidRPr="0049727F">
        <w:t xml:space="preserve">Jiang, B. (2009). Ranking spaces for predicting human movement in an urban environment. </w:t>
      </w:r>
      <w:r w:rsidRPr="0049727F">
        <w:rPr>
          <w:i/>
          <w:iCs/>
        </w:rPr>
        <w:t>International Journal of Geographical Information Science</w:t>
      </w:r>
      <w:r w:rsidRPr="0049727F">
        <w:t xml:space="preserve">, </w:t>
      </w:r>
      <w:r w:rsidRPr="0049727F">
        <w:rPr>
          <w:i/>
          <w:iCs/>
        </w:rPr>
        <w:t>23</w:t>
      </w:r>
      <w:r w:rsidRPr="0049727F">
        <w:t>(7), 823–837.</w:t>
      </w:r>
    </w:p>
    <w:p w:rsidR="00064403" w:rsidRPr="0049727F" w:rsidRDefault="00064403" w:rsidP="001C51FA">
      <w:pPr>
        <w:pStyle w:val="References"/>
      </w:pPr>
      <w:r w:rsidRPr="0049727F">
        <w:t xml:space="preserve">Jiang, B., &amp; Claramunt, C. (2002). Integration of space syntax into GIS: new perspectives for urban morphology. </w:t>
      </w:r>
      <w:r w:rsidRPr="0049727F">
        <w:rPr>
          <w:i/>
          <w:iCs/>
        </w:rPr>
        <w:t>Transactions in GIS</w:t>
      </w:r>
      <w:r w:rsidRPr="0049727F">
        <w:t xml:space="preserve">, </w:t>
      </w:r>
      <w:r w:rsidRPr="0049727F">
        <w:rPr>
          <w:i/>
          <w:iCs/>
        </w:rPr>
        <w:t>6</w:t>
      </w:r>
      <w:r w:rsidRPr="0049727F">
        <w:t>(3), 295–309.</w:t>
      </w:r>
    </w:p>
    <w:p w:rsidR="00064403" w:rsidRPr="0049727F" w:rsidRDefault="00064403" w:rsidP="001C51FA">
      <w:pPr>
        <w:pStyle w:val="References"/>
      </w:pPr>
      <w:r w:rsidRPr="0049727F">
        <w:lastRenderedPageBreak/>
        <w:t xml:space="preserve">Jiang, B., &amp; Claramunt, C. (2004a). Topological analysis of urban street networks. </w:t>
      </w:r>
      <w:r w:rsidRPr="0049727F">
        <w:rPr>
          <w:i/>
          <w:iCs/>
        </w:rPr>
        <w:t>Environment and Planning B: Planning and Design</w:t>
      </w:r>
      <w:r w:rsidRPr="0049727F">
        <w:t xml:space="preserve">, </w:t>
      </w:r>
      <w:r w:rsidRPr="0049727F">
        <w:rPr>
          <w:i/>
          <w:iCs/>
        </w:rPr>
        <w:t>31</w:t>
      </w:r>
      <w:r w:rsidRPr="0049727F">
        <w:t>(1), 151–162. https://doi.org/10.1068/b306</w:t>
      </w:r>
    </w:p>
    <w:p w:rsidR="00064403" w:rsidRPr="0049727F" w:rsidRDefault="00064403" w:rsidP="001C51FA">
      <w:pPr>
        <w:pStyle w:val="References"/>
      </w:pPr>
      <w:r w:rsidRPr="0049727F">
        <w:t xml:space="preserve">Jiang, B., &amp; Claramunt, C. (2004b). Topological Analysis of Urban Street Networks. </w:t>
      </w:r>
      <w:r w:rsidRPr="0049727F">
        <w:rPr>
          <w:i/>
          <w:iCs/>
        </w:rPr>
        <w:t>Environment and Planning B</w:t>
      </w:r>
      <w:r w:rsidRPr="0049727F">
        <w:t xml:space="preserve">, </w:t>
      </w:r>
      <w:r w:rsidRPr="0049727F">
        <w:rPr>
          <w:i/>
          <w:iCs/>
        </w:rPr>
        <w:t>31</w:t>
      </w:r>
      <w:r w:rsidRPr="0049727F">
        <w:t>(1), 151–162. https://doi.org/10.1068/b306</w:t>
      </w:r>
    </w:p>
    <w:p w:rsidR="00064403" w:rsidRPr="0049727F" w:rsidRDefault="00064403" w:rsidP="001C51FA">
      <w:pPr>
        <w:pStyle w:val="References"/>
      </w:pPr>
      <w:r w:rsidRPr="0049727F">
        <w:t xml:space="preserve">Jiang, B., Duan, Y., Lu, F., Yang, T., &amp; Zhao, J. (2014). Topological structure of urban street networks from the perspective of degree correlations. </w:t>
      </w:r>
      <w:r w:rsidRPr="0049727F">
        <w:rPr>
          <w:i/>
          <w:iCs/>
        </w:rPr>
        <w:t>Environment and Planning B: Planning and Design</w:t>
      </w:r>
      <w:r w:rsidRPr="0049727F">
        <w:t xml:space="preserve">, </w:t>
      </w:r>
      <w:r w:rsidRPr="0049727F">
        <w:rPr>
          <w:i/>
          <w:iCs/>
        </w:rPr>
        <w:t>41</w:t>
      </w:r>
      <w:r w:rsidRPr="0049727F">
        <w:t>(5), 813–828.</w:t>
      </w:r>
    </w:p>
    <w:p w:rsidR="00064403" w:rsidRPr="0049727F" w:rsidRDefault="00064403" w:rsidP="001C51FA">
      <w:pPr>
        <w:pStyle w:val="References"/>
      </w:pPr>
      <w:r w:rsidRPr="0049727F">
        <w:t xml:space="preserve">Jiang, B., Yin, J., &amp; Zhao, S. (2009). Characterizing the human mobility pattern in a large street network. </w:t>
      </w:r>
      <w:r w:rsidRPr="0049727F">
        <w:rPr>
          <w:i/>
          <w:iCs/>
        </w:rPr>
        <w:t>Physical Review E</w:t>
      </w:r>
      <w:r w:rsidRPr="0049727F">
        <w:t xml:space="preserve">, </w:t>
      </w:r>
      <w:r w:rsidRPr="0049727F">
        <w:rPr>
          <w:i/>
          <w:iCs/>
        </w:rPr>
        <w:t>80</w:t>
      </w:r>
      <w:r w:rsidRPr="0049727F">
        <w:t>(2), 21136.</w:t>
      </w:r>
    </w:p>
    <w:p w:rsidR="00064403" w:rsidRPr="0049727F" w:rsidRDefault="00064403" w:rsidP="001C51FA">
      <w:pPr>
        <w:pStyle w:val="References"/>
      </w:pPr>
      <w:r w:rsidRPr="0049727F">
        <w:t xml:space="preserve">Johnson, E. J., &amp; Goldstein, D. (2003). Do Defaults Save Lives? </w:t>
      </w:r>
      <w:r w:rsidRPr="0049727F">
        <w:rPr>
          <w:i/>
          <w:iCs/>
        </w:rPr>
        <w:t>Science</w:t>
      </w:r>
      <w:r w:rsidRPr="0049727F">
        <w:t xml:space="preserve">, </w:t>
      </w:r>
      <w:r w:rsidRPr="0049727F">
        <w:rPr>
          <w:i/>
          <w:iCs/>
        </w:rPr>
        <w:t>302</w:t>
      </w:r>
      <w:r w:rsidRPr="0049727F">
        <w:t>, 1338–1339.</w:t>
      </w:r>
    </w:p>
    <w:p w:rsidR="00064403" w:rsidRPr="0049727F" w:rsidRDefault="00064403" w:rsidP="001C51FA">
      <w:pPr>
        <w:pStyle w:val="References"/>
      </w:pPr>
      <w:r w:rsidRPr="0049727F">
        <w:t xml:space="preserve">Jokar Arsanjani, J., Zipf, A., Mooney, P., &amp; Helbich, M. (Eds.). (2015a). </w:t>
      </w:r>
      <w:r w:rsidRPr="0049727F">
        <w:rPr>
          <w:i/>
          <w:iCs/>
        </w:rPr>
        <w:t>OpenStreetMap in GIScience</w:t>
      </w:r>
      <w:r w:rsidRPr="0049727F">
        <w:t>. Cham: Springer International Publishing. Retrieved from http://link.springer.com/10.1007/978-3-319-14280-7</w:t>
      </w:r>
    </w:p>
    <w:p w:rsidR="00064403" w:rsidRPr="0049727F" w:rsidRDefault="00064403" w:rsidP="001C51FA">
      <w:pPr>
        <w:pStyle w:val="References"/>
      </w:pPr>
      <w:r w:rsidRPr="0049727F">
        <w:t xml:space="preserve">Jokar Arsanjani, J., Zipf, A., Mooney, P., &amp; Helbich, M. (Eds.). (2015b). </w:t>
      </w:r>
      <w:r w:rsidRPr="0049727F">
        <w:rPr>
          <w:i/>
          <w:iCs/>
        </w:rPr>
        <w:t>OpenStreetMap in GIScience</w:t>
      </w:r>
      <w:r w:rsidRPr="0049727F">
        <w:t>. Cham: Springer International Publishing. Retrieved from http://link.springer.com/10.1007/978-3-319-14280-7</w:t>
      </w:r>
    </w:p>
    <w:p w:rsidR="00064403" w:rsidRPr="0049727F" w:rsidRDefault="00064403" w:rsidP="001C51FA">
      <w:pPr>
        <w:pStyle w:val="References"/>
      </w:pPr>
      <w:r w:rsidRPr="0049727F">
        <w:t xml:space="preserve">Jones, P., Marshall, S., &amp; Boujenko, N. (2008). Creating more people-friendly urban streets through “link and place” street planning and design. </w:t>
      </w:r>
      <w:r w:rsidRPr="0049727F">
        <w:rPr>
          <w:i/>
          <w:iCs/>
        </w:rPr>
        <w:t>IATSS Research</w:t>
      </w:r>
      <w:r w:rsidRPr="0049727F">
        <w:t xml:space="preserve">, </w:t>
      </w:r>
      <w:r w:rsidRPr="0049727F">
        <w:rPr>
          <w:i/>
          <w:iCs/>
        </w:rPr>
        <w:t>32</w:t>
      </w:r>
      <w:r w:rsidRPr="0049727F">
        <w:t>(1).</w:t>
      </w:r>
    </w:p>
    <w:p w:rsidR="00064403" w:rsidRPr="0049727F" w:rsidRDefault="00064403" w:rsidP="001C51FA">
      <w:pPr>
        <w:pStyle w:val="References"/>
      </w:pPr>
      <w:r w:rsidRPr="0049727F">
        <w:t xml:space="preserve">Kahneman, D., &amp; Tversky, A. (1979). Prospect Theory: An Analysis of Decision Under Risk. </w:t>
      </w:r>
      <w:r w:rsidRPr="0049727F">
        <w:rPr>
          <w:i/>
          <w:iCs/>
        </w:rPr>
        <w:t>Econometrica</w:t>
      </w:r>
      <w:r w:rsidRPr="0049727F">
        <w:t xml:space="preserve">, </w:t>
      </w:r>
      <w:r w:rsidRPr="0049727F">
        <w:rPr>
          <w:i/>
          <w:iCs/>
        </w:rPr>
        <w:t>47</w:t>
      </w:r>
      <w:r w:rsidRPr="0049727F">
        <w:t>(2), 263–292.</w:t>
      </w:r>
    </w:p>
    <w:p w:rsidR="00064403" w:rsidRPr="0049727F" w:rsidRDefault="00064403" w:rsidP="001C51FA">
      <w:pPr>
        <w:pStyle w:val="References"/>
      </w:pPr>
      <w:r w:rsidRPr="0049727F">
        <w:t xml:space="preserve">Kaiser Permanente. (2013). Americans View Walking as Good for Health but Many Aren’t Walking Enough to Realize Health Benefits. Retrieved December 17, 2013, from </w:t>
      </w:r>
      <w:r w:rsidRPr="0049727F">
        <w:lastRenderedPageBreak/>
        <w:t>http://share.kaiserpermanente.org/article/americans-view-walking-as-good-for-health-but-many-arent-walking-enough-to-realize-health-benefits-survey/</w:t>
      </w:r>
    </w:p>
    <w:p w:rsidR="00064403" w:rsidRPr="0049727F" w:rsidRDefault="00064403" w:rsidP="001C51FA">
      <w:pPr>
        <w:pStyle w:val="References"/>
      </w:pPr>
      <w:r w:rsidRPr="0049727F">
        <w:t xml:space="preserve">Kantz, H., Radons, G., &amp; Yang, H. (2013). The Problem of Spurious Lyapunov Exponents in Time Series Analysis and Its Solution by Covariant Lyapunov Vectors. </w:t>
      </w:r>
      <w:r w:rsidRPr="0049727F">
        <w:rPr>
          <w:i/>
          <w:iCs/>
        </w:rPr>
        <w:t>Journal of Physics A: Mathematical and Theoretical</w:t>
      </w:r>
      <w:r w:rsidRPr="0049727F">
        <w:t xml:space="preserve">, </w:t>
      </w:r>
      <w:r w:rsidRPr="0049727F">
        <w:rPr>
          <w:i/>
          <w:iCs/>
        </w:rPr>
        <w:t>46</w:t>
      </w:r>
      <w:r w:rsidRPr="0049727F">
        <w:t>(25), 254009. https://doi.org/10.1088/1751-8113/46/25/254009</w:t>
      </w:r>
    </w:p>
    <w:p w:rsidR="00064403" w:rsidRPr="0049727F" w:rsidRDefault="00064403" w:rsidP="001C51FA">
      <w:pPr>
        <w:pStyle w:val="References"/>
      </w:pPr>
      <w:r w:rsidRPr="0049727F">
        <w:t xml:space="preserve">Karduni, A., Kermanshah, A., &amp; Derrible, S. (2016). A protocol to convert spatial polyline data to network formats and applications to world urban road networks. </w:t>
      </w:r>
      <w:r w:rsidRPr="0049727F">
        <w:rPr>
          <w:i/>
          <w:iCs/>
        </w:rPr>
        <w:t>Scientific Data</w:t>
      </w:r>
      <w:r w:rsidRPr="0049727F">
        <w:t xml:space="preserve">, </w:t>
      </w:r>
      <w:r w:rsidRPr="0049727F">
        <w:rPr>
          <w:i/>
          <w:iCs/>
        </w:rPr>
        <w:t>3</w:t>
      </w:r>
      <w:r w:rsidRPr="0049727F">
        <w:t>, 160046. https://doi.org/10.1038/sdata.2016.46</w:t>
      </w:r>
    </w:p>
    <w:p w:rsidR="00064403" w:rsidRPr="0049727F" w:rsidRDefault="00064403" w:rsidP="001C51FA">
      <w:pPr>
        <w:pStyle w:val="References"/>
      </w:pPr>
      <w:r w:rsidRPr="0049727F">
        <w:t xml:space="preserve">Karimi, K. (2012). A configurational approach to analytical urban design: “Space syntax” methodology. </w:t>
      </w:r>
      <w:r w:rsidRPr="0049727F">
        <w:rPr>
          <w:i/>
          <w:iCs/>
        </w:rPr>
        <w:t>Urban Design International</w:t>
      </w:r>
      <w:r w:rsidRPr="0049727F">
        <w:t xml:space="preserve">, </w:t>
      </w:r>
      <w:r w:rsidRPr="0049727F">
        <w:rPr>
          <w:i/>
          <w:iCs/>
        </w:rPr>
        <w:t>17</w:t>
      </w:r>
      <w:r w:rsidRPr="0049727F">
        <w:t>(4), 297–318.</w:t>
      </w:r>
    </w:p>
    <w:p w:rsidR="00064403" w:rsidRPr="0049727F" w:rsidRDefault="00064403" w:rsidP="001C51FA">
      <w:pPr>
        <w:pStyle w:val="References"/>
      </w:pPr>
      <w:r w:rsidRPr="0049727F">
        <w:t xml:space="preserve">Kekre, H. B., Sarode, T., &amp; Halarnkar, P. N. (2014). A Study of Period Doubling in Logistic Map for Shift Parameter. </w:t>
      </w:r>
      <w:r w:rsidRPr="0049727F">
        <w:rPr>
          <w:i/>
          <w:iCs/>
        </w:rPr>
        <w:t>International Journal of Engineering Trends and Technology</w:t>
      </w:r>
      <w:r w:rsidRPr="0049727F">
        <w:t xml:space="preserve">, </w:t>
      </w:r>
      <w:r w:rsidRPr="0049727F">
        <w:rPr>
          <w:i/>
          <w:iCs/>
        </w:rPr>
        <w:t>13</w:t>
      </w:r>
      <w:r w:rsidRPr="0049727F">
        <w:t>(6), 281–286.</w:t>
      </w:r>
    </w:p>
    <w:p w:rsidR="00064403" w:rsidRPr="0049727F" w:rsidRDefault="00064403" w:rsidP="001C51FA">
      <w:pPr>
        <w:pStyle w:val="References"/>
      </w:pPr>
      <w:r w:rsidRPr="0049727F">
        <w:t xml:space="preserve">Knight, P. L., &amp; Marshall, W. E. (2015). The metrics of street network connectivity: their inconsistencies. </w:t>
      </w:r>
      <w:r w:rsidRPr="0049727F">
        <w:rPr>
          <w:i/>
          <w:iCs/>
        </w:rPr>
        <w:t>Journal of Urbanism: International Research on Placemaking and Urban Sustainability</w:t>
      </w:r>
      <w:r w:rsidRPr="0049727F">
        <w:t xml:space="preserve">, </w:t>
      </w:r>
      <w:r w:rsidRPr="0049727F">
        <w:rPr>
          <w:i/>
          <w:iCs/>
        </w:rPr>
        <w:t>8</w:t>
      </w:r>
      <w:r w:rsidRPr="0049727F">
        <w:t>(3), 241–259. https://doi.org/10.1080/17549175.2014.909515</w:t>
      </w:r>
    </w:p>
    <w:p w:rsidR="00064403" w:rsidRPr="0049727F" w:rsidRDefault="00064403" w:rsidP="001C51FA">
      <w:pPr>
        <w:pStyle w:val="References"/>
      </w:pPr>
      <w:r w:rsidRPr="0049727F">
        <w:t>Kostof, S. (1993). The City Shaped: Urban Patterns and Meanings Through History. New York: Bulfinch Press.</w:t>
      </w:r>
    </w:p>
    <w:p w:rsidR="00064403" w:rsidRPr="0049727F" w:rsidRDefault="00064403" w:rsidP="001C51FA">
      <w:pPr>
        <w:pStyle w:val="References"/>
      </w:pPr>
      <w:r w:rsidRPr="0049727F">
        <w:t xml:space="preserve">Krasny, M. E., Russ, A., Tidball, K. G., &amp; Elmqvist, T. (2014). Civic ecology practices: Participatory approaches to generating and measuring ecosystem services in cities. </w:t>
      </w:r>
      <w:r w:rsidRPr="0049727F">
        <w:rPr>
          <w:i/>
          <w:iCs/>
        </w:rPr>
        <w:t>Ecosystem Services</w:t>
      </w:r>
      <w:r w:rsidRPr="0049727F">
        <w:t xml:space="preserve">, </w:t>
      </w:r>
      <w:r w:rsidRPr="0049727F">
        <w:rPr>
          <w:i/>
          <w:iCs/>
        </w:rPr>
        <w:t>7</w:t>
      </w:r>
      <w:r w:rsidRPr="0049727F">
        <w:t>, 177–186. https://doi.org/10.1016/j.ecoser.2013.11.002</w:t>
      </w:r>
    </w:p>
    <w:p w:rsidR="00064403" w:rsidRPr="0049727F" w:rsidRDefault="00064403" w:rsidP="001C51FA">
      <w:pPr>
        <w:pStyle w:val="References"/>
      </w:pPr>
      <w:r w:rsidRPr="0049727F">
        <w:lastRenderedPageBreak/>
        <w:t xml:space="preserve">Krizek, K., &amp; Waddell, P. (2002). Analysis of lifestyle choices: Neighborhood type, travel patterns, and activity participation. </w:t>
      </w:r>
      <w:r w:rsidRPr="0049727F">
        <w:rPr>
          <w:i/>
          <w:iCs/>
        </w:rPr>
        <w:t>Transportation Research Record: Journal of the Transportation Research Board</w:t>
      </w:r>
      <w:r w:rsidRPr="0049727F">
        <w:t>, (1807), 119–128.</w:t>
      </w:r>
    </w:p>
    <w:p w:rsidR="00064403" w:rsidRPr="0049727F" w:rsidRDefault="00064403" w:rsidP="001C51FA">
      <w:pPr>
        <w:pStyle w:val="References"/>
      </w:pPr>
      <w:r w:rsidRPr="0049727F">
        <w:t xml:space="preserve">Larice, M., &amp; Macdonald, E. (2007). </w:t>
      </w:r>
      <w:r w:rsidRPr="0049727F">
        <w:rPr>
          <w:i/>
          <w:iCs/>
        </w:rPr>
        <w:t>The Urban Design Reader</w:t>
      </w:r>
      <w:r w:rsidRPr="0049727F">
        <w:t xml:space="preserve"> (1st ed.). New York: Routledge.</w:t>
      </w:r>
    </w:p>
    <w:p w:rsidR="00064403" w:rsidRPr="0049727F" w:rsidRDefault="00064403" w:rsidP="001C51FA">
      <w:pPr>
        <w:pStyle w:val="References"/>
      </w:pPr>
      <w:r w:rsidRPr="0049727F">
        <w:t xml:space="preserve">Layek, G. C. (2015). </w:t>
      </w:r>
      <w:r w:rsidRPr="0049727F">
        <w:rPr>
          <w:i/>
          <w:iCs/>
        </w:rPr>
        <w:t>An Introduction to Dynamical Systems and Chaos</w:t>
      </w:r>
      <w:r w:rsidRPr="0049727F">
        <w:t>. New Delhi: Springer India.</w:t>
      </w:r>
    </w:p>
    <w:p w:rsidR="00064403" w:rsidRPr="0049727F" w:rsidRDefault="00064403" w:rsidP="001C51FA">
      <w:pPr>
        <w:pStyle w:val="References"/>
      </w:pPr>
      <w:r w:rsidRPr="0049727F">
        <w:t xml:space="preserve">Lee, L. B. (1979). Kansas and the Homestead act, 1862-1905. </w:t>
      </w:r>
      <w:r w:rsidRPr="0049727F">
        <w:rPr>
          <w:i/>
          <w:iCs/>
        </w:rPr>
        <w:t>The Management of Public Lands in the United States (USA)</w:t>
      </w:r>
      <w:r w:rsidRPr="0049727F">
        <w:t>. Retrieved from http://agris.fao.org/agris-search/search.do?recordID=US8004175</w:t>
      </w:r>
    </w:p>
    <w:p w:rsidR="00064403" w:rsidRPr="0049727F" w:rsidRDefault="00064403" w:rsidP="001C51FA">
      <w:pPr>
        <w:pStyle w:val="References"/>
      </w:pPr>
      <w:r w:rsidRPr="0049727F">
        <w:t xml:space="preserve">LeGates, R. T., &amp; Stout, F. (Eds.). (2007). </w:t>
      </w:r>
      <w:r w:rsidRPr="0049727F">
        <w:rPr>
          <w:i/>
          <w:iCs/>
        </w:rPr>
        <w:t>The City Reader</w:t>
      </w:r>
      <w:r w:rsidRPr="0049727F">
        <w:t xml:space="preserve"> (Fourth). New York: Routledge.</w:t>
      </w:r>
    </w:p>
    <w:p w:rsidR="00064403" w:rsidRPr="0049727F" w:rsidRDefault="00064403" w:rsidP="001C51FA">
      <w:pPr>
        <w:pStyle w:val="References"/>
      </w:pPr>
      <w:r w:rsidRPr="0049727F">
        <w:t xml:space="preserve">Lehrer, J. (2010, December 17). A Physicist Solves the City. </w:t>
      </w:r>
      <w:r w:rsidRPr="0049727F">
        <w:rPr>
          <w:i/>
          <w:iCs/>
        </w:rPr>
        <w:t>The New York Times</w:t>
      </w:r>
      <w:r w:rsidRPr="0049727F">
        <w:t>. Retrieved from http://www.nytimes.com/2010/12/19/magazine/19Urban_West-t.html</w:t>
      </w:r>
    </w:p>
    <w:p w:rsidR="00064403" w:rsidRPr="0049727F" w:rsidRDefault="00064403" w:rsidP="001C51FA">
      <w:pPr>
        <w:pStyle w:val="References"/>
      </w:pPr>
      <w:r w:rsidRPr="0049727F">
        <w:t>Levine, J. (2006). Zoned Out: Regulation, Markets, and Choices in Transportation and Metropolitan Land Use. RFF Press.</w:t>
      </w:r>
    </w:p>
    <w:p w:rsidR="00064403" w:rsidRPr="0049727F" w:rsidRDefault="00064403" w:rsidP="001C51FA">
      <w:pPr>
        <w:pStyle w:val="References"/>
      </w:pPr>
      <w:r w:rsidRPr="0049727F">
        <w:t xml:space="preserve">Levine, J., Grengs, J., Shen, Q., &amp; Shen, Q. (2012). Does Accessibility Require Density or Speed? </w:t>
      </w:r>
      <w:r w:rsidRPr="0049727F">
        <w:rPr>
          <w:i/>
          <w:iCs/>
        </w:rPr>
        <w:t>Journal of the American Planning Association</w:t>
      </w:r>
      <w:r w:rsidRPr="0049727F">
        <w:t xml:space="preserve">, </w:t>
      </w:r>
      <w:r w:rsidRPr="0049727F">
        <w:rPr>
          <w:i/>
          <w:iCs/>
        </w:rPr>
        <w:t>78</w:t>
      </w:r>
      <w:r w:rsidRPr="0049727F">
        <w:t>(2), 157–172. https://doi.org/10.1080/01944363.2012.677119</w:t>
      </w:r>
    </w:p>
    <w:p w:rsidR="00064403" w:rsidRPr="0049727F" w:rsidRDefault="00064403" w:rsidP="001C51FA">
      <w:pPr>
        <w:pStyle w:val="References"/>
      </w:pPr>
      <w:r w:rsidRPr="0049727F">
        <w:t xml:space="preserve">Levinson, D. (2012). Network Structure and City Size. </w:t>
      </w:r>
      <w:r w:rsidRPr="0049727F">
        <w:rPr>
          <w:i/>
          <w:iCs/>
        </w:rPr>
        <w:t>PLoS ONE</w:t>
      </w:r>
      <w:r w:rsidRPr="0049727F">
        <w:t xml:space="preserve">, </w:t>
      </w:r>
      <w:r w:rsidRPr="0049727F">
        <w:rPr>
          <w:i/>
          <w:iCs/>
        </w:rPr>
        <w:t>7</w:t>
      </w:r>
      <w:r w:rsidRPr="0049727F">
        <w:t>(1), e29721. https://doi.org/10.1371/journal.pone.0029721</w:t>
      </w:r>
    </w:p>
    <w:p w:rsidR="00064403" w:rsidRPr="0049727F" w:rsidRDefault="00064403" w:rsidP="001C51FA">
      <w:pPr>
        <w:pStyle w:val="References"/>
      </w:pPr>
      <w:r w:rsidRPr="0049727F">
        <w:t xml:space="preserve">Levinson, D., &amp; El-Geneidy, A. (2009). The minimum circuity frontier and the journey to work. </w:t>
      </w:r>
      <w:r w:rsidRPr="0049727F">
        <w:rPr>
          <w:i/>
          <w:iCs/>
        </w:rPr>
        <w:t>Regional Science and Urban Economics</w:t>
      </w:r>
      <w:r w:rsidRPr="0049727F">
        <w:t xml:space="preserve">, </w:t>
      </w:r>
      <w:r w:rsidRPr="0049727F">
        <w:rPr>
          <w:i/>
          <w:iCs/>
        </w:rPr>
        <w:t>39</w:t>
      </w:r>
      <w:r w:rsidRPr="0049727F">
        <w:t>(6), 732–738. https://doi.org/10.1016/j.regsciurbeco.2009.07.003</w:t>
      </w:r>
    </w:p>
    <w:p w:rsidR="00064403" w:rsidRPr="0049727F" w:rsidRDefault="00064403" w:rsidP="001C51FA">
      <w:pPr>
        <w:pStyle w:val="References"/>
      </w:pPr>
      <w:r w:rsidRPr="0049727F">
        <w:lastRenderedPageBreak/>
        <w:t xml:space="preserve">Levinson, D., &amp; Huang, A. (2012). A Positive Theory of Network Connectivity. </w:t>
      </w:r>
      <w:r w:rsidRPr="0049727F">
        <w:rPr>
          <w:i/>
          <w:iCs/>
        </w:rPr>
        <w:t>Environment and Planning B: Planning and Design</w:t>
      </w:r>
      <w:r w:rsidRPr="0049727F">
        <w:t xml:space="preserve">, </w:t>
      </w:r>
      <w:r w:rsidRPr="0049727F">
        <w:rPr>
          <w:i/>
          <w:iCs/>
        </w:rPr>
        <w:t>39</w:t>
      </w:r>
      <w:r w:rsidRPr="0049727F">
        <w:t>(2), 308–325. https://doi.org/10.1068/b37094</w:t>
      </w:r>
    </w:p>
    <w:p w:rsidR="00064403" w:rsidRPr="0049727F" w:rsidRDefault="00064403" w:rsidP="001C51FA">
      <w:pPr>
        <w:pStyle w:val="References"/>
      </w:pPr>
      <w:r w:rsidRPr="0049727F">
        <w:t xml:space="preserve">Li, T.-Y., &amp; Yorke, J. A. (1975). Period Three Implies Chaos. </w:t>
      </w:r>
      <w:r w:rsidRPr="0049727F">
        <w:rPr>
          <w:i/>
          <w:iCs/>
        </w:rPr>
        <w:t>The American Mathematical Monthly</w:t>
      </w:r>
      <w:r w:rsidRPr="0049727F">
        <w:t xml:space="preserve">, </w:t>
      </w:r>
      <w:r w:rsidRPr="0049727F">
        <w:rPr>
          <w:i/>
          <w:iCs/>
        </w:rPr>
        <w:t>82</w:t>
      </w:r>
      <w:r w:rsidRPr="0049727F">
        <w:t>(10), 985–992. https://doi.org/10.2307/2318254</w:t>
      </w:r>
    </w:p>
    <w:p w:rsidR="00064403" w:rsidRPr="0049727F" w:rsidRDefault="00064403" w:rsidP="001C51FA">
      <w:pPr>
        <w:pStyle w:val="References"/>
      </w:pPr>
      <w:r w:rsidRPr="0049727F">
        <w:t xml:space="preserve">Li, W., Wang, K., &amp; Su, H. (2011). Optimal Harvesting Policy for Stochastic Logistic Population Model. </w:t>
      </w:r>
      <w:r w:rsidRPr="0049727F">
        <w:rPr>
          <w:i/>
          <w:iCs/>
        </w:rPr>
        <w:t>Applied Mathematics and Computation</w:t>
      </w:r>
      <w:r w:rsidRPr="0049727F">
        <w:t xml:space="preserve">, </w:t>
      </w:r>
      <w:r w:rsidRPr="0049727F">
        <w:rPr>
          <w:i/>
          <w:iCs/>
        </w:rPr>
        <w:t>218</w:t>
      </w:r>
      <w:r w:rsidRPr="0049727F">
        <w:t>(1), 157–162. https://doi.org/10.1016/j.amc.2011.05.079</w:t>
      </w:r>
    </w:p>
    <w:p w:rsidR="00064403" w:rsidRPr="0049727F" w:rsidRDefault="00064403" w:rsidP="001C51FA">
      <w:pPr>
        <w:pStyle w:val="References"/>
      </w:pPr>
      <w:r w:rsidRPr="0049727F">
        <w:t xml:space="preserve">Lindblom, C. E. (1959). The Science of “Muddling Through.” </w:t>
      </w:r>
      <w:r w:rsidRPr="0049727F">
        <w:rPr>
          <w:i/>
          <w:iCs/>
        </w:rPr>
        <w:t>Public Administration Review</w:t>
      </w:r>
      <w:r w:rsidRPr="0049727F">
        <w:t xml:space="preserve">, </w:t>
      </w:r>
      <w:r w:rsidRPr="0049727F">
        <w:rPr>
          <w:i/>
          <w:iCs/>
        </w:rPr>
        <w:t>19</w:t>
      </w:r>
      <w:r w:rsidRPr="0049727F">
        <w:t>(2), 79. https://doi.org/10.2307/973677</w:t>
      </w:r>
    </w:p>
    <w:p w:rsidR="00064403" w:rsidRPr="0049727F" w:rsidRDefault="00064403" w:rsidP="001C51FA">
      <w:pPr>
        <w:pStyle w:val="References"/>
      </w:pPr>
      <w:r w:rsidRPr="0049727F">
        <w:t xml:space="preserve">Liu, Y.-Y., Slotine, J.-J., &amp; Barabási, A.-L. (2011). Controllability of complex networks. </w:t>
      </w:r>
      <w:r w:rsidRPr="0049727F">
        <w:rPr>
          <w:i/>
          <w:iCs/>
        </w:rPr>
        <w:t>Nature</w:t>
      </w:r>
      <w:r w:rsidRPr="0049727F">
        <w:t xml:space="preserve">, </w:t>
      </w:r>
      <w:r w:rsidRPr="0049727F">
        <w:rPr>
          <w:i/>
          <w:iCs/>
        </w:rPr>
        <w:t>473</w:t>
      </w:r>
      <w:r w:rsidRPr="0049727F">
        <w:t>(7346), 167–173. https://doi.org/10.1038/nature10011</w:t>
      </w:r>
    </w:p>
    <w:p w:rsidR="00064403" w:rsidRPr="0049727F" w:rsidRDefault="00064403" w:rsidP="001C51FA">
      <w:pPr>
        <w:pStyle w:val="References"/>
      </w:pPr>
      <w:r w:rsidRPr="0049727F">
        <w:t xml:space="preserve">Lloyd, S. (2001). Measures of complexity: a nonexhaustive list. </w:t>
      </w:r>
      <w:r w:rsidRPr="0049727F">
        <w:rPr>
          <w:i/>
          <w:iCs/>
        </w:rPr>
        <w:t>IEEE Control Systems Magazine</w:t>
      </w:r>
      <w:r w:rsidRPr="0049727F">
        <w:t xml:space="preserve">, </w:t>
      </w:r>
      <w:r w:rsidRPr="0049727F">
        <w:rPr>
          <w:i/>
          <w:iCs/>
        </w:rPr>
        <w:t>21</w:t>
      </w:r>
      <w:r w:rsidRPr="0049727F">
        <w:t>(4), 7–8.</w:t>
      </w:r>
    </w:p>
    <w:p w:rsidR="00064403" w:rsidRPr="0049727F" w:rsidRDefault="00064403" w:rsidP="001C51FA">
      <w:pPr>
        <w:pStyle w:val="References"/>
      </w:pPr>
      <w:r w:rsidRPr="0049727F">
        <w:t xml:space="preserve">Lorenz, E. N. (1963). Deterministic Nonperiodic Flow. </w:t>
      </w:r>
      <w:r w:rsidRPr="0049727F">
        <w:rPr>
          <w:i/>
          <w:iCs/>
        </w:rPr>
        <w:t>Journal of the Atmospheric Sciences</w:t>
      </w:r>
      <w:r w:rsidRPr="0049727F">
        <w:t xml:space="preserve">, </w:t>
      </w:r>
      <w:r w:rsidRPr="0049727F">
        <w:rPr>
          <w:i/>
          <w:iCs/>
        </w:rPr>
        <w:t>20</w:t>
      </w:r>
      <w:r w:rsidRPr="0049727F">
        <w:t>, 130–141.</w:t>
      </w:r>
    </w:p>
    <w:p w:rsidR="00064403" w:rsidRPr="0049727F" w:rsidRDefault="00064403" w:rsidP="001C51FA">
      <w:pPr>
        <w:pStyle w:val="References"/>
      </w:pPr>
      <w:r w:rsidRPr="0049727F">
        <w:t xml:space="preserve">Luca, C. (2007). Generative platform for urban and regional design. </w:t>
      </w:r>
      <w:r w:rsidRPr="0049727F">
        <w:rPr>
          <w:i/>
          <w:iCs/>
        </w:rPr>
        <w:t>Automation in Construction</w:t>
      </w:r>
      <w:r w:rsidRPr="0049727F">
        <w:t xml:space="preserve">, </w:t>
      </w:r>
      <w:r w:rsidRPr="0049727F">
        <w:rPr>
          <w:i/>
          <w:iCs/>
        </w:rPr>
        <w:t>16</w:t>
      </w:r>
      <w:r w:rsidRPr="0049727F">
        <w:t>(1), 70–77. https://doi.org/10.1016/j.autcon.2005.10.008</w:t>
      </w:r>
    </w:p>
    <w:p w:rsidR="00064403" w:rsidRPr="0049727F" w:rsidRDefault="00064403" w:rsidP="001C51FA">
      <w:pPr>
        <w:pStyle w:val="References"/>
      </w:pPr>
      <w:r w:rsidRPr="0049727F">
        <w:t xml:space="preserve">Lynch, K. (1984). </w:t>
      </w:r>
      <w:r w:rsidRPr="0049727F">
        <w:rPr>
          <w:i/>
          <w:iCs/>
        </w:rPr>
        <w:t>Good City Form</w:t>
      </w:r>
      <w:r w:rsidRPr="0049727F">
        <w:t>. Cambridge, MA: The MIT Press.</w:t>
      </w:r>
    </w:p>
    <w:p w:rsidR="00064403" w:rsidRPr="0049727F" w:rsidRDefault="00064403" w:rsidP="001C51FA">
      <w:pPr>
        <w:pStyle w:val="References"/>
      </w:pPr>
      <w:r w:rsidRPr="0049727F">
        <w:t xml:space="preserve">Macdonald, E. (2005). Street-facing Dwelling Units and Livability: The Impacts of Emerging Building Types in Vancouver’s New High-Density Residential Neighbourhoods. </w:t>
      </w:r>
      <w:r w:rsidRPr="0049727F">
        <w:rPr>
          <w:i/>
          <w:iCs/>
        </w:rPr>
        <w:t>Journal of Urban Design</w:t>
      </w:r>
      <w:r w:rsidRPr="0049727F">
        <w:t xml:space="preserve">, </w:t>
      </w:r>
      <w:r w:rsidRPr="0049727F">
        <w:rPr>
          <w:i/>
          <w:iCs/>
        </w:rPr>
        <w:t>10</w:t>
      </w:r>
      <w:r w:rsidRPr="0049727F">
        <w:t>(1), 13–38. https://doi.org/10.1080/13574800500062320</w:t>
      </w:r>
    </w:p>
    <w:p w:rsidR="00064403" w:rsidRPr="0049727F" w:rsidRDefault="00064403" w:rsidP="001C51FA">
      <w:pPr>
        <w:pStyle w:val="References"/>
      </w:pPr>
      <w:r w:rsidRPr="0049727F">
        <w:t xml:space="preserve">Makris, G., &amp; Antoniou, I. (2012). Cryptography with Chaos. In </w:t>
      </w:r>
      <w:r w:rsidRPr="0049727F">
        <w:rPr>
          <w:i/>
          <w:iCs/>
        </w:rPr>
        <w:t>Proceedings of the 5th Chaotic Modeling and Simulation International Conference</w:t>
      </w:r>
      <w:r w:rsidRPr="0049727F">
        <w:t xml:space="preserve"> (pp. 309–318). Athens, Greece.</w:t>
      </w:r>
    </w:p>
    <w:p w:rsidR="00064403" w:rsidRPr="0049727F" w:rsidRDefault="00064403" w:rsidP="001C51FA">
      <w:pPr>
        <w:pStyle w:val="References"/>
      </w:pPr>
      <w:r w:rsidRPr="0049727F">
        <w:lastRenderedPageBreak/>
        <w:t xml:space="preserve">Malamud, B., Morein, G., &amp; Turcotte, D. (1998). Forest Fires: An Example of Self-Organized Critical Behavior. </w:t>
      </w:r>
      <w:r w:rsidRPr="0049727F">
        <w:rPr>
          <w:i/>
          <w:iCs/>
        </w:rPr>
        <w:t>Science</w:t>
      </w:r>
      <w:r w:rsidRPr="0049727F">
        <w:t xml:space="preserve">, </w:t>
      </w:r>
      <w:r w:rsidRPr="0049727F">
        <w:rPr>
          <w:i/>
          <w:iCs/>
        </w:rPr>
        <w:t>281</w:t>
      </w:r>
      <w:r w:rsidRPr="0049727F">
        <w:t>(5384), 1840–1842.</w:t>
      </w:r>
    </w:p>
    <w:p w:rsidR="00064403" w:rsidRPr="0049727F" w:rsidRDefault="00064403" w:rsidP="001C51FA">
      <w:pPr>
        <w:pStyle w:val="References"/>
      </w:pPr>
      <w:r w:rsidRPr="0049727F">
        <w:t xml:space="preserve">Mandelbrot, B. B. (1967). How Long Is the Coast of Britain? </w:t>
      </w:r>
      <w:r w:rsidRPr="0049727F">
        <w:rPr>
          <w:i/>
          <w:iCs/>
        </w:rPr>
        <w:t>Science</w:t>
      </w:r>
      <w:r w:rsidRPr="0049727F">
        <w:t xml:space="preserve">, </w:t>
      </w:r>
      <w:r w:rsidRPr="0049727F">
        <w:rPr>
          <w:i/>
          <w:iCs/>
        </w:rPr>
        <w:t>156</w:t>
      </w:r>
      <w:r w:rsidRPr="0049727F">
        <w:t>(3775), 636–638.</w:t>
      </w:r>
    </w:p>
    <w:p w:rsidR="00064403" w:rsidRPr="0049727F" w:rsidRDefault="00064403" w:rsidP="001C51FA">
      <w:pPr>
        <w:pStyle w:val="References"/>
      </w:pPr>
      <w:r w:rsidRPr="0049727F">
        <w:t xml:space="preserve">Mandelbrot, B. B. (1983). </w:t>
      </w:r>
      <w:r w:rsidRPr="0049727F">
        <w:rPr>
          <w:i/>
          <w:iCs/>
        </w:rPr>
        <w:t>The Fractal Geometry of Nature</w:t>
      </w:r>
      <w:r w:rsidRPr="0049727F">
        <w:t>. New York: Macmillan.</w:t>
      </w:r>
    </w:p>
    <w:p w:rsidR="00064403" w:rsidRPr="0049727F" w:rsidRDefault="00064403" w:rsidP="001C51FA">
      <w:pPr>
        <w:pStyle w:val="References"/>
      </w:pPr>
      <w:r w:rsidRPr="0049727F">
        <w:t xml:space="preserve">Mandelbrot, B. B. (1999). </w:t>
      </w:r>
      <w:r w:rsidRPr="0049727F">
        <w:rPr>
          <w:i/>
          <w:iCs/>
        </w:rPr>
        <w:t>Multifractals and 1/f Noise</w:t>
      </w:r>
      <w:r w:rsidRPr="0049727F">
        <w:t>. New York: Springer.</w:t>
      </w:r>
    </w:p>
    <w:p w:rsidR="00064403" w:rsidRPr="0049727F" w:rsidRDefault="00064403" w:rsidP="001C51FA">
      <w:pPr>
        <w:pStyle w:val="References"/>
      </w:pPr>
      <w:r w:rsidRPr="0049727F">
        <w:t xml:space="preserve">Manson, S. M. (2001). Simplifying complexity: a review of complexity theory. </w:t>
      </w:r>
      <w:r w:rsidRPr="0049727F">
        <w:rPr>
          <w:i/>
          <w:iCs/>
        </w:rPr>
        <w:t>Geoforum</w:t>
      </w:r>
      <w:r w:rsidRPr="0049727F">
        <w:t xml:space="preserve">, </w:t>
      </w:r>
      <w:r w:rsidRPr="0049727F">
        <w:rPr>
          <w:i/>
          <w:iCs/>
        </w:rPr>
        <w:t>32</w:t>
      </w:r>
      <w:r w:rsidRPr="0049727F">
        <w:t>, 405–414.</w:t>
      </w:r>
    </w:p>
    <w:p w:rsidR="00064403" w:rsidRPr="0049727F" w:rsidRDefault="00064403" w:rsidP="001C51FA">
      <w:pPr>
        <w:pStyle w:val="References"/>
      </w:pPr>
      <w:r w:rsidRPr="0049727F">
        <w:t xml:space="preserve">Manson, S., &amp; O’Sullivan, D. (2006). Complexity theory in the study of space and place. </w:t>
      </w:r>
      <w:r w:rsidRPr="0049727F">
        <w:rPr>
          <w:i/>
          <w:iCs/>
        </w:rPr>
        <w:t>Environment and Planning A</w:t>
      </w:r>
      <w:r w:rsidRPr="0049727F">
        <w:t xml:space="preserve">, </w:t>
      </w:r>
      <w:r w:rsidRPr="0049727F">
        <w:rPr>
          <w:i/>
          <w:iCs/>
        </w:rPr>
        <w:t>38</w:t>
      </w:r>
      <w:r w:rsidRPr="0049727F">
        <w:t>(4), 677–692. https://doi.org/10.1068/a37100</w:t>
      </w:r>
    </w:p>
    <w:p w:rsidR="00064403" w:rsidRPr="0049727F" w:rsidRDefault="00064403" w:rsidP="001C51FA">
      <w:pPr>
        <w:pStyle w:val="References"/>
      </w:pPr>
      <w:r w:rsidRPr="0049727F">
        <w:t xml:space="preserve">Marcus, L., &amp; Legeby, A. (2012). The need for co-presence in urban complexity: Measuring social capital using space syntax. In </w:t>
      </w:r>
      <w:r w:rsidRPr="0049727F">
        <w:rPr>
          <w:i/>
          <w:iCs/>
        </w:rPr>
        <w:t>Eigth International Space Syntax Symposium</w:t>
      </w:r>
      <w:r w:rsidRPr="0049727F">
        <w:t>. Retrieved from http://www.diva-portal.org/smash/record.jsf?pid=diva2:470211</w:t>
      </w:r>
    </w:p>
    <w:p w:rsidR="00064403" w:rsidRPr="0049727F" w:rsidRDefault="00064403" w:rsidP="001C51FA">
      <w:pPr>
        <w:pStyle w:val="References"/>
      </w:pPr>
      <w:r w:rsidRPr="0049727F">
        <w:t xml:space="preserve">Marshall, S. (2005). Marshall - Probabilistic Generation of urban structure.pdf. In </w:t>
      </w:r>
      <w:r w:rsidRPr="0049727F">
        <w:rPr>
          <w:i/>
          <w:iCs/>
        </w:rPr>
        <w:t>The Probabilistic Generation of Characteristic Urban Structure</w:t>
      </w:r>
      <w:r w:rsidRPr="0049727F">
        <w:t>.</w:t>
      </w:r>
    </w:p>
    <w:p w:rsidR="00064403" w:rsidRPr="0049727F" w:rsidRDefault="00064403" w:rsidP="001C51FA">
      <w:pPr>
        <w:pStyle w:val="References"/>
      </w:pPr>
      <w:r w:rsidRPr="0049727F">
        <w:t xml:space="preserve">Marshall, S. (2012a). Planning, Design and the Complexity of Cities. In J. Portugali, H. Meyer, E. Stolk, &amp; E. Tan (Eds.), </w:t>
      </w:r>
      <w:r w:rsidRPr="0049727F">
        <w:rPr>
          <w:i/>
          <w:iCs/>
        </w:rPr>
        <w:t>Complexity Theories of Cities Have Come of Age</w:t>
      </w:r>
      <w:r w:rsidRPr="0049727F">
        <w:t xml:space="preserve"> (pp. 191–205). Berlin, Heidelberg: Springer Berlin Heidelberg.</w:t>
      </w:r>
    </w:p>
    <w:p w:rsidR="00064403" w:rsidRPr="0049727F" w:rsidRDefault="00064403" w:rsidP="001C51FA">
      <w:pPr>
        <w:pStyle w:val="References"/>
      </w:pPr>
      <w:r w:rsidRPr="0049727F">
        <w:t xml:space="preserve">Marshall, S. (2012b). Science, pseudo-science and urban design. </w:t>
      </w:r>
      <w:r w:rsidRPr="0049727F">
        <w:rPr>
          <w:i/>
          <w:iCs/>
        </w:rPr>
        <w:t>URBAN DESIGN International</w:t>
      </w:r>
      <w:r w:rsidRPr="0049727F">
        <w:t xml:space="preserve">, </w:t>
      </w:r>
      <w:r w:rsidRPr="0049727F">
        <w:rPr>
          <w:i/>
          <w:iCs/>
        </w:rPr>
        <w:t>17</w:t>
      </w:r>
      <w:r w:rsidRPr="0049727F">
        <w:t>(4), 257–271. https://doi.org/10.1057/udi.2012.22</w:t>
      </w:r>
    </w:p>
    <w:p w:rsidR="00064403" w:rsidRPr="0049727F" w:rsidRDefault="00064403" w:rsidP="001C51FA">
      <w:pPr>
        <w:pStyle w:val="References"/>
      </w:pPr>
      <w:r w:rsidRPr="0049727F">
        <w:t xml:space="preserve">Marshall, S., &amp; Caliskan, O. (2011). A Joint Framework for Urban Morphology and Design. </w:t>
      </w:r>
      <w:r w:rsidRPr="0049727F">
        <w:rPr>
          <w:i/>
          <w:iCs/>
        </w:rPr>
        <w:t>Built Environment</w:t>
      </w:r>
      <w:r w:rsidRPr="0049727F">
        <w:t xml:space="preserve">, </w:t>
      </w:r>
      <w:r w:rsidRPr="0049727F">
        <w:rPr>
          <w:i/>
          <w:iCs/>
        </w:rPr>
        <w:t>37</w:t>
      </w:r>
      <w:r w:rsidRPr="0049727F">
        <w:t>(4), 409–426.</w:t>
      </w:r>
    </w:p>
    <w:p w:rsidR="00064403" w:rsidRPr="0049727F" w:rsidRDefault="00064403" w:rsidP="001C51FA">
      <w:pPr>
        <w:pStyle w:val="References"/>
      </w:pPr>
      <w:r w:rsidRPr="0049727F">
        <w:t xml:space="preserve">Marshall, W. E., &amp; Garrick, N. W. (2010). Street network types and road safety: A study of 24 California cities. </w:t>
      </w:r>
      <w:r w:rsidRPr="0049727F">
        <w:rPr>
          <w:i/>
          <w:iCs/>
        </w:rPr>
        <w:t>Urban Design International</w:t>
      </w:r>
      <w:r w:rsidRPr="0049727F">
        <w:t xml:space="preserve">, </w:t>
      </w:r>
      <w:r w:rsidRPr="0049727F">
        <w:rPr>
          <w:i/>
          <w:iCs/>
        </w:rPr>
        <w:t>15</w:t>
      </w:r>
      <w:r w:rsidRPr="0049727F">
        <w:t>(3), 133–147.</w:t>
      </w:r>
    </w:p>
    <w:p w:rsidR="00064403" w:rsidRPr="0049727F" w:rsidRDefault="00064403" w:rsidP="001C51FA">
      <w:pPr>
        <w:pStyle w:val="References"/>
      </w:pPr>
      <w:r w:rsidRPr="0049727F">
        <w:lastRenderedPageBreak/>
        <w:t xml:space="preserve">Marshall, W. E., Piatkowski, D. P., &amp; Garrick, N. W. (2014). Community design, street networks, and public health. </w:t>
      </w:r>
      <w:r w:rsidRPr="0049727F">
        <w:rPr>
          <w:i/>
          <w:iCs/>
        </w:rPr>
        <w:t>Journal of Transport &amp; Health</w:t>
      </w:r>
      <w:r w:rsidRPr="0049727F">
        <w:t xml:space="preserve">, </w:t>
      </w:r>
      <w:r w:rsidRPr="0049727F">
        <w:rPr>
          <w:i/>
          <w:iCs/>
        </w:rPr>
        <w:t>1</w:t>
      </w:r>
      <w:r w:rsidRPr="0049727F">
        <w:t>(4), 326–340. https://doi.org/10.1016/j.jth.2014.06.002</w:t>
      </w:r>
    </w:p>
    <w:p w:rsidR="00064403" w:rsidRPr="0049727F" w:rsidRDefault="00064403" w:rsidP="001C51FA">
      <w:pPr>
        <w:pStyle w:val="References"/>
      </w:pPr>
      <w:r w:rsidRPr="0049727F">
        <w:t xml:space="preserve">Marshall, W., Garrick, N., &amp; Marshall, S. (2015). Street Networks. In </w:t>
      </w:r>
      <w:r w:rsidRPr="0049727F">
        <w:rPr>
          <w:i/>
          <w:iCs/>
        </w:rPr>
        <w:t>International Handbook on Transport and Development</w:t>
      </w:r>
      <w:r w:rsidRPr="0049727F">
        <w:t>. Cheltenham: Edward Elgar.</w:t>
      </w:r>
    </w:p>
    <w:p w:rsidR="00064403" w:rsidRPr="0049727F" w:rsidRDefault="00064403" w:rsidP="001C51FA">
      <w:pPr>
        <w:pStyle w:val="References"/>
      </w:pPr>
      <w:r w:rsidRPr="0049727F">
        <w:t xml:space="preserve">Masucci, A. P., Smith, D., Crooks, A., &amp; Batty, M. (2009). Random planar graphs and the London street network. </w:t>
      </w:r>
      <w:r w:rsidRPr="0049727F">
        <w:rPr>
          <w:i/>
          <w:iCs/>
        </w:rPr>
        <w:t>The European Physical Journal B</w:t>
      </w:r>
      <w:r w:rsidRPr="0049727F">
        <w:t xml:space="preserve">, </w:t>
      </w:r>
      <w:r w:rsidRPr="0049727F">
        <w:rPr>
          <w:i/>
          <w:iCs/>
        </w:rPr>
        <w:t>71</w:t>
      </w:r>
      <w:r w:rsidRPr="0049727F">
        <w:t>(2), 259–271.</w:t>
      </w:r>
    </w:p>
    <w:p w:rsidR="00064403" w:rsidRPr="0049727F" w:rsidRDefault="00064403" w:rsidP="001C51FA">
      <w:pPr>
        <w:pStyle w:val="References"/>
      </w:pPr>
      <w:r w:rsidRPr="0049727F">
        <w:t xml:space="preserve">Mattsson, L.-G., &amp; Jenelius, E. (2015). Vulnerability and resilience of transport systems – A discussion of recent research. </w:t>
      </w:r>
      <w:r w:rsidRPr="0049727F">
        <w:rPr>
          <w:i/>
          <w:iCs/>
        </w:rPr>
        <w:t>Transportation Research Part A: Policy and Practice</w:t>
      </w:r>
      <w:r w:rsidRPr="0049727F">
        <w:t xml:space="preserve">, </w:t>
      </w:r>
      <w:r w:rsidRPr="0049727F">
        <w:rPr>
          <w:i/>
          <w:iCs/>
        </w:rPr>
        <w:t>81</w:t>
      </w:r>
      <w:r w:rsidRPr="0049727F">
        <w:t>, 16–34. https://doi.org/10.1016/j.tra.2015.06.002</w:t>
      </w:r>
    </w:p>
    <w:p w:rsidR="00064403" w:rsidRPr="0049727F" w:rsidRDefault="00064403" w:rsidP="001C51FA">
      <w:pPr>
        <w:pStyle w:val="References"/>
      </w:pPr>
      <w:r w:rsidRPr="0049727F">
        <w:t xml:space="preserve">May, R. M. (1974). Biological Populations with Nonoverlapping Generations: Stable Points, Stable Cycles, and Chaos. </w:t>
      </w:r>
      <w:r w:rsidRPr="0049727F">
        <w:rPr>
          <w:i/>
          <w:iCs/>
        </w:rPr>
        <w:t>Science</w:t>
      </w:r>
      <w:r w:rsidRPr="0049727F">
        <w:t xml:space="preserve">, </w:t>
      </w:r>
      <w:r w:rsidRPr="0049727F">
        <w:rPr>
          <w:i/>
          <w:iCs/>
        </w:rPr>
        <w:t>186</w:t>
      </w:r>
      <w:r w:rsidRPr="0049727F">
        <w:t>(4164), 645–647.</w:t>
      </w:r>
    </w:p>
    <w:p w:rsidR="00064403" w:rsidRPr="0049727F" w:rsidRDefault="00064403" w:rsidP="001C51FA">
      <w:pPr>
        <w:pStyle w:val="References"/>
      </w:pPr>
      <w:r w:rsidRPr="0049727F">
        <w:t xml:space="preserve">May, R. M. (1976). Simple Mathematical Models with Very Complicated Dynamics. </w:t>
      </w:r>
      <w:r w:rsidRPr="0049727F">
        <w:rPr>
          <w:i/>
          <w:iCs/>
        </w:rPr>
        <w:t>Nature</w:t>
      </w:r>
      <w:r w:rsidRPr="0049727F">
        <w:t xml:space="preserve">, </w:t>
      </w:r>
      <w:r w:rsidRPr="0049727F">
        <w:rPr>
          <w:i/>
          <w:iCs/>
        </w:rPr>
        <w:t>261</w:t>
      </w:r>
      <w:r w:rsidRPr="0049727F">
        <w:t>, 459–467.</w:t>
      </w:r>
    </w:p>
    <w:p w:rsidR="00064403" w:rsidRPr="0049727F" w:rsidRDefault="00064403" w:rsidP="001C51FA">
      <w:pPr>
        <w:pStyle w:val="References"/>
      </w:pPr>
      <w:r w:rsidRPr="0049727F">
        <w:t xml:space="preserve">McAdams, M. A. (2008). Complexity Theory and Urban Planning. </w:t>
      </w:r>
      <w:r w:rsidRPr="0049727F">
        <w:rPr>
          <w:i/>
          <w:iCs/>
        </w:rPr>
        <w:t>Urbana: Urban Affairs and Policy</w:t>
      </w:r>
      <w:r w:rsidRPr="0049727F">
        <w:t xml:space="preserve">, </w:t>
      </w:r>
      <w:r w:rsidRPr="0049727F">
        <w:rPr>
          <w:i/>
          <w:iCs/>
        </w:rPr>
        <w:t>IX</w:t>
      </w:r>
      <w:r w:rsidRPr="0049727F">
        <w:t>.</w:t>
      </w:r>
    </w:p>
    <w:p w:rsidR="00064403" w:rsidRPr="0049727F" w:rsidRDefault="00064403" w:rsidP="001C51FA">
      <w:pPr>
        <w:pStyle w:val="References"/>
      </w:pPr>
      <w:r w:rsidRPr="0049727F">
        <w:t xml:space="preserve">Mehaffy, M., Porta, S., Rofè, Y., &amp; Salingaros, N. (2010). Urban nuclei and the geometry of streets: The “emergent neighborhoods” model. </w:t>
      </w:r>
      <w:r w:rsidRPr="0049727F">
        <w:rPr>
          <w:i/>
          <w:iCs/>
        </w:rPr>
        <w:t>Urban Design International</w:t>
      </w:r>
      <w:r w:rsidRPr="0049727F">
        <w:t xml:space="preserve">, </w:t>
      </w:r>
      <w:r w:rsidRPr="0049727F">
        <w:rPr>
          <w:i/>
          <w:iCs/>
        </w:rPr>
        <w:t>15</w:t>
      </w:r>
      <w:r w:rsidRPr="0049727F">
        <w:t>(1), 22–46. https://doi.org/10.1057/udi.2009.26</w:t>
      </w:r>
    </w:p>
    <w:p w:rsidR="00064403" w:rsidRPr="0049727F" w:rsidRDefault="00064403" w:rsidP="001C51FA">
      <w:pPr>
        <w:pStyle w:val="References"/>
      </w:pPr>
      <w:r w:rsidRPr="0049727F">
        <w:t xml:space="preserve">Mehaffy, M. W. (2008). Generative methods in urban design: a progress assessment. </w:t>
      </w:r>
      <w:r w:rsidRPr="0049727F">
        <w:rPr>
          <w:i/>
          <w:iCs/>
        </w:rPr>
        <w:t>Journal of Urbanism: International Research on Placemaking and Urban Sustainability</w:t>
      </w:r>
      <w:r w:rsidRPr="0049727F">
        <w:t xml:space="preserve">, </w:t>
      </w:r>
      <w:r w:rsidRPr="0049727F">
        <w:rPr>
          <w:i/>
          <w:iCs/>
        </w:rPr>
        <w:t>1</w:t>
      </w:r>
      <w:r w:rsidRPr="0049727F">
        <w:t>(1), 57–75. https://doi.org/10.1080/17549170801903678</w:t>
      </w:r>
    </w:p>
    <w:p w:rsidR="00064403" w:rsidRPr="0049727F" w:rsidRDefault="00064403" w:rsidP="001C51FA">
      <w:pPr>
        <w:pStyle w:val="References"/>
      </w:pPr>
      <w:r w:rsidRPr="0049727F">
        <w:lastRenderedPageBreak/>
        <w:t xml:space="preserve">Mesh, A. (2014, November 4). Feb. 4, 1974: Portland kills the Mount Hood Freeway. </w:t>
      </w:r>
      <w:r w:rsidRPr="0049727F">
        <w:rPr>
          <w:i/>
          <w:iCs/>
        </w:rPr>
        <w:t>Willamette Week</w:t>
      </w:r>
      <w:r w:rsidRPr="0049727F">
        <w:t>. Portland. Retrieved from http://www.wweek.com/portland/article-23466-feb-4-1974-portland-kills-the-mount-hood-freeway.html</w:t>
      </w:r>
    </w:p>
    <w:p w:rsidR="00064403" w:rsidRPr="0049727F" w:rsidRDefault="00064403" w:rsidP="001C51FA">
      <w:pPr>
        <w:pStyle w:val="References"/>
      </w:pPr>
      <w:r w:rsidRPr="0049727F">
        <w:t xml:space="preserve">Mitchell, M. (2009). </w:t>
      </w:r>
      <w:r w:rsidRPr="0049727F">
        <w:rPr>
          <w:i/>
          <w:iCs/>
        </w:rPr>
        <w:t>Complexity: A Guided Tour</w:t>
      </w:r>
      <w:r w:rsidRPr="0049727F">
        <w:t xml:space="preserve"> (Later prt.). Oxford University Press, USA.</w:t>
      </w:r>
    </w:p>
    <w:p w:rsidR="00064403" w:rsidRPr="0049727F" w:rsidRDefault="00064403" w:rsidP="001C51FA">
      <w:pPr>
        <w:pStyle w:val="References"/>
      </w:pPr>
      <w:r w:rsidRPr="0049727F">
        <w:t xml:space="preserve">Mitzenmacher, M. (2004). A Brief History of Generative Models for Power Law and Lognormal Distributions. </w:t>
      </w:r>
      <w:r w:rsidRPr="0049727F">
        <w:rPr>
          <w:i/>
          <w:iCs/>
        </w:rPr>
        <w:t>Internet Mathematics</w:t>
      </w:r>
      <w:r w:rsidRPr="0049727F">
        <w:t xml:space="preserve">, </w:t>
      </w:r>
      <w:r w:rsidRPr="0049727F">
        <w:rPr>
          <w:i/>
          <w:iCs/>
        </w:rPr>
        <w:t>1</w:t>
      </w:r>
      <w:r w:rsidRPr="0049727F">
        <w:t>(2).</w:t>
      </w:r>
    </w:p>
    <w:p w:rsidR="00064403" w:rsidRPr="0049727F" w:rsidRDefault="00064403" w:rsidP="001C51FA">
      <w:pPr>
        <w:pStyle w:val="References"/>
      </w:pPr>
      <w:r w:rsidRPr="0049727F">
        <w:t xml:space="preserve">Moroni, S. (2010). Rethinking the theory and practice of land-use regulation: Towards nomocracy. </w:t>
      </w:r>
      <w:r w:rsidRPr="0049727F">
        <w:rPr>
          <w:i/>
          <w:iCs/>
        </w:rPr>
        <w:t>Planning Theory</w:t>
      </w:r>
      <w:r w:rsidRPr="0049727F">
        <w:t xml:space="preserve">, </w:t>
      </w:r>
      <w:r w:rsidRPr="0049727F">
        <w:rPr>
          <w:i/>
          <w:iCs/>
        </w:rPr>
        <w:t>9</w:t>
      </w:r>
      <w:r w:rsidRPr="0049727F">
        <w:t>(2), 137–155.</w:t>
      </w:r>
    </w:p>
    <w:p w:rsidR="00064403" w:rsidRPr="0049727F" w:rsidRDefault="00064403" w:rsidP="001C51FA">
      <w:pPr>
        <w:pStyle w:val="References"/>
      </w:pPr>
      <w:r w:rsidRPr="0049727F">
        <w:t xml:space="preserve">Moroni, S. (2015). Complexity and the inherent limits of explanation and prediction: Urban codes for self-organising cities. </w:t>
      </w:r>
      <w:r w:rsidRPr="0049727F">
        <w:rPr>
          <w:i/>
          <w:iCs/>
        </w:rPr>
        <w:t>Planning Theory</w:t>
      </w:r>
      <w:r w:rsidRPr="0049727F">
        <w:t xml:space="preserve">, </w:t>
      </w:r>
      <w:r w:rsidRPr="0049727F">
        <w:rPr>
          <w:i/>
          <w:iCs/>
        </w:rPr>
        <w:t>14</w:t>
      </w:r>
      <w:r w:rsidRPr="0049727F">
        <w:t>(3), 248–267.</w:t>
      </w:r>
    </w:p>
    <w:p w:rsidR="00064403" w:rsidRPr="0049727F" w:rsidRDefault="00064403" w:rsidP="001C51FA">
      <w:pPr>
        <w:pStyle w:val="References"/>
      </w:pPr>
      <w:r w:rsidRPr="0049727F">
        <w:t>Mumford, L. (1961). The City in History: Its Origins, Its Transformations, and Its Prospects. San Diego: Harcourt Brace Jovanovich.</w:t>
      </w:r>
    </w:p>
    <w:p w:rsidR="00064403" w:rsidRPr="0049727F" w:rsidRDefault="00064403" w:rsidP="001C51FA">
      <w:pPr>
        <w:pStyle w:val="References"/>
      </w:pPr>
      <w:r w:rsidRPr="0049727F">
        <w:t xml:space="preserve">Mumford, L. (2007). The Garden City Idea and Modern Planning, from the 1946 Introduction to Garden Cities of To-Morrow. In M. Larice &amp; E. Macdonald (Eds.), </w:t>
      </w:r>
      <w:r w:rsidRPr="0049727F">
        <w:rPr>
          <w:i/>
          <w:iCs/>
        </w:rPr>
        <w:t>The Urban Design Reader</w:t>
      </w:r>
      <w:r w:rsidRPr="0049727F">
        <w:t xml:space="preserve"> (1st ed., pp. 43–53). New York: Routledge.</w:t>
      </w:r>
    </w:p>
    <w:p w:rsidR="00064403" w:rsidRPr="0049727F" w:rsidRDefault="00064403" w:rsidP="001C51FA">
      <w:pPr>
        <w:pStyle w:val="References"/>
      </w:pPr>
      <w:r w:rsidRPr="0049727F">
        <w:t xml:space="preserve">Murcio, R., Morphet, R., Gershenson, C., &amp; Batty, M. (2015). Urban transfer entropy across scales. </w:t>
      </w:r>
      <w:r w:rsidRPr="0049727F">
        <w:rPr>
          <w:i/>
          <w:iCs/>
        </w:rPr>
        <w:t>arXiv Preprint arXiv:1505.02761</w:t>
      </w:r>
      <w:r w:rsidRPr="0049727F">
        <w:t>. Retrieved from http://arxiv.org/abs/1505.02761</w:t>
      </w:r>
    </w:p>
    <w:p w:rsidR="00064403" w:rsidRPr="0049727F" w:rsidRDefault="00064403" w:rsidP="001C51FA">
      <w:pPr>
        <w:pStyle w:val="References"/>
      </w:pPr>
      <w:r w:rsidRPr="0049727F">
        <w:t xml:space="preserve">New Zealand Ministry for the Environment. (2005). </w:t>
      </w:r>
      <w:r w:rsidRPr="0049727F">
        <w:rPr>
          <w:i/>
          <w:iCs/>
        </w:rPr>
        <w:t>New Zealand urban design protocol</w:t>
      </w:r>
      <w:r w:rsidRPr="0049727F">
        <w:t>. Wellington, N.Z.: Ministry for the Environment.</w:t>
      </w:r>
    </w:p>
    <w:p w:rsidR="00064403" w:rsidRPr="0049727F" w:rsidRDefault="00064403" w:rsidP="001C51FA">
      <w:pPr>
        <w:pStyle w:val="References"/>
      </w:pPr>
      <w:r w:rsidRPr="0049727F">
        <w:t xml:space="preserve">Newman, M. (2010). </w:t>
      </w:r>
      <w:r w:rsidRPr="0049727F">
        <w:rPr>
          <w:i/>
          <w:iCs/>
        </w:rPr>
        <w:t>Networks: An Introduction</w:t>
      </w:r>
      <w:r w:rsidRPr="0049727F">
        <w:t>. Oxford: Oxford University Press.</w:t>
      </w:r>
    </w:p>
    <w:p w:rsidR="00064403" w:rsidRPr="0049727F" w:rsidRDefault="00064403" w:rsidP="001C51FA">
      <w:pPr>
        <w:pStyle w:val="References"/>
      </w:pPr>
      <w:r w:rsidRPr="0049727F">
        <w:t xml:space="preserve">Newman, M. E. (2003). The structure and function of complex networks. </w:t>
      </w:r>
      <w:r w:rsidRPr="0049727F">
        <w:rPr>
          <w:i/>
          <w:iCs/>
        </w:rPr>
        <w:t>SIAM Review</w:t>
      </w:r>
      <w:r w:rsidRPr="0049727F">
        <w:t xml:space="preserve">, </w:t>
      </w:r>
      <w:r w:rsidRPr="0049727F">
        <w:rPr>
          <w:i/>
          <w:iCs/>
        </w:rPr>
        <w:t>45</w:t>
      </w:r>
      <w:r w:rsidRPr="0049727F">
        <w:t>(2), 167–256.</w:t>
      </w:r>
    </w:p>
    <w:p w:rsidR="00064403" w:rsidRPr="0049727F" w:rsidRDefault="00064403" w:rsidP="001C51FA">
      <w:pPr>
        <w:pStyle w:val="References"/>
      </w:pPr>
      <w:r w:rsidRPr="0049727F">
        <w:lastRenderedPageBreak/>
        <w:t xml:space="preserve">Newman, M. E. J. (2003). The Structure and Function of Complex Networks. </w:t>
      </w:r>
      <w:r w:rsidRPr="0049727F">
        <w:rPr>
          <w:i/>
          <w:iCs/>
        </w:rPr>
        <w:t>SIAM Review</w:t>
      </w:r>
      <w:r w:rsidRPr="0049727F">
        <w:t xml:space="preserve">, </w:t>
      </w:r>
      <w:r w:rsidRPr="0049727F">
        <w:rPr>
          <w:i/>
          <w:iCs/>
        </w:rPr>
        <w:t>45</w:t>
      </w:r>
      <w:r w:rsidRPr="0049727F">
        <w:t>(2), 167–256.</w:t>
      </w:r>
    </w:p>
    <w:p w:rsidR="00064403" w:rsidRPr="0049727F" w:rsidRDefault="00064403" w:rsidP="001C51FA">
      <w:pPr>
        <w:pStyle w:val="References"/>
      </w:pPr>
      <w:r w:rsidRPr="0049727F">
        <w:t>Nicolis, G., &amp; Prigogine, I. (1977). Self-Organization in Nonequilibrium Systems: From Dissipative Structures to Order through Fluctuations (1 edition). New York: Wiley.</w:t>
      </w:r>
    </w:p>
    <w:p w:rsidR="00064403" w:rsidRPr="0049727F" w:rsidRDefault="00064403" w:rsidP="001C51FA">
      <w:pPr>
        <w:pStyle w:val="References"/>
      </w:pPr>
      <w:r w:rsidRPr="0049727F">
        <w:t xml:space="preserve">Opsahl, T., &amp; Panzarasa, P. (2009). Clustering in weighted networks. </w:t>
      </w:r>
      <w:r w:rsidRPr="0049727F">
        <w:rPr>
          <w:i/>
          <w:iCs/>
        </w:rPr>
        <w:t>Social Networks</w:t>
      </w:r>
      <w:r w:rsidRPr="0049727F">
        <w:t xml:space="preserve">, </w:t>
      </w:r>
      <w:r w:rsidRPr="0049727F">
        <w:rPr>
          <w:i/>
          <w:iCs/>
        </w:rPr>
        <w:t>31</w:t>
      </w:r>
      <w:r w:rsidRPr="0049727F">
        <w:t>(2), 155–163. https://doi.org/10.1016/j.socnet.2009.02.002</w:t>
      </w:r>
    </w:p>
    <w:p w:rsidR="00064403" w:rsidRPr="0049727F" w:rsidRDefault="00064403" w:rsidP="001C51FA">
      <w:pPr>
        <w:pStyle w:val="References"/>
      </w:pPr>
      <w:r w:rsidRPr="0049727F">
        <w:t xml:space="preserve">Orishimo, I. (1987). An approach to urban dynamics. </w:t>
      </w:r>
      <w:r w:rsidRPr="0049727F">
        <w:rPr>
          <w:i/>
          <w:iCs/>
        </w:rPr>
        <w:t>Geographical Analysis</w:t>
      </w:r>
      <w:r w:rsidRPr="0049727F">
        <w:t xml:space="preserve">, </w:t>
      </w:r>
      <w:r w:rsidRPr="0049727F">
        <w:rPr>
          <w:i/>
          <w:iCs/>
        </w:rPr>
        <w:t>19</w:t>
      </w:r>
      <w:r w:rsidRPr="0049727F">
        <w:t>(3), 200–210.</w:t>
      </w:r>
    </w:p>
    <w:p w:rsidR="00064403" w:rsidRPr="0049727F" w:rsidRDefault="00064403" w:rsidP="001C51FA">
      <w:pPr>
        <w:pStyle w:val="References"/>
      </w:pPr>
      <w:r w:rsidRPr="0049727F">
        <w:t xml:space="preserve">Ostwald, M. J. (2013). The Fractal Analysis of Architecture: Calibrating the Box-Counting Method Using Scaling Coefficient and Grid Disposition Variables. </w:t>
      </w:r>
      <w:r w:rsidRPr="0049727F">
        <w:rPr>
          <w:i/>
          <w:iCs/>
        </w:rPr>
        <w:t>Environment and Planning B</w:t>
      </w:r>
      <w:r w:rsidRPr="0049727F">
        <w:t xml:space="preserve">, </w:t>
      </w:r>
      <w:r w:rsidRPr="0049727F">
        <w:rPr>
          <w:i/>
          <w:iCs/>
        </w:rPr>
        <w:t>40</w:t>
      </w:r>
      <w:r w:rsidRPr="0049727F">
        <w:t>(4), 644–663. https://doi.org/10.1068/b38124</w:t>
      </w:r>
    </w:p>
    <w:p w:rsidR="00064403" w:rsidRPr="0049727F" w:rsidRDefault="00064403" w:rsidP="001C51FA">
      <w:pPr>
        <w:pStyle w:val="References"/>
      </w:pPr>
      <w:r w:rsidRPr="0049727F">
        <w:t xml:space="preserve">O’Sullivan, A. (2008). </w:t>
      </w:r>
      <w:r w:rsidRPr="0049727F">
        <w:rPr>
          <w:i/>
          <w:iCs/>
        </w:rPr>
        <w:t>Urban Economics</w:t>
      </w:r>
      <w:r w:rsidRPr="0049727F">
        <w:t xml:space="preserve"> (7 edition). Boston: McGraw-Hill/Irwin.</w:t>
      </w:r>
    </w:p>
    <w:p w:rsidR="00064403" w:rsidRPr="0049727F" w:rsidRDefault="00064403" w:rsidP="001C51FA">
      <w:pPr>
        <w:pStyle w:val="References"/>
      </w:pPr>
      <w:r w:rsidRPr="0049727F">
        <w:t xml:space="preserve">O’Sullivan, D. (2004). Complexity science and human geography. </w:t>
      </w:r>
      <w:r w:rsidRPr="0049727F">
        <w:rPr>
          <w:i/>
          <w:iCs/>
        </w:rPr>
        <w:t>Transactions of the Institute of British Geographers</w:t>
      </w:r>
      <w:r w:rsidRPr="0049727F">
        <w:t xml:space="preserve">, </w:t>
      </w:r>
      <w:r w:rsidRPr="0049727F">
        <w:rPr>
          <w:i/>
          <w:iCs/>
        </w:rPr>
        <w:t>29</w:t>
      </w:r>
      <w:r w:rsidRPr="0049727F">
        <w:t>(3), 282–295.</w:t>
      </w:r>
    </w:p>
    <w:p w:rsidR="00064403" w:rsidRPr="0049727F" w:rsidRDefault="00064403" w:rsidP="001C51FA">
      <w:pPr>
        <w:pStyle w:val="References"/>
      </w:pPr>
      <w:r w:rsidRPr="0049727F">
        <w:t xml:space="preserve">O’Sullivan, D. (2009). Changing Neighborhoods--Neighborhoods Changing: A Framework for Spatially Explicit Agent-Based Models of Social Systems. </w:t>
      </w:r>
      <w:r w:rsidRPr="0049727F">
        <w:rPr>
          <w:i/>
          <w:iCs/>
        </w:rPr>
        <w:t>Sociological Methods &amp; Research</w:t>
      </w:r>
      <w:r w:rsidRPr="0049727F">
        <w:t xml:space="preserve">, </w:t>
      </w:r>
      <w:r w:rsidRPr="0049727F">
        <w:rPr>
          <w:i/>
          <w:iCs/>
        </w:rPr>
        <w:t>37</w:t>
      </w:r>
      <w:r w:rsidRPr="0049727F">
        <w:t>(4), 498–530. https://doi.org/10.1177/0049124109334793</w:t>
      </w:r>
    </w:p>
    <w:p w:rsidR="00064403" w:rsidRPr="0049727F" w:rsidRDefault="00064403" w:rsidP="001C51FA">
      <w:pPr>
        <w:pStyle w:val="References"/>
      </w:pPr>
      <w:r w:rsidRPr="0049727F">
        <w:t xml:space="preserve">O’Sullivan, D. (2014). Spatial Network Analysis. In M. M. Fischer &amp; P. Nijkamp (Eds.), </w:t>
      </w:r>
      <w:r w:rsidRPr="0049727F">
        <w:rPr>
          <w:i/>
          <w:iCs/>
        </w:rPr>
        <w:t>Handbook of Regional Science</w:t>
      </w:r>
      <w:r w:rsidRPr="0049727F">
        <w:t xml:space="preserve"> (pp. 1253–1273). Berlin, Heidelberg: Springer Berlin Heidelberg. Retrieved from http://link.springer.com/10.1007/978-3-642-23430-9_67</w:t>
      </w:r>
    </w:p>
    <w:p w:rsidR="00064403" w:rsidRPr="0049727F" w:rsidRDefault="00064403" w:rsidP="001C51FA">
      <w:pPr>
        <w:pStyle w:val="References"/>
      </w:pPr>
      <w:r w:rsidRPr="0049727F">
        <w:t xml:space="preserve">O’Sullivan, D., &amp; Haklay, M. (2000). Agent-based models and individualism: is the world agent-based? </w:t>
      </w:r>
      <w:r w:rsidRPr="0049727F">
        <w:rPr>
          <w:i/>
          <w:iCs/>
        </w:rPr>
        <w:t>Environment and Planning A</w:t>
      </w:r>
      <w:r w:rsidRPr="0049727F">
        <w:t xml:space="preserve">, </w:t>
      </w:r>
      <w:r w:rsidRPr="0049727F">
        <w:rPr>
          <w:i/>
          <w:iCs/>
        </w:rPr>
        <w:t>32</w:t>
      </w:r>
      <w:r w:rsidRPr="0049727F">
        <w:t>(8), 1409–1425. https://doi.org/10.1068/a32140</w:t>
      </w:r>
    </w:p>
    <w:p w:rsidR="00064403" w:rsidRPr="0049727F" w:rsidRDefault="00064403" w:rsidP="001C51FA">
      <w:pPr>
        <w:pStyle w:val="References"/>
      </w:pPr>
      <w:r w:rsidRPr="0049727F">
        <w:lastRenderedPageBreak/>
        <w:t xml:space="preserve">O’Sullivan, D., &amp; Manson, S. M. (2015). Do Physicists Have Geography Envy? And What Can Geographers Learn from It? </w:t>
      </w:r>
      <w:r w:rsidRPr="0049727F">
        <w:rPr>
          <w:i/>
          <w:iCs/>
        </w:rPr>
        <w:t>Annals of the Association of American Geographers</w:t>
      </w:r>
      <w:r w:rsidRPr="0049727F">
        <w:t xml:space="preserve">, </w:t>
      </w:r>
      <w:r w:rsidRPr="0049727F">
        <w:rPr>
          <w:i/>
          <w:iCs/>
        </w:rPr>
        <w:t>105</w:t>
      </w:r>
      <w:r w:rsidRPr="0049727F">
        <w:t>(4), 704–722. https://doi.org/10.1080/00045608.2015.1039105</w:t>
      </w:r>
    </w:p>
    <w:p w:rsidR="00064403" w:rsidRPr="0049727F" w:rsidRDefault="00064403" w:rsidP="001C51FA">
      <w:pPr>
        <w:pStyle w:val="References"/>
      </w:pPr>
      <w:r w:rsidRPr="0049727F">
        <w:t xml:space="preserve">O’Sullivan, D., &amp; Perry, G. L. W. (2013). </w:t>
      </w:r>
      <w:r w:rsidRPr="0049727F">
        <w:rPr>
          <w:i/>
          <w:iCs/>
        </w:rPr>
        <w:t>Spatial simulation: exploring pattern and process</w:t>
      </w:r>
      <w:r w:rsidRPr="0049727F">
        <w:t>. Chichester, West Sussex, U.K.: John Wiley &amp; Sons Inc. Retrieved from http://site.ebrary.com/id/10748659</w:t>
      </w:r>
    </w:p>
    <w:p w:rsidR="00064403" w:rsidRPr="0049727F" w:rsidRDefault="00064403" w:rsidP="001C51FA">
      <w:pPr>
        <w:pStyle w:val="References"/>
      </w:pPr>
      <w:r w:rsidRPr="0049727F">
        <w:t xml:space="preserve">Over, M., Schilling, A., Neubauer, S., &amp; Zipf, A. (2010). Generating web-based 3D City Models from OpenStreetMap: The current situation in Germany. </w:t>
      </w:r>
      <w:r w:rsidRPr="0049727F">
        <w:rPr>
          <w:i/>
          <w:iCs/>
        </w:rPr>
        <w:t>Computers, Environment and Urban Systems</w:t>
      </w:r>
      <w:r w:rsidRPr="0049727F">
        <w:t xml:space="preserve">, </w:t>
      </w:r>
      <w:r w:rsidRPr="0049727F">
        <w:rPr>
          <w:i/>
          <w:iCs/>
        </w:rPr>
        <w:t>34</w:t>
      </w:r>
      <w:r w:rsidRPr="0049727F">
        <w:t>(6), 496–507. https://doi.org/10.1016/j.compenvurbsys.2010.05.001</w:t>
      </w:r>
    </w:p>
    <w:p w:rsidR="00064403" w:rsidRPr="0049727F" w:rsidRDefault="00064403" w:rsidP="001C51FA">
      <w:pPr>
        <w:pStyle w:val="References"/>
      </w:pPr>
      <w:r w:rsidRPr="0049727F">
        <w:t xml:space="preserve">Oxley, L., &amp; George, D. A. R. (2007). Economics on the Edge of Chaos: Some Pitfalls of Linearizing Complex Systems. </w:t>
      </w:r>
      <w:r w:rsidRPr="0049727F">
        <w:rPr>
          <w:i/>
          <w:iCs/>
        </w:rPr>
        <w:t>Environmental Modelling &amp; Software</w:t>
      </w:r>
      <w:r w:rsidRPr="0049727F">
        <w:t xml:space="preserve">, </w:t>
      </w:r>
      <w:r w:rsidRPr="0049727F">
        <w:rPr>
          <w:i/>
          <w:iCs/>
        </w:rPr>
        <w:t>22</w:t>
      </w:r>
      <w:r w:rsidRPr="0049727F">
        <w:t>(5), 580–589. https://doi.org/10.1016/j.envsoft.2005.12.018</w:t>
      </w:r>
    </w:p>
    <w:p w:rsidR="00064403" w:rsidRPr="0049727F" w:rsidRDefault="00064403" w:rsidP="001C51FA">
      <w:pPr>
        <w:pStyle w:val="References"/>
      </w:pPr>
      <w:r w:rsidRPr="0049727F">
        <w:t xml:space="preserve">Packard, N. H., Crutchfield, J. P., Farmer, J. D., &amp; Shaw, R. S. (1980). Geometry from a Time Series. </w:t>
      </w:r>
      <w:r w:rsidRPr="0049727F">
        <w:rPr>
          <w:i/>
          <w:iCs/>
        </w:rPr>
        <w:t>Physical Review Letters</w:t>
      </w:r>
      <w:r w:rsidRPr="0049727F">
        <w:t xml:space="preserve">, </w:t>
      </w:r>
      <w:r w:rsidRPr="0049727F">
        <w:rPr>
          <w:i/>
          <w:iCs/>
        </w:rPr>
        <w:t>45</w:t>
      </w:r>
      <w:r w:rsidRPr="0049727F">
        <w:t>(9), 712–716.</w:t>
      </w:r>
    </w:p>
    <w:p w:rsidR="00064403" w:rsidRPr="0049727F" w:rsidRDefault="00064403" w:rsidP="001C51FA">
      <w:pPr>
        <w:pStyle w:val="References"/>
      </w:pPr>
      <w:r w:rsidRPr="0049727F">
        <w:t xml:space="preserve">Park, Y. (2015). The network of patterns: creating a design guide using Christopher Alexander&amp;#xE2;&amp;#x80;&amp;#x99;s pattern language. </w:t>
      </w:r>
      <w:r w:rsidRPr="0049727F">
        <w:rPr>
          <w:i/>
          <w:iCs/>
        </w:rPr>
        <w:t>Environment and Planning B: Planning and Design</w:t>
      </w:r>
      <w:r w:rsidRPr="0049727F">
        <w:t xml:space="preserve">, </w:t>
      </w:r>
      <w:r w:rsidRPr="0049727F">
        <w:rPr>
          <w:i/>
          <w:iCs/>
        </w:rPr>
        <w:t>42</w:t>
      </w:r>
      <w:r w:rsidRPr="0049727F">
        <w:t>. https://doi.org/10.1068/b130011p</w:t>
      </w:r>
    </w:p>
    <w:p w:rsidR="00064403" w:rsidRPr="0049727F" w:rsidRDefault="00064403" w:rsidP="001C51FA">
      <w:pPr>
        <w:pStyle w:val="References"/>
      </w:pPr>
      <w:r w:rsidRPr="0049727F">
        <w:t xml:space="preserve">Parrott, L. (2010a). Measuring ecological complexity. </w:t>
      </w:r>
      <w:r w:rsidRPr="0049727F">
        <w:rPr>
          <w:i/>
          <w:iCs/>
        </w:rPr>
        <w:t>Ecological Indicators</w:t>
      </w:r>
      <w:r w:rsidRPr="0049727F">
        <w:t xml:space="preserve">, </w:t>
      </w:r>
      <w:r w:rsidRPr="0049727F">
        <w:rPr>
          <w:i/>
          <w:iCs/>
        </w:rPr>
        <w:t>10</w:t>
      </w:r>
      <w:r w:rsidRPr="0049727F">
        <w:t>(6), 1069–1076. https://doi.org/10.1016/j.ecolind.2010.03.014</w:t>
      </w:r>
    </w:p>
    <w:p w:rsidR="00064403" w:rsidRPr="0049727F" w:rsidRDefault="00064403" w:rsidP="001C51FA">
      <w:pPr>
        <w:pStyle w:val="References"/>
      </w:pPr>
      <w:r w:rsidRPr="0049727F">
        <w:t xml:space="preserve">Parrott, L. (2010b). Measuring ecological complexity. </w:t>
      </w:r>
      <w:r w:rsidRPr="0049727F">
        <w:rPr>
          <w:i/>
          <w:iCs/>
        </w:rPr>
        <w:t>Ecological Indicators</w:t>
      </w:r>
      <w:r w:rsidRPr="0049727F">
        <w:t xml:space="preserve">, </w:t>
      </w:r>
      <w:r w:rsidRPr="0049727F">
        <w:rPr>
          <w:i/>
          <w:iCs/>
        </w:rPr>
        <w:t>10</w:t>
      </w:r>
      <w:r w:rsidRPr="0049727F">
        <w:t>(6), 1069–1076. https://doi.org/10.1016/j.ecolind.2010.03.014</w:t>
      </w:r>
    </w:p>
    <w:p w:rsidR="00064403" w:rsidRPr="0049727F" w:rsidRDefault="00064403" w:rsidP="001C51FA">
      <w:pPr>
        <w:pStyle w:val="References"/>
      </w:pPr>
      <w:r w:rsidRPr="0049727F">
        <w:lastRenderedPageBreak/>
        <w:t xml:space="preserve">Parthasarathi, P., Hochmair, H., &amp; Levinson, D. (2012). Network Structure and Spatial Separation. </w:t>
      </w:r>
      <w:r w:rsidRPr="0049727F">
        <w:rPr>
          <w:i/>
          <w:iCs/>
        </w:rPr>
        <w:t>Environment and Planning B: Planning and Design</w:t>
      </w:r>
      <w:r w:rsidRPr="0049727F">
        <w:t xml:space="preserve">, </w:t>
      </w:r>
      <w:r w:rsidRPr="0049727F">
        <w:rPr>
          <w:i/>
          <w:iCs/>
        </w:rPr>
        <w:t>39</w:t>
      </w:r>
      <w:r w:rsidRPr="0049727F">
        <w:t>(1), 137–154. https://doi.org/10.1068/b36139</w:t>
      </w:r>
    </w:p>
    <w:p w:rsidR="00064403" w:rsidRPr="0049727F" w:rsidRDefault="00064403" w:rsidP="001C51FA">
      <w:pPr>
        <w:pStyle w:val="References"/>
      </w:pPr>
      <w:r w:rsidRPr="0049727F">
        <w:t xml:space="preserve">Parthasarathi, P., Hochmair, H., &amp; Levinson, D. (2015). Street network structure and household activity spaces. </w:t>
      </w:r>
      <w:r w:rsidRPr="0049727F">
        <w:rPr>
          <w:i/>
          <w:iCs/>
        </w:rPr>
        <w:t>Urban Studies</w:t>
      </w:r>
      <w:r w:rsidRPr="0049727F">
        <w:t xml:space="preserve">, </w:t>
      </w:r>
      <w:r w:rsidRPr="0049727F">
        <w:rPr>
          <w:i/>
          <w:iCs/>
        </w:rPr>
        <w:t>52</w:t>
      </w:r>
      <w:r w:rsidRPr="0049727F">
        <w:t>(6), 1090–1112. https://doi.org/10.1177/0042098014537956</w:t>
      </w:r>
    </w:p>
    <w:p w:rsidR="00064403" w:rsidRPr="0049727F" w:rsidRDefault="00064403" w:rsidP="001C51FA">
      <w:pPr>
        <w:pStyle w:val="References"/>
      </w:pPr>
      <w:r w:rsidRPr="0049727F">
        <w:t xml:space="preserve">Parthasarathi, P. K. (2011). </w:t>
      </w:r>
      <w:r w:rsidRPr="0049727F">
        <w:rPr>
          <w:i/>
          <w:iCs/>
        </w:rPr>
        <w:t>Network structure and travel</w:t>
      </w:r>
      <w:r w:rsidRPr="0049727F">
        <w:t>. University of Minnesota. Retrieved from http://conservancy.umn.edu/handle/11299/115927</w:t>
      </w:r>
    </w:p>
    <w:p w:rsidR="00064403" w:rsidRPr="0049727F" w:rsidRDefault="00064403" w:rsidP="001C51FA">
      <w:pPr>
        <w:pStyle w:val="References"/>
      </w:pPr>
      <w:r w:rsidRPr="0049727F">
        <w:t xml:space="preserve">Parthasarathi, P., Levinson, D., &amp; Hochmair, H. (2013). Network Structure and Travel Time Perception. </w:t>
      </w:r>
      <w:r w:rsidRPr="0049727F">
        <w:rPr>
          <w:i/>
          <w:iCs/>
        </w:rPr>
        <w:t>PLoS ONE</w:t>
      </w:r>
      <w:r w:rsidRPr="0049727F">
        <w:t xml:space="preserve">, </w:t>
      </w:r>
      <w:r w:rsidRPr="0049727F">
        <w:rPr>
          <w:i/>
          <w:iCs/>
        </w:rPr>
        <w:t>8</w:t>
      </w:r>
      <w:r w:rsidRPr="0049727F">
        <w:t>(10), e77718. https://doi.org/10.1371/journal.pone.0077718</w:t>
      </w:r>
    </w:p>
    <w:p w:rsidR="00064403" w:rsidRPr="0049727F" w:rsidRDefault="00064403" w:rsidP="001C51FA">
      <w:pPr>
        <w:pStyle w:val="References"/>
      </w:pPr>
      <w:r w:rsidRPr="0049727F">
        <w:t xml:space="preserve">Pastijn, H. (2006). Chaotic Growth with the Logistic Model of P.F. Verhulst. In M. Ausloos &amp; M. Dirickx (Eds.), </w:t>
      </w:r>
      <w:r w:rsidRPr="0049727F">
        <w:rPr>
          <w:i/>
          <w:iCs/>
        </w:rPr>
        <w:t>The Logistic Map and the Route to Chaos</w:t>
      </w:r>
      <w:r w:rsidRPr="0049727F">
        <w:t xml:space="preserve"> (pp. 3–11). Berlin: Springer-Verlag.</w:t>
      </w:r>
    </w:p>
    <w:p w:rsidR="00064403" w:rsidRPr="0049727F" w:rsidRDefault="00064403" w:rsidP="001C51FA">
      <w:pPr>
        <w:pStyle w:val="References"/>
      </w:pPr>
      <w:r w:rsidRPr="0049727F">
        <w:t xml:space="preserve">Perry, C. (2007). The Neighborhood Unit. In M. Larice &amp; E. Macdonald (Eds.), </w:t>
      </w:r>
      <w:r w:rsidRPr="0049727F">
        <w:rPr>
          <w:i/>
          <w:iCs/>
        </w:rPr>
        <w:t>The Urban Design Reader</w:t>
      </w:r>
      <w:r w:rsidRPr="0049727F">
        <w:t xml:space="preserve"> (1st ed., pp. 54–65). New York: Routledge.</w:t>
      </w:r>
    </w:p>
    <w:p w:rsidR="00064403" w:rsidRPr="0049727F" w:rsidRDefault="00064403" w:rsidP="001C51FA">
      <w:pPr>
        <w:pStyle w:val="References"/>
      </w:pPr>
      <w:r w:rsidRPr="0049727F">
        <w:t>Peterman, W. (2000). Neighborhood Planning and Community-Based Development: The Potential and Limits of Grassroots Action. SAGE.</w:t>
      </w:r>
    </w:p>
    <w:p w:rsidR="00064403" w:rsidRPr="0049727F" w:rsidRDefault="00064403" w:rsidP="001C51FA">
      <w:pPr>
        <w:pStyle w:val="References"/>
      </w:pPr>
      <w:r w:rsidRPr="0049727F">
        <w:t xml:space="preserve">Porta, S., Crucitti, P., &amp; Latora, V. (2006a). The network analysis of urban streets: A dual approach. </w:t>
      </w:r>
      <w:r w:rsidRPr="0049727F">
        <w:rPr>
          <w:i/>
          <w:iCs/>
        </w:rPr>
        <w:t>Physica A: Statistical Mechanics and Its Applications</w:t>
      </w:r>
      <w:r w:rsidRPr="0049727F">
        <w:t xml:space="preserve">, </w:t>
      </w:r>
      <w:r w:rsidRPr="0049727F">
        <w:rPr>
          <w:i/>
          <w:iCs/>
        </w:rPr>
        <w:t>369</w:t>
      </w:r>
      <w:r w:rsidRPr="0049727F">
        <w:t>(2), 853–866. https://doi.org/10.1016/j.physa.2005.12.063</w:t>
      </w:r>
    </w:p>
    <w:p w:rsidR="00064403" w:rsidRPr="0049727F" w:rsidRDefault="00064403" w:rsidP="001C51FA">
      <w:pPr>
        <w:pStyle w:val="References"/>
      </w:pPr>
      <w:r w:rsidRPr="0049727F">
        <w:t xml:space="preserve">Porta, S., Crucitti, P., &amp; Latora, V. (2006b). The network analysis of urban streets: a primal approach. </w:t>
      </w:r>
      <w:r w:rsidRPr="0049727F">
        <w:rPr>
          <w:i/>
          <w:iCs/>
        </w:rPr>
        <w:t>Environment and Planning B</w:t>
      </w:r>
      <w:r w:rsidRPr="0049727F">
        <w:t xml:space="preserve">, </w:t>
      </w:r>
      <w:r w:rsidRPr="0049727F">
        <w:rPr>
          <w:i/>
          <w:iCs/>
        </w:rPr>
        <w:t>33</w:t>
      </w:r>
      <w:r w:rsidRPr="0049727F">
        <w:t>(5), 705–725. https://doi.org/10.1068/b32045</w:t>
      </w:r>
    </w:p>
    <w:p w:rsidR="00064403" w:rsidRPr="0049727F" w:rsidRDefault="00064403" w:rsidP="001C51FA">
      <w:pPr>
        <w:pStyle w:val="References"/>
      </w:pPr>
      <w:r w:rsidRPr="0049727F">
        <w:lastRenderedPageBreak/>
        <w:t xml:space="preserve">Porta, S., Romice, O., Maxwell, J. A., Russell, P., &amp; Baird, D. (2014). Alterations in scale: Patterns of change in main street networks across time and space. </w:t>
      </w:r>
      <w:r w:rsidRPr="0049727F">
        <w:rPr>
          <w:i/>
          <w:iCs/>
        </w:rPr>
        <w:t>Urban Studies</w:t>
      </w:r>
      <w:r w:rsidRPr="0049727F">
        <w:t xml:space="preserve">, </w:t>
      </w:r>
      <w:r w:rsidRPr="0049727F">
        <w:rPr>
          <w:i/>
          <w:iCs/>
        </w:rPr>
        <w:t>51</w:t>
      </w:r>
      <w:r w:rsidRPr="0049727F">
        <w:t>(16), 3383–3400. https://doi.org/10.1177/0042098013519833</w:t>
      </w:r>
    </w:p>
    <w:p w:rsidR="00064403" w:rsidRPr="0049727F" w:rsidRDefault="00064403" w:rsidP="001C51FA">
      <w:pPr>
        <w:pStyle w:val="References"/>
      </w:pPr>
      <w:r w:rsidRPr="0049727F">
        <w:t>Porterfield, J. (2005). The Homestead Act of 1862: A Primary Source History of the Settlement of the American Heartland in the Late 19th Century (1 edition). New York: Rosen Publishing Group.</w:t>
      </w:r>
    </w:p>
    <w:p w:rsidR="00064403" w:rsidRPr="0049727F" w:rsidRDefault="00064403" w:rsidP="001C51FA">
      <w:pPr>
        <w:pStyle w:val="References"/>
      </w:pPr>
      <w:r w:rsidRPr="0049727F">
        <w:t xml:space="preserve">Portugali, J. (1999). </w:t>
      </w:r>
      <w:r w:rsidRPr="0049727F">
        <w:rPr>
          <w:i/>
          <w:iCs/>
        </w:rPr>
        <w:t>Self-organization and the city</w:t>
      </w:r>
      <w:r w:rsidRPr="0049727F">
        <w:t>. New York: Springer.</w:t>
      </w:r>
    </w:p>
    <w:p w:rsidR="00064403" w:rsidRPr="0049727F" w:rsidRDefault="00064403" w:rsidP="001C51FA">
      <w:pPr>
        <w:pStyle w:val="References"/>
      </w:pPr>
      <w:r w:rsidRPr="0049727F">
        <w:t xml:space="preserve">Portugali, J. (2006). Complexity theory as a link between space and place. </w:t>
      </w:r>
      <w:r w:rsidRPr="0049727F">
        <w:rPr>
          <w:i/>
          <w:iCs/>
        </w:rPr>
        <w:t>Environment and Planning A</w:t>
      </w:r>
      <w:r w:rsidRPr="0049727F">
        <w:t xml:space="preserve">, </w:t>
      </w:r>
      <w:r w:rsidRPr="0049727F">
        <w:rPr>
          <w:i/>
          <w:iCs/>
        </w:rPr>
        <w:t>38</w:t>
      </w:r>
      <w:r w:rsidRPr="0049727F">
        <w:t>(4), 647–664. https://doi.org/10.1068/a37260</w:t>
      </w:r>
    </w:p>
    <w:p w:rsidR="00064403" w:rsidRPr="0049727F" w:rsidRDefault="00064403" w:rsidP="001C51FA">
      <w:pPr>
        <w:pStyle w:val="References"/>
      </w:pPr>
      <w:r w:rsidRPr="0049727F">
        <w:t xml:space="preserve">Portugali, J. (2012). Complexity theories of cities: Achievements, criticism and potentials. In </w:t>
      </w:r>
      <w:r w:rsidRPr="0049727F">
        <w:rPr>
          <w:i/>
          <w:iCs/>
        </w:rPr>
        <w:t>Complexity Theories of Cities Have Come of Age</w:t>
      </w:r>
      <w:r w:rsidRPr="0049727F">
        <w:t xml:space="preserve"> (pp. 47–62). Springer.</w:t>
      </w:r>
    </w:p>
    <w:p w:rsidR="00064403" w:rsidRPr="0049727F" w:rsidRDefault="00064403" w:rsidP="001C51FA">
      <w:pPr>
        <w:pStyle w:val="References"/>
      </w:pPr>
      <w:r w:rsidRPr="0049727F">
        <w:t>Portugali, J., Meyer, H., Stolk, E., &amp; Tan, E. (Eds.). (2012). Complexity theories of cities have come of age: an overview with implications to urban planning and design. Heidelberg</w:t>
      </w:r>
      <w:r w:rsidRPr="0049727F">
        <w:rPr>
          <w:rFonts w:ascii="Times New Roman" w:hAnsi="Times New Roman"/>
        </w:rPr>
        <w:t> </w:t>
      </w:r>
      <w:r w:rsidRPr="0049727F">
        <w:t>; New York: Springer.</w:t>
      </w:r>
    </w:p>
    <w:p w:rsidR="00064403" w:rsidRPr="0049727F" w:rsidRDefault="00064403" w:rsidP="001C51FA">
      <w:pPr>
        <w:pStyle w:val="References"/>
      </w:pPr>
      <w:r w:rsidRPr="0049727F">
        <w:t xml:space="preserve">Portugali, J., &amp; Stolk, E. (2014). A SIRN view on design thinking - an urban design perspective. </w:t>
      </w:r>
      <w:r w:rsidRPr="0049727F">
        <w:rPr>
          <w:i/>
          <w:iCs/>
        </w:rPr>
        <w:t>Environment and Planning B: Planning and Design</w:t>
      </w:r>
      <w:r w:rsidRPr="0049727F">
        <w:t xml:space="preserve">, </w:t>
      </w:r>
      <w:r w:rsidRPr="0049727F">
        <w:rPr>
          <w:i/>
          <w:iCs/>
        </w:rPr>
        <w:t>0</w:t>
      </w:r>
      <w:r w:rsidRPr="0049727F">
        <w:t>(0), 0–0. https://doi.org/10.1068/b39007</w:t>
      </w:r>
    </w:p>
    <w:p w:rsidR="00064403" w:rsidRPr="0049727F" w:rsidRDefault="00064403" w:rsidP="001C51FA">
      <w:pPr>
        <w:pStyle w:val="References"/>
      </w:pPr>
      <w:r w:rsidRPr="0049727F">
        <w:t xml:space="preserve">Prigogine, I. (1997). </w:t>
      </w:r>
      <w:r w:rsidRPr="0049727F">
        <w:rPr>
          <w:i/>
          <w:iCs/>
        </w:rPr>
        <w:t>The End of Certainty</w:t>
      </w:r>
      <w:r w:rsidRPr="0049727F">
        <w:t xml:space="preserve"> (1 edition). New York: Free Press.</w:t>
      </w:r>
    </w:p>
    <w:p w:rsidR="00064403" w:rsidRPr="0049727F" w:rsidRDefault="00064403" w:rsidP="001C51FA">
      <w:pPr>
        <w:pStyle w:val="References"/>
      </w:pPr>
      <w:r w:rsidRPr="0049727F">
        <w:t xml:space="preserve">Pryce, D. (1950, April 12). City’s Traffic Problems Aired at C-C Meeting. </w:t>
      </w:r>
      <w:r w:rsidRPr="0049727F">
        <w:rPr>
          <w:i/>
          <w:iCs/>
        </w:rPr>
        <w:t>Lewiston Morning Tribune</w:t>
      </w:r>
      <w:r w:rsidRPr="0049727F">
        <w:t>, p. 14. Lewiston, ID.</w:t>
      </w:r>
    </w:p>
    <w:p w:rsidR="00064403" w:rsidRPr="0049727F" w:rsidRDefault="00064403" w:rsidP="001C51FA">
      <w:pPr>
        <w:pStyle w:val="References"/>
      </w:pPr>
      <w:r w:rsidRPr="0049727F">
        <w:t xml:space="preserve">Pugh, J. (2014). Resilience, complexity and post-liberalism. </w:t>
      </w:r>
      <w:r w:rsidRPr="0049727F">
        <w:rPr>
          <w:i/>
          <w:iCs/>
        </w:rPr>
        <w:t>Area</w:t>
      </w:r>
      <w:r w:rsidRPr="0049727F">
        <w:t xml:space="preserve">, </w:t>
      </w:r>
      <w:r w:rsidRPr="0049727F">
        <w:rPr>
          <w:i/>
          <w:iCs/>
        </w:rPr>
        <w:t>46</w:t>
      </w:r>
      <w:r w:rsidRPr="0049727F">
        <w:t>(3), 313–319. https://doi.org/10.1111/area.12118</w:t>
      </w:r>
    </w:p>
    <w:p w:rsidR="00064403" w:rsidRPr="0049727F" w:rsidRDefault="00064403" w:rsidP="001C51FA">
      <w:pPr>
        <w:pStyle w:val="References"/>
      </w:pPr>
      <w:r w:rsidRPr="0049727F">
        <w:lastRenderedPageBreak/>
        <w:t>Punter, J. (2003). The Vancouver achievement: urban planning and design. Vancouver: UBC Press.</w:t>
      </w:r>
    </w:p>
    <w:p w:rsidR="00064403" w:rsidRPr="0049727F" w:rsidRDefault="00064403" w:rsidP="001C51FA">
      <w:pPr>
        <w:pStyle w:val="References"/>
      </w:pPr>
      <w:r w:rsidRPr="0049727F">
        <w:t>Putnam, R. D. (2001). Bowling Alone: The Collapse and Revival of American Community. New York: Simon &amp; Schuster.</w:t>
      </w:r>
    </w:p>
    <w:p w:rsidR="00064403" w:rsidRPr="0049727F" w:rsidRDefault="00064403" w:rsidP="001C51FA">
      <w:pPr>
        <w:pStyle w:val="References"/>
      </w:pPr>
      <w:r w:rsidRPr="0049727F">
        <w:t xml:space="preserve">Puu, T. (2013). </w:t>
      </w:r>
      <w:r w:rsidRPr="0049727F">
        <w:rPr>
          <w:i/>
          <w:iCs/>
        </w:rPr>
        <w:t>Attractors, Bifurcations, &amp; Chaos: Nonlinear Phenomena in Economics</w:t>
      </w:r>
      <w:r w:rsidRPr="0049727F">
        <w:t xml:space="preserve"> (2nd ed.). New York: Springer Science &amp; Business Media.</w:t>
      </w:r>
    </w:p>
    <w:p w:rsidR="00064403" w:rsidRPr="0049727F" w:rsidRDefault="00064403" w:rsidP="001C51FA">
      <w:pPr>
        <w:pStyle w:val="References"/>
      </w:pPr>
      <w:r w:rsidRPr="0049727F">
        <w:t xml:space="preserve">Rakha, T., &amp; Reinhart, C. (2012). </w:t>
      </w:r>
      <w:r w:rsidRPr="0049727F">
        <w:rPr>
          <w:i/>
          <w:iCs/>
        </w:rPr>
        <w:t>Generative Urban Modeling: A Design Workflow for Walkability-Optimized Cities</w:t>
      </w:r>
      <w:r w:rsidRPr="0049727F">
        <w:t>. Cambridge, MA: Massachusetts Institute of Technology.</w:t>
      </w:r>
    </w:p>
    <w:p w:rsidR="00064403" w:rsidRPr="0049727F" w:rsidRDefault="00064403" w:rsidP="001C51FA">
      <w:pPr>
        <w:pStyle w:val="References"/>
      </w:pPr>
      <w:r w:rsidRPr="0049727F">
        <w:t xml:space="preserve">Ratti, C. (2004a). Space syntax: some inconsistencies. </w:t>
      </w:r>
      <w:r w:rsidRPr="0049727F">
        <w:rPr>
          <w:i/>
          <w:iCs/>
        </w:rPr>
        <w:t>Environment and Planning B: Planning and Design</w:t>
      </w:r>
      <w:r w:rsidRPr="0049727F">
        <w:t xml:space="preserve">, </w:t>
      </w:r>
      <w:r w:rsidRPr="0049727F">
        <w:rPr>
          <w:i/>
          <w:iCs/>
        </w:rPr>
        <w:t>31</w:t>
      </w:r>
      <w:r w:rsidRPr="0049727F">
        <w:t>(4), 487–499. https://doi.org/10.1068/b3019</w:t>
      </w:r>
    </w:p>
    <w:p w:rsidR="00064403" w:rsidRPr="0049727F" w:rsidRDefault="00064403" w:rsidP="001C51FA">
      <w:pPr>
        <w:pStyle w:val="References"/>
      </w:pPr>
      <w:r w:rsidRPr="0049727F">
        <w:t xml:space="preserve">Ratti, C. (2004b). Space syntax: some inconsistencies. </w:t>
      </w:r>
      <w:r w:rsidRPr="0049727F">
        <w:rPr>
          <w:i/>
          <w:iCs/>
        </w:rPr>
        <w:t>Environment and Planning B</w:t>
      </w:r>
      <w:r w:rsidRPr="0049727F">
        <w:t xml:space="preserve">, </w:t>
      </w:r>
      <w:r w:rsidRPr="0049727F">
        <w:rPr>
          <w:i/>
          <w:iCs/>
        </w:rPr>
        <w:t>31</w:t>
      </w:r>
      <w:r w:rsidRPr="0049727F">
        <w:t>(4), 487–499. https://doi.org/10.1068/b3019</w:t>
      </w:r>
    </w:p>
    <w:p w:rsidR="00064403" w:rsidRPr="0049727F" w:rsidRDefault="00064403" w:rsidP="001C51FA">
      <w:pPr>
        <w:pStyle w:val="References"/>
      </w:pPr>
      <w:r w:rsidRPr="0049727F">
        <w:t xml:space="preserve">Ravulaparthy, S., &amp; Goulias, K. (2014). Characterizing the Composition of Economic Activities in Central Locations: Graph-Theoretic Approach to Urban Network Analysis. </w:t>
      </w:r>
      <w:r w:rsidRPr="0049727F">
        <w:rPr>
          <w:i/>
          <w:iCs/>
        </w:rPr>
        <w:t>Transportation Research Record: Journal of the Transportation Research Board</w:t>
      </w:r>
      <w:r w:rsidRPr="0049727F">
        <w:t xml:space="preserve">, </w:t>
      </w:r>
      <w:r w:rsidRPr="0049727F">
        <w:rPr>
          <w:i/>
          <w:iCs/>
        </w:rPr>
        <w:t>2430</w:t>
      </w:r>
      <w:r w:rsidRPr="0049727F">
        <w:t>, 95–104. https://doi.org/10.3141/2430-10</w:t>
      </w:r>
    </w:p>
    <w:p w:rsidR="00064403" w:rsidRPr="0049727F" w:rsidRDefault="00064403" w:rsidP="001C51FA">
      <w:pPr>
        <w:pStyle w:val="References"/>
      </w:pPr>
      <w:r w:rsidRPr="0049727F">
        <w:t xml:space="preserve">Reitsma, F. (2003). A response to simplifying complexity. </w:t>
      </w:r>
      <w:r w:rsidRPr="0049727F">
        <w:rPr>
          <w:i/>
          <w:iCs/>
        </w:rPr>
        <w:t>Geoforum</w:t>
      </w:r>
      <w:r w:rsidRPr="0049727F">
        <w:t xml:space="preserve">, </w:t>
      </w:r>
      <w:r w:rsidRPr="0049727F">
        <w:rPr>
          <w:i/>
          <w:iCs/>
        </w:rPr>
        <w:t>34</w:t>
      </w:r>
      <w:r w:rsidRPr="0049727F">
        <w:t>, 13–16.</w:t>
      </w:r>
    </w:p>
    <w:p w:rsidR="00064403" w:rsidRPr="0049727F" w:rsidRDefault="00064403" w:rsidP="001C51FA">
      <w:pPr>
        <w:pStyle w:val="References"/>
      </w:pPr>
      <w:r w:rsidRPr="0049727F">
        <w:t xml:space="preserve">Richards, D. (1996). From Individuals to Groups: The Aggregation of Votes and Chaotic Dynamics. In L. D. Kiel &amp; E. Elliott (Eds.), </w:t>
      </w:r>
      <w:r w:rsidRPr="0049727F">
        <w:rPr>
          <w:i/>
          <w:iCs/>
        </w:rPr>
        <w:t>Chaos Theory in the Social Sciences</w:t>
      </w:r>
      <w:r w:rsidRPr="0049727F">
        <w:t xml:space="preserve"> (pp. 89–116). Ann Arbor: University of Michigan Press.</w:t>
      </w:r>
    </w:p>
    <w:p w:rsidR="00064403" w:rsidRPr="0049727F" w:rsidRDefault="00064403" w:rsidP="001C51FA">
      <w:pPr>
        <w:pStyle w:val="References"/>
      </w:pPr>
      <w:r w:rsidRPr="0049727F">
        <w:t xml:space="preserve">Rickles, D., Hawe, P., &amp; Shiell, A. (2007). A Simple Guide to Chaos and Complexity. </w:t>
      </w:r>
      <w:r w:rsidRPr="0049727F">
        <w:rPr>
          <w:i/>
          <w:iCs/>
        </w:rPr>
        <w:t>Journal of Epidemiology &amp; Community Health</w:t>
      </w:r>
      <w:r w:rsidRPr="0049727F">
        <w:t xml:space="preserve">, </w:t>
      </w:r>
      <w:r w:rsidRPr="0049727F">
        <w:rPr>
          <w:i/>
          <w:iCs/>
        </w:rPr>
        <w:t>61</w:t>
      </w:r>
      <w:r w:rsidRPr="0049727F">
        <w:t>(11), 933–937. https://doi.org/10.1136/jech.2006.054254</w:t>
      </w:r>
    </w:p>
    <w:p w:rsidR="00064403" w:rsidRPr="0049727F" w:rsidRDefault="00064403" w:rsidP="001C51FA">
      <w:pPr>
        <w:pStyle w:val="References"/>
      </w:pPr>
      <w:r w:rsidRPr="0049727F">
        <w:lastRenderedPageBreak/>
        <w:t>Riggs, W., &amp; Appleyard, B. (2016). The Economic Impact of One to Two-way Street Conversions: Advancing a Context Sensitive Framework. Presented at the Transportation Research Board 95th Annual Meeting, Washington, D.C. Retrieved from http://docs.trb.org/prp/16-0162.pdf</w:t>
      </w:r>
    </w:p>
    <w:p w:rsidR="00064403" w:rsidRPr="0049727F" w:rsidRDefault="00064403" w:rsidP="001C51FA">
      <w:pPr>
        <w:pStyle w:val="References"/>
      </w:pPr>
      <w:r w:rsidRPr="0049727F">
        <w:t xml:space="preserve">Riggs, W., &amp; Gilderbloom, J. (2015). Two-Way Street Conversion Evidence of Increased Livability in Louisville. </w:t>
      </w:r>
      <w:r w:rsidRPr="0049727F">
        <w:rPr>
          <w:i/>
          <w:iCs/>
        </w:rPr>
        <w:t>Journal of Planning Education and Research</w:t>
      </w:r>
      <w:r w:rsidRPr="0049727F">
        <w:t>, 0739456X15593147.</w:t>
      </w:r>
    </w:p>
    <w:p w:rsidR="00064403" w:rsidRPr="0049727F" w:rsidRDefault="00064403" w:rsidP="001C51FA">
      <w:pPr>
        <w:pStyle w:val="References"/>
      </w:pPr>
      <w:r w:rsidRPr="0049727F">
        <w:t xml:space="preserve">Rittel, H. W., &amp; Webber, M. M. (1973). Dilemmas in a general theory of planning. </w:t>
      </w:r>
      <w:r w:rsidRPr="0049727F">
        <w:rPr>
          <w:i/>
          <w:iCs/>
        </w:rPr>
        <w:t>Policy Sciences</w:t>
      </w:r>
      <w:r w:rsidRPr="0049727F">
        <w:t xml:space="preserve">, </w:t>
      </w:r>
      <w:r w:rsidRPr="0049727F">
        <w:rPr>
          <w:i/>
          <w:iCs/>
        </w:rPr>
        <w:t>4</w:t>
      </w:r>
      <w:r w:rsidRPr="0049727F">
        <w:t>(2), 155–169.</w:t>
      </w:r>
    </w:p>
    <w:p w:rsidR="00064403" w:rsidRPr="0049727F" w:rsidRDefault="00064403" w:rsidP="001C51FA">
      <w:pPr>
        <w:pStyle w:val="References"/>
      </w:pPr>
      <w:r w:rsidRPr="0049727F">
        <w:t xml:space="preserve">Rodríguez, D. A., Khattak, A. J., &amp; Evenson, K. R. (2006). Can New Urbanism Encourage Physical Activity?: Comparing a New Urbanist Neighborhood with Conventional Suburbs. </w:t>
      </w:r>
      <w:r w:rsidRPr="0049727F">
        <w:rPr>
          <w:i/>
          <w:iCs/>
        </w:rPr>
        <w:t>Journal of the American Planning Association</w:t>
      </w:r>
      <w:r w:rsidRPr="0049727F">
        <w:t xml:space="preserve">, </w:t>
      </w:r>
      <w:r w:rsidRPr="0049727F">
        <w:rPr>
          <w:i/>
          <w:iCs/>
        </w:rPr>
        <w:t>72</w:t>
      </w:r>
      <w:r w:rsidRPr="0049727F">
        <w:t>(1), 43–54. https://doi.org/10.1080/01944360608976723</w:t>
      </w:r>
    </w:p>
    <w:p w:rsidR="00064403" w:rsidRPr="0049727F" w:rsidRDefault="00064403" w:rsidP="001C51FA">
      <w:pPr>
        <w:pStyle w:val="References"/>
      </w:pPr>
      <w:r w:rsidRPr="0049727F">
        <w:t xml:space="preserve">Rohe, W. M. (2009). From Local to Global: One Hundred Years of Neighborhood Planning. </w:t>
      </w:r>
      <w:r w:rsidRPr="0049727F">
        <w:rPr>
          <w:i/>
          <w:iCs/>
        </w:rPr>
        <w:t>Journal of the American Planning Association</w:t>
      </w:r>
      <w:r w:rsidRPr="0049727F">
        <w:t xml:space="preserve">, </w:t>
      </w:r>
      <w:r w:rsidRPr="0049727F">
        <w:rPr>
          <w:i/>
          <w:iCs/>
        </w:rPr>
        <w:t>75</w:t>
      </w:r>
      <w:r w:rsidRPr="0049727F">
        <w:t>(2), 209–230. https://doi.org/10.1080/01944360902751077</w:t>
      </w:r>
    </w:p>
    <w:p w:rsidR="00064403" w:rsidRPr="0049727F" w:rsidRDefault="00064403" w:rsidP="001C51FA">
      <w:pPr>
        <w:pStyle w:val="References"/>
      </w:pPr>
      <w:r w:rsidRPr="0049727F">
        <w:t xml:space="preserve">Rosser, Jr., J. B. (1996). Chaos Theory and Rationality in Economics. In L. D. Kiel &amp; E. Elliott (Eds.), </w:t>
      </w:r>
      <w:r w:rsidRPr="0049727F">
        <w:rPr>
          <w:i/>
          <w:iCs/>
        </w:rPr>
        <w:t>Chaos Theory in the Social Sciences</w:t>
      </w:r>
      <w:r w:rsidRPr="0049727F">
        <w:t xml:space="preserve"> (pp. 199–213). Ann Arbor: University of Michigan Press.</w:t>
      </w:r>
    </w:p>
    <w:p w:rsidR="00064403" w:rsidRPr="0049727F" w:rsidRDefault="00064403" w:rsidP="001C51FA">
      <w:pPr>
        <w:pStyle w:val="References"/>
      </w:pPr>
      <w:r w:rsidRPr="0049727F">
        <w:t xml:space="preserve">Ruelle, D., &amp; Takens, F. (1971). On the Nature of Turbulence. </w:t>
      </w:r>
      <w:r w:rsidRPr="0049727F">
        <w:rPr>
          <w:i/>
          <w:iCs/>
        </w:rPr>
        <w:t>Communications in Mathematical Physics</w:t>
      </w:r>
      <w:r w:rsidRPr="0049727F">
        <w:t xml:space="preserve">, </w:t>
      </w:r>
      <w:r w:rsidRPr="0049727F">
        <w:rPr>
          <w:i/>
          <w:iCs/>
        </w:rPr>
        <w:t>20</w:t>
      </w:r>
      <w:r w:rsidRPr="0049727F">
        <w:t>(3), 167–192.</w:t>
      </w:r>
    </w:p>
    <w:p w:rsidR="00064403" w:rsidRPr="0049727F" w:rsidRDefault="00064403" w:rsidP="001C51FA">
      <w:pPr>
        <w:pStyle w:val="References"/>
      </w:pPr>
      <w:r w:rsidRPr="0049727F">
        <w:t xml:space="preserve">Salat, S., Bourdic, L., &amp; Nowacki, C. (2010a). Assessing urban complexity. </w:t>
      </w:r>
      <w:r w:rsidRPr="0049727F">
        <w:rPr>
          <w:i/>
          <w:iCs/>
        </w:rPr>
        <w:t>International Journal of Sustainable Building Technology and Urban Development</w:t>
      </w:r>
      <w:r w:rsidRPr="0049727F">
        <w:t xml:space="preserve">, </w:t>
      </w:r>
      <w:r w:rsidRPr="0049727F">
        <w:rPr>
          <w:i/>
          <w:iCs/>
        </w:rPr>
        <w:t>1</w:t>
      </w:r>
      <w:r w:rsidRPr="0049727F">
        <w:t>(2), 160–167.</w:t>
      </w:r>
    </w:p>
    <w:p w:rsidR="00064403" w:rsidRPr="0049727F" w:rsidRDefault="00064403" w:rsidP="001C51FA">
      <w:pPr>
        <w:pStyle w:val="References"/>
      </w:pPr>
      <w:r w:rsidRPr="0049727F">
        <w:lastRenderedPageBreak/>
        <w:t xml:space="preserve">Salat, S., Bourdic, L., &amp; Nowacki, C. (2010b). Assessing urban complexity. </w:t>
      </w:r>
      <w:r w:rsidRPr="0049727F">
        <w:rPr>
          <w:i/>
          <w:iCs/>
        </w:rPr>
        <w:t>International Journal of Sustainable Building Technology and Urban Development</w:t>
      </w:r>
      <w:r w:rsidRPr="0049727F">
        <w:t xml:space="preserve">, </w:t>
      </w:r>
      <w:r w:rsidRPr="0049727F">
        <w:rPr>
          <w:i/>
          <w:iCs/>
        </w:rPr>
        <w:t>1</w:t>
      </w:r>
      <w:r w:rsidRPr="0049727F">
        <w:t>(2), 160–167.</w:t>
      </w:r>
    </w:p>
    <w:p w:rsidR="00064403" w:rsidRPr="0049727F" w:rsidRDefault="00064403" w:rsidP="001C51FA">
      <w:pPr>
        <w:pStyle w:val="References"/>
      </w:pPr>
      <w:r w:rsidRPr="0049727F">
        <w:t xml:space="preserve">Salingaros, N. A. (1998). Theory of the urban web. </w:t>
      </w:r>
      <w:r w:rsidRPr="0049727F">
        <w:rPr>
          <w:i/>
          <w:iCs/>
        </w:rPr>
        <w:t>Journal of Urban Design</w:t>
      </w:r>
      <w:r w:rsidRPr="0049727F">
        <w:t xml:space="preserve">, </w:t>
      </w:r>
      <w:r w:rsidRPr="0049727F">
        <w:rPr>
          <w:i/>
          <w:iCs/>
        </w:rPr>
        <w:t>3</w:t>
      </w:r>
      <w:r w:rsidRPr="0049727F">
        <w:t>(1), 53–71. https://doi.org/10.1080/13574809808724416</w:t>
      </w:r>
    </w:p>
    <w:p w:rsidR="00064403" w:rsidRPr="0049727F" w:rsidRDefault="00064403" w:rsidP="001C51FA">
      <w:pPr>
        <w:pStyle w:val="References"/>
      </w:pPr>
      <w:r w:rsidRPr="0049727F">
        <w:t xml:space="preserve">Salingaros, N. A. (2000a). Complexity and Urban Coherence. </w:t>
      </w:r>
      <w:r w:rsidRPr="0049727F">
        <w:rPr>
          <w:i/>
          <w:iCs/>
        </w:rPr>
        <w:t>Journal of Urban Design</w:t>
      </w:r>
      <w:r w:rsidRPr="0049727F">
        <w:t xml:space="preserve">, </w:t>
      </w:r>
      <w:r w:rsidRPr="0049727F">
        <w:rPr>
          <w:i/>
          <w:iCs/>
        </w:rPr>
        <w:t>5</w:t>
      </w:r>
      <w:r w:rsidRPr="0049727F">
        <w:t>(3), 291–316. https://doi.org/10.1080/713683969</w:t>
      </w:r>
    </w:p>
    <w:p w:rsidR="00064403" w:rsidRPr="0049727F" w:rsidRDefault="00064403" w:rsidP="001C51FA">
      <w:pPr>
        <w:pStyle w:val="References"/>
      </w:pPr>
      <w:r w:rsidRPr="0049727F">
        <w:t xml:space="preserve">Salingaros, N. A. (2000b). Complexity and Urban Coherence. </w:t>
      </w:r>
      <w:r w:rsidRPr="0049727F">
        <w:rPr>
          <w:i/>
          <w:iCs/>
        </w:rPr>
        <w:t>Journal of Urban Design</w:t>
      </w:r>
      <w:r w:rsidRPr="0049727F">
        <w:t xml:space="preserve">, </w:t>
      </w:r>
      <w:r w:rsidRPr="0049727F">
        <w:rPr>
          <w:i/>
          <w:iCs/>
        </w:rPr>
        <w:t>5</w:t>
      </w:r>
      <w:r w:rsidRPr="0049727F">
        <w:t>(3), 291–316. https://doi.org/10.1080/713683969</w:t>
      </w:r>
    </w:p>
    <w:p w:rsidR="00064403" w:rsidRPr="0049727F" w:rsidRDefault="00064403" w:rsidP="001C51FA">
      <w:pPr>
        <w:pStyle w:val="References"/>
      </w:pPr>
      <w:r w:rsidRPr="0049727F">
        <w:t xml:space="preserve">Salingaros, N. A. (2000c). The structure of pattern languages. </w:t>
      </w:r>
      <w:r w:rsidRPr="0049727F">
        <w:rPr>
          <w:i/>
          <w:iCs/>
        </w:rPr>
        <w:t>Arq: Architectural Research Quarterly</w:t>
      </w:r>
      <w:r w:rsidRPr="0049727F">
        <w:t xml:space="preserve">, </w:t>
      </w:r>
      <w:r w:rsidRPr="0049727F">
        <w:rPr>
          <w:i/>
          <w:iCs/>
        </w:rPr>
        <w:t>4</w:t>
      </w:r>
      <w:r w:rsidRPr="0049727F">
        <w:t>(2). https://doi.org/10.1017/S1359135500002591</w:t>
      </w:r>
    </w:p>
    <w:p w:rsidR="00064403" w:rsidRPr="0049727F" w:rsidRDefault="00064403" w:rsidP="001C51FA">
      <w:pPr>
        <w:pStyle w:val="References"/>
      </w:pPr>
      <w:r w:rsidRPr="0049727F">
        <w:t xml:space="preserve">Salingaros, N. A. (2001). Fractals in the New Architecture. </w:t>
      </w:r>
      <w:r w:rsidRPr="0049727F">
        <w:rPr>
          <w:i/>
          <w:iCs/>
        </w:rPr>
        <w:t>Archimagazine</w:t>
      </w:r>
      <w:r w:rsidRPr="0049727F">
        <w:t>. Retrieved from http://zeta.math.utsa.edu/~yxk833/fractals.html</w:t>
      </w:r>
    </w:p>
    <w:p w:rsidR="00064403" w:rsidRPr="0049727F" w:rsidRDefault="00064403" w:rsidP="001C51FA">
      <w:pPr>
        <w:pStyle w:val="References"/>
      </w:pPr>
      <w:r w:rsidRPr="0049727F">
        <w:t>San Francisco Planning Department. (2008, June 12). Eastern Neighborhoods Adoption Hearing 3:  Complete Neighborhoods. San Francisco Planning Department. Retrieved from http://www.sf-planning.org/Modules/ShowDocument.aspx?documentid=1146</w:t>
      </w:r>
    </w:p>
    <w:p w:rsidR="00064403" w:rsidRPr="0049727F" w:rsidRDefault="00064403" w:rsidP="001C51FA">
      <w:pPr>
        <w:pStyle w:val="References"/>
      </w:pPr>
      <w:r w:rsidRPr="0049727F">
        <w:t xml:space="preserve">Sander, E., &amp; Yorke, J. A. (2015). The Many Facets of Chaos. </w:t>
      </w:r>
      <w:r w:rsidRPr="0049727F">
        <w:rPr>
          <w:i/>
          <w:iCs/>
        </w:rPr>
        <w:t>International Journal of Bifurcation and Chaos</w:t>
      </w:r>
      <w:r w:rsidRPr="0049727F">
        <w:t xml:space="preserve">, </w:t>
      </w:r>
      <w:r w:rsidRPr="0049727F">
        <w:rPr>
          <w:i/>
          <w:iCs/>
        </w:rPr>
        <w:t>25</w:t>
      </w:r>
      <w:r w:rsidRPr="0049727F">
        <w:t>(4), 1530011. https://doi.org/10.1142/S0218127415300116</w:t>
      </w:r>
    </w:p>
    <w:p w:rsidR="00064403" w:rsidRPr="0049727F" w:rsidRDefault="00064403" w:rsidP="001C51FA">
      <w:pPr>
        <w:pStyle w:val="References"/>
      </w:pPr>
      <w:r w:rsidRPr="0049727F">
        <w:t xml:space="preserve">Sanders, T. I. (2008). Complex Systems Thinking and New Urbanism. In T. Haas (Ed.), </w:t>
      </w:r>
      <w:r w:rsidRPr="0049727F">
        <w:rPr>
          <w:i/>
          <w:iCs/>
        </w:rPr>
        <w:t>New Urbanism and Beyond: Designing Cities for the Future</w:t>
      </w:r>
      <w:r w:rsidRPr="0049727F">
        <w:t xml:space="preserve"> (pp. 275–279). Rizzoli.</w:t>
      </w:r>
    </w:p>
    <w:p w:rsidR="00064403" w:rsidRPr="0049727F" w:rsidRDefault="00064403" w:rsidP="001C51FA">
      <w:pPr>
        <w:pStyle w:val="References"/>
      </w:pPr>
      <w:r w:rsidRPr="0049727F">
        <w:t xml:space="preserve">Schelling, T. C. (1971). Dynamic models of segregation. </w:t>
      </w:r>
      <w:r w:rsidRPr="0049727F">
        <w:rPr>
          <w:i/>
          <w:iCs/>
        </w:rPr>
        <w:t>Journal of Mathematical Sociology</w:t>
      </w:r>
      <w:r w:rsidRPr="0049727F">
        <w:t xml:space="preserve">, </w:t>
      </w:r>
      <w:r w:rsidRPr="0049727F">
        <w:rPr>
          <w:i/>
          <w:iCs/>
        </w:rPr>
        <w:t>1</w:t>
      </w:r>
      <w:r w:rsidRPr="0049727F">
        <w:t>(2), 143–186.</w:t>
      </w:r>
    </w:p>
    <w:p w:rsidR="00064403" w:rsidRPr="0049727F" w:rsidRDefault="00064403" w:rsidP="001C51FA">
      <w:pPr>
        <w:pStyle w:val="References"/>
      </w:pPr>
      <w:r w:rsidRPr="0049727F">
        <w:t xml:space="preserve">Schernthanner, H., Asche, H., Gonschorek, J., &amp; Scheele, L. (2016). Spatial Modeling and Geovisualization of Rental Prices for Real Estate Portals. In O. Gervasi, B. Murgante, S. </w:t>
      </w:r>
      <w:r w:rsidRPr="0049727F">
        <w:lastRenderedPageBreak/>
        <w:t xml:space="preserve">Misra, A. M. A. C. Rocha, C. M. Torre, D. Taniar, … S. Wang (Eds.), </w:t>
      </w:r>
      <w:r w:rsidRPr="0049727F">
        <w:rPr>
          <w:i/>
          <w:iCs/>
        </w:rPr>
        <w:t>Computational Science and Its Applications -- ICCSA 2016</w:t>
      </w:r>
      <w:r w:rsidRPr="0049727F">
        <w:t xml:space="preserve"> (pp. 120–133). Springer International Publishing. Retrieved from http://link.springer.com/chapter/10.1007/978-3-319-42111-7_11</w:t>
      </w:r>
    </w:p>
    <w:p w:rsidR="00064403" w:rsidRPr="0049727F" w:rsidRDefault="00064403" w:rsidP="001C51FA">
      <w:pPr>
        <w:pStyle w:val="References"/>
      </w:pPr>
      <w:r w:rsidRPr="0049727F">
        <w:t xml:space="preserve">Schult, D. A., &amp; Swart, P. (2008). Exploring network structure, dynamics, and function using NetworkX. In </w:t>
      </w:r>
      <w:r w:rsidRPr="0049727F">
        <w:rPr>
          <w:i/>
          <w:iCs/>
        </w:rPr>
        <w:t>Proceedings of the 7th Python in Science Conferences (SciPy 2008)</w:t>
      </w:r>
      <w:r w:rsidRPr="0049727F">
        <w:t xml:space="preserve"> (Vol. 2008, pp. 11–16). Retrieved from http://permalink.lanl.gov/object/tr?what=info:lanl-repo/lareport/LA-UR-08-05495</w:t>
      </w:r>
    </w:p>
    <w:p w:rsidR="00064403" w:rsidRPr="0049727F" w:rsidRDefault="00064403" w:rsidP="001C51FA">
      <w:pPr>
        <w:pStyle w:val="References"/>
      </w:pPr>
      <w:r w:rsidRPr="0049727F">
        <w:t xml:space="preserve">Schuster, P. (2015). Models: From exploration to prediction: Bad reputation of modeling in some disciplines results from nebulous goals. </w:t>
      </w:r>
      <w:r w:rsidRPr="0049727F">
        <w:rPr>
          <w:i/>
          <w:iCs/>
        </w:rPr>
        <w:t>Complexity</w:t>
      </w:r>
      <w:r w:rsidRPr="0049727F">
        <w:t>, 1–4. https://doi.org/10.1002/cplx.21729</w:t>
      </w:r>
    </w:p>
    <w:p w:rsidR="00064403" w:rsidRPr="0049727F" w:rsidRDefault="00064403" w:rsidP="001C51FA">
      <w:pPr>
        <w:pStyle w:val="References"/>
      </w:pPr>
      <w:r w:rsidRPr="0049727F">
        <w:t>Schwab, J. (Ed.). (2009). Planning the Urban Forest: Ecology, Economy, and Community Development. APA Planners Press.</w:t>
      </w:r>
    </w:p>
    <w:p w:rsidR="00064403" w:rsidRPr="0049727F" w:rsidRDefault="00064403" w:rsidP="001C51FA">
      <w:pPr>
        <w:pStyle w:val="References"/>
      </w:pPr>
      <w:r w:rsidRPr="0049727F">
        <w:t>Scott, J. C. (1999). Seeing Like a State: How Certain Schemes to Improve the Human Condition Have Failed (New edition). Yale University Press.</w:t>
      </w:r>
    </w:p>
    <w:p w:rsidR="00064403" w:rsidRPr="0049727F" w:rsidRDefault="00064403" w:rsidP="001C51FA">
      <w:pPr>
        <w:pStyle w:val="References"/>
      </w:pPr>
      <w:r w:rsidRPr="0049727F">
        <w:t>Sennett, R. (1992). The Uses of Disorder: Personal Identity and City Life. W. W. Norton &amp; Company.</w:t>
      </w:r>
    </w:p>
    <w:p w:rsidR="00064403" w:rsidRPr="0049727F" w:rsidRDefault="00064403" w:rsidP="001C51FA">
      <w:pPr>
        <w:pStyle w:val="References"/>
      </w:pPr>
      <w:r w:rsidRPr="0049727F">
        <w:t xml:space="preserve">Sevtsuk, A. (2014). Location and Agglomeration The Distribution of Retail and Food Businesses in Dense Urban Environments. </w:t>
      </w:r>
      <w:r w:rsidRPr="0049727F">
        <w:rPr>
          <w:i/>
          <w:iCs/>
        </w:rPr>
        <w:t>Journal of Planning Education and Research</w:t>
      </w:r>
      <w:r w:rsidRPr="0049727F">
        <w:t xml:space="preserve">, </w:t>
      </w:r>
      <w:r w:rsidRPr="0049727F">
        <w:rPr>
          <w:i/>
          <w:iCs/>
        </w:rPr>
        <w:t>34</w:t>
      </w:r>
      <w:r w:rsidRPr="0049727F">
        <w:t>(4), 374–393.</w:t>
      </w:r>
    </w:p>
    <w:p w:rsidR="00064403" w:rsidRPr="0049727F" w:rsidRDefault="00064403" w:rsidP="001C51FA">
      <w:pPr>
        <w:pStyle w:val="References"/>
      </w:pPr>
      <w:r w:rsidRPr="0049727F">
        <w:t xml:space="preserve">Sevtsuk, A., &amp; Mekonnen, M. (2012a). Urban network analysis. A new toolbox for ArcGIS. </w:t>
      </w:r>
      <w:r w:rsidRPr="0049727F">
        <w:rPr>
          <w:i/>
          <w:iCs/>
        </w:rPr>
        <w:t>Revue Internationale de Géomatique</w:t>
      </w:r>
      <w:r w:rsidRPr="0049727F">
        <w:t xml:space="preserve">, </w:t>
      </w:r>
      <w:r w:rsidRPr="0049727F">
        <w:rPr>
          <w:i/>
          <w:iCs/>
        </w:rPr>
        <w:t>22</w:t>
      </w:r>
      <w:r w:rsidRPr="0049727F">
        <w:t>(2), 287–305. https://doi.org/10.3166/rig.22.287-305</w:t>
      </w:r>
    </w:p>
    <w:p w:rsidR="00064403" w:rsidRPr="0049727F" w:rsidRDefault="00064403" w:rsidP="001C51FA">
      <w:pPr>
        <w:pStyle w:val="References"/>
      </w:pPr>
      <w:r w:rsidRPr="0049727F">
        <w:lastRenderedPageBreak/>
        <w:t xml:space="preserve">Sevtsuk, A., &amp; Mekonnen, M. (2012b). Urban network analysis. A new toolbox for ArcGIS. </w:t>
      </w:r>
      <w:r w:rsidRPr="0049727F">
        <w:rPr>
          <w:i/>
          <w:iCs/>
        </w:rPr>
        <w:t>Revue Internationale de Géomatique</w:t>
      </w:r>
      <w:r w:rsidRPr="0049727F">
        <w:t xml:space="preserve">, </w:t>
      </w:r>
      <w:r w:rsidRPr="0049727F">
        <w:rPr>
          <w:i/>
          <w:iCs/>
        </w:rPr>
        <w:t>22</w:t>
      </w:r>
      <w:r w:rsidRPr="0049727F">
        <w:t>(2), 287–305. https://doi.org/10.3166/rig.22.287-305</w:t>
      </w:r>
    </w:p>
    <w:p w:rsidR="00064403" w:rsidRPr="0049727F" w:rsidRDefault="00064403" w:rsidP="001C51FA">
      <w:pPr>
        <w:pStyle w:val="References"/>
      </w:pPr>
      <w:r w:rsidRPr="0049727F">
        <w:t xml:space="preserve">Sevtsuk, A., &amp; Mekonnen, M. (2012c). Urban network analysis. A new toolbox for ArcGIS. </w:t>
      </w:r>
      <w:r w:rsidRPr="0049727F">
        <w:rPr>
          <w:i/>
          <w:iCs/>
        </w:rPr>
        <w:t>Revue Internationale de Géomatique</w:t>
      </w:r>
      <w:r w:rsidRPr="0049727F">
        <w:t xml:space="preserve">, </w:t>
      </w:r>
      <w:r w:rsidRPr="0049727F">
        <w:rPr>
          <w:i/>
          <w:iCs/>
        </w:rPr>
        <w:t>22</w:t>
      </w:r>
      <w:r w:rsidRPr="0049727F">
        <w:t>(2), 287–305. https://doi.org/10.3166/rig.22.287-305</w:t>
      </w:r>
    </w:p>
    <w:p w:rsidR="00064403" w:rsidRPr="0049727F" w:rsidRDefault="00064403" w:rsidP="001C51FA">
      <w:pPr>
        <w:pStyle w:val="References"/>
      </w:pPr>
      <w:r w:rsidRPr="0049727F">
        <w:t xml:space="preserve">Shannon, C. E. (1948). A mathematical theory of communication. </w:t>
      </w:r>
      <w:r w:rsidRPr="0049727F">
        <w:rPr>
          <w:i/>
          <w:iCs/>
        </w:rPr>
        <w:t>The Bell System Technical Journal</w:t>
      </w:r>
      <w:r w:rsidRPr="0049727F">
        <w:t xml:space="preserve">, </w:t>
      </w:r>
      <w:r w:rsidRPr="0049727F">
        <w:rPr>
          <w:i/>
          <w:iCs/>
        </w:rPr>
        <w:t>27</w:t>
      </w:r>
      <w:r w:rsidRPr="0049727F">
        <w:t>, 379–423, 623–656.</w:t>
      </w:r>
    </w:p>
    <w:p w:rsidR="00064403" w:rsidRPr="0049727F" w:rsidRDefault="00064403" w:rsidP="001C51FA">
      <w:pPr>
        <w:pStyle w:val="References"/>
      </w:pPr>
      <w:r w:rsidRPr="0049727F">
        <w:t xml:space="preserve">Shen, G. (2002a). Fractal Dimension and Fractal Growth of Urbanized Areas. </w:t>
      </w:r>
      <w:r w:rsidRPr="0049727F">
        <w:rPr>
          <w:i/>
          <w:iCs/>
        </w:rPr>
        <w:t>International Journal of Geographical Information Science</w:t>
      </w:r>
      <w:r w:rsidRPr="0049727F">
        <w:t xml:space="preserve">, </w:t>
      </w:r>
      <w:r w:rsidRPr="0049727F">
        <w:rPr>
          <w:i/>
          <w:iCs/>
        </w:rPr>
        <w:t>16</w:t>
      </w:r>
      <w:r w:rsidRPr="0049727F">
        <w:t>(5), 419–437. https://doi.org/10.1080/13658810210137013</w:t>
      </w:r>
    </w:p>
    <w:p w:rsidR="00064403" w:rsidRPr="0049727F" w:rsidRDefault="00064403" w:rsidP="001C51FA">
      <w:pPr>
        <w:pStyle w:val="References"/>
      </w:pPr>
      <w:r w:rsidRPr="0049727F">
        <w:t xml:space="preserve">Shen, G. (2002b). Fractal dimension and fractal growth of urbanized areas. </w:t>
      </w:r>
      <w:r w:rsidRPr="0049727F">
        <w:rPr>
          <w:i/>
          <w:iCs/>
        </w:rPr>
        <w:t>International Journal of Geographical Information Science</w:t>
      </w:r>
      <w:r w:rsidRPr="0049727F">
        <w:t xml:space="preserve">, </w:t>
      </w:r>
      <w:r w:rsidRPr="0049727F">
        <w:rPr>
          <w:i/>
          <w:iCs/>
        </w:rPr>
        <w:t>16</w:t>
      </w:r>
      <w:r w:rsidRPr="0049727F">
        <w:t>(5), 419–437. https://doi.org/10.1080/13658810210137013</w:t>
      </w:r>
    </w:p>
    <w:p w:rsidR="00064403" w:rsidRPr="0049727F" w:rsidRDefault="00064403" w:rsidP="001C51FA">
      <w:pPr>
        <w:pStyle w:val="References"/>
      </w:pPr>
      <w:r w:rsidRPr="0049727F">
        <w:t>Sherraden, M. (2005). Inclusion in the American Dream: Assets, Poverty, and Public Policy. Oxford University Press.</w:t>
      </w:r>
    </w:p>
    <w:p w:rsidR="00064403" w:rsidRPr="0049727F" w:rsidRDefault="00064403" w:rsidP="001C51FA">
      <w:pPr>
        <w:pStyle w:val="References"/>
      </w:pPr>
      <w:r w:rsidRPr="0049727F">
        <w:t xml:space="preserve">Shilnikov, L. (2002). Bifurcations and Strange Attractors. </w:t>
      </w:r>
      <w:r w:rsidRPr="0049727F">
        <w:rPr>
          <w:i/>
          <w:iCs/>
        </w:rPr>
        <w:t>Proceedings of the International Congress of Mathematicians</w:t>
      </w:r>
      <w:r w:rsidRPr="0049727F">
        <w:t xml:space="preserve">, </w:t>
      </w:r>
      <w:r w:rsidRPr="0049727F">
        <w:rPr>
          <w:i/>
          <w:iCs/>
        </w:rPr>
        <w:t>III</w:t>
      </w:r>
      <w:r w:rsidRPr="0049727F">
        <w:t>, 349–372.</w:t>
      </w:r>
    </w:p>
    <w:p w:rsidR="00064403" w:rsidRPr="0049727F" w:rsidRDefault="00064403" w:rsidP="001C51FA">
      <w:pPr>
        <w:pStyle w:val="References"/>
      </w:pPr>
      <w:r w:rsidRPr="0049727F">
        <w:t xml:space="preserve">Shiner, J. S., Davison, M., &amp; Landsberg, P. T. (1999). Simple measure for complexity. </w:t>
      </w:r>
      <w:r w:rsidRPr="0049727F">
        <w:rPr>
          <w:i/>
          <w:iCs/>
        </w:rPr>
        <w:t>Physical Review E</w:t>
      </w:r>
      <w:r w:rsidRPr="0049727F">
        <w:t xml:space="preserve">, </w:t>
      </w:r>
      <w:r w:rsidRPr="0049727F">
        <w:rPr>
          <w:i/>
          <w:iCs/>
        </w:rPr>
        <w:t>59</w:t>
      </w:r>
      <w:r w:rsidRPr="0049727F">
        <w:t>(2), 1459.</w:t>
      </w:r>
    </w:p>
    <w:p w:rsidR="00064403" w:rsidRPr="0049727F" w:rsidRDefault="00064403" w:rsidP="001C51FA">
      <w:pPr>
        <w:pStyle w:val="References"/>
      </w:pPr>
      <w:r w:rsidRPr="0049727F">
        <w:t xml:space="preserve">Shoup, D. (2002). </w:t>
      </w:r>
      <w:r w:rsidRPr="0049727F">
        <w:rPr>
          <w:i/>
          <w:iCs/>
        </w:rPr>
        <w:t>The High Cost of Free Parking</w:t>
      </w:r>
      <w:r w:rsidRPr="0049727F">
        <w:t xml:space="preserve"> (2011 Updated). APA Planners Press.</w:t>
      </w:r>
    </w:p>
    <w:p w:rsidR="00064403" w:rsidRPr="0049727F" w:rsidRDefault="00064403" w:rsidP="001C51FA">
      <w:pPr>
        <w:pStyle w:val="References"/>
      </w:pPr>
      <w:r w:rsidRPr="0049727F">
        <w:t xml:space="preserve">Silva, E. (2010). Waves of Complexity: Theory, Models, and Practice. In G. de Roo &amp; E. Silva (Eds.), </w:t>
      </w:r>
      <w:r w:rsidRPr="0049727F">
        <w:rPr>
          <w:i/>
          <w:iCs/>
        </w:rPr>
        <w:t>A Planner’s Encounter with Complexity</w:t>
      </w:r>
      <w:r w:rsidRPr="0049727F">
        <w:t xml:space="preserve"> (pp. 309–331). Burlington: Ashgate.</w:t>
      </w:r>
    </w:p>
    <w:p w:rsidR="00064403" w:rsidRPr="0049727F" w:rsidRDefault="00064403" w:rsidP="001C51FA">
      <w:pPr>
        <w:pStyle w:val="References"/>
      </w:pPr>
      <w:r w:rsidRPr="0049727F">
        <w:t xml:space="preserve">Silver, C. (1985). Neighborhood Planning in Historical Perspective. </w:t>
      </w:r>
      <w:r w:rsidRPr="0049727F">
        <w:rPr>
          <w:i/>
          <w:iCs/>
        </w:rPr>
        <w:t>Journal of the American Planning Association</w:t>
      </w:r>
      <w:r w:rsidRPr="0049727F">
        <w:t xml:space="preserve">, </w:t>
      </w:r>
      <w:r w:rsidRPr="0049727F">
        <w:rPr>
          <w:i/>
          <w:iCs/>
        </w:rPr>
        <w:t>51</w:t>
      </w:r>
      <w:r w:rsidRPr="0049727F">
        <w:t>(2), 161–174. https://doi.org/10.1080/01944368508976207</w:t>
      </w:r>
    </w:p>
    <w:p w:rsidR="00064403" w:rsidRPr="0049727F" w:rsidRDefault="00064403" w:rsidP="001C51FA">
      <w:pPr>
        <w:pStyle w:val="References"/>
      </w:pPr>
      <w:r w:rsidRPr="0049727F">
        <w:lastRenderedPageBreak/>
        <w:t xml:space="preserve">Simmonds, D., Waddell, P., &amp; Wegener, M. (2013). Equilibrium versus Dynamics in Urban Modelling. </w:t>
      </w:r>
      <w:r w:rsidRPr="0049727F">
        <w:rPr>
          <w:i/>
          <w:iCs/>
        </w:rPr>
        <w:t>Environment and Planning B</w:t>
      </w:r>
      <w:r w:rsidRPr="0049727F">
        <w:t xml:space="preserve">, </w:t>
      </w:r>
      <w:r w:rsidRPr="0049727F">
        <w:rPr>
          <w:i/>
          <w:iCs/>
        </w:rPr>
        <w:t>40</w:t>
      </w:r>
      <w:r w:rsidRPr="0049727F">
        <w:t>(6), 1051–1070. https://doi.org/10.1068/b38208</w:t>
      </w:r>
    </w:p>
    <w:p w:rsidR="00064403" w:rsidRPr="0049727F" w:rsidRDefault="00064403" w:rsidP="001C51FA">
      <w:pPr>
        <w:pStyle w:val="References"/>
      </w:pPr>
      <w:r w:rsidRPr="0049727F">
        <w:t xml:space="preserve">Simon, H. A. (1962). The architecture of complexity. </w:t>
      </w:r>
      <w:r w:rsidRPr="0049727F">
        <w:rPr>
          <w:i/>
          <w:iCs/>
        </w:rPr>
        <w:t>Proceedings of the American Philosophical Society</w:t>
      </w:r>
      <w:r w:rsidRPr="0049727F">
        <w:t xml:space="preserve">, </w:t>
      </w:r>
      <w:r w:rsidRPr="0049727F">
        <w:rPr>
          <w:i/>
          <w:iCs/>
        </w:rPr>
        <w:t>106</w:t>
      </w:r>
      <w:r w:rsidRPr="0049727F">
        <w:t>(6), 467–482.</w:t>
      </w:r>
    </w:p>
    <w:p w:rsidR="00064403" w:rsidRPr="0049727F" w:rsidRDefault="00064403" w:rsidP="001C51FA">
      <w:pPr>
        <w:pStyle w:val="References"/>
      </w:pPr>
      <w:r w:rsidRPr="0049727F">
        <w:t xml:space="preserve">Singh, S. L., Mishra, S. N., &amp; Sinkala, W. (2012). A New Iterative Approach to Fractal Models. </w:t>
      </w:r>
      <w:r w:rsidRPr="0049727F">
        <w:rPr>
          <w:i/>
          <w:iCs/>
        </w:rPr>
        <w:t>Communications in Nonlinear Science and Numerical Simulation</w:t>
      </w:r>
      <w:r w:rsidRPr="0049727F">
        <w:t xml:space="preserve">, </w:t>
      </w:r>
      <w:r w:rsidRPr="0049727F">
        <w:rPr>
          <w:i/>
          <w:iCs/>
        </w:rPr>
        <w:t>17</w:t>
      </w:r>
      <w:r w:rsidRPr="0049727F">
        <w:t>(2), 521–529. https://doi.org/10.1016/j.cnsns.2011.06.014</w:t>
      </w:r>
    </w:p>
    <w:p w:rsidR="00064403" w:rsidRPr="0049727F" w:rsidRDefault="00064403" w:rsidP="001C51FA">
      <w:pPr>
        <w:pStyle w:val="References"/>
      </w:pPr>
      <w:r w:rsidRPr="0049727F">
        <w:t xml:space="preserve">Siodla, J. (2015). Razing San Francisco: The 1906 disaster as a natural experiment in urban redevelopment. </w:t>
      </w:r>
      <w:r w:rsidRPr="0049727F">
        <w:rPr>
          <w:i/>
          <w:iCs/>
        </w:rPr>
        <w:t>Journal of Urban Economics</w:t>
      </w:r>
      <w:r w:rsidRPr="0049727F">
        <w:t xml:space="preserve">, </w:t>
      </w:r>
      <w:r w:rsidRPr="0049727F">
        <w:rPr>
          <w:i/>
          <w:iCs/>
        </w:rPr>
        <w:t>89</w:t>
      </w:r>
      <w:r w:rsidRPr="0049727F">
        <w:t>, 48–61. https://doi.org/10.1016/j.jue.2015.07.001</w:t>
      </w:r>
    </w:p>
    <w:p w:rsidR="00064403" w:rsidRPr="0049727F" w:rsidRDefault="00064403" w:rsidP="001C51FA">
      <w:pPr>
        <w:pStyle w:val="References"/>
      </w:pPr>
      <w:r w:rsidRPr="0049727F">
        <w:t xml:space="preserve">Smith, M. E. (2010). The archaeological study of neighborhoods and districts in ancient cities. </w:t>
      </w:r>
      <w:r w:rsidRPr="0049727F">
        <w:rPr>
          <w:i/>
          <w:iCs/>
        </w:rPr>
        <w:t>Journal of Anthropological Archaeology</w:t>
      </w:r>
      <w:r w:rsidRPr="0049727F">
        <w:t xml:space="preserve">, </w:t>
      </w:r>
      <w:r w:rsidRPr="0049727F">
        <w:rPr>
          <w:i/>
          <w:iCs/>
        </w:rPr>
        <w:t>29</w:t>
      </w:r>
      <w:r w:rsidRPr="0049727F">
        <w:t>(2), 137–154. https://doi.org/10.1016/j.jaa.2010.01.001</w:t>
      </w:r>
    </w:p>
    <w:p w:rsidR="00064403" w:rsidRPr="0049727F" w:rsidRDefault="00064403" w:rsidP="001C51FA">
      <w:pPr>
        <w:pStyle w:val="References"/>
      </w:pPr>
      <w:r w:rsidRPr="0049727F">
        <w:t>Snyder, E. E. (1979). Portland Names and Neighborhoods: Their Historic Origins. Portland: Binford &amp; Mort Pubs.</w:t>
      </w:r>
    </w:p>
    <w:p w:rsidR="00064403" w:rsidRPr="0049727F" w:rsidRDefault="00064403" w:rsidP="001C51FA">
      <w:pPr>
        <w:pStyle w:val="References"/>
      </w:pPr>
      <w:r w:rsidRPr="0049727F">
        <w:t xml:space="preserve">Solecki, W., Seto, K. C., &amp; Marcotullio, P. J. (2013). It’s Time for an Urbanization Science. </w:t>
      </w:r>
      <w:r w:rsidRPr="0049727F">
        <w:rPr>
          <w:i/>
          <w:iCs/>
        </w:rPr>
        <w:t>Environment: Science and Policy for Sustainable Development</w:t>
      </w:r>
      <w:r w:rsidRPr="0049727F">
        <w:t xml:space="preserve">, </w:t>
      </w:r>
      <w:r w:rsidRPr="0049727F">
        <w:rPr>
          <w:i/>
          <w:iCs/>
        </w:rPr>
        <w:t>55</w:t>
      </w:r>
      <w:r w:rsidRPr="0049727F">
        <w:t>(1), 12–17.</w:t>
      </w:r>
    </w:p>
    <w:p w:rsidR="00064403" w:rsidRPr="0049727F" w:rsidRDefault="00064403" w:rsidP="001C51FA">
      <w:pPr>
        <w:pStyle w:val="References"/>
      </w:pPr>
      <w:r w:rsidRPr="0049727F">
        <w:t xml:space="preserve">Song, Y., Merlin, L., &amp; Rodriguez, D. (2013). Comparing measures of urban land use mix. </w:t>
      </w:r>
      <w:r w:rsidRPr="0049727F">
        <w:rPr>
          <w:i/>
          <w:iCs/>
        </w:rPr>
        <w:t>Computers, Environment and Urban Systems</w:t>
      </w:r>
      <w:r w:rsidRPr="0049727F">
        <w:t xml:space="preserve">, </w:t>
      </w:r>
      <w:r w:rsidRPr="0049727F">
        <w:rPr>
          <w:i/>
          <w:iCs/>
        </w:rPr>
        <w:t>42</w:t>
      </w:r>
      <w:r w:rsidRPr="0049727F">
        <w:t>, 1–13. https://doi.org/10.1016/j.compenvurbsys.2013.08.001</w:t>
      </w:r>
    </w:p>
    <w:p w:rsidR="00064403" w:rsidRPr="0049727F" w:rsidRDefault="00064403" w:rsidP="001C51FA">
      <w:pPr>
        <w:pStyle w:val="References"/>
      </w:pPr>
      <w:r w:rsidRPr="0049727F">
        <w:lastRenderedPageBreak/>
        <w:t xml:space="preserve">Song, Y., Popkin, B., &amp; Gordon-Larsen, P. (2013). A national-level analysis of neighborhood form metrics. </w:t>
      </w:r>
      <w:r w:rsidRPr="0049727F">
        <w:rPr>
          <w:i/>
          <w:iCs/>
        </w:rPr>
        <w:t>Landscape and Urban Planning</w:t>
      </w:r>
      <w:r w:rsidRPr="0049727F">
        <w:t xml:space="preserve">, </w:t>
      </w:r>
      <w:r w:rsidRPr="0049727F">
        <w:rPr>
          <w:i/>
          <w:iCs/>
        </w:rPr>
        <w:t>116</w:t>
      </w:r>
      <w:r w:rsidRPr="0049727F">
        <w:t>, 73–85. https://doi.org/10.1016/j.landurbplan.2013.04.002</w:t>
      </w:r>
    </w:p>
    <w:p w:rsidR="00064403" w:rsidRPr="0049727F" w:rsidRDefault="00064403" w:rsidP="001C51FA">
      <w:pPr>
        <w:pStyle w:val="References"/>
      </w:pPr>
      <w:r w:rsidRPr="0049727F">
        <w:t>Sonoran Institute. (2013). Reset: Assessing Future Housing Markets in the Rocky Mountain West. Tucson, Arizona: Sonoran Institute.</w:t>
      </w:r>
    </w:p>
    <w:p w:rsidR="00064403" w:rsidRPr="0049727F" w:rsidRDefault="00064403" w:rsidP="001C51FA">
      <w:pPr>
        <w:pStyle w:val="References"/>
      </w:pPr>
      <w:r w:rsidRPr="0049727F">
        <w:t xml:space="preserve">Southworth, M., &amp; Ben-Joseph, E. (1997). </w:t>
      </w:r>
      <w:r w:rsidRPr="0049727F">
        <w:rPr>
          <w:i/>
          <w:iCs/>
        </w:rPr>
        <w:t>Streets and the Shaping of Towns and Cities</w:t>
      </w:r>
      <w:r w:rsidRPr="0049727F">
        <w:t>. New York: McGraw-Hill.</w:t>
      </w:r>
    </w:p>
    <w:p w:rsidR="00064403" w:rsidRPr="0049727F" w:rsidRDefault="00064403" w:rsidP="001C51FA">
      <w:pPr>
        <w:pStyle w:val="References"/>
      </w:pPr>
      <w:r w:rsidRPr="0049727F">
        <w:t>Speck, J. (2012). Walkable City: How Downtown Can Save America, One Step at a Time. Farrar, Straus and Giroux.</w:t>
      </w:r>
    </w:p>
    <w:p w:rsidR="00064403" w:rsidRPr="0049727F" w:rsidRDefault="00064403" w:rsidP="001C51FA">
      <w:pPr>
        <w:pStyle w:val="References"/>
      </w:pPr>
      <w:r w:rsidRPr="0049727F">
        <w:t xml:space="preserve">Sprott, J. C., &amp; Xiong, A. (2015). Classifying and Quantifying Basins of Attraction. </w:t>
      </w:r>
      <w:r w:rsidRPr="0049727F">
        <w:rPr>
          <w:i/>
          <w:iCs/>
        </w:rPr>
        <w:t>Chaos</w:t>
      </w:r>
      <w:r w:rsidRPr="0049727F">
        <w:t xml:space="preserve">, </w:t>
      </w:r>
      <w:r w:rsidRPr="0049727F">
        <w:rPr>
          <w:i/>
          <w:iCs/>
        </w:rPr>
        <w:t>25</w:t>
      </w:r>
      <w:r w:rsidRPr="0049727F">
        <w:t>(8), 83101.</w:t>
      </w:r>
    </w:p>
    <w:p w:rsidR="00064403" w:rsidRPr="0049727F" w:rsidRDefault="00064403" w:rsidP="001C51FA">
      <w:pPr>
        <w:pStyle w:val="References"/>
      </w:pPr>
      <w:r w:rsidRPr="0049727F">
        <w:t xml:space="preserve">Stead, D., &amp; Marshall, S. (2001). The relationships between urban form and travel patterns. An international review and evaluation. </w:t>
      </w:r>
      <w:r w:rsidRPr="0049727F">
        <w:rPr>
          <w:i/>
          <w:iCs/>
        </w:rPr>
        <w:t>European Journal of Transport and Infrastructure Research</w:t>
      </w:r>
      <w:r w:rsidRPr="0049727F">
        <w:t xml:space="preserve">, </w:t>
      </w:r>
      <w:r w:rsidRPr="0049727F">
        <w:rPr>
          <w:i/>
          <w:iCs/>
        </w:rPr>
        <w:t>1</w:t>
      </w:r>
      <w:r w:rsidRPr="0049727F">
        <w:t>(2), 113–141.</w:t>
      </w:r>
    </w:p>
    <w:p w:rsidR="00064403" w:rsidRPr="0049727F" w:rsidRDefault="00064403" w:rsidP="001C51FA">
      <w:pPr>
        <w:pStyle w:val="References"/>
      </w:pPr>
      <w:r w:rsidRPr="0049727F">
        <w:t xml:space="preserve">Stewart, I. (2000). The Lorenz Attractor Exists. </w:t>
      </w:r>
      <w:r w:rsidRPr="0049727F">
        <w:rPr>
          <w:i/>
          <w:iCs/>
        </w:rPr>
        <w:t>Nature</w:t>
      </w:r>
      <w:r w:rsidRPr="0049727F">
        <w:t xml:space="preserve">, </w:t>
      </w:r>
      <w:r w:rsidRPr="0049727F">
        <w:rPr>
          <w:i/>
          <w:iCs/>
        </w:rPr>
        <w:t>406</w:t>
      </w:r>
      <w:r w:rsidRPr="0049727F">
        <w:t>(6799), 948–949.</w:t>
      </w:r>
    </w:p>
    <w:p w:rsidR="00064403" w:rsidRPr="0049727F" w:rsidRDefault="00064403" w:rsidP="001C51FA">
      <w:pPr>
        <w:pStyle w:val="References"/>
      </w:pPr>
      <w:r w:rsidRPr="0049727F">
        <w:t xml:space="preserve">Stott, I., Soga, M., Inger, R., &amp; Gaston, K. J. (2015). Land sparing is crucial for urban ecosystem services. </w:t>
      </w:r>
      <w:r w:rsidRPr="0049727F">
        <w:rPr>
          <w:i/>
          <w:iCs/>
        </w:rPr>
        <w:t>Frontiers in Ecology and the Environment</w:t>
      </w:r>
      <w:r w:rsidRPr="0049727F">
        <w:t xml:space="preserve">, </w:t>
      </w:r>
      <w:r w:rsidRPr="0049727F">
        <w:rPr>
          <w:i/>
          <w:iCs/>
        </w:rPr>
        <w:t>13</w:t>
      </w:r>
      <w:r w:rsidRPr="0049727F">
        <w:t>(7), 387–393. https://doi.org/10.1890/140286</w:t>
      </w:r>
    </w:p>
    <w:p w:rsidR="00064403" w:rsidRPr="0049727F" w:rsidRDefault="00064403" w:rsidP="001C51FA">
      <w:pPr>
        <w:pStyle w:val="References"/>
      </w:pPr>
      <w:r w:rsidRPr="0049727F">
        <w:t xml:space="preserve">Strano, E., Nicosia, V., Latora, V., Porta, S., &amp; Barthélemy, M. (2012). Elementary processes governing the evolution of road networks. </w:t>
      </w:r>
      <w:r w:rsidRPr="0049727F">
        <w:rPr>
          <w:i/>
          <w:iCs/>
        </w:rPr>
        <w:t>Scientific Reports</w:t>
      </w:r>
      <w:r w:rsidRPr="0049727F">
        <w:t xml:space="preserve">, </w:t>
      </w:r>
      <w:r w:rsidRPr="0049727F">
        <w:rPr>
          <w:i/>
          <w:iCs/>
        </w:rPr>
        <w:t>2</w:t>
      </w:r>
      <w:r w:rsidRPr="0049727F">
        <w:t>. https://doi.org/10.1038/srep00296</w:t>
      </w:r>
    </w:p>
    <w:p w:rsidR="00064403" w:rsidRPr="0049727F" w:rsidRDefault="00064403" w:rsidP="001C51FA">
      <w:pPr>
        <w:pStyle w:val="References"/>
      </w:pPr>
      <w:r w:rsidRPr="0049727F">
        <w:lastRenderedPageBreak/>
        <w:t xml:space="preserve">Strano, E., Viana, M., da Fontoura Costa, L., Cardillo, A., Porta, S., &amp; Latora, V. (2013). Urban Street Networks, a Comparative Analysis of Ten European Cities. </w:t>
      </w:r>
      <w:r w:rsidRPr="0049727F">
        <w:rPr>
          <w:i/>
          <w:iCs/>
        </w:rPr>
        <w:t>Environment and Planning B</w:t>
      </w:r>
      <w:r w:rsidRPr="0049727F">
        <w:t xml:space="preserve">, </w:t>
      </w:r>
      <w:r w:rsidRPr="0049727F">
        <w:rPr>
          <w:i/>
          <w:iCs/>
        </w:rPr>
        <w:t>40</w:t>
      </w:r>
      <w:r w:rsidRPr="0049727F">
        <w:t>(6), 1071–1086. https://doi.org/10.1068/b38216</w:t>
      </w:r>
    </w:p>
    <w:p w:rsidR="00064403" w:rsidRPr="0049727F" w:rsidRDefault="00064403" w:rsidP="001C51FA">
      <w:pPr>
        <w:pStyle w:val="References"/>
      </w:pPr>
      <w:r w:rsidRPr="0049727F">
        <w:t xml:space="preserve">Strogatz, S. H. (2014). </w:t>
      </w:r>
      <w:r w:rsidRPr="0049727F">
        <w:rPr>
          <w:i/>
          <w:iCs/>
        </w:rPr>
        <w:t>Nonlinear Dynamics and Chaos</w:t>
      </w:r>
      <w:r w:rsidRPr="0049727F">
        <w:t xml:space="preserve"> (2nd ed.). Boulder: Westview Press.</w:t>
      </w:r>
    </w:p>
    <w:p w:rsidR="00064403" w:rsidRPr="0049727F" w:rsidRDefault="00064403" w:rsidP="001C51FA">
      <w:pPr>
        <w:pStyle w:val="References"/>
      </w:pPr>
      <w:r w:rsidRPr="0049727F">
        <w:t xml:space="preserve">Stumpf, M. P. H., &amp; Porter, M. A. (2012). Critical Truths About Power Laws. </w:t>
      </w:r>
      <w:r w:rsidRPr="0049727F">
        <w:rPr>
          <w:i/>
          <w:iCs/>
        </w:rPr>
        <w:t>Science</w:t>
      </w:r>
      <w:r w:rsidRPr="0049727F">
        <w:t xml:space="preserve">, </w:t>
      </w:r>
      <w:r w:rsidRPr="0049727F">
        <w:rPr>
          <w:i/>
          <w:iCs/>
        </w:rPr>
        <w:t>335</w:t>
      </w:r>
      <w:r w:rsidRPr="0049727F">
        <w:t>(6069), 665–666. https://doi.org/10.1126/science.1216142</w:t>
      </w:r>
    </w:p>
    <w:p w:rsidR="00064403" w:rsidRPr="0049727F" w:rsidRDefault="00064403" w:rsidP="001C51FA">
      <w:pPr>
        <w:pStyle w:val="References"/>
      </w:pPr>
      <w:r w:rsidRPr="0049727F">
        <w:t xml:space="preserve">Suetani, H., Soejima, K., Matsuoka, R., Parlitz, U., &amp; Hata, H. (2012). Manifold Learning Approach for Chaos in the Dripping Faucet. </w:t>
      </w:r>
      <w:r w:rsidRPr="0049727F">
        <w:rPr>
          <w:i/>
          <w:iCs/>
        </w:rPr>
        <w:t>Physical Review E</w:t>
      </w:r>
      <w:r w:rsidRPr="0049727F">
        <w:t xml:space="preserve">, </w:t>
      </w:r>
      <w:r w:rsidRPr="0049727F">
        <w:rPr>
          <w:i/>
          <w:iCs/>
        </w:rPr>
        <w:t>86</w:t>
      </w:r>
      <w:r w:rsidRPr="0049727F">
        <w:t>(3). https://doi.org/10.1103/PhysRevE.86.036209</w:t>
      </w:r>
    </w:p>
    <w:p w:rsidR="00064403" w:rsidRPr="0049727F" w:rsidRDefault="00064403" w:rsidP="001C51FA">
      <w:pPr>
        <w:pStyle w:val="References"/>
      </w:pPr>
      <w:r w:rsidRPr="0049727F">
        <w:t xml:space="preserve">Sung, H., Lee, S., &amp; Cheon, S. (2015). Operationalizing Jane Jacobs’s Urban Design Theory Empirical Verification from the Great City of Seoul, Korea. </w:t>
      </w:r>
      <w:r w:rsidRPr="0049727F">
        <w:rPr>
          <w:i/>
          <w:iCs/>
        </w:rPr>
        <w:t>Journal of Planning Education and Research</w:t>
      </w:r>
      <w:r w:rsidRPr="0049727F">
        <w:t>, 0739456X14568021.</w:t>
      </w:r>
    </w:p>
    <w:p w:rsidR="00064403" w:rsidRPr="0049727F" w:rsidRDefault="00064403" w:rsidP="001C51FA">
      <w:pPr>
        <w:pStyle w:val="References"/>
      </w:pPr>
      <w:r w:rsidRPr="0049727F">
        <w:t xml:space="preserve">Takens, F. (1981). Detecting Strange Attractors in Turbulence. In D. Rand &amp; L. S. Young (Eds.), </w:t>
      </w:r>
      <w:r w:rsidRPr="0049727F">
        <w:rPr>
          <w:i/>
          <w:iCs/>
        </w:rPr>
        <w:t>Dynamical Systems and Turbulence</w:t>
      </w:r>
      <w:r w:rsidRPr="0049727F">
        <w:t xml:space="preserve"> (pp. 366–381). Berlin: Springer-Verlag.</w:t>
      </w:r>
    </w:p>
    <w:p w:rsidR="00064403" w:rsidRPr="0049727F" w:rsidRDefault="00064403" w:rsidP="001C51FA">
      <w:pPr>
        <w:pStyle w:val="References"/>
      </w:pPr>
      <w:r w:rsidRPr="0049727F">
        <w:t xml:space="preserve">Talen, E. (2009). Design by the Rules: The Historical Underpinnings of Form-Based Codes. </w:t>
      </w:r>
      <w:r w:rsidRPr="0049727F">
        <w:rPr>
          <w:i/>
          <w:iCs/>
        </w:rPr>
        <w:t>Journal of the American Planning Association</w:t>
      </w:r>
      <w:r w:rsidRPr="0049727F">
        <w:t xml:space="preserve">, </w:t>
      </w:r>
      <w:r w:rsidRPr="0049727F">
        <w:rPr>
          <w:i/>
          <w:iCs/>
        </w:rPr>
        <w:t>75</w:t>
      </w:r>
      <w:r w:rsidRPr="0049727F">
        <w:t>(2), 144–160. https://doi.org/10.1080/01944360802686662</w:t>
      </w:r>
    </w:p>
    <w:p w:rsidR="00064403" w:rsidRPr="0049727F" w:rsidRDefault="00064403" w:rsidP="001C51FA">
      <w:pPr>
        <w:pStyle w:val="References"/>
      </w:pPr>
      <w:r w:rsidRPr="0049727F">
        <w:t xml:space="preserve">Talen, E. (2011). </w:t>
      </w:r>
      <w:r w:rsidRPr="0049727F">
        <w:rPr>
          <w:i/>
          <w:iCs/>
        </w:rPr>
        <w:t>City Rules: How Regulations Affect Urban Form</w:t>
      </w:r>
      <w:r w:rsidRPr="0049727F">
        <w:t xml:space="preserve"> (First American Edition). Island Press.</w:t>
      </w:r>
    </w:p>
    <w:p w:rsidR="00064403" w:rsidRPr="0049727F" w:rsidRDefault="00064403" w:rsidP="001C51FA">
      <w:pPr>
        <w:pStyle w:val="References"/>
      </w:pPr>
      <w:r w:rsidRPr="0049727F">
        <w:t xml:space="preserve">Talen, E., Menozzi, S., &amp; Schaefer, C. (2015). What is a “Great Neighborhood”? An Analysis of APA’s Top-Rated Places. </w:t>
      </w:r>
      <w:r w:rsidRPr="0049727F">
        <w:rPr>
          <w:i/>
          <w:iCs/>
        </w:rPr>
        <w:t>Journal of the American Planning Association</w:t>
      </w:r>
      <w:r w:rsidRPr="0049727F">
        <w:t xml:space="preserve">, </w:t>
      </w:r>
      <w:r w:rsidRPr="0049727F">
        <w:rPr>
          <w:i/>
          <w:iCs/>
        </w:rPr>
        <w:t>81</w:t>
      </w:r>
      <w:r w:rsidRPr="0049727F">
        <w:t>(2), 121–141. https://doi.org/10.1080/01944363.2015.1067573</w:t>
      </w:r>
    </w:p>
    <w:p w:rsidR="00064403" w:rsidRPr="0049727F" w:rsidRDefault="00064403" w:rsidP="001C51FA">
      <w:pPr>
        <w:pStyle w:val="References"/>
      </w:pPr>
      <w:r w:rsidRPr="0049727F">
        <w:lastRenderedPageBreak/>
        <w:t xml:space="preserve">Thaler, R. H., &amp; Sunstein, C. R. (2003). Behavioral Economics, Public Policy, and Paternalism: Libertarian Paternalism. </w:t>
      </w:r>
      <w:r w:rsidRPr="0049727F">
        <w:rPr>
          <w:i/>
          <w:iCs/>
        </w:rPr>
        <w:t>AEA Papers and Proceedings</w:t>
      </w:r>
      <w:r w:rsidRPr="0049727F">
        <w:t xml:space="preserve">, </w:t>
      </w:r>
      <w:r w:rsidRPr="0049727F">
        <w:rPr>
          <w:i/>
          <w:iCs/>
        </w:rPr>
        <w:t>93</w:t>
      </w:r>
      <w:r w:rsidRPr="0049727F">
        <w:t>(2), 175–179.</w:t>
      </w:r>
    </w:p>
    <w:p w:rsidR="00064403" w:rsidRPr="0049727F" w:rsidRDefault="00064403" w:rsidP="001C51FA">
      <w:pPr>
        <w:pStyle w:val="References"/>
      </w:pPr>
      <w:r w:rsidRPr="0049727F">
        <w:t>The dynamics of complex urban systems: an interdisciplinary approach. (2008). Heidelberg</w:t>
      </w:r>
      <w:r w:rsidRPr="0049727F">
        <w:rPr>
          <w:rFonts w:ascii="Times New Roman" w:hAnsi="Times New Roman"/>
        </w:rPr>
        <w:t> </w:t>
      </w:r>
      <w:r w:rsidRPr="0049727F">
        <w:t>; New York: Physica-Verlag.</w:t>
      </w:r>
    </w:p>
    <w:p w:rsidR="00064403" w:rsidRPr="0049727F" w:rsidRDefault="00064403" w:rsidP="001C51FA">
      <w:pPr>
        <w:pStyle w:val="References"/>
      </w:pPr>
      <w:r w:rsidRPr="0049727F">
        <w:t xml:space="preserve">Theiler, J. (1990). Estimating Fractal Dimension. </w:t>
      </w:r>
      <w:r w:rsidRPr="0049727F">
        <w:rPr>
          <w:i/>
          <w:iCs/>
        </w:rPr>
        <w:t>Journal of the Optical Society of America A</w:t>
      </w:r>
      <w:r w:rsidRPr="0049727F">
        <w:t xml:space="preserve">, </w:t>
      </w:r>
      <w:r w:rsidRPr="0049727F">
        <w:rPr>
          <w:i/>
          <w:iCs/>
        </w:rPr>
        <w:t>7</w:t>
      </w:r>
      <w:r w:rsidRPr="0049727F">
        <w:t>(6), 1055–1073.</w:t>
      </w:r>
    </w:p>
    <w:p w:rsidR="00064403" w:rsidRPr="0049727F" w:rsidRDefault="00064403" w:rsidP="001C51FA">
      <w:pPr>
        <w:pStyle w:val="References"/>
      </w:pPr>
      <w:r w:rsidRPr="0049727F">
        <w:t xml:space="preserve">Thrift, N. (1999). The Place of Complexity. </w:t>
      </w:r>
      <w:r w:rsidRPr="0049727F">
        <w:rPr>
          <w:i/>
          <w:iCs/>
        </w:rPr>
        <w:t>Theory, Culture &amp; Society</w:t>
      </w:r>
      <w:r w:rsidRPr="0049727F">
        <w:t xml:space="preserve">, </w:t>
      </w:r>
      <w:r w:rsidRPr="0049727F">
        <w:rPr>
          <w:i/>
          <w:iCs/>
        </w:rPr>
        <w:t>16</w:t>
      </w:r>
      <w:r w:rsidRPr="0049727F">
        <w:t>(3), 31–69. https://doi.org/10.1177/02632769922050610</w:t>
      </w:r>
    </w:p>
    <w:p w:rsidR="00064403" w:rsidRPr="0049727F" w:rsidRDefault="00064403" w:rsidP="001C51FA">
      <w:pPr>
        <w:pStyle w:val="References"/>
      </w:pPr>
      <w:r w:rsidRPr="0049727F">
        <w:t>Tomida, A. G. (2008). Matlab Toolbox and GUI for Analyzing One-Dimensional Chaotic Maps (pp. 321–330). Presented at the International Conference on Computational Sciences and Its Applications ICCSA 2008, Perugia: IEEE. https://doi.org/10.1109/ICCSA.2008.7</w:t>
      </w:r>
    </w:p>
    <w:p w:rsidR="00064403" w:rsidRPr="0049727F" w:rsidRDefault="00064403" w:rsidP="001C51FA">
      <w:pPr>
        <w:pStyle w:val="References"/>
      </w:pPr>
      <w:r w:rsidRPr="0049727F">
        <w:t xml:space="preserve">Trudeau, R. J. (1994). </w:t>
      </w:r>
      <w:r w:rsidRPr="0049727F">
        <w:rPr>
          <w:i/>
          <w:iCs/>
        </w:rPr>
        <w:t>Introduction to Graph Theory</w:t>
      </w:r>
      <w:r w:rsidRPr="0049727F">
        <w:t xml:space="preserve"> (2nd edition). New York: Dover Publications.</w:t>
      </w:r>
    </w:p>
    <w:p w:rsidR="00064403" w:rsidRPr="0049727F" w:rsidRDefault="00064403" w:rsidP="001C51FA">
      <w:pPr>
        <w:pStyle w:val="References"/>
      </w:pPr>
      <w:r w:rsidRPr="0049727F">
        <w:t xml:space="preserve">Turcotte, D. L. (1999). Self-organized criticality. </w:t>
      </w:r>
      <w:r w:rsidRPr="0049727F">
        <w:rPr>
          <w:i/>
          <w:iCs/>
        </w:rPr>
        <w:t>Reports on Progress in Physics</w:t>
      </w:r>
      <w:r w:rsidRPr="0049727F">
        <w:t xml:space="preserve">, </w:t>
      </w:r>
      <w:r w:rsidRPr="0049727F">
        <w:rPr>
          <w:i/>
          <w:iCs/>
        </w:rPr>
        <w:t>62</w:t>
      </w:r>
      <w:r w:rsidRPr="0049727F">
        <w:t>(10), 1377.</w:t>
      </w:r>
    </w:p>
    <w:p w:rsidR="00064403" w:rsidRPr="0049727F" w:rsidRDefault="00064403" w:rsidP="001C51FA">
      <w:pPr>
        <w:pStyle w:val="References"/>
      </w:pPr>
      <w:r w:rsidRPr="0049727F">
        <w:t xml:space="preserve">Tversky, A., &amp; Kahneman, D. (1974). Judgment Under Uncertainty: Heuristics and Biases. </w:t>
      </w:r>
      <w:r w:rsidRPr="0049727F">
        <w:rPr>
          <w:i/>
          <w:iCs/>
        </w:rPr>
        <w:t>Science</w:t>
      </w:r>
      <w:r w:rsidRPr="0049727F">
        <w:t xml:space="preserve">, </w:t>
      </w:r>
      <w:r w:rsidRPr="0049727F">
        <w:rPr>
          <w:i/>
          <w:iCs/>
        </w:rPr>
        <w:t>185</w:t>
      </w:r>
      <w:r w:rsidRPr="0049727F">
        <w:t>, 1124–1131.</w:t>
      </w:r>
    </w:p>
    <w:p w:rsidR="00064403" w:rsidRPr="0049727F" w:rsidRDefault="00064403" w:rsidP="001C51FA">
      <w:pPr>
        <w:pStyle w:val="References"/>
      </w:pPr>
      <w:r w:rsidRPr="0049727F">
        <w:t xml:space="preserve">Uitermark, J. (2015). Longing for Wikitopia: The study and politics of self-organisation. </w:t>
      </w:r>
      <w:r w:rsidRPr="0049727F">
        <w:rPr>
          <w:i/>
          <w:iCs/>
        </w:rPr>
        <w:t>Urban Studies</w:t>
      </w:r>
      <w:r w:rsidRPr="0049727F">
        <w:t xml:space="preserve">, </w:t>
      </w:r>
      <w:r w:rsidRPr="0049727F">
        <w:rPr>
          <w:i/>
          <w:iCs/>
        </w:rPr>
        <w:t>52</w:t>
      </w:r>
      <w:r w:rsidRPr="0049727F">
        <w:t>(13), 2301–2312. https://doi.org/10.1177/0042098015577334</w:t>
      </w:r>
    </w:p>
    <w:p w:rsidR="00064403" w:rsidRPr="0049727F" w:rsidRDefault="00064403" w:rsidP="001C51FA">
      <w:pPr>
        <w:pStyle w:val="References"/>
      </w:pPr>
      <w:r w:rsidRPr="0049727F">
        <w:t>US Census Bureau. (2010). 2010 Census Urban and Rural Classification and Urban Area Criteria. Retrieved November 15, 2016, from https://www.census.gov/geo/reference/ua/urban-rural-2010.html</w:t>
      </w:r>
    </w:p>
    <w:p w:rsidR="00064403" w:rsidRPr="0049727F" w:rsidRDefault="00064403" w:rsidP="001C51FA">
      <w:pPr>
        <w:pStyle w:val="References"/>
      </w:pPr>
      <w:r w:rsidRPr="0049727F">
        <w:t>U.S. Green Building Council. (2012, October). LEED 2009 for Neighborhood Development.</w:t>
      </w:r>
    </w:p>
    <w:p w:rsidR="00064403" w:rsidRPr="0049727F" w:rsidRDefault="00064403" w:rsidP="001C51FA">
      <w:pPr>
        <w:pStyle w:val="References"/>
      </w:pPr>
      <w:r w:rsidRPr="0049727F">
        <w:lastRenderedPageBreak/>
        <w:t xml:space="preserve">Vanderbilt, T. (2013). Welcome to the Jumble. </w:t>
      </w:r>
      <w:r w:rsidRPr="0049727F">
        <w:rPr>
          <w:i/>
          <w:iCs/>
        </w:rPr>
        <w:t>The Wilson Quarterly</w:t>
      </w:r>
      <w:r w:rsidRPr="0049727F">
        <w:t>.</w:t>
      </w:r>
    </w:p>
    <w:p w:rsidR="00064403" w:rsidRPr="0049727F" w:rsidRDefault="00064403" w:rsidP="001C51FA">
      <w:pPr>
        <w:pStyle w:val="References"/>
      </w:pPr>
      <w:r w:rsidRPr="0049727F">
        <w:t xml:space="preserve">Vitins, B. J., &amp; Axhausen, K. W. (2014). Shape grammars in transport and urban design. In </w:t>
      </w:r>
      <w:r w:rsidRPr="0049727F">
        <w:rPr>
          <w:i/>
          <w:iCs/>
        </w:rPr>
        <w:t>world symposium on transport and land use research, Delft</w:t>
      </w:r>
      <w:r w:rsidRPr="0049727F">
        <w:t>. Retrieved from http://www.vitins.ch/papers/WSTLUR_Vitins_Axhausen_2014.pdf</w:t>
      </w:r>
    </w:p>
    <w:p w:rsidR="00064403" w:rsidRPr="0049727F" w:rsidRDefault="00064403" w:rsidP="001C51FA">
      <w:pPr>
        <w:pStyle w:val="References"/>
      </w:pPr>
      <w:r w:rsidRPr="0049727F">
        <w:t xml:space="preserve">von Hayek, F. (1974, December). </w:t>
      </w:r>
      <w:r w:rsidRPr="0049727F">
        <w:rPr>
          <w:i/>
          <w:iCs/>
        </w:rPr>
        <w:t>Prize Lecture: The Sveriges Riksbank Prize in Economic Sciences in Memory of Alfred Nobel 1974</w:t>
      </w:r>
      <w:r w:rsidRPr="0049727F">
        <w:t>. Nobel Prize Lecture. Retrieved from http://www.nobelprize.org/nobel_prizes/economic-sciences/laureates/1974/hayek-lecture.html</w:t>
      </w:r>
    </w:p>
    <w:p w:rsidR="00064403" w:rsidRPr="0049727F" w:rsidRDefault="00064403" w:rsidP="001C51FA">
      <w:pPr>
        <w:pStyle w:val="References"/>
      </w:pPr>
      <w:r w:rsidRPr="0049727F">
        <w:t xml:space="preserve">Waddell, P. (2002). UrbanSim: Modeling Urban Development for Land Use, Transportation, and Environmental Planning. </w:t>
      </w:r>
      <w:r w:rsidRPr="0049727F">
        <w:rPr>
          <w:i/>
          <w:iCs/>
        </w:rPr>
        <w:t>Journal of the American Planning Association</w:t>
      </w:r>
      <w:r w:rsidRPr="0049727F">
        <w:t xml:space="preserve">, </w:t>
      </w:r>
      <w:r w:rsidRPr="0049727F">
        <w:rPr>
          <w:i/>
          <w:iCs/>
        </w:rPr>
        <w:t>68</w:t>
      </w:r>
      <w:r w:rsidRPr="0049727F">
        <w:t>(3), 297–314. https://doi.org/10.1080/01944360208976274</w:t>
      </w:r>
    </w:p>
    <w:p w:rsidR="00064403" w:rsidRPr="0049727F" w:rsidRDefault="00064403" w:rsidP="001C51FA">
      <w:pPr>
        <w:pStyle w:val="References"/>
      </w:pPr>
      <w:r w:rsidRPr="0049727F">
        <w:t xml:space="preserve">Walker, B., Holling, C. S., Carpenter, S. R., &amp; Kinzig, A. (2004). Resilience, adaptability and transformability in social–ecological systems. </w:t>
      </w:r>
      <w:r w:rsidRPr="0049727F">
        <w:rPr>
          <w:i/>
          <w:iCs/>
        </w:rPr>
        <w:t>Ecology and Society</w:t>
      </w:r>
      <w:r w:rsidRPr="0049727F">
        <w:t xml:space="preserve">, </w:t>
      </w:r>
      <w:r w:rsidRPr="0049727F">
        <w:rPr>
          <w:i/>
          <w:iCs/>
        </w:rPr>
        <w:t>9</w:t>
      </w:r>
      <w:r w:rsidRPr="0049727F">
        <w:t>(2), 5.</w:t>
      </w:r>
    </w:p>
    <w:p w:rsidR="00064403" w:rsidRPr="0049727F" w:rsidRDefault="00064403" w:rsidP="001C51FA">
      <w:pPr>
        <w:pStyle w:val="References"/>
      </w:pPr>
      <w:r w:rsidRPr="0049727F">
        <w:t xml:space="preserve">Walker, J. (2012). Fractal food. </w:t>
      </w:r>
      <w:r w:rsidRPr="0049727F">
        <w:rPr>
          <w:i/>
          <w:iCs/>
        </w:rPr>
        <w:t>Artlink</w:t>
      </w:r>
      <w:r w:rsidRPr="0049727F">
        <w:t xml:space="preserve">, </w:t>
      </w:r>
      <w:r w:rsidRPr="0049727F">
        <w:rPr>
          <w:i/>
          <w:iCs/>
        </w:rPr>
        <w:t>32</w:t>
      </w:r>
      <w:r w:rsidRPr="0049727F">
        <w:t>(1), 33–35.</w:t>
      </w:r>
    </w:p>
    <w:p w:rsidR="00064403" w:rsidRPr="0049727F" w:rsidRDefault="00064403" w:rsidP="001C51FA">
      <w:pPr>
        <w:pStyle w:val="References"/>
      </w:pPr>
      <w:r w:rsidRPr="0049727F">
        <w:t xml:space="preserve">Wang, F., Antipova, A., &amp; Porta, S. (2011). Street centrality and land use intensity in Baton Rouge, Louisiana. </w:t>
      </w:r>
      <w:r w:rsidRPr="0049727F">
        <w:rPr>
          <w:i/>
          <w:iCs/>
        </w:rPr>
        <w:t>Journal of Transport Geography</w:t>
      </w:r>
      <w:r w:rsidRPr="0049727F">
        <w:t xml:space="preserve">, </w:t>
      </w:r>
      <w:r w:rsidRPr="0049727F">
        <w:rPr>
          <w:i/>
          <w:iCs/>
        </w:rPr>
        <w:t>19</w:t>
      </w:r>
      <w:r w:rsidRPr="0049727F">
        <w:t>(2), 285–293. https://doi.org/10.1016/j.jtrangeo.2010.01.004</w:t>
      </w:r>
    </w:p>
    <w:p w:rsidR="00064403" w:rsidRPr="0049727F" w:rsidRDefault="00064403" w:rsidP="001C51FA">
      <w:pPr>
        <w:pStyle w:val="References"/>
      </w:pPr>
      <w:r w:rsidRPr="0049727F">
        <w:t xml:space="preserve">Webster, C. (2010). Emergence, Spatial Order, Transaction Costs and Planning. In G. de Roo &amp; E. Silva (Eds.), </w:t>
      </w:r>
      <w:r w:rsidRPr="0049727F">
        <w:rPr>
          <w:i/>
          <w:iCs/>
        </w:rPr>
        <w:t>A Planner’s Encounter with Complexity</w:t>
      </w:r>
      <w:r w:rsidRPr="0049727F">
        <w:t xml:space="preserve"> (pp. 123–138). Burlington: Ashgate.</w:t>
      </w:r>
    </w:p>
    <w:p w:rsidR="00064403" w:rsidRPr="0049727F" w:rsidRDefault="00064403" w:rsidP="001C51FA">
      <w:pPr>
        <w:pStyle w:val="References"/>
      </w:pPr>
      <w:r w:rsidRPr="0049727F">
        <w:t xml:space="preserve">White, R., &amp; Engelen, G. (1993). Cellular Automata and Fractal Urban Form: a Cellular Modelling Approach to the Evolution of Urban Land-Use Patterns. </w:t>
      </w:r>
      <w:r w:rsidRPr="0049727F">
        <w:rPr>
          <w:i/>
          <w:iCs/>
        </w:rPr>
        <w:t>Environment and Planning A</w:t>
      </w:r>
      <w:r w:rsidRPr="0049727F">
        <w:t xml:space="preserve">, </w:t>
      </w:r>
      <w:r w:rsidRPr="0049727F">
        <w:rPr>
          <w:i/>
          <w:iCs/>
        </w:rPr>
        <w:t>25</w:t>
      </w:r>
      <w:r w:rsidRPr="0049727F">
        <w:t>(8), 1175–1199.</w:t>
      </w:r>
    </w:p>
    <w:p w:rsidR="00064403" w:rsidRPr="0049727F" w:rsidRDefault="00064403" w:rsidP="001C51FA">
      <w:pPr>
        <w:pStyle w:val="References"/>
      </w:pPr>
      <w:r w:rsidRPr="0049727F">
        <w:lastRenderedPageBreak/>
        <w:t>Willis, N. (2008, January 23). OpenStreetMap project completes import of United States TIGER data. Retrieved November 4, 2016, from https://www.linux.com/news/openstreetmap-project-completes-import-united-states-tiger-data</w:t>
      </w:r>
    </w:p>
    <w:p w:rsidR="00064403" w:rsidRPr="0049727F" w:rsidRDefault="00064403" w:rsidP="001C51FA">
      <w:pPr>
        <w:pStyle w:val="References"/>
      </w:pPr>
      <w:r w:rsidRPr="0049727F">
        <w:t xml:space="preserve">Wilson, A. G. (2006). Ecological and urban systems models: some explorations of similarities in the context of complexity theory. </w:t>
      </w:r>
      <w:r w:rsidRPr="0049727F">
        <w:rPr>
          <w:i/>
          <w:iCs/>
        </w:rPr>
        <w:t>Environment and Planning A</w:t>
      </w:r>
      <w:r w:rsidRPr="0049727F">
        <w:t xml:space="preserve">, </w:t>
      </w:r>
      <w:r w:rsidRPr="0049727F">
        <w:rPr>
          <w:i/>
          <w:iCs/>
        </w:rPr>
        <w:t>38</w:t>
      </w:r>
      <w:r w:rsidRPr="0049727F">
        <w:t>(4), 633–646. https://doi.org/10.1068/a37102</w:t>
      </w:r>
    </w:p>
    <w:p w:rsidR="00064403" w:rsidRPr="0049727F" w:rsidRDefault="00064403" w:rsidP="001C51FA">
      <w:pPr>
        <w:pStyle w:val="References"/>
      </w:pPr>
      <w:r w:rsidRPr="0049727F">
        <w:t xml:space="preserve">Wissen Hayek, U., Efthymiou, D., Farooq, B., von Wirth, T., Teich, M., Neuenschwander, N., &amp; Grêt-Regamey, A. (2015). Quality of urban patterns: Spatially explicit evidence for multiple scales. </w:t>
      </w:r>
      <w:r w:rsidRPr="0049727F">
        <w:rPr>
          <w:i/>
          <w:iCs/>
        </w:rPr>
        <w:t>Landscape and Urban Planning</w:t>
      </w:r>
      <w:r w:rsidRPr="0049727F">
        <w:t xml:space="preserve">, </w:t>
      </w:r>
      <w:r w:rsidRPr="0049727F">
        <w:rPr>
          <w:i/>
          <w:iCs/>
        </w:rPr>
        <w:t>142</w:t>
      </w:r>
      <w:r w:rsidRPr="0049727F">
        <w:t>, 47–62. https://doi.org/10.1016/j.landurbplan.2015.05.010</w:t>
      </w:r>
    </w:p>
    <w:p w:rsidR="00064403" w:rsidRPr="0049727F" w:rsidRDefault="00064403" w:rsidP="001C51FA">
      <w:pPr>
        <w:pStyle w:val="References"/>
      </w:pPr>
      <w:r w:rsidRPr="0049727F">
        <w:t xml:space="preserve">Wolf, A., Swift, J. B., Swinney, H. L., &amp; Vastano, J. A. (1985). Determining Lyapunov Exponents from a Time Series. </w:t>
      </w:r>
      <w:r w:rsidRPr="0049727F">
        <w:rPr>
          <w:i/>
          <w:iCs/>
        </w:rPr>
        <w:t>Physica D: Nonlinear Phenomena</w:t>
      </w:r>
      <w:r w:rsidRPr="0049727F">
        <w:t xml:space="preserve">, </w:t>
      </w:r>
      <w:r w:rsidRPr="0049727F">
        <w:rPr>
          <w:i/>
          <w:iCs/>
        </w:rPr>
        <w:t>16</w:t>
      </w:r>
      <w:r w:rsidRPr="0049727F">
        <w:t>(1), 285–317.</w:t>
      </w:r>
    </w:p>
    <w:p w:rsidR="00064403" w:rsidRPr="0049727F" w:rsidRDefault="00064403" w:rsidP="001C51FA">
      <w:pPr>
        <w:pStyle w:val="References"/>
      </w:pPr>
      <w:r w:rsidRPr="0049727F">
        <w:t>Wolfram, S. (1994). Cellular Automata and Complexity: Collected Papers. Reading: Addison-Wesley.</w:t>
      </w:r>
    </w:p>
    <w:p w:rsidR="00064403" w:rsidRPr="0049727F" w:rsidRDefault="00064403" w:rsidP="001C51FA">
      <w:pPr>
        <w:pStyle w:val="References"/>
      </w:pPr>
      <w:r w:rsidRPr="0049727F">
        <w:t xml:space="preserve">Works, M. (2016). Laurelhurst. In </w:t>
      </w:r>
      <w:r w:rsidRPr="0049727F">
        <w:rPr>
          <w:i/>
          <w:iCs/>
        </w:rPr>
        <w:t>The Oregon Encyclopedia</w:t>
      </w:r>
      <w:r w:rsidRPr="0049727F">
        <w:t>. The Oregon Historical Society. Retrieved from https://oregonencyclopedia.org/articles/laurelhurst/#.WCJ6_forKUk</w:t>
      </w:r>
    </w:p>
    <w:p w:rsidR="00064403" w:rsidRPr="0049727F" w:rsidRDefault="00064403" w:rsidP="001C51FA">
      <w:pPr>
        <w:pStyle w:val="References"/>
      </w:pPr>
      <w:r w:rsidRPr="0049727F">
        <w:t xml:space="preserve">Wright, F. L. (2007). Broadacre City: A New Community Plan. In R. T. LeGates &amp; F. Stout (Eds.), </w:t>
      </w:r>
      <w:r w:rsidRPr="0049727F">
        <w:rPr>
          <w:i/>
          <w:iCs/>
        </w:rPr>
        <w:t>The City Reader</w:t>
      </w:r>
      <w:r w:rsidRPr="0049727F">
        <w:t xml:space="preserve"> (Fourth, pp. 331–336). New York: Routledge.</w:t>
      </w:r>
    </w:p>
    <w:p w:rsidR="00064403" w:rsidRPr="0049727F" w:rsidRDefault="00064403" w:rsidP="001C51FA">
      <w:pPr>
        <w:pStyle w:val="References"/>
      </w:pPr>
      <w:r w:rsidRPr="0049727F">
        <w:t xml:space="preserve">Wu, G.-C., &amp; Baleanu, D. (2014). Discrete Fractional Logistic Map and Its Chaos. </w:t>
      </w:r>
      <w:r w:rsidRPr="0049727F">
        <w:rPr>
          <w:i/>
          <w:iCs/>
        </w:rPr>
        <w:t>Nonlinear Dynamics</w:t>
      </w:r>
      <w:r w:rsidRPr="0049727F">
        <w:t xml:space="preserve">, </w:t>
      </w:r>
      <w:r w:rsidRPr="0049727F">
        <w:rPr>
          <w:i/>
          <w:iCs/>
        </w:rPr>
        <w:t>75</w:t>
      </w:r>
      <w:r w:rsidRPr="0049727F">
        <w:t>(1–2), 283–287. https://doi.org/10.1007/s11071-013-1065-7</w:t>
      </w:r>
    </w:p>
    <w:p w:rsidR="00064403" w:rsidRPr="0049727F" w:rsidRDefault="00064403" w:rsidP="001C51FA">
      <w:pPr>
        <w:pStyle w:val="References"/>
      </w:pPr>
      <w:r w:rsidRPr="0049727F">
        <w:t xml:space="preserve">Wu, J., Funk, T. H., Lurmann, F. W., &amp; Winer, A. M. (2005). Improving spatial accuracy of roadway networks and geocoded addresses. </w:t>
      </w:r>
      <w:r w:rsidRPr="0049727F">
        <w:rPr>
          <w:i/>
          <w:iCs/>
        </w:rPr>
        <w:t>Transactions in GIS</w:t>
      </w:r>
      <w:r w:rsidRPr="0049727F">
        <w:t xml:space="preserve">, </w:t>
      </w:r>
      <w:r w:rsidRPr="0049727F">
        <w:rPr>
          <w:i/>
          <w:iCs/>
        </w:rPr>
        <w:t>9</w:t>
      </w:r>
      <w:r w:rsidRPr="0049727F">
        <w:t>(4), 585–601.</w:t>
      </w:r>
    </w:p>
    <w:p w:rsidR="00064403" w:rsidRPr="0049727F" w:rsidRDefault="00064403" w:rsidP="001C51FA">
      <w:pPr>
        <w:pStyle w:val="References"/>
      </w:pPr>
      <w:r w:rsidRPr="0049727F">
        <w:lastRenderedPageBreak/>
        <w:t xml:space="preserve">Xie, F., &amp; Levinson, D. (2007). Measuring the structure of road networks. </w:t>
      </w:r>
      <w:r w:rsidRPr="0049727F">
        <w:rPr>
          <w:i/>
          <w:iCs/>
        </w:rPr>
        <w:t>Geographical Analysis</w:t>
      </w:r>
      <w:r w:rsidRPr="0049727F">
        <w:t xml:space="preserve">, </w:t>
      </w:r>
      <w:r w:rsidRPr="0049727F">
        <w:rPr>
          <w:i/>
          <w:iCs/>
        </w:rPr>
        <w:t>39</w:t>
      </w:r>
      <w:r w:rsidRPr="0049727F">
        <w:t>(3), 336–356.</w:t>
      </w:r>
    </w:p>
    <w:p w:rsidR="00064403" w:rsidRPr="0049727F" w:rsidRDefault="00064403" w:rsidP="001C51FA">
      <w:pPr>
        <w:pStyle w:val="References"/>
      </w:pPr>
      <w:r w:rsidRPr="0049727F">
        <w:t xml:space="preserve">Yeh, A. G.-O., &amp; Li, X. (2001). Measuring and Monitoring of Urban Sprawl in a Rapidly Growing Region Using Entropy. </w:t>
      </w:r>
      <w:r w:rsidRPr="0049727F">
        <w:rPr>
          <w:i/>
          <w:iCs/>
        </w:rPr>
        <w:t>Photogrammetric Engineering &amp; Remote Sensing</w:t>
      </w:r>
      <w:r w:rsidRPr="0049727F">
        <w:t xml:space="preserve">, </w:t>
      </w:r>
      <w:r w:rsidRPr="0049727F">
        <w:rPr>
          <w:i/>
          <w:iCs/>
        </w:rPr>
        <w:t>67</w:t>
      </w:r>
      <w:r w:rsidRPr="0049727F">
        <w:t>(1), 83–90.</w:t>
      </w:r>
    </w:p>
    <w:p w:rsidR="00064403" w:rsidRPr="0049727F" w:rsidRDefault="00064403" w:rsidP="001C51FA">
      <w:pPr>
        <w:pStyle w:val="References"/>
      </w:pPr>
      <w:r w:rsidRPr="0049727F">
        <w:t xml:space="preserve">Zhang, F., Liao, X., &amp; Zhang, G. (2015). Dynamical behavior of a generalized Lorenz system model and its simulation. </w:t>
      </w:r>
      <w:r w:rsidRPr="0049727F">
        <w:rPr>
          <w:i/>
          <w:iCs/>
        </w:rPr>
        <w:t>Complexity</w:t>
      </w:r>
      <w:r w:rsidRPr="0049727F">
        <w:t>, n/a-n/a. https://doi.org/10.1002/cplx.21714</w:t>
      </w:r>
    </w:p>
    <w:p w:rsidR="00064403" w:rsidRPr="0049727F" w:rsidRDefault="00064403" w:rsidP="001C51FA">
      <w:pPr>
        <w:pStyle w:val="References"/>
      </w:pPr>
      <w:r w:rsidRPr="0049727F">
        <w:t xml:space="preserve">Zhong, C., Arisona, S. M., Huang, X., Batty, M., &amp; Schmitt, G. (2014). Detecting the dynamics of urban structure through spatial network analysis. </w:t>
      </w:r>
      <w:r w:rsidRPr="0049727F">
        <w:rPr>
          <w:i/>
          <w:iCs/>
        </w:rPr>
        <w:t>International Journal of Geographical Information Science</w:t>
      </w:r>
      <w:r w:rsidRPr="0049727F">
        <w:t xml:space="preserve">, </w:t>
      </w:r>
      <w:r w:rsidRPr="0049727F">
        <w:rPr>
          <w:i/>
          <w:iCs/>
        </w:rPr>
        <w:t>28</w:t>
      </w:r>
      <w:r w:rsidRPr="0049727F">
        <w:t>(11), 2178–2199. https://doi.org/10.1080/13658816.2014.914521</w:t>
      </w:r>
    </w:p>
    <w:p w:rsidR="009E7782" w:rsidRPr="001C51FA" w:rsidRDefault="00064403" w:rsidP="001C51FA">
      <w:pPr>
        <w:pStyle w:val="References"/>
      </w:pPr>
      <w:r w:rsidRPr="0049727F">
        <w:t xml:space="preserve">Zielstra, D., &amp; Hochmair, H. (2011). Comparative Study of Pedestrian Accessibility to Transit Stations Using Free and Proprietary Network Data. </w:t>
      </w:r>
      <w:r w:rsidRPr="0049727F">
        <w:rPr>
          <w:i/>
          <w:iCs/>
        </w:rPr>
        <w:t>Transportation Research Record: Journal of the Transportation Research Board</w:t>
      </w:r>
      <w:r w:rsidRPr="0049727F">
        <w:t xml:space="preserve">, </w:t>
      </w:r>
      <w:r w:rsidRPr="0049727F">
        <w:rPr>
          <w:i/>
          <w:iCs/>
        </w:rPr>
        <w:t>2217</w:t>
      </w:r>
      <w:r w:rsidRPr="0049727F">
        <w:t>, 145–152. https://doi.org/10.3141/2217-18</w:t>
      </w:r>
    </w:p>
    <w:sectPr w:rsidR="009E7782" w:rsidRPr="001C51FA">
      <w:headerReference w:type="default" r:id="rId49"/>
      <w:foot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93472" w:rsidRDefault="00D93472" w:rsidP="001C51FA">
      <w:r>
        <w:separator/>
      </w:r>
    </w:p>
  </w:endnote>
  <w:endnote w:type="continuationSeparator" w:id="0">
    <w:p w:rsidR="00D93472" w:rsidRDefault="00D93472" w:rsidP="001C5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 Pro">
    <w:panose1 w:val="02040503050306020203"/>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altName w:val="Cambria Math"/>
    <w:panose1 w:val="02000603000000000000"/>
    <w:charset w:val="00"/>
    <w:family w:val="modern"/>
    <w:notTrueType/>
    <w:pitch w:val="variable"/>
    <w:sig w:usb0="E10002FF" w:usb1="5201E9EB" w:usb2="02000004" w:usb3="00000000" w:csb0="0000019F" w:csb1="00000000"/>
  </w:font>
  <w:font w:name="Cambria Math">
    <w:panose1 w:val="02040503050406030204"/>
    <w:charset w:val="00"/>
    <w:family w:val="roman"/>
    <w:pitch w:val="variable"/>
    <w:sig w:usb0="E00002FF" w:usb1="420024FF" w:usb2="00000000" w:usb3="00000000" w:csb0="0000019F" w:csb1="00000000"/>
    <w:embedRegular r:id="rId1" w:subsetted="1" w:fontKey="{51545057-23F5-4DF5-B927-789E088D534D}"/>
    <w:embedItalic r:id="rId2" w:subsetted="1" w:fontKey="{54C62E06-4473-4487-B5B0-1FC840220244}"/>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972827"/>
      <w:docPartObj>
        <w:docPartGallery w:val="Page Numbers (Bottom of Page)"/>
        <w:docPartUnique/>
      </w:docPartObj>
    </w:sdtPr>
    <w:sdtContent>
      <w:p w:rsidR="00BD20AB" w:rsidRPr="00F46A56" w:rsidRDefault="00BD20AB" w:rsidP="00AF4B0C">
        <w:pPr>
          <w:pStyle w:val="HeaderFooter"/>
        </w:pPr>
        <w:r w:rsidRPr="001C51FA">
          <w:fldChar w:fldCharType="begin"/>
        </w:r>
        <w:r w:rsidRPr="001C51FA">
          <w:instrText xml:space="preserve"> PAGE   \* MERGEFORMAT </w:instrText>
        </w:r>
        <w:r w:rsidRPr="001C51FA">
          <w:fldChar w:fldCharType="separate"/>
        </w:r>
        <w:r w:rsidR="00345891">
          <w:rPr>
            <w:noProof/>
          </w:rPr>
          <w:t>167</w:t>
        </w:r>
        <w:r w:rsidRPr="001C51FA">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93472" w:rsidRDefault="00D93472" w:rsidP="001C51FA">
      <w:r>
        <w:separator/>
      </w:r>
    </w:p>
  </w:footnote>
  <w:footnote w:type="continuationSeparator" w:id="0">
    <w:p w:rsidR="00D93472" w:rsidRDefault="00D93472" w:rsidP="001C51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20AB" w:rsidRPr="001C51FA" w:rsidRDefault="00BD20AB" w:rsidP="001C51FA">
    <w:pPr>
      <w:pStyle w:val="HeaderFooter"/>
    </w:pPr>
    <w:r w:rsidRPr="008013E4">
      <w:tab/>
    </w:r>
    <w:r w:rsidRPr="008013E4">
      <w:tab/>
    </w:r>
    <w:r w:rsidRPr="001C51FA">
      <w:t>Boeing</w:t>
    </w:r>
    <w:r>
      <w:t xml:space="preserve">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188C2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CD47E0"/>
    <w:multiLevelType w:val="multilevel"/>
    <w:tmpl w:val="51D237A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0"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3"/>
  </w:num>
  <w:num w:numId="3">
    <w:abstractNumId w:val="5"/>
  </w:num>
  <w:num w:numId="4">
    <w:abstractNumId w:val="8"/>
  </w:num>
  <w:num w:numId="5">
    <w:abstractNumId w:val="9"/>
  </w:num>
  <w:num w:numId="6">
    <w:abstractNumId w:val="6"/>
  </w:num>
  <w:num w:numId="7">
    <w:abstractNumId w:val="2"/>
  </w:num>
  <w:num w:numId="8">
    <w:abstractNumId w:val="10"/>
  </w:num>
  <w:num w:numId="9">
    <w:abstractNumId w:val="11"/>
  </w:num>
  <w:num w:numId="10">
    <w:abstractNumId w:val="0"/>
  </w:num>
  <w:num w:numId="11">
    <w:abstractNumId w:val="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1864"/>
    <w:rsid w:val="00001D80"/>
    <w:rsid w:val="00003627"/>
    <w:rsid w:val="000241FB"/>
    <w:rsid w:val="000249C5"/>
    <w:rsid w:val="00024CD5"/>
    <w:rsid w:val="00031B79"/>
    <w:rsid w:val="00033DBC"/>
    <w:rsid w:val="00035182"/>
    <w:rsid w:val="0003573D"/>
    <w:rsid w:val="00037100"/>
    <w:rsid w:val="00041B6A"/>
    <w:rsid w:val="00043066"/>
    <w:rsid w:val="0005355B"/>
    <w:rsid w:val="00064403"/>
    <w:rsid w:val="00065CAE"/>
    <w:rsid w:val="00071F0D"/>
    <w:rsid w:val="000742FF"/>
    <w:rsid w:val="00085018"/>
    <w:rsid w:val="00085836"/>
    <w:rsid w:val="00087060"/>
    <w:rsid w:val="00093C73"/>
    <w:rsid w:val="00094587"/>
    <w:rsid w:val="00095193"/>
    <w:rsid w:val="00097C0D"/>
    <w:rsid w:val="000B2C9F"/>
    <w:rsid w:val="000B4CCF"/>
    <w:rsid w:val="000B6825"/>
    <w:rsid w:val="000B7370"/>
    <w:rsid w:val="000C1D47"/>
    <w:rsid w:val="000C1D4B"/>
    <w:rsid w:val="000D2F35"/>
    <w:rsid w:val="000D3952"/>
    <w:rsid w:val="000D5238"/>
    <w:rsid w:val="000E136D"/>
    <w:rsid w:val="000E326A"/>
    <w:rsid w:val="000E546B"/>
    <w:rsid w:val="000E6397"/>
    <w:rsid w:val="000E68D5"/>
    <w:rsid w:val="000F00D5"/>
    <w:rsid w:val="000F1BFF"/>
    <w:rsid w:val="000F3ACD"/>
    <w:rsid w:val="000F4B21"/>
    <w:rsid w:val="000F5776"/>
    <w:rsid w:val="000F5D58"/>
    <w:rsid w:val="000F6B73"/>
    <w:rsid w:val="000F75EC"/>
    <w:rsid w:val="001009A1"/>
    <w:rsid w:val="00101420"/>
    <w:rsid w:val="00111B34"/>
    <w:rsid w:val="0012566C"/>
    <w:rsid w:val="00126CF4"/>
    <w:rsid w:val="00135FF5"/>
    <w:rsid w:val="0013644D"/>
    <w:rsid w:val="00136782"/>
    <w:rsid w:val="00140A34"/>
    <w:rsid w:val="0014423B"/>
    <w:rsid w:val="001503CA"/>
    <w:rsid w:val="00153810"/>
    <w:rsid w:val="00160EB4"/>
    <w:rsid w:val="0016502D"/>
    <w:rsid w:val="00165137"/>
    <w:rsid w:val="001709F7"/>
    <w:rsid w:val="00183F76"/>
    <w:rsid w:val="001845C0"/>
    <w:rsid w:val="00187161"/>
    <w:rsid w:val="00195E4B"/>
    <w:rsid w:val="001968A4"/>
    <w:rsid w:val="00197069"/>
    <w:rsid w:val="00197670"/>
    <w:rsid w:val="001A008E"/>
    <w:rsid w:val="001B4832"/>
    <w:rsid w:val="001B4F36"/>
    <w:rsid w:val="001B753B"/>
    <w:rsid w:val="001C3736"/>
    <w:rsid w:val="001C51FA"/>
    <w:rsid w:val="001C5D15"/>
    <w:rsid w:val="001C696E"/>
    <w:rsid w:val="001D0C7C"/>
    <w:rsid w:val="001D5687"/>
    <w:rsid w:val="001E0181"/>
    <w:rsid w:val="001E459B"/>
    <w:rsid w:val="001F0059"/>
    <w:rsid w:val="002009DD"/>
    <w:rsid w:val="00200CE4"/>
    <w:rsid w:val="002020A8"/>
    <w:rsid w:val="002063F8"/>
    <w:rsid w:val="0021042B"/>
    <w:rsid w:val="002142A7"/>
    <w:rsid w:val="00220817"/>
    <w:rsid w:val="00220B95"/>
    <w:rsid w:val="00231D48"/>
    <w:rsid w:val="00232F50"/>
    <w:rsid w:val="00233685"/>
    <w:rsid w:val="00233A05"/>
    <w:rsid w:val="002363C5"/>
    <w:rsid w:val="00236727"/>
    <w:rsid w:val="0023769F"/>
    <w:rsid w:val="00241558"/>
    <w:rsid w:val="0024235F"/>
    <w:rsid w:val="00242F9A"/>
    <w:rsid w:val="00243155"/>
    <w:rsid w:val="00245D40"/>
    <w:rsid w:val="002463E5"/>
    <w:rsid w:val="002477DF"/>
    <w:rsid w:val="00251400"/>
    <w:rsid w:val="002522B7"/>
    <w:rsid w:val="00254A4B"/>
    <w:rsid w:val="00255E30"/>
    <w:rsid w:val="0025732B"/>
    <w:rsid w:val="00257C1D"/>
    <w:rsid w:val="002607BA"/>
    <w:rsid w:val="00261100"/>
    <w:rsid w:val="00265402"/>
    <w:rsid w:val="00273C15"/>
    <w:rsid w:val="00275805"/>
    <w:rsid w:val="00276538"/>
    <w:rsid w:val="00276AF7"/>
    <w:rsid w:val="00283E52"/>
    <w:rsid w:val="00291D14"/>
    <w:rsid w:val="00294466"/>
    <w:rsid w:val="00294AE1"/>
    <w:rsid w:val="002A4A5F"/>
    <w:rsid w:val="002A7FF5"/>
    <w:rsid w:val="002B579F"/>
    <w:rsid w:val="002C1B84"/>
    <w:rsid w:val="002D05E9"/>
    <w:rsid w:val="002D61F4"/>
    <w:rsid w:val="002E1AE0"/>
    <w:rsid w:val="002E55E1"/>
    <w:rsid w:val="002E7FE5"/>
    <w:rsid w:val="002F08FC"/>
    <w:rsid w:val="002F2508"/>
    <w:rsid w:val="002F767E"/>
    <w:rsid w:val="003009EE"/>
    <w:rsid w:val="00303B67"/>
    <w:rsid w:val="00305244"/>
    <w:rsid w:val="00305309"/>
    <w:rsid w:val="003111A6"/>
    <w:rsid w:val="00312EB5"/>
    <w:rsid w:val="00313113"/>
    <w:rsid w:val="00333691"/>
    <w:rsid w:val="0033439E"/>
    <w:rsid w:val="00335181"/>
    <w:rsid w:val="00335B1D"/>
    <w:rsid w:val="0034275F"/>
    <w:rsid w:val="00345891"/>
    <w:rsid w:val="003465BE"/>
    <w:rsid w:val="0035190B"/>
    <w:rsid w:val="00362FA5"/>
    <w:rsid w:val="00365A26"/>
    <w:rsid w:val="003745B3"/>
    <w:rsid w:val="00377AC8"/>
    <w:rsid w:val="00382011"/>
    <w:rsid w:val="00392817"/>
    <w:rsid w:val="003952CA"/>
    <w:rsid w:val="00395B28"/>
    <w:rsid w:val="003A3EC9"/>
    <w:rsid w:val="003A4B0B"/>
    <w:rsid w:val="003B7D94"/>
    <w:rsid w:val="003B7DD5"/>
    <w:rsid w:val="003C183F"/>
    <w:rsid w:val="003D2AC6"/>
    <w:rsid w:val="003E58C3"/>
    <w:rsid w:val="003F2797"/>
    <w:rsid w:val="003F295D"/>
    <w:rsid w:val="003F4B7E"/>
    <w:rsid w:val="003F5692"/>
    <w:rsid w:val="003F79EF"/>
    <w:rsid w:val="00402B61"/>
    <w:rsid w:val="00404674"/>
    <w:rsid w:val="00417053"/>
    <w:rsid w:val="00420F70"/>
    <w:rsid w:val="00422685"/>
    <w:rsid w:val="00423FEE"/>
    <w:rsid w:val="004266E3"/>
    <w:rsid w:val="00427BB5"/>
    <w:rsid w:val="00433DC8"/>
    <w:rsid w:val="00435CE5"/>
    <w:rsid w:val="004375D4"/>
    <w:rsid w:val="004411E7"/>
    <w:rsid w:val="00442816"/>
    <w:rsid w:val="00443132"/>
    <w:rsid w:val="00444943"/>
    <w:rsid w:val="00444F53"/>
    <w:rsid w:val="00460D38"/>
    <w:rsid w:val="00463D0F"/>
    <w:rsid w:val="00467853"/>
    <w:rsid w:val="004710F8"/>
    <w:rsid w:val="00473BF6"/>
    <w:rsid w:val="0047645D"/>
    <w:rsid w:val="00485190"/>
    <w:rsid w:val="0048581F"/>
    <w:rsid w:val="00493473"/>
    <w:rsid w:val="0049727F"/>
    <w:rsid w:val="004A1CDC"/>
    <w:rsid w:val="004A4137"/>
    <w:rsid w:val="004A59B3"/>
    <w:rsid w:val="004B2C04"/>
    <w:rsid w:val="004B436F"/>
    <w:rsid w:val="004B49D7"/>
    <w:rsid w:val="004B4CD1"/>
    <w:rsid w:val="004B5058"/>
    <w:rsid w:val="004B5079"/>
    <w:rsid w:val="004B7569"/>
    <w:rsid w:val="004C18C2"/>
    <w:rsid w:val="004C576E"/>
    <w:rsid w:val="00503F26"/>
    <w:rsid w:val="00504DC9"/>
    <w:rsid w:val="005053E5"/>
    <w:rsid w:val="00506270"/>
    <w:rsid w:val="00512E31"/>
    <w:rsid w:val="00520A1D"/>
    <w:rsid w:val="00535E5E"/>
    <w:rsid w:val="00542BDD"/>
    <w:rsid w:val="00545EED"/>
    <w:rsid w:val="00546413"/>
    <w:rsid w:val="005538FD"/>
    <w:rsid w:val="00554927"/>
    <w:rsid w:val="00557B0F"/>
    <w:rsid w:val="00567C2D"/>
    <w:rsid w:val="00571BD9"/>
    <w:rsid w:val="00572D80"/>
    <w:rsid w:val="00572FCA"/>
    <w:rsid w:val="005733E1"/>
    <w:rsid w:val="005739C3"/>
    <w:rsid w:val="005757A1"/>
    <w:rsid w:val="00582838"/>
    <w:rsid w:val="00592413"/>
    <w:rsid w:val="00595B14"/>
    <w:rsid w:val="005A07A3"/>
    <w:rsid w:val="005A238D"/>
    <w:rsid w:val="005A2A2F"/>
    <w:rsid w:val="005A2A56"/>
    <w:rsid w:val="005A3992"/>
    <w:rsid w:val="005B4879"/>
    <w:rsid w:val="005B4896"/>
    <w:rsid w:val="005C32DE"/>
    <w:rsid w:val="005D0D95"/>
    <w:rsid w:val="005D1291"/>
    <w:rsid w:val="005D21EF"/>
    <w:rsid w:val="005D2998"/>
    <w:rsid w:val="005D4843"/>
    <w:rsid w:val="005D6E66"/>
    <w:rsid w:val="005E2120"/>
    <w:rsid w:val="005E3F73"/>
    <w:rsid w:val="005E4E49"/>
    <w:rsid w:val="005E76A3"/>
    <w:rsid w:val="005F06A4"/>
    <w:rsid w:val="005F144F"/>
    <w:rsid w:val="005F1F08"/>
    <w:rsid w:val="0060359B"/>
    <w:rsid w:val="00605BF9"/>
    <w:rsid w:val="006069A6"/>
    <w:rsid w:val="006115C9"/>
    <w:rsid w:val="0061527E"/>
    <w:rsid w:val="00624C0F"/>
    <w:rsid w:val="00626234"/>
    <w:rsid w:val="0062747D"/>
    <w:rsid w:val="00631EDB"/>
    <w:rsid w:val="00633991"/>
    <w:rsid w:val="0064522A"/>
    <w:rsid w:val="006504E8"/>
    <w:rsid w:val="00652173"/>
    <w:rsid w:val="00654383"/>
    <w:rsid w:val="006631AE"/>
    <w:rsid w:val="006715FE"/>
    <w:rsid w:val="00672172"/>
    <w:rsid w:val="00676097"/>
    <w:rsid w:val="00681F4A"/>
    <w:rsid w:val="006829F7"/>
    <w:rsid w:val="00684E20"/>
    <w:rsid w:val="0069189B"/>
    <w:rsid w:val="0069302F"/>
    <w:rsid w:val="00696596"/>
    <w:rsid w:val="00696C1F"/>
    <w:rsid w:val="006A04EC"/>
    <w:rsid w:val="006A0C89"/>
    <w:rsid w:val="006A1566"/>
    <w:rsid w:val="006A283E"/>
    <w:rsid w:val="006B7FB7"/>
    <w:rsid w:val="006D0A05"/>
    <w:rsid w:val="006E2FB7"/>
    <w:rsid w:val="006E66F3"/>
    <w:rsid w:val="006F754E"/>
    <w:rsid w:val="007000BB"/>
    <w:rsid w:val="0070055A"/>
    <w:rsid w:val="00700620"/>
    <w:rsid w:val="0070108C"/>
    <w:rsid w:val="00702408"/>
    <w:rsid w:val="007046AA"/>
    <w:rsid w:val="007057D3"/>
    <w:rsid w:val="007073CC"/>
    <w:rsid w:val="007146FE"/>
    <w:rsid w:val="007160BB"/>
    <w:rsid w:val="00721044"/>
    <w:rsid w:val="00722E4E"/>
    <w:rsid w:val="007232CE"/>
    <w:rsid w:val="00727934"/>
    <w:rsid w:val="007279CA"/>
    <w:rsid w:val="00731FF1"/>
    <w:rsid w:val="0073208B"/>
    <w:rsid w:val="007326D1"/>
    <w:rsid w:val="0073454E"/>
    <w:rsid w:val="00740199"/>
    <w:rsid w:val="00741F55"/>
    <w:rsid w:val="007439F1"/>
    <w:rsid w:val="00743B2E"/>
    <w:rsid w:val="00744EF9"/>
    <w:rsid w:val="00745E29"/>
    <w:rsid w:val="00750CE0"/>
    <w:rsid w:val="00754311"/>
    <w:rsid w:val="007557C5"/>
    <w:rsid w:val="00760011"/>
    <w:rsid w:val="00760292"/>
    <w:rsid w:val="00762247"/>
    <w:rsid w:val="00772D01"/>
    <w:rsid w:val="0077357B"/>
    <w:rsid w:val="00773B7B"/>
    <w:rsid w:val="00786758"/>
    <w:rsid w:val="0079521F"/>
    <w:rsid w:val="0079609A"/>
    <w:rsid w:val="007A2B3F"/>
    <w:rsid w:val="007A3250"/>
    <w:rsid w:val="007A4D8B"/>
    <w:rsid w:val="007A63FF"/>
    <w:rsid w:val="007B09A6"/>
    <w:rsid w:val="007B1670"/>
    <w:rsid w:val="007B23FC"/>
    <w:rsid w:val="007B60EF"/>
    <w:rsid w:val="007C1593"/>
    <w:rsid w:val="007C1AA9"/>
    <w:rsid w:val="007C3924"/>
    <w:rsid w:val="007C6A9B"/>
    <w:rsid w:val="007C6F13"/>
    <w:rsid w:val="007D2E57"/>
    <w:rsid w:val="007D42E0"/>
    <w:rsid w:val="007D7812"/>
    <w:rsid w:val="007E1CBB"/>
    <w:rsid w:val="007E36FC"/>
    <w:rsid w:val="007E3A65"/>
    <w:rsid w:val="007E3F96"/>
    <w:rsid w:val="007F322D"/>
    <w:rsid w:val="007F33AE"/>
    <w:rsid w:val="007F667C"/>
    <w:rsid w:val="00800AD9"/>
    <w:rsid w:val="008013E4"/>
    <w:rsid w:val="00801D2F"/>
    <w:rsid w:val="008028C7"/>
    <w:rsid w:val="0080597F"/>
    <w:rsid w:val="008114CC"/>
    <w:rsid w:val="00821B49"/>
    <w:rsid w:val="00824F15"/>
    <w:rsid w:val="0082558D"/>
    <w:rsid w:val="00826129"/>
    <w:rsid w:val="00831D38"/>
    <w:rsid w:val="0083204D"/>
    <w:rsid w:val="008324B0"/>
    <w:rsid w:val="00836F29"/>
    <w:rsid w:val="00841524"/>
    <w:rsid w:val="00845390"/>
    <w:rsid w:val="00853286"/>
    <w:rsid w:val="008547D6"/>
    <w:rsid w:val="00861500"/>
    <w:rsid w:val="00872C96"/>
    <w:rsid w:val="00873549"/>
    <w:rsid w:val="0087401C"/>
    <w:rsid w:val="008745B2"/>
    <w:rsid w:val="00876248"/>
    <w:rsid w:val="00877E09"/>
    <w:rsid w:val="00881C9D"/>
    <w:rsid w:val="00883138"/>
    <w:rsid w:val="00884E6E"/>
    <w:rsid w:val="0088641C"/>
    <w:rsid w:val="0089342D"/>
    <w:rsid w:val="008A2475"/>
    <w:rsid w:val="008A5B47"/>
    <w:rsid w:val="008B11B8"/>
    <w:rsid w:val="008B50A6"/>
    <w:rsid w:val="008B50DE"/>
    <w:rsid w:val="008B5111"/>
    <w:rsid w:val="008B5E43"/>
    <w:rsid w:val="008B6B0D"/>
    <w:rsid w:val="008C6462"/>
    <w:rsid w:val="008C732C"/>
    <w:rsid w:val="008E74F2"/>
    <w:rsid w:val="008E77FE"/>
    <w:rsid w:val="00902191"/>
    <w:rsid w:val="009053C7"/>
    <w:rsid w:val="0091041B"/>
    <w:rsid w:val="009110E0"/>
    <w:rsid w:val="0091225D"/>
    <w:rsid w:val="00912361"/>
    <w:rsid w:val="00926B01"/>
    <w:rsid w:val="00932536"/>
    <w:rsid w:val="0094489A"/>
    <w:rsid w:val="009463EC"/>
    <w:rsid w:val="00950CF5"/>
    <w:rsid w:val="00961C51"/>
    <w:rsid w:val="0097055A"/>
    <w:rsid w:val="00971C59"/>
    <w:rsid w:val="00977115"/>
    <w:rsid w:val="009912E3"/>
    <w:rsid w:val="00991BEF"/>
    <w:rsid w:val="009950F0"/>
    <w:rsid w:val="00995A19"/>
    <w:rsid w:val="009C68D3"/>
    <w:rsid w:val="009D0EA9"/>
    <w:rsid w:val="009E7782"/>
    <w:rsid w:val="009F0C40"/>
    <w:rsid w:val="009F2106"/>
    <w:rsid w:val="009F71D8"/>
    <w:rsid w:val="009F7FC0"/>
    <w:rsid w:val="00A05FD8"/>
    <w:rsid w:val="00A22F35"/>
    <w:rsid w:val="00A3131F"/>
    <w:rsid w:val="00A35F81"/>
    <w:rsid w:val="00A41E2D"/>
    <w:rsid w:val="00A56769"/>
    <w:rsid w:val="00A60970"/>
    <w:rsid w:val="00A63191"/>
    <w:rsid w:val="00A65429"/>
    <w:rsid w:val="00A66415"/>
    <w:rsid w:val="00A81B98"/>
    <w:rsid w:val="00A85788"/>
    <w:rsid w:val="00A871E1"/>
    <w:rsid w:val="00A90028"/>
    <w:rsid w:val="00AA0C10"/>
    <w:rsid w:val="00AA2653"/>
    <w:rsid w:val="00AB47E0"/>
    <w:rsid w:val="00AB6B82"/>
    <w:rsid w:val="00AC4E67"/>
    <w:rsid w:val="00AC6B07"/>
    <w:rsid w:val="00AC6D82"/>
    <w:rsid w:val="00AD447E"/>
    <w:rsid w:val="00AD46FD"/>
    <w:rsid w:val="00AD62C8"/>
    <w:rsid w:val="00AF4B0C"/>
    <w:rsid w:val="00B00006"/>
    <w:rsid w:val="00B00227"/>
    <w:rsid w:val="00B11D2C"/>
    <w:rsid w:val="00B217DB"/>
    <w:rsid w:val="00B2772E"/>
    <w:rsid w:val="00B332EF"/>
    <w:rsid w:val="00B40D8F"/>
    <w:rsid w:val="00B439D2"/>
    <w:rsid w:val="00B475CF"/>
    <w:rsid w:val="00B47BEB"/>
    <w:rsid w:val="00B51C41"/>
    <w:rsid w:val="00B55A1E"/>
    <w:rsid w:val="00B55EB9"/>
    <w:rsid w:val="00B56E1D"/>
    <w:rsid w:val="00B6094E"/>
    <w:rsid w:val="00B632C3"/>
    <w:rsid w:val="00B657D3"/>
    <w:rsid w:val="00B67F60"/>
    <w:rsid w:val="00B7287F"/>
    <w:rsid w:val="00B758C9"/>
    <w:rsid w:val="00B77CCA"/>
    <w:rsid w:val="00B83274"/>
    <w:rsid w:val="00B963A8"/>
    <w:rsid w:val="00B97445"/>
    <w:rsid w:val="00BA0037"/>
    <w:rsid w:val="00BA009C"/>
    <w:rsid w:val="00BA282E"/>
    <w:rsid w:val="00BA4501"/>
    <w:rsid w:val="00BA5558"/>
    <w:rsid w:val="00BA7FA0"/>
    <w:rsid w:val="00BB06CD"/>
    <w:rsid w:val="00BB0BC6"/>
    <w:rsid w:val="00BB67B2"/>
    <w:rsid w:val="00BB6CD0"/>
    <w:rsid w:val="00BB7BF7"/>
    <w:rsid w:val="00BC6472"/>
    <w:rsid w:val="00BC6DD0"/>
    <w:rsid w:val="00BD20AB"/>
    <w:rsid w:val="00BD31C8"/>
    <w:rsid w:val="00BD71C1"/>
    <w:rsid w:val="00BE409C"/>
    <w:rsid w:val="00BF0349"/>
    <w:rsid w:val="00BF04A9"/>
    <w:rsid w:val="00BF2185"/>
    <w:rsid w:val="00BF4840"/>
    <w:rsid w:val="00BF682C"/>
    <w:rsid w:val="00BF7F1C"/>
    <w:rsid w:val="00C029B0"/>
    <w:rsid w:val="00C03163"/>
    <w:rsid w:val="00C061E1"/>
    <w:rsid w:val="00C07ACF"/>
    <w:rsid w:val="00C101C8"/>
    <w:rsid w:val="00C10639"/>
    <w:rsid w:val="00C1530F"/>
    <w:rsid w:val="00C23F04"/>
    <w:rsid w:val="00C24EED"/>
    <w:rsid w:val="00C33948"/>
    <w:rsid w:val="00C406EF"/>
    <w:rsid w:val="00C40A58"/>
    <w:rsid w:val="00C510E5"/>
    <w:rsid w:val="00C53F9A"/>
    <w:rsid w:val="00C61EE9"/>
    <w:rsid w:val="00C6609A"/>
    <w:rsid w:val="00C7207C"/>
    <w:rsid w:val="00C731BD"/>
    <w:rsid w:val="00C75311"/>
    <w:rsid w:val="00C80EBA"/>
    <w:rsid w:val="00C82291"/>
    <w:rsid w:val="00C83769"/>
    <w:rsid w:val="00C86451"/>
    <w:rsid w:val="00C9145F"/>
    <w:rsid w:val="00C92B7E"/>
    <w:rsid w:val="00C96F78"/>
    <w:rsid w:val="00CB2317"/>
    <w:rsid w:val="00CB54B1"/>
    <w:rsid w:val="00CC29B7"/>
    <w:rsid w:val="00CC33DC"/>
    <w:rsid w:val="00CC5D1E"/>
    <w:rsid w:val="00CC5F3B"/>
    <w:rsid w:val="00CC64A1"/>
    <w:rsid w:val="00CD4C11"/>
    <w:rsid w:val="00CE02A8"/>
    <w:rsid w:val="00CE0FBD"/>
    <w:rsid w:val="00CE4274"/>
    <w:rsid w:val="00CE72DD"/>
    <w:rsid w:val="00CF0E52"/>
    <w:rsid w:val="00D01D44"/>
    <w:rsid w:val="00D0251D"/>
    <w:rsid w:val="00D21EBB"/>
    <w:rsid w:val="00D265F3"/>
    <w:rsid w:val="00D27F8F"/>
    <w:rsid w:val="00D3477F"/>
    <w:rsid w:val="00D355D8"/>
    <w:rsid w:val="00D361DF"/>
    <w:rsid w:val="00D4007B"/>
    <w:rsid w:val="00D46E12"/>
    <w:rsid w:val="00D53826"/>
    <w:rsid w:val="00D60E54"/>
    <w:rsid w:val="00D62049"/>
    <w:rsid w:val="00D6225B"/>
    <w:rsid w:val="00D63890"/>
    <w:rsid w:val="00D64C4C"/>
    <w:rsid w:val="00D658BC"/>
    <w:rsid w:val="00D67F77"/>
    <w:rsid w:val="00D75A1F"/>
    <w:rsid w:val="00D77E54"/>
    <w:rsid w:val="00D8024D"/>
    <w:rsid w:val="00D81D3C"/>
    <w:rsid w:val="00D85645"/>
    <w:rsid w:val="00D87A2F"/>
    <w:rsid w:val="00D92454"/>
    <w:rsid w:val="00D93472"/>
    <w:rsid w:val="00D96192"/>
    <w:rsid w:val="00D9624F"/>
    <w:rsid w:val="00D97692"/>
    <w:rsid w:val="00D97E6B"/>
    <w:rsid w:val="00DA22C0"/>
    <w:rsid w:val="00DA3A42"/>
    <w:rsid w:val="00DA5C95"/>
    <w:rsid w:val="00DB068B"/>
    <w:rsid w:val="00DB0FC5"/>
    <w:rsid w:val="00DB3CD0"/>
    <w:rsid w:val="00DB6935"/>
    <w:rsid w:val="00DC0739"/>
    <w:rsid w:val="00DC5718"/>
    <w:rsid w:val="00DE5858"/>
    <w:rsid w:val="00DF2BC2"/>
    <w:rsid w:val="00DF35B8"/>
    <w:rsid w:val="00DF371E"/>
    <w:rsid w:val="00E00C21"/>
    <w:rsid w:val="00E0248C"/>
    <w:rsid w:val="00E0280B"/>
    <w:rsid w:val="00E05270"/>
    <w:rsid w:val="00E05B9B"/>
    <w:rsid w:val="00E15A60"/>
    <w:rsid w:val="00E21928"/>
    <w:rsid w:val="00E227EF"/>
    <w:rsid w:val="00E23B05"/>
    <w:rsid w:val="00E25958"/>
    <w:rsid w:val="00E27046"/>
    <w:rsid w:val="00E36452"/>
    <w:rsid w:val="00E4252C"/>
    <w:rsid w:val="00E57989"/>
    <w:rsid w:val="00E57A81"/>
    <w:rsid w:val="00E60D7B"/>
    <w:rsid w:val="00E61192"/>
    <w:rsid w:val="00E647E4"/>
    <w:rsid w:val="00E70F52"/>
    <w:rsid w:val="00E75784"/>
    <w:rsid w:val="00E81C93"/>
    <w:rsid w:val="00E83896"/>
    <w:rsid w:val="00E87F58"/>
    <w:rsid w:val="00E92D4D"/>
    <w:rsid w:val="00E97F97"/>
    <w:rsid w:val="00EA1BF9"/>
    <w:rsid w:val="00EA59C0"/>
    <w:rsid w:val="00EA5F90"/>
    <w:rsid w:val="00EB203C"/>
    <w:rsid w:val="00EB6B94"/>
    <w:rsid w:val="00EB6C52"/>
    <w:rsid w:val="00EC3B35"/>
    <w:rsid w:val="00EC40FB"/>
    <w:rsid w:val="00ED07F8"/>
    <w:rsid w:val="00ED173B"/>
    <w:rsid w:val="00ED2AAD"/>
    <w:rsid w:val="00ED3590"/>
    <w:rsid w:val="00ED5A93"/>
    <w:rsid w:val="00EE139F"/>
    <w:rsid w:val="00EE2749"/>
    <w:rsid w:val="00EE6389"/>
    <w:rsid w:val="00EF39F9"/>
    <w:rsid w:val="00EF4273"/>
    <w:rsid w:val="00EF5DF3"/>
    <w:rsid w:val="00F0086F"/>
    <w:rsid w:val="00F02382"/>
    <w:rsid w:val="00F10497"/>
    <w:rsid w:val="00F22B6B"/>
    <w:rsid w:val="00F22D68"/>
    <w:rsid w:val="00F27E27"/>
    <w:rsid w:val="00F300B1"/>
    <w:rsid w:val="00F3016D"/>
    <w:rsid w:val="00F329A5"/>
    <w:rsid w:val="00F32AAF"/>
    <w:rsid w:val="00F37C63"/>
    <w:rsid w:val="00F4624F"/>
    <w:rsid w:val="00F46A56"/>
    <w:rsid w:val="00F47686"/>
    <w:rsid w:val="00F502E6"/>
    <w:rsid w:val="00F542D3"/>
    <w:rsid w:val="00F55714"/>
    <w:rsid w:val="00F63653"/>
    <w:rsid w:val="00F72F13"/>
    <w:rsid w:val="00F75568"/>
    <w:rsid w:val="00F77E2D"/>
    <w:rsid w:val="00F8235F"/>
    <w:rsid w:val="00F849C3"/>
    <w:rsid w:val="00F85338"/>
    <w:rsid w:val="00F859F1"/>
    <w:rsid w:val="00F864CE"/>
    <w:rsid w:val="00F86896"/>
    <w:rsid w:val="00F926EE"/>
    <w:rsid w:val="00F96938"/>
    <w:rsid w:val="00F96A5F"/>
    <w:rsid w:val="00F9748C"/>
    <w:rsid w:val="00F977C0"/>
    <w:rsid w:val="00FA2F36"/>
    <w:rsid w:val="00FA7B99"/>
    <w:rsid w:val="00FB28FA"/>
    <w:rsid w:val="00FB433F"/>
    <w:rsid w:val="00FC16B3"/>
    <w:rsid w:val="00FD103E"/>
    <w:rsid w:val="00FD2C45"/>
    <w:rsid w:val="00FD65E9"/>
    <w:rsid w:val="00FE1824"/>
    <w:rsid w:val="00FE4A1D"/>
    <w:rsid w:val="00FE5393"/>
    <w:rsid w:val="00FE5479"/>
    <w:rsid w:val="00FF1A6C"/>
    <w:rsid w:val="00FF6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4877CB"/>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C51FA"/>
    <w:pPr>
      <w:spacing w:after="0" w:line="480" w:lineRule="auto"/>
      <w:ind w:firstLine="720"/>
    </w:pPr>
    <w:rPr>
      <w:rFonts w:ascii="Minion Pro" w:hAnsi="Minion Pro" w:cs="Times New Roman"/>
      <w:sz w:val="24"/>
      <w:szCs w:val="24"/>
    </w:rPr>
  </w:style>
  <w:style w:type="paragraph" w:styleId="Heading1">
    <w:name w:val="heading 1"/>
    <w:basedOn w:val="Normal"/>
    <w:next w:val="Normal"/>
    <w:link w:val="Heading1Char"/>
    <w:uiPriority w:val="9"/>
    <w:qFormat/>
    <w:rsid w:val="0014423B"/>
    <w:pPr>
      <w:numPr>
        <w:numId w:val="5"/>
      </w:numPr>
      <w:spacing w:before="2000" w:line="240" w:lineRule="auto"/>
      <w:outlineLvl w:val="0"/>
    </w:pPr>
    <w:rPr>
      <w:b/>
      <w:sz w:val="44"/>
      <w:szCs w:val="40"/>
    </w:rPr>
  </w:style>
  <w:style w:type="paragraph" w:styleId="Heading2">
    <w:name w:val="heading 2"/>
    <w:basedOn w:val="Heading3"/>
    <w:link w:val="Heading2Char"/>
    <w:uiPriority w:val="9"/>
    <w:qFormat/>
    <w:rsid w:val="00D265F3"/>
    <w:pPr>
      <w:numPr>
        <w:ilvl w:val="1"/>
      </w:numPr>
      <w:outlineLvl w:val="1"/>
    </w:pPr>
    <w:rPr>
      <w:i w:val="0"/>
      <w:sz w:val="30"/>
      <w:szCs w:val="30"/>
    </w:rPr>
  </w:style>
  <w:style w:type="paragraph" w:styleId="Heading3">
    <w:name w:val="heading 3"/>
    <w:basedOn w:val="Normal"/>
    <w:next w:val="Normal"/>
    <w:link w:val="Heading3Char"/>
    <w:uiPriority w:val="9"/>
    <w:unhideWhenUsed/>
    <w:qFormat/>
    <w:rsid w:val="00D265F3"/>
    <w:pPr>
      <w:numPr>
        <w:ilvl w:val="2"/>
        <w:numId w:val="5"/>
      </w:numPr>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423B"/>
    <w:rPr>
      <w:rFonts w:ascii="Minion Pro" w:hAnsi="Minion Pro" w:cs="Times New Roman"/>
      <w:b/>
      <w:sz w:val="44"/>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D265F3"/>
    <w:rPr>
      <w:rFonts w:ascii="Minion Pro" w:hAnsi="Minion Pro" w:cs="Times New Roman"/>
      <w:b/>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D265F3"/>
    <w:rPr>
      <w:rFonts w:ascii="Minion Pro" w:hAnsi="Minion Pro" w:cs="Times New Roman"/>
      <w:b/>
      <w:sz w:val="30"/>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pPr>
      <w:spacing w:after="240"/>
    </w:pPr>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8B5E43"/>
    <w:pPr>
      <w:ind w:firstLine="0"/>
    </w:pPr>
  </w:style>
  <w:style w:type="character" w:customStyle="1" w:styleId="TitleChar">
    <w:name w:val="Title Char"/>
    <w:basedOn w:val="DefaultParagraphFont"/>
    <w:link w:val="Title"/>
    <w:uiPriority w:val="10"/>
    <w:rsid w:val="008B5E43"/>
    <w:rPr>
      <w:rFonts w:ascii="Minion Pro" w:hAnsi="Minion Pro" w:cs="Times New Roman"/>
      <w:sz w:val="24"/>
      <w:szCs w:val="24"/>
    </w:rPr>
  </w:style>
  <w:style w:type="paragraph" w:styleId="Subtitle">
    <w:name w:val="Subtitle"/>
    <w:basedOn w:val="Normal"/>
    <w:next w:val="Normal"/>
    <w:link w:val="SubtitleChar"/>
    <w:uiPriority w:val="11"/>
    <w:qFormat/>
    <w:rsid w:val="009110E0"/>
    <w:pPr>
      <w:spacing w:after="240" w:line="276" w:lineRule="auto"/>
    </w:pPr>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F46A56"/>
    <w:pPr>
      <w:keepNext/>
      <w:spacing w:before="240" w:line="240" w:lineRule="auto"/>
      <w:ind w:firstLine="0"/>
    </w:pPr>
    <w:rPr>
      <w:rFonts w:eastAsia="Times New Roman"/>
      <w:noProof/>
      <w:color w:val="333333"/>
    </w:rPr>
  </w:style>
  <w:style w:type="paragraph" w:customStyle="1" w:styleId="FigureCaption">
    <w:name w:val="Figure Caption"/>
    <w:basedOn w:val="Normal"/>
    <w:link w:val="FigureCaptionChar"/>
    <w:rsid w:val="00C33948"/>
    <w:pPr>
      <w:spacing w:after="240" w:line="276" w:lineRule="auto"/>
      <w:ind w:firstLine="0"/>
    </w:pPr>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F46A56"/>
    <w:rPr>
      <w:rFonts w:ascii="CMU Serif" w:eastAsia="Times New Roman" w:hAnsi="CMU Serif"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DA3A42"/>
  </w:style>
  <w:style w:type="character" w:customStyle="1" w:styleId="ReferencesChar">
    <w:name w:val="References Char"/>
    <w:basedOn w:val="DefaultParagraphFont"/>
    <w:link w:val="References"/>
    <w:rsid w:val="00DA3A42"/>
    <w:rPr>
      <w:rFonts w:ascii="Times New Roman" w:eastAsia="Times New Roman" w:hAnsi="Times New Roman"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spacing w:after="240"/>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spacing w:after="240"/>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spacing w:after="240"/>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9110E0"/>
    <w:pPr>
      <w:spacing w:after="240"/>
      <w:ind w:left="720"/>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spacing w:after="240" w:line="276" w:lineRule="auto"/>
      <w:ind w:left="1080" w:right="1080"/>
      <w:jc w:val="both"/>
    </w:pPr>
    <w:rPr>
      <w:rFonts w:eastAsia="Times New Roman"/>
      <w:color w:val="333333"/>
    </w:rPr>
  </w:style>
  <w:style w:type="paragraph" w:customStyle="1" w:styleId="HeaderFooter">
    <w:name w:val="HeaderFooter"/>
    <w:basedOn w:val="Footer"/>
    <w:link w:val="HeaderFooterChar"/>
    <w:qFormat/>
    <w:rsid w:val="001C51FA"/>
    <w:pPr>
      <w:spacing w:line="240" w:lineRule="auto"/>
      <w:ind w:firstLine="0"/>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1C51FA"/>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spacing w:after="240"/>
    </w:pPr>
    <w:rPr>
      <w:rFonts w:eastAsia="Times New Roman"/>
      <w:color w:val="333333"/>
    </w:rPr>
  </w:style>
  <w:style w:type="character" w:customStyle="1" w:styleId="ListParagraphChar">
    <w:name w:val="List Paragraph Char"/>
    <w:basedOn w:val="DefaultParagraphFont"/>
    <w:link w:val="ListParagraph"/>
    <w:uiPriority w:val="34"/>
    <w:rsid w:val="009110E0"/>
    <w:rPr>
      <w:rFonts w:ascii="Times New Roman" w:eastAsia="Times New Roman" w:hAnsi="Times New Roman"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303B67"/>
    <w:pPr>
      <w:spacing w:after="100" w:line="276" w:lineRule="auto"/>
      <w:ind w:left="677" w:hanging="432"/>
      <w:contextualSpacing/>
    </w:pPr>
  </w:style>
  <w:style w:type="paragraph" w:styleId="TOC1">
    <w:name w:val="toc 1"/>
    <w:basedOn w:val="Normal"/>
    <w:next w:val="Normal"/>
    <w:link w:val="TOC1Char"/>
    <w:autoRedefine/>
    <w:uiPriority w:val="39"/>
    <w:unhideWhenUsed/>
    <w:rsid w:val="00231D48"/>
    <w:pPr>
      <w:tabs>
        <w:tab w:val="right" w:leader="dot" w:pos="9350"/>
      </w:tabs>
      <w:spacing w:before="240" w:line="276" w:lineRule="auto"/>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ind w:firstLine="0"/>
      <w:jc w:val="left"/>
    </w:pPr>
    <w:rPr>
      <w:b w:val="0"/>
    </w:rPr>
  </w:style>
  <w:style w:type="paragraph" w:customStyle="1" w:styleId="TableHeader">
    <w:name w:val="Table Header"/>
    <w:basedOn w:val="Tablebody"/>
    <w:link w:val="TableHeaderChar"/>
    <w:qFormat/>
    <w:rsid w:val="00F46A5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F46A56"/>
    <w:rPr>
      <w:rFonts w:ascii="CMU Serif" w:eastAsia="Times New Roman" w:hAnsi="CMU Serif"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303B67"/>
    <w:pPr>
      <w:spacing w:after="100" w:line="276" w:lineRule="auto"/>
      <w:ind w:left="907" w:hanging="432"/>
    </w:pPr>
  </w:style>
  <w:style w:type="paragraph" w:styleId="Caption">
    <w:name w:val="caption"/>
    <w:basedOn w:val="FigureCaption"/>
    <w:next w:val="Normal"/>
    <w:uiPriority w:val="35"/>
    <w:unhideWhenUsed/>
    <w:qFormat/>
    <w:rsid w:val="00EB6C52"/>
    <w:rPr>
      <w:rFonts w:ascii="Minion Pro" w:hAnsi="Minion Pro"/>
    </w:rPr>
  </w:style>
  <w:style w:type="paragraph" w:customStyle="1" w:styleId="Pre-Heading1">
    <w:name w:val="Pre-Heading 1"/>
    <w:basedOn w:val="Heading1"/>
    <w:link w:val="Pre-Heading1Char"/>
    <w:qFormat/>
    <w:rsid w:val="0014423B"/>
    <w:pPr>
      <w:numPr>
        <w:numId w:val="0"/>
      </w:numPr>
      <w:ind w:left="360" w:hanging="360"/>
    </w:pPr>
  </w:style>
  <w:style w:type="character" w:customStyle="1" w:styleId="Pre-Heading1Char">
    <w:name w:val="Pre-Heading 1 Char"/>
    <w:basedOn w:val="Heading1Char"/>
    <w:link w:val="Pre-Heading1"/>
    <w:rsid w:val="0014423B"/>
    <w:rPr>
      <w:rFonts w:ascii="Minion Pro" w:hAnsi="Minion Pro" w:cs="Times New Roman"/>
      <w:b/>
      <w:sz w:val="44"/>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8E74F2"/>
    <w:pPr>
      <w:tabs>
        <w:tab w:val="right" w:leader="dot" w:pos="9360"/>
      </w:tabs>
      <w:spacing w:after="240" w:line="276" w:lineRule="auto"/>
      <w:ind w:left="720" w:right="720" w:hanging="720"/>
      <w:jc w:val="both"/>
    </w:pPr>
    <w:rPr>
      <w:noProof/>
    </w:rPr>
  </w:style>
  <w:style w:type="character" w:customStyle="1" w:styleId="TOC1Char">
    <w:name w:val="TOC 1 Char"/>
    <w:basedOn w:val="DefaultParagraphFont"/>
    <w:link w:val="TOC1"/>
    <w:uiPriority w:val="39"/>
    <w:rsid w:val="00231D48"/>
    <w:rPr>
      <w:rFonts w:ascii="Minion Pro" w:hAnsi="Minion Pro" w:cs="Times New Roman"/>
      <w:b/>
      <w:noProof/>
      <w:sz w:val="24"/>
      <w:szCs w:val="24"/>
    </w:rPr>
  </w:style>
  <w:style w:type="character" w:customStyle="1" w:styleId="ToC-figs-tablesChar">
    <w:name w:val="ToC-figs-tables Char"/>
    <w:basedOn w:val="TOC1Char"/>
    <w:link w:val="ToC-figs-tables"/>
    <w:rsid w:val="008E74F2"/>
    <w:rPr>
      <w:rFonts w:ascii="Minion Pro" w:hAnsi="Minion Pro" w:cs="Times New Roman"/>
      <w:b/>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ind w:firstLine="0"/>
    </w:pPr>
    <w:rPr>
      <w:rFonts w:ascii="Times New Roman" w:eastAsia="Times New Roman" w:hAnsi="Times New Roman"/>
    </w:rPr>
  </w:style>
  <w:style w:type="character" w:customStyle="1" w:styleId="z3988">
    <w:name w:val="z3988"/>
    <w:basedOn w:val="DefaultParagraphFont"/>
    <w:rsid w:val="00C837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e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image" Target="media/image35.jpeg"/><Relationship Id="rId47" Type="http://schemas.openxmlformats.org/officeDocument/2006/relationships/image" Target="media/image40.pn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8.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8" Type="http://schemas.openxmlformats.org/officeDocument/2006/relationships/image" Target="media/image1.png"/><Relationship Id="rId51" Type="http://schemas.openxmlformats.org/officeDocument/2006/relationships/fontTable" Target="fontTable.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B55FA-86BE-46B6-80DB-4AA374DDE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2</TotalTime>
  <Pages>231</Pages>
  <Words>65392</Words>
  <Characters>372735</Characters>
  <Application>Microsoft Office Word</Application>
  <DocSecurity>0</DocSecurity>
  <Lines>3106</Lines>
  <Paragraphs>8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293</cp:revision>
  <cp:lastPrinted>2016-11-06T17:55:00Z</cp:lastPrinted>
  <dcterms:created xsi:type="dcterms:W3CDTF">2016-09-16T22:38:00Z</dcterms:created>
  <dcterms:modified xsi:type="dcterms:W3CDTF">2017-02-25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zH47Mid"/&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